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AB3421" w14:textId="77777777" w:rsidR="000E1B3F" w:rsidDel="00DF6D86" w:rsidRDefault="000E1B3F" w:rsidP="002E546C">
      <w:pPr>
        <w:pStyle w:val="Title"/>
        <w:rPr>
          <w:del w:id="1" w:author="Linden Ashcroft" w:date="2018-07-12T08:55:00Z"/>
        </w:rPr>
      </w:pPr>
    </w:p>
    <w:p w14:paraId="2EFBC33C" w14:textId="77777777" w:rsidR="000E1B3F" w:rsidDel="00DF6D86" w:rsidRDefault="000E1B3F" w:rsidP="00C678E2">
      <w:pPr>
        <w:pStyle w:val="MStitle"/>
        <w:rPr>
          <w:del w:id="2" w:author="Linden Ashcroft" w:date="2018-07-12T08:55:00Z"/>
        </w:rPr>
      </w:pPr>
    </w:p>
    <w:p w14:paraId="38C70B6C" w14:textId="71E8D492" w:rsidR="00CB5C51" w:rsidRPr="00C54834" w:rsidRDefault="00C54834" w:rsidP="00C678E2">
      <w:pPr>
        <w:pStyle w:val="MStitle"/>
      </w:pPr>
      <w:r w:rsidRPr="00C54834">
        <w:t xml:space="preserve">A rescued dataset of </w:t>
      </w:r>
      <w:r w:rsidR="008616F6">
        <w:t>sub-daily</w:t>
      </w:r>
      <w:r w:rsidRPr="00C54834">
        <w:t xml:space="preserve"> meteorological observations </w:t>
      </w:r>
      <w:r w:rsidR="00555600">
        <w:t xml:space="preserve">for Europe and the </w:t>
      </w:r>
      <w:r w:rsidR="00CE3B9A">
        <w:t xml:space="preserve">southern </w:t>
      </w:r>
      <w:r w:rsidR="00555600">
        <w:t>Mediterranean region</w:t>
      </w:r>
      <w:r w:rsidRPr="00C54834">
        <w:t>, 1877–2012</w:t>
      </w:r>
    </w:p>
    <w:p w14:paraId="22661362" w14:textId="77777777" w:rsidR="00EE7EA5" w:rsidRDefault="00EE7EA5" w:rsidP="00C678E2">
      <w:pPr>
        <w:pStyle w:val="Affiliation"/>
        <w:rPr>
          <w:sz w:val="24"/>
        </w:rPr>
      </w:pPr>
    </w:p>
    <w:p w14:paraId="7B71B3E7" w14:textId="1853D53D" w:rsidR="00C678E2" w:rsidRDefault="00C678E2" w:rsidP="00C678E2">
      <w:pPr>
        <w:pStyle w:val="Affiliation"/>
        <w:rPr>
          <w:sz w:val="24"/>
        </w:rPr>
      </w:pPr>
      <w:r>
        <w:rPr>
          <w:sz w:val="24"/>
        </w:rPr>
        <w:t>Linden Ashcroft</w:t>
      </w:r>
      <w:r w:rsidRPr="00984DCD">
        <w:rPr>
          <w:sz w:val="24"/>
          <w:vertAlign w:val="superscript"/>
        </w:rPr>
        <w:t xml:space="preserve">1,2, </w:t>
      </w:r>
      <w:r w:rsidRPr="00984DCD">
        <w:rPr>
          <w:sz w:val="24"/>
        </w:rPr>
        <w:t>Joan Ramon Coll</w:t>
      </w:r>
      <w:r w:rsidRPr="00984DCD">
        <w:rPr>
          <w:sz w:val="24"/>
          <w:vertAlign w:val="superscript"/>
        </w:rPr>
        <w:t>1</w:t>
      </w:r>
      <w:r w:rsidRPr="00984DCD">
        <w:rPr>
          <w:sz w:val="24"/>
        </w:rPr>
        <w:t>, Alba Gilabert</w:t>
      </w:r>
      <w:r w:rsidRPr="00984DCD">
        <w:rPr>
          <w:sz w:val="24"/>
          <w:vertAlign w:val="superscript"/>
        </w:rPr>
        <w:t>1</w:t>
      </w:r>
      <w:r w:rsidRPr="00984DCD">
        <w:rPr>
          <w:sz w:val="24"/>
        </w:rPr>
        <w:t>, Peter Domonkos</w:t>
      </w:r>
      <w:r w:rsidRPr="00984DCD">
        <w:rPr>
          <w:sz w:val="24"/>
          <w:vertAlign w:val="superscript"/>
        </w:rPr>
        <w:t>1</w:t>
      </w:r>
      <w:r w:rsidRPr="00984DCD">
        <w:rPr>
          <w:sz w:val="24"/>
        </w:rPr>
        <w:t xml:space="preserve">, </w:t>
      </w:r>
      <w:proofErr w:type="spellStart"/>
      <w:ins w:id="3" w:author="Linden Ashcroft" w:date="2018-07-12T11:49:00Z">
        <w:r w:rsidR="00F1720F" w:rsidRPr="00984DCD">
          <w:rPr>
            <w:sz w:val="24"/>
          </w:rPr>
          <w:t>Manola</w:t>
        </w:r>
        <w:proofErr w:type="spellEnd"/>
        <w:r w:rsidR="00F1720F" w:rsidRPr="00984DCD">
          <w:rPr>
            <w:sz w:val="24"/>
          </w:rPr>
          <w:t xml:space="preserve"> Brunet</w:t>
        </w:r>
        <w:r w:rsidR="00F1720F" w:rsidRPr="00984DCD">
          <w:rPr>
            <w:sz w:val="24"/>
            <w:vertAlign w:val="superscript"/>
          </w:rPr>
          <w:t>1</w:t>
        </w:r>
        <w:r w:rsidR="00F1720F" w:rsidRPr="00F1720F">
          <w:rPr>
            <w:sz w:val="24"/>
            <w:vertAlign w:val="superscript"/>
          </w:rPr>
          <w:t>,</w:t>
        </w:r>
        <w:r w:rsidR="00B42681">
          <w:rPr>
            <w:sz w:val="24"/>
            <w:vertAlign w:val="superscript"/>
          </w:rPr>
          <w:t>3</w:t>
        </w:r>
        <w:r w:rsidR="00F1720F">
          <w:rPr>
            <w:sz w:val="24"/>
          </w:rPr>
          <w:t xml:space="preserve">, </w:t>
        </w:r>
      </w:ins>
      <w:proofErr w:type="spellStart"/>
      <w:r w:rsidRPr="00F1720F">
        <w:rPr>
          <w:sz w:val="24"/>
        </w:rPr>
        <w:t>Enric</w:t>
      </w:r>
      <w:proofErr w:type="spellEnd"/>
      <w:r w:rsidRPr="00984DCD">
        <w:rPr>
          <w:sz w:val="24"/>
        </w:rPr>
        <w:t xml:space="preserve"> Aguilar</w:t>
      </w:r>
      <w:r w:rsidRPr="00984DCD">
        <w:rPr>
          <w:sz w:val="24"/>
          <w:vertAlign w:val="superscript"/>
        </w:rPr>
        <w:t>1</w:t>
      </w:r>
      <w:r w:rsidRPr="00984DCD">
        <w:rPr>
          <w:sz w:val="24"/>
        </w:rPr>
        <w:t xml:space="preserve">, </w:t>
      </w:r>
      <w:del w:id="4" w:author="Linden Ashcroft" w:date="2018-07-12T11:49:00Z">
        <w:r w:rsidRPr="00984DCD" w:rsidDel="00B42681">
          <w:rPr>
            <w:sz w:val="24"/>
          </w:rPr>
          <w:delText>Javier Sigro</w:delText>
        </w:r>
        <w:r w:rsidRPr="00984DCD" w:rsidDel="00B42681">
          <w:rPr>
            <w:sz w:val="24"/>
            <w:vertAlign w:val="superscript"/>
          </w:rPr>
          <w:delText>1</w:delText>
        </w:r>
        <w:r w:rsidRPr="00984DCD" w:rsidDel="00B42681">
          <w:rPr>
            <w:sz w:val="24"/>
          </w:rPr>
          <w:delText xml:space="preserve">, </w:delText>
        </w:r>
      </w:del>
      <w:proofErr w:type="spellStart"/>
      <w:r w:rsidRPr="00984DCD">
        <w:rPr>
          <w:sz w:val="24"/>
        </w:rPr>
        <w:t>Mercè</w:t>
      </w:r>
      <w:proofErr w:type="spellEnd"/>
      <w:r w:rsidRPr="00984DCD">
        <w:rPr>
          <w:sz w:val="24"/>
        </w:rPr>
        <w:t xml:space="preserve"> Castella</w:t>
      </w:r>
      <w:r w:rsidRPr="00984DCD">
        <w:rPr>
          <w:sz w:val="24"/>
          <w:vertAlign w:val="superscript"/>
        </w:rPr>
        <w:t>1</w:t>
      </w:r>
      <w:r w:rsidRPr="00984DCD">
        <w:rPr>
          <w:sz w:val="24"/>
        </w:rPr>
        <w:t xml:space="preserve">, </w:t>
      </w:r>
      <w:ins w:id="5" w:author="Linden Ashcroft" w:date="2018-07-12T11:49:00Z">
        <w:r w:rsidR="00B42681" w:rsidRPr="00984DCD">
          <w:rPr>
            <w:sz w:val="24"/>
          </w:rPr>
          <w:t>Javier Sigro</w:t>
        </w:r>
        <w:r w:rsidR="00B42681" w:rsidRPr="00984DCD">
          <w:rPr>
            <w:sz w:val="24"/>
            <w:vertAlign w:val="superscript"/>
          </w:rPr>
          <w:t>1</w:t>
        </w:r>
        <w:r w:rsidR="00B42681" w:rsidRPr="00984DCD">
          <w:rPr>
            <w:sz w:val="24"/>
          </w:rPr>
          <w:t>, Ian Harris</w:t>
        </w:r>
        <w:r w:rsidR="00B42681">
          <w:rPr>
            <w:sz w:val="24"/>
            <w:vertAlign w:val="superscript"/>
          </w:rPr>
          <w:t>3</w:t>
        </w:r>
        <w:r w:rsidR="00B42681" w:rsidRPr="00984DCD">
          <w:rPr>
            <w:sz w:val="24"/>
          </w:rPr>
          <w:t xml:space="preserve">, </w:t>
        </w:r>
      </w:ins>
      <w:r w:rsidRPr="00984DCD">
        <w:rPr>
          <w:sz w:val="24"/>
        </w:rPr>
        <w:t>Per Unden</w:t>
      </w:r>
      <w:ins w:id="6" w:author="Linden Ashcroft" w:date="2018-07-12T11:50:00Z">
        <w:r w:rsidR="00B42681">
          <w:rPr>
            <w:sz w:val="24"/>
            <w:vertAlign w:val="superscript"/>
          </w:rPr>
          <w:t>4</w:t>
        </w:r>
      </w:ins>
      <w:del w:id="7" w:author="Linden Ashcroft" w:date="2018-07-12T11:50:00Z">
        <w:r w:rsidRPr="00984DCD" w:rsidDel="00B42681">
          <w:rPr>
            <w:sz w:val="24"/>
            <w:vertAlign w:val="superscript"/>
          </w:rPr>
          <w:delText>3</w:delText>
        </w:r>
      </w:del>
      <w:ins w:id="8" w:author="Linden Ashcroft" w:date="2018-07-12T11:49:00Z">
        <w:r w:rsidR="00B42681">
          <w:rPr>
            <w:sz w:val="24"/>
          </w:rPr>
          <w:t xml:space="preserve"> and </w:t>
        </w:r>
      </w:ins>
      <w:del w:id="9" w:author="Linden Ashcroft" w:date="2018-07-12T11:49:00Z">
        <w:r w:rsidRPr="00984DCD" w:rsidDel="00B42681">
          <w:rPr>
            <w:sz w:val="24"/>
          </w:rPr>
          <w:delText>, Ian Harris</w:delText>
        </w:r>
        <w:r w:rsidRPr="00984DCD" w:rsidDel="00B42681">
          <w:rPr>
            <w:sz w:val="24"/>
            <w:vertAlign w:val="superscript"/>
          </w:rPr>
          <w:delText>4</w:delText>
        </w:r>
        <w:r w:rsidRPr="00984DCD" w:rsidDel="00B42681">
          <w:rPr>
            <w:sz w:val="24"/>
          </w:rPr>
          <w:delText xml:space="preserve">, </w:delText>
        </w:r>
      </w:del>
      <w:r w:rsidRPr="00984DCD">
        <w:rPr>
          <w:sz w:val="24"/>
        </w:rPr>
        <w:t>Phil Jones</w:t>
      </w:r>
      <w:ins w:id="10" w:author="Linden Ashcroft" w:date="2018-07-12T11:50:00Z">
        <w:r w:rsidR="00B42681">
          <w:rPr>
            <w:sz w:val="24"/>
            <w:vertAlign w:val="superscript"/>
          </w:rPr>
          <w:t>3</w:t>
        </w:r>
      </w:ins>
      <w:del w:id="11" w:author="Linden Ashcroft" w:date="2018-07-12T11:50:00Z">
        <w:r w:rsidRPr="00984DCD" w:rsidDel="00B42681">
          <w:rPr>
            <w:sz w:val="24"/>
            <w:vertAlign w:val="superscript"/>
          </w:rPr>
          <w:delText>4</w:delText>
        </w:r>
      </w:del>
      <w:r w:rsidRPr="00984DCD">
        <w:rPr>
          <w:sz w:val="24"/>
          <w:vertAlign w:val="superscript"/>
        </w:rPr>
        <w:t>,5</w:t>
      </w:r>
      <w:del w:id="12" w:author="Linden Ashcroft" w:date="2018-07-12T11:50:00Z">
        <w:r w:rsidRPr="00984DCD" w:rsidDel="00B42681">
          <w:rPr>
            <w:sz w:val="24"/>
          </w:rPr>
          <w:delText xml:space="preserve"> and</w:delText>
        </w:r>
      </w:del>
      <w:r w:rsidRPr="00984DCD">
        <w:rPr>
          <w:sz w:val="24"/>
        </w:rPr>
        <w:t xml:space="preserve"> </w:t>
      </w:r>
      <w:del w:id="13" w:author="Linden Ashcroft" w:date="2018-07-12T11:49:00Z">
        <w:r w:rsidRPr="00984DCD" w:rsidDel="00F1720F">
          <w:rPr>
            <w:sz w:val="24"/>
          </w:rPr>
          <w:delText>Manola Brunet</w:delText>
        </w:r>
        <w:r w:rsidRPr="00984DCD" w:rsidDel="00F1720F">
          <w:rPr>
            <w:sz w:val="24"/>
            <w:vertAlign w:val="superscript"/>
          </w:rPr>
          <w:delText>1,4</w:delText>
        </w:r>
      </w:del>
    </w:p>
    <w:p w14:paraId="6177B056" w14:textId="77777777" w:rsidR="00EE7EA5" w:rsidRDefault="00EE7EA5" w:rsidP="00EE7EA5">
      <w:pPr>
        <w:pStyle w:val="Affiliation"/>
        <w:rPr>
          <w:sz w:val="24"/>
        </w:rPr>
      </w:pPr>
    </w:p>
    <w:p w14:paraId="47B4AE94" w14:textId="77777777" w:rsidR="00EE7EA5" w:rsidRDefault="00EE7EA5" w:rsidP="00EE7EA5">
      <w:pPr>
        <w:pStyle w:val="Affiliation"/>
      </w:pPr>
      <w:r w:rsidRPr="00984DCD">
        <w:rPr>
          <w:vertAlign w:val="superscript"/>
        </w:rPr>
        <w:t>1</w:t>
      </w:r>
      <w:r>
        <w:t xml:space="preserve">Centre for Climate Change, Department of Geography, </w:t>
      </w:r>
      <w:proofErr w:type="spellStart"/>
      <w:r>
        <w:t>Universitat</w:t>
      </w:r>
      <w:proofErr w:type="spellEnd"/>
      <w:r>
        <w:t xml:space="preserve"> </w:t>
      </w:r>
      <w:proofErr w:type="spellStart"/>
      <w:r>
        <w:t>Rovira</w:t>
      </w:r>
      <w:proofErr w:type="spellEnd"/>
      <w:r>
        <w:t xml:space="preserve"> </w:t>
      </w:r>
      <w:proofErr w:type="spellStart"/>
      <w:r>
        <w:t>i</w:t>
      </w:r>
      <w:proofErr w:type="spellEnd"/>
      <w:r>
        <w:t xml:space="preserve"> </w:t>
      </w:r>
      <w:proofErr w:type="spellStart"/>
      <w:r>
        <w:t>Virgili</w:t>
      </w:r>
      <w:proofErr w:type="spellEnd"/>
      <w:r>
        <w:t xml:space="preserve">, Tarragona, Spain </w:t>
      </w:r>
    </w:p>
    <w:p w14:paraId="799A4DB6" w14:textId="26DA60AF" w:rsidR="00EE7EA5" w:rsidRDefault="00EE7EA5" w:rsidP="00EE7EA5">
      <w:pPr>
        <w:pStyle w:val="Affiliation"/>
        <w:rPr>
          <w:ins w:id="14" w:author="Linden Ashcroft" w:date="2018-07-12T11:50:00Z"/>
        </w:rPr>
      </w:pPr>
      <w:r w:rsidRPr="00984DCD">
        <w:rPr>
          <w:vertAlign w:val="superscript"/>
        </w:rPr>
        <w:t>2</w:t>
      </w:r>
      <w:r>
        <w:t>Australian Bureau of Meteorology, Melbourne, Australia</w:t>
      </w:r>
    </w:p>
    <w:p w14:paraId="5A5E3B39" w14:textId="1EFA290E" w:rsidR="00B42681" w:rsidDel="00B42681" w:rsidRDefault="00B42681" w:rsidP="00B42681">
      <w:pPr>
        <w:pStyle w:val="Affiliation"/>
        <w:rPr>
          <w:del w:id="15" w:author="Linden Ashcroft" w:date="2018-07-12T11:50:00Z"/>
          <w:moveTo w:id="16" w:author="Linden Ashcroft" w:date="2018-07-12T11:50:00Z"/>
        </w:rPr>
      </w:pPr>
      <w:ins w:id="17" w:author="Linden Ashcroft" w:date="2018-07-12T11:50:00Z">
        <w:r>
          <w:rPr>
            <w:vertAlign w:val="superscript"/>
          </w:rPr>
          <w:t>3</w:t>
        </w:r>
      </w:ins>
      <w:moveToRangeStart w:id="18" w:author="Linden Ashcroft" w:date="2018-07-12T11:50:00Z" w:name="move519159552"/>
      <w:moveTo w:id="19" w:author="Linden Ashcroft" w:date="2018-07-12T11:50:00Z">
        <w:del w:id="20" w:author="Linden Ashcroft" w:date="2018-07-12T11:50:00Z">
          <w:r w:rsidRPr="00984DCD" w:rsidDel="00B42681">
            <w:rPr>
              <w:vertAlign w:val="superscript"/>
            </w:rPr>
            <w:delText>4</w:delText>
          </w:r>
        </w:del>
        <w:r>
          <w:t>Climate Research Unit, School of Environmental Sciences, University of East Anglia, Norwich, United Kingdom</w:t>
        </w:r>
      </w:moveTo>
    </w:p>
    <w:moveToRangeEnd w:id="18"/>
    <w:p w14:paraId="22BBD751" w14:textId="77777777" w:rsidR="00B42681" w:rsidRDefault="00B42681" w:rsidP="00EE7EA5">
      <w:pPr>
        <w:pStyle w:val="Affiliation"/>
      </w:pPr>
    </w:p>
    <w:p w14:paraId="2FA4392D" w14:textId="41007DB7" w:rsidR="00EE7EA5" w:rsidRDefault="00B42681" w:rsidP="00EE7EA5">
      <w:pPr>
        <w:pStyle w:val="Affiliation"/>
      </w:pPr>
      <w:ins w:id="21" w:author="Linden Ashcroft" w:date="2018-07-12T11:50:00Z">
        <w:r>
          <w:rPr>
            <w:vertAlign w:val="superscript"/>
          </w:rPr>
          <w:t>4</w:t>
        </w:r>
      </w:ins>
      <w:del w:id="22" w:author="Linden Ashcroft" w:date="2018-07-12T11:50:00Z">
        <w:r w:rsidR="00EE7EA5" w:rsidRPr="00984DCD" w:rsidDel="00B42681">
          <w:rPr>
            <w:vertAlign w:val="superscript"/>
          </w:rPr>
          <w:delText>3</w:delText>
        </w:r>
      </w:del>
      <w:r w:rsidR="00EE7EA5" w:rsidRPr="00E35ECE">
        <w:t>Swedish Meteorological and Hydrolo</w:t>
      </w:r>
      <w:r w:rsidR="00EE7EA5">
        <w:t xml:space="preserve">gical Institute, </w:t>
      </w:r>
      <w:proofErr w:type="spellStart"/>
      <w:r w:rsidR="00EE7EA5">
        <w:t>Folkborgsvägen</w:t>
      </w:r>
      <w:proofErr w:type="spellEnd"/>
      <w:r w:rsidR="00EE7EA5">
        <w:t xml:space="preserve">, </w:t>
      </w:r>
      <w:proofErr w:type="spellStart"/>
      <w:r w:rsidR="00EE7EA5" w:rsidRPr="00E35ECE">
        <w:t>Norrköping</w:t>
      </w:r>
      <w:proofErr w:type="spellEnd"/>
      <w:r w:rsidR="00EE7EA5" w:rsidRPr="00E35ECE">
        <w:t>, Sweden</w:t>
      </w:r>
    </w:p>
    <w:p w14:paraId="4A324924" w14:textId="6EE811CD" w:rsidR="00EE7EA5" w:rsidDel="00B42681" w:rsidRDefault="00EE7EA5" w:rsidP="00EE7EA5">
      <w:pPr>
        <w:pStyle w:val="Affiliation"/>
        <w:rPr>
          <w:moveFrom w:id="23" w:author="Linden Ashcroft" w:date="2018-07-12T11:50:00Z"/>
        </w:rPr>
      </w:pPr>
      <w:moveFromRangeStart w:id="24" w:author="Linden Ashcroft" w:date="2018-07-12T11:50:00Z" w:name="move519159552"/>
      <w:moveFrom w:id="25" w:author="Linden Ashcroft" w:date="2018-07-12T11:50:00Z">
        <w:r w:rsidRPr="00984DCD" w:rsidDel="00B42681">
          <w:rPr>
            <w:vertAlign w:val="superscript"/>
          </w:rPr>
          <w:t>4</w:t>
        </w:r>
        <w:r w:rsidDel="00B42681">
          <w:t>Climate Research Unit, School of Environmental Sciences, University of East Anglia, Norwich, United Kingdom</w:t>
        </w:r>
      </w:moveFrom>
    </w:p>
    <w:moveFromRangeEnd w:id="24"/>
    <w:p w14:paraId="062CC319" w14:textId="77777777" w:rsidR="00EE7EA5" w:rsidRDefault="00EE7EA5" w:rsidP="00EE7EA5">
      <w:pPr>
        <w:pStyle w:val="Affiliation"/>
      </w:pPr>
      <w:r w:rsidRPr="00984DCD">
        <w:rPr>
          <w:vertAlign w:val="superscript"/>
        </w:rPr>
        <w:t>5</w:t>
      </w:r>
      <w:r w:rsidRPr="00E35ECE">
        <w:t xml:space="preserve">Center of Excellence for Climate Change Research, Department of Meteorology, King </w:t>
      </w:r>
      <w:proofErr w:type="spellStart"/>
      <w:r w:rsidRPr="00E35ECE">
        <w:t>Abdulaziz</w:t>
      </w:r>
      <w:proofErr w:type="spellEnd"/>
      <w:r w:rsidRPr="00E35ECE">
        <w:t xml:space="preserve"> University, Jeddah, Saudi Arabia</w:t>
      </w:r>
    </w:p>
    <w:p w14:paraId="01214A3D" w14:textId="77777777" w:rsidR="00EE7EA5" w:rsidRDefault="00EE7EA5" w:rsidP="00EE7EA5">
      <w:pPr>
        <w:pStyle w:val="Correspondence"/>
      </w:pPr>
      <w:r w:rsidRPr="000A1B66">
        <w:rPr>
          <w:i/>
        </w:rPr>
        <w:t>Correspondence to</w:t>
      </w:r>
      <w:r>
        <w:t>: Linden Ashcroft (linden.ashcroft@bom.gov.au)</w:t>
      </w:r>
    </w:p>
    <w:p w14:paraId="530604AF" w14:textId="67CF01AA" w:rsidR="004F1A84" w:rsidRDefault="00807F3B" w:rsidP="00EE7EA5">
      <w:bookmarkStart w:id="26" w:name="_Toc355018367"/>
      <w:r w:rsidRPr="00EE7EA5">
        <w:rPr>
          <w:b/>
        </w:rPr>
        <w:t>Abstract</w:t>
      </w:r>
      <w:r w:rsidR="00EE7EA5" w:rsidRPr="00EE7EA5">
        <w:rPr>
          <w:b/>
        </w:rPr>
        <w:t>.</w:t>
      </w:r>
      <w:r w:rsidR="00EE7EA5">
        <w:t xml:space="preserve"> </w:t>
      </w:r>
      <w:r w:rsidR="008616F6">
        <w:t>Sub-daily</w:t>
      </w:r>
      <w:r w:rsidR="002B2E5B">
        <w:t xml:space="preserve"> meteorological observations are needed for </w:t>
      </w:r>
      <w:r w:rsidR="0016234F">
        <w:t>input to</w:t>
      </w:r>
      <w:r w:rsidR="002B2E5B">
        <w:t xml:space="preserve"> and </w:t>
      </w:r>
      <w:r w:rsidR="0016234F">
        <w:t xml:space="preserve">assessment </w:t>
      </w:r>
      <w:r w:rsidR="002B2E5B">
        <w:t>of high-reso</w:t>
      </w:r>
      <w:r w:rsidR="004F1A84">
        <w:t xml:space="preserve">lution reanalysis products </w:t>
      </w:r>
      <w:r w:rsidR="002B2E5B">
        <w:t>to improve understanding of</w:t>
      </w:r>
      <w:r w:rsidR="004F1A84">
        <w:t xml:space="preserve"> weather and climate variability</w:t>
      </w:r>
      <w:r w:rsidR="002B2E5B">
        <w:t xml:space="preserve">. </w:t>
      </w:r>
      <w:r w:rsidR="0016234F">
        <w:t xml:space="preserve">While </w:t>
      </w:r>
      <w:r w:rsidR="004F1A84">
        <w:t>t</w:t>
      </w:r>
      <w:r w:rsidR="002B2E5B">
        <w:t>here are m</w:t>
      </w:r>
      <w:r w:rsidR="004F1A84">
        <w:t>illions</w:t>
      </w:r>
      <w:ins w:id="27" w:author="Linden Ashcroft" w:date="2018-07-09T10:18:00Z">
        <w:r w:rsidR="008C78EA">
          <w:t xml:space="preserve"> of</w:t>
        </w:r>
      </w:ins>
      <w:r w:rsidR="004F1A84">
        <w:t xml:space="preserve"> such weather observations that have </w:t>
      </w:r>
      <w:r w:rsidR="00555600">
        <w:t xml:space="preserve">been </w:t>
      </w:r>
      <w:r w:rsidR="004F1A84">
        <w:t xml:space="preserve">collected by various </w:t>
      </w:r>
      <w:r w:rsidR="006B4DAD">
        <w:t>organization</w:t>
      </w:r>
      <w:r w:rsidR="00C1178D">
        <w:t>s</w:t>
      </w:r>
      <w:r w:rsidR="004F1A84">
        <w:t xml:space="preserve">, </w:t>
      </w:r>
      <w:r w:rsidR="006B70C7">
        <w:t xml:space="preserve">many </w:t>
      </w:r>
      <w:r w:rsidR="004F1A84">
        <w:t xml:space="preserve">are yet to be transcribed into a useable format. </w:t>
      </w:r>
      <w:r w:rsidR="002B2E5B">
        <w:t xml:space="preserve"> </w:t>
      </w:r>
    </w:p>
    <w:p w14:paraId="74857F67" w14:textId="31517516" w:rsidR="004F1A84" w:rsidRDefault="002B2E5B" w:rsidP="00EE7EA5">
      <w:r>
        <w:t xml:space="preserve">Under the auspices of the </w:t>
      </w:r>
      <w:del w:id="28" w:author="Linden Ashcroft" w:date="2018-07-12T11:50:00Z">
        <w:r w:rsidDel="00B42681">
          <w:delText xml:space="preserve">European Union funded </w:delText>
        </w:r>
      </w:del>
      <w:r>
        <w:t xml:space="preserve">Uncertainties in Ensembles of Regional </w:t>
      </w:r>
      <w:proofErr w:type="spellStart"/>
      <w:r>
        <w:t>ReAnalysis</w:t>
      </w:r>
      <w:proofErr w:type="spellEnd"/>
      <w:r>
        <w:t xml:space="preserve"> (UERRA) pro</w:t>
      </w:r>
      <w:r w:rsidR="00E035BC">
        <w:t xml:space="preserve">ject, we describe </w:t>
      </w:r>
      <w:r w:rsidR="00C1178D">
        <w:t xml:space="preserve">the compilation and development of a digital </w:t>
      </w:r>
      <w:r w:rsidR="00E035BC">
        <w:t>dataset of 8.8</w:t>
      </w:r>
      <w:r>
        <w:t xml:space="preserve"> million </w:t>
      </w:r>
      <w:r w:rsidR="00555600">
        <w:t xml:space="preserve">meteorological </w:t>
      </w:r>
      <w:r>
        <w:t xml:space="preserve">observations </w:t>
      </w:r>
      <w:ins w:id="29" w:author="Linden Ashcroft" w:date="2018-07-06T11:54:00Z">
        <w:r w:rsidR="00F073C2">
          <w:t>of Ess</w:t>
        </w:r>
        <w:r w:rsidR="00B42681">
          <w:t>ential Climate Variables (ECVs)</w:t>
        </w:r>
        <w:r w:rsidR="00F073C2">
          <w:t xml:space="preserve"> </w:t>
        </w:r>
      </w:ins>
      <w:r>
        <w:t>rescued across the European</w:t>
      </w:r>
      <w:r w:rsidR="00555600">
        <w:t xml:space="preserve"> and </w:t>
      </w:r>
      <w:r w:rsidR="0016234F">
        <w:t xml:space="preserve">southern </w:t>
      </w:r>
      <w:r w:rsidR="00555600">
        <w:t>Mediterranean</w:t>
      </w:r>
      <w:r>
        <w:t xml:space="preserve"> </w:t>
      </w:r>
      <w:r w:rsidR="00555600">
        <w:t>region</w:t>
      </w:r>
      <w:del w:id="30" w:author="Linden Ashcroft" w:date="2018-07-06T11:55:00Z">
        <w:r w:rsidR="0016234F" w:rsidDel="00F073C2">
          <w:delText xml:space="preserve">, many of them </w:delText>
        </w:r>
      </w:del>
      <w:del w:id="31" w:author="Linden Ashcroft" w:date="2018-07-06T11:54:00Z">
        <w:r w:rsidR="0016234F" w:rsidDel="00F073C2">
          <w:delText xml:space="preserve">Essential Climate Variables (ECVs) </w:delText>
        </w:r>
      </w:del>
      <w:del w:id="32" w:author="Linden Ashcroft" w:date="2018-07-06T11:55:00Z">
        <w:r w:rsidR="0016234F" w:rsidDel="00F073C2">
          <w:delText>as defined by the Global Climate Observing System (GCOS)</w:delText>
        </w:r>
      </w:del>
      <w:r>
        <w:t xml:space="preserve">. </w:t>
      </w:r>
      <w:r w:rsidR="004F1A84">
        <w:t xml:space="preserve">By presenting the entire chain of data preparation, from the identification of regions lacking in </w:t>
      </w:r>
      <w:r w:rsidR="000A30A9">
        <w:t>digitiz</w:t>
      </w:r>
      <w:r w:rsidR="00C1178D">
        <w:t xml:space="preserve">ed </w:t>
      </w:r>
      <w:r w:rsidR="008616F6">
        <w:t>sub-daily</w:t>
      </w:r>
      <w:r w:rsidR="006B70C7">
        <w:t xml:space="preserve"> </w:t>
      </w:r>
      <w:r w:rsidR="004F1A84">
        <w:t xml:space="preserve">data and </w:t>
      </w:r>
      <w:r w:rsidR="00555600">
        <w:t xml:space="preserve">the </w:t>
      </w:r>
      <w:r w:rsidR="004F1A84">
        <w:t xml:space="preserve">locating of original sources, through the </w:t>
      </w:r>
      <w:r w:rsidR="000A30A9">
        <w:t>digitiz</w:t>
      </w:r>
      <w:r w:rsidR="004F1A84">
        <w:t xml:space="preserve">ation of the observations to the quality control procedures applied, we provide </w:t>
      </w:r>
      <w:r w:rsidR="00C1178D">
        <w:t xml:space="preserve">a </w:t>
      </w:r>
      <w:r w:rsidR="006A460C">
        <w:t xml:space="preserve">rescued </w:t>
      </w:r>
      <w:r w:rsidR="00C1178D">
        <w:t xml:space="preserve">dataset that is as traceable as possible </w:t>
      </w:r>
      <w:r w:rsidR="004F1A84">
        <w:t xml:space="preserve">for use by the research community. </w:t>
      </w:r>
    </w:p>
    <w:p w14:paraId="0F306562" w14:textId="7EA7768E" w:rsidR="004F1A84" w:rsidRDefault="004F1A84" w:rsidP="00EE7EA5">
      <w:r>
        <w:t xml:space="preserve">Data from </w:t>
      </w:r>
      <w:r w:rsidR="00160174">
        <w:t>127</w:t>
      </w:r>
      <w:r>
        <w:t xml:space="preserve"> stations and </w:t>
      </w:r>
      <w:r w:rsidR="0016234F">
        <w:t xml:space="preserve">of </w:t>
      </w:r>
      <w:r w:rsidR="00160174">
        <w:t>15</w:t>
      </w:r>
      <w:r>
        <w:t xml:space="preserve"> </w:t>
      </w:r>
      <w:r w:rsidR="0016234F">
        <w:t xml:space="preserve">climate </w:t>
      </w:r>
      <w:r>
        <w:t xml:space="preserve">variables in the northern Africa and European </w:t>
      </w:r>
      <w:r w:rsidR="006A460C">
        <w:t xml:space="preserve">sectors </w:t>
      </w:r>
      <w:r>
        <w:t xml:space="preserve">have been prepared for the period 1877 to 2012. Quality control of the data using a two-step semi-automatic statistical approach identified </w:t>
      </w:r>
      <w:r w:rsidR="00E035BC" w:rsidRPr="00E035BC">
        <w:t>3.</w:t>
      </w:r>
      <w:r w:rsidR="006A460C">
        <w:t>5</w:t>
      </w:r>
      <w:ins w:id="33" w:author="Linden Ashcroft" w:date="2018-07-06T11:55:00Z">
        <w:r w:rsidR="00F073C2">
          <w:t> </w:t>
        </w:r>
      </w:ins>
      <w:del w:id="34" w:author="Linden Ashcroft" w:date="2018-07-06T11:55:00Z">
        <w:r w:rsidR="00F03ACF" w:rsidDel="00F073C2">
          <w:delText xml:space="preserve"> </w:delText>
        </w:r>
      </w:del>
      <w:r w:rsidR="00F03ACF">
        <w:t>%</w:t>
      </w:r>
      <w:r>
        <w:t xml:space="preserve"> of observations that required correction or removal, on par with previous data rescue efforts. </w:t>
      </w:r>
    </w:p>
    <w:p w14:paraId="06B6D1ED" w14:textId="0BBCACBD" w:rsidR="00280FA4" w:rsidRDefault="00555600" w:rsidP="00EE7EA5">
      <w:r>
        <w:t xml:space="preserve">In addition to providing a new </w:t>
      </w:r>
      <w:r w:rsidR="008616F6">
        <w:t>sub-daily</w:t>
      </w:r>
      <w:r>
        <w:t xml:space="preserve"> meteorological dataset for the research community, o</w:t>
      </w:r>
      <w:r w:rsidR="00A14E89">
        <w:t xml:space="preserve">ur experience in the development of this UERRA </w:t>
      </w:r>
      <w:r w:rsidR="008616F6">
        <w:t>sub-daily</w:t>
      </w:r>
      <w:r w:rsidR="00A14E89">
        <w:t xml:space="preserve"> dataset gives us an opportunity to share </w:t>
      </w:r>
      <w:del w:id="35" w:author="Linden Ashcroft" w:date="2018-07-12T11:51:00Z">
        <w:r w:rsidR="00A14E89" w:rsidDel="00B42681">
          <w:delText xml:space="preserve">guidance </w:delText>
        </w:r>
      </w:del>
      <w:ins w:id="36" w:author="Linden Ashcroft" w:date="2018-07-12T11:51:00Z">
        <w:r w:rsidR="00B42681">
          <w:t>some suggestions for</w:t>
        </w:r>
      </w:ins>
      <w:del w:id="37" w:author="Linden Ashcroft" w:date="2018-07-12T11:51:00Z">
        <w:r w:rsidR="00A14E89" w:rsidDel="00B42681">
          <w:delText>on</w:delText>
        </w:r>
      </w:del>
      <w:r w:rsidR="00A14E89">
        <w:t xml:space="preserve"> future data rescue projects.</w:t>
      </w:r>
    </w:p>
    <w:p w14:paraId="4393B105" w14:textId="1F899C27" w:rsidR="004B3B55" w:rsidRDefault="004B3B55" w:rsidP="00EE7EA5">
      <w:r w:rsidRPr="006B4DAD">
        <w:t xml:space="preserve">All </w:t>
      </w:r>
      <w:ins w:id="38" w:author="Linden Ashcroft" w:date="2018-07-12T11:51:00Z">
        <w:r w:rsidR="00B42681">
          <w:t xml:space="preserve">versions of the dataset from the raw digitized </w:t>
        </w:r>
      </w:ins>
      <w:r w:rsidRPr="006B4DAD">
        <w:t>data</w:t>
      </w:r>
      <w:ins w:id="39" w:author="Linden Ashcroft" w:date="2018-07-12T11:51:00Z">
        <w:r w:rsidR="00B42681">
          <w:t xml:space="preserve"> to data that have been quality controlled and converted to standard units</w:t>
        </w:r>
      </w:ins>
      <w:r w:rsidRPr="006B4DAD">
        <w:t xml:space="preserve"> are a</w:t>
      </w:r>
      <w:r w:rsidR="006B4DAD" w:rsidRPr="006B4DAD">
        <w:t xml:space="preserve">vailable on PANGAEA: </w:t>
      </w:r>
      <w:hyperlink r:id="rId9" w:history="1">
        <w:r w:rsidR="006B4DAD" w:rsidRPr="006B4DAD">
          <w:rPr>
            <w:rStyle w:val="Hyperlink"/>
            <w:rFonts w:ascii="Scala" w:hAnsi="Scala"/>
          </w:rPr>
          <w:t>https://doi.pangaea.de/10.1594/PANGAEA.886511</w:t>
        </w:r>
      </w:hyperlink>
      <w:r w:rsidRPr="006B4DAD">
        <w:t>.</w:t>
      </w:r>
    </w:p>
    <w:p w14:paraId="74BE761B" w14:textId="3D13921A" w:rsidR="004F1A84" w:rsidRDefault="00280FA4" w:rsidP="004F1A84">
      <w:pPr>
        <w:pStyle w:val="BodyText"/>
      </w:pPr>
      <w:r w:rsidRPr="00280FA4">
        <w:rPr>
          <w:b/>
        </w:rPr>
        <w:t>Keywords:</w:t>
      </w:r>
      <w:r>
        <w:t xml:space="preserve"> meteorological data, Europe, Mediterranean, essential climate variables, data rescue</w:t>
      </w:r>
      <w:r w:rsidR="00A14E89">
        <w:t xml:space="preserve"> </w:t>
      </w:r>
      <w:r w:rsidR="004F1A84">
        <w:t xml:space="preserve">   </w:t>
      </w:r>
    </w:p>
    <w:p w14:paraId="6273D5B6" w14:textId="75CAD562" w:rsidR="00877DC0" w:rsidRDefault="004F1A84" w:rsidP="004F1A84">
      <w:pPr>
        <w:pStyle w:val="Heading1"/>
      </w:pPr>
      <w:r>
        <w:br w:type="page"/>
      </w:r>
      <w:r w:rsidR="00877DC0">
        <w:lastRenderedPageBreak/>
        <w:t>Introduction</w:t>
      </w:r>
      <w:bookmarkEnd w:id="26"/>
    </w:p>
    <w:p w14:paraId="10DAA2D4" w14:textId="629C8EB4" w:rsidR="00877DC0" w:rsidRDefault="000A30A9" w:rsidP="002E546C">
      <w:r>
        <w:t>Digitiz</w:t>
      </w:r>
      <w:r w:rsidR="00877DC0">
        <w:t>ing meteorological observations in</w:t>
      </w:r>
      <w:r w:rsidR="000E1B3F">
        <w:t xml:space="preserve">to a useable modern format is </w:t>
      </w:r>
      <w:r w:rsidR="00877DC0">
        <w:t xml:space="preserve">crucial </w:t>
      </w:r>
      <w:r w:rsidR="000E1B3F">
        <w:t>for long-term climate</w:t>
      </w:r>
      <w:r w:rsidR="00877DC0">
        <w:t xml:space="preserve"> monitoring and </w:t>
      </w:r>
      <w:ins w:id="40" w:author="Linden Ashcroft" w:date="2018-07-12T11:52:00Z">
        <w:r w:rsidR="00B42681">
          <w:t>meteorological service development</w:t>
        </w:r>
      </w:ins>
      <w:del w:id="41" w:author="Linden Ashcroft" w:date="2018-07-12T11:52:00Z">
        <w:r w:rsidR="00877DC0" w:rsidDel="00B42681">
          <w:delText>assessment</w:delText>
        </w:r>
      </w:del>
      <w:r w:rsidR="00877DC0">
        <w:t>. High-quality</w:t>
      </w:r>
      <w:del w:id="42" w:author="Linden Ashcroft" w:date="2018-07-12T11:52:00Z">
        <w:r w:rsidR="00877DC0" w:rsidDel="00B42681">
          <w:delText>, long-term</w:delText>
        </w:r>
      </w:del>
      <w:r w:rsidR="00877DC0">
        <w:t xml:space="preserve"> observations are needed for almost all aspects of meteorological and climatological research, </w:t>
      </w:r>
      <w:r w:rsidR="0016234F">
        <w:t xml:space="preserve">but </w:t>
      </w:r>
      <w:r w:rsidR="00877DC0">
        <w:t xml:space="preserve">many spatial and temporal gaps still exist in data products currently used by the </w:t>
      </w:r>
      <w:r w:rsidR="00434270">
        <w:t xml:space="preserve">international </w:t>
      </w:r>
      <w:r w:rsidR="00877DC0">
        <w:t xml:space="preserve">research community </w:t>
      </w:r>
      <w:r w:rsidR="00DE2D7F" w:rsidRPr="00DE2D7F">
        <w:fldChar w:fldCharType="begin" w:fldLock="1"/>
      </w:r>
      <w:r w:rsidR="00910F79">
        <w:instrText>ADDIN CSL_CITATION { "citationItems" : [ { "id" : "ITEM-1", "itemData" : { "DOI" : "10.3354/cr00960", "ISSN" : "0936-577X", "author" : [ { "dropping-particle" : "", "family" : "Brunet", "given" : "M", "non-dropping-particle" : "", "parse-names" : false, "suffix" : "" }, { "dropping-particle" : "", "family" : "Jones", "given" : "P", "non-dropping-particle" : "", "parse-names" : false, "suffix" : "" } ], "container-title" : "Climate Research", "id" : "ITEM-1", "issue" : "1", "issued" : { "date-parts" : [ [ "2011", "3", "31" ] ] }, "page" : "29-40", "title" : "Data rescue initiatives: bringing historical climate data into the 21st century", "type" : "article-journal", "volume" : "47" }, "uris" : [ "http://www.mendeley.com/documents/?uuid=2d27ffb0-befe-32d6-961f-7e6adea27644" ] } ], "mendeley" : { "formattedCitation" : "(Brunet and Jones, 2011)", "plainTextFormattedCitation" : "(Brunet and Jones, 2011)", "previouslyFormattedCitation" : "(Brunet and Jones, 2011)" }, "properties" : { "noteIndex" : 0 }, "schema" : "https://github.com/citation-style-language/schema/raw/master/csl-citation.json" }</w:instrText>
      </w:r>
      <w:r w:rsidR="00DE2D7F" w:rsidRPr="00DE2D7F">
        <w:fldChar w:fldCharType="separate"/>
      </w:r>
      <w:r w:rsidR="00DE2D7F" w:rsidRPr="00DE2D7F">
        <w:rPr>
          <w:noProof/>
        </w:rPr>
        <w:t>(Brunet and Jones, 2011)</w:t>
      </w:r>
      <w:r w:rsidR="00DE2D7F" w:rsidRPr="00DE2D7F">
        <w:fldChar w:fldCharType="end"/>
      </w:r>
      <w:r w:rsidR="00DE2D7F" w:rsidRPr="00DE2D7F">
        <w:t>.</w:t>
      </w:r>
      <w:r w:rsidR="00877DC0">
        <w:t xml:space="preserve"> For this reason</w:t>
      </w:r>
      <w:r w:rsidR="00555600">
        <w:t>,</w:t>
      </w:r>
      <w:r w:rsidR="00877DC0">
        <w:t xml:space="preserve"> </w:t>
      </w:r>
      <w:r w:rsidR="006B70C7">
        <w:t xml:space="preserve">meteorological </w:t>
      </w:r>
      <w:r w:rsidR="00877DC0">
        <w:t xml:space="preserve">data rescue and recovery is becoming increasingly important, particularly in developing countries and for </w:t>
      </w:r>
      <w:r w:rsidR="0016234F">
        <w:t>the early instrumental period</w:t>
      </w:r>
      <w:r w:rsidR="00877DC0">
        <w:t>, a</w:t>
      </w:r>
      <w:r w:rsidR="006B70C7">
        <w:t>s data are</w:t>
      </w:r>
      <w:r w:rsidR="00877DC0">
        <w:t xml:space="preserve"> often only available in paper format and are at great risk of being</w:t>
      </w:r>
      <w:r w:rsidR="00DE2D7F">
        <w:t xml:space="preserve"> permanently lost</w:t>
      </w:r>
      <w:r w:rsidR="0064252E">
        <w:t xml:space="preserve"> </w:t>
      </w:r>
      <w:r w:rsidR="0064252E" w:rsidRPr="0064252E">
        <w:fldChar w:fldCharType="begin" w:fldLock="1"/>
      </w:r>
      <w:r w:rsidR="00435081">
        <w:instrText>ADDIN CSL_CITATION { "citationItems" : [ { "id" : "ITEM-1", "itemData" : { "DOI" : "10.3354/cr00960", "ISSN" : "0936-577X", "author" : [ { "dropping-particle" : "", "family" : "Brunet", "given" : "M", "non-dropping-particle" : "", "parse-names" : false, "suffix" : "" }, { "dropping-particle" : "", "family" : "Jones", "given" : "P", "non-dropping-particle" : "", "parse-names" : false, "suffix" : "" } ], "container-title" : "Climate Research", "id" : "ITEM-1", "issue" : "1", "issued" : { "date-parts" : [ [ "2011", "3", "31" ] ] }, "page" : "29-40", "title" : "Data rescue initiatives: bringing historical climate data into the 21st century", "type" : "article-journal", "volume" : "47" }, "uris" : [ "http://www.mendeley.com/documents/?uuid=2d27ffb0-befe-32d6-961f-7e6adea27644" ] }, { "id" : "ITEM-2", "itemData" : { "ISBN" : "9789263111821", "author" : [ { "dropping-particle" : "", "family" : "World Meteorological Organization", "given" : "", "non-dropping-particle" : "", "parse-names" : false, "suffix" : "" } ], "id" : "ITEM-2", "issue" : "WMO-No. 1182", "issued" : { "date-parts" : [ [ "2016" ] ] }, "number-of-pages" : "39", "title" : "Guidelines on Best Practices for Climate Data Rescue 2016", "type" : "report" }, "uris" : [ "http://www.mendeley.com/documents/?uuid=bea4be7d-9d09-4662-b485-da08d7e83e7e" ] }, { "id" : "ITEM-3", "itemData" : { "DOI" : "10.1175/BAMS-85-10-1483", "author" : [ { "dropping-particle" : "", "family" : "Page", "given" : "Cher", "non-dropping-particle" : "", "parse-names" : false, "suffix" : "" }, { "dropping-particle" : "", "family" : "Nicholls", "given" : "Neville", "non-dropping-particle" : "", "parse-names" : false, "suffix" : "" }, { "dropping-particle" : "", "family" : "Plummer", "given" : "Neil", "non-dropping-particle" : "", "parse-names" : false, "suffix" : "" }, { "dropping-particle" : "", "family" : "Trewin", "given" : "Blair", "non-dropping-particle" : "", "parse-names" : false, "suffix" : "" }, { "dropping-particle" : "", "family" : "Manton", "given" : "Mike", "non-dropping-particle" : "", "parse-names" : false, "suffix" : "" }, { "dropping-particle" : "", "family" : "Alexander", "given" : "Lisa", "non-dropping-particle" : "", "parse-names" : false, "suffix" : "" }, { "dropping-particle" : "", "family" : "Chambers", "given" : "Lynda", "non-dropping-particle" : "", "parse-names" : false, "suffix" : "" }, { "dropping-particle" : "", "family" : "Choi", "given" : "L.E.", "non-dropping-particle" : "", "parse-names" : false, "suffix" : "" }, { "dropping-particle" : "", "family" : "Collins", "given" : "D.A.", "non-dropping-particle" : "", "parse-names" : false, "suffix" : "" }, { "dropping-particle" : "", "family" : "Gosai", "given" : "A", "non-dropping-particle" : "", "parse-names" : false, "suffix" : "" }, { "dropping-particle" : "", "family" : "Della-Marta", "given" : "P", "non-dropping-particle" : "", "parse-names" : false, "suffix" : "" }, { "dropping-particle" : "", "family" : "Haylock", "given" : "M.R", "non-dropping-particle" : "", "parse-names" : false, "suffix" : "" }, { "dropping-particle" : "", "family" : "Inape", "given" : "K", "non-dropping-particle" : "", "parse-names" : false, "suffix" : "" }, { "dropping-particle" : "", "family" : "Laurent", "given" : "V", "non-dropping-particle" : "", "parse-names" : false, "suffix" : "" }, { "dropping-particle" : "", "family" : "Maitrepierre", "given" : "L", "non-dropping-particle" : "", "parse-names" : false, "suffix" : "" }, { "dropping-particle" : "", "family" : "Makmur", "given" : "E.P.", "non-dropping-particle" : "", "parse-names" : false, "suffix" : "" }, { "dropping-particle" : "", "family" : "Nagamigawa", "given" : "H", "non-dropping-particle" : "", "parse-names" : false, "suffix" : "" }, { "dropping-particle" : "", "family" : "Ouprasitwond", "given" : "N", "non-dropping-particle" : "", "parse-names" : false, "suffix" : "" }, { "dropping-particle" : "", "family" : "McGree", "given" : "S", "non-dropping-particle" : "", "parse-names" : false, "suffix" : "" }, { "dropping-particle" : "", "family" : "Pahalad", "given" : "J", "non-dropping-particle" : "", "parse-names" : false, "suffix" : "" }, { "dropping-particle" : "", "family" : "Salinger", "given" : "J", "non-dropping-particle" : "", "parse-names" : false, "suffix" : "" }, { "dropping-particle" : "", "family" : "Tibig", "given" : "L", "non-dropping-particle" : "", "parse-names" : false, "suffix" : "" }, { "dropping-particle" : "", "family" : "Tran", "given" : "T.D.", "non-dropping-particle" : "", "parse-names" : false, "suffix" : "" }, { "dropping-particle" : "", "family" : "Vediapan", "given" : "K", "non-dropping-particle" : "", "parse-names" : false, "suffix" : "" }, { "dropping-particle" : "", "family" : "Zhai", "given" : "P", "non-dropping-particle" : "", "parse-names" : false, "suffix" : "" } ], "container-title" : "Bulletin of the American Meteorological Society", "id" : "ITEM-3", "issue" : "10", "issued" : { "date-parts" : [ [ "2004" ] ] }, "page" : "1483-1489", "title" : "Data Rescue in the Southeast Asia and South Pacific Region: Challenges and Opportunities", "type" : "article-journal", "volume" : "85" }, "uris" : [ "http://www.mendeley.com/documents/?uuid=ea655a35-6076-49f6-8ace-51f5f95ac545" ] } ], "mendeley" : { "formattedCitation" : "(Brunet and Jones, 2011; Page et al., 2004; World Meteorological Organization, 2016)", "plainTextFormattedCitation" : "(Brunet and Jones, 2011; Page et al., 2004; World Meteorological Organization, 2016)", "previouslyFormattedCitation" : "(Brunet and Jones, 2011; Page et al., 2004; World Meteorological Organization, 2016)" }, "properties" : { "noteIndex" : 0 }, "schema" : "https://github.com/citation-style-language/schema/raw/master/csl-citation.json" }</w:instrText>
      </w:r>
      <w:r w:rsidR="0064252E" w:rsidRPr="0064252E">
        <w:fldChar w:fldCharType="separate"/>
      </w:r>
      <w:r w:rsidR="004B3B55" w:rsidRPr="004B3B55">
        <w:rPr>
          <w:noProof/>
        </w:rPr>
        <w:t>(Brunet and Jones, 2011; Page et al., 2004; World Meteorological Organization, 2016)</w:t>
      </w:r>
      <w:r w:rsidR="0064252E" w:rsidRPr="0064252E">
        <w:fldChar w:fldCharType="end"/>
      </w:r>
      <w:r w:rsidR="004B2907" w:rsidRPr="0064252E">
        <w:t>.</w:t>
      </w:r>
    </w:p>
    <w:p w14:paraId="2EA54E39" w14:textId="16D426E9" w:rsidR="00906574" w:rsidRDefault="00877DC0" w:rsidP="002E546C">
      <w:r>
        <w:t xml:space="preserve">In the last 20 years, many </w:t>
      </w:r>
      <w:r w:rsidR="00C1178D">
        <w:t xml:space="preserve">initiatives </w:t>
      </w:r>
      <w:r>
        <w:t xml:space="preserve">have been established to recover and </w:t>
      </w:r>
      <w:r w:rsidR="000A30A9">
        <w:t>digitiz</w:t>
      </w:r>
      <w:r>
        <w:t>e</w:t>
      </w:r>
      <w:r w:rsidR="006A460C">
        <w:t xml:space="preserve"> land-based meteorological</w:t>
      </w:r>
      <w:r w:rsidR="00280FA4">
        <w:t xml:space="preserve"> observations at</w:t>
      </w:r>
      <w:r>
        <w:t xml:space="preserve"> national</w:t>
      </w:r>
      <w:r w:rsidR="00807F3B">
        <w:t>,</w:t>
      </w:r>
      <w:r>
        <w:t xml:space="preserve"> regional, and international scale</w:t>
      </w:r>
      <w:r w:rsidR="00280FA4">
        <w:t>s</w:t>
      </w:r>
      <w:r>
        <w:t>. The Atmospheric Circulation Recon</w:t>
      </w:r>
      <w:r w:rsidR="00274537">
        <w:t>structions over the Earth</w:t>
      </w:r>
      <w:r w:rsidR="00807F3B">
        <w:t xml:space="preserve"> initiative</w:t>
      </w:r>
      <w:r w:rsidR="00274537">
        <w:t xml:space="preserve"> </w:t>
      </w:r>
      <w:r w:rsidR="00274537">
        <w:fldChar w:fldCharType="begin" w:fldLock="1"/>
      </w:r>
      <w:r w:rsidR="009930DF">
        <w:instrText>ADDIN CSL_CITATION { "citationItems" : [ { "id" : "ITEM-1", "itemData" : { "DOI" : "10.1175/2011BAMS3218.1", "ISSN" : "0003-0007", "abstract" : "No abstract available.", "author" : [ { "dropping-particle" : "", "family" : "Allan", "given" : "Rob", "non-dropping-particle" : "", "parse-names" : false, "suffix" : "" }, { "dropping-particle" : "", "family" : "Brohan", "given" : "Philip", "non-dropping-particle" : "", "parse-names" : false, "suffix" : "" }, { "dropping-particle" : "", "family" : "Compo", "given" : "Gilbert P.", "non-dropping-particle" : "", "parse-names" : false, "suffix" : "" }, { "dropping-particle" : "", "family" : "Stone", "given" : "Roger", "non-dropping-particle" : "", "parse-names" : false, "suffix" : "" }, { "dropping-particle" : "", "family" : "Luterbacher", "given" : "Juerg", "non-dropping-particle" : "", "parse-names" : false, "suffix" : "" }, { "dropping-particle" : "", "family" : "Br\u00f6nnimann", "given" : "Stefan", "non-dropping-particle" : "", "parse-names" : false, "suffix" : "" }, { "dropping-particle" : "", "family" : "Allan", "given" : "Rob", "non-dropping-particle" : "", "parse-names" : false, "suffix" : "" }, { "dropping-particle" : "", "family" : "Brohan", "given" : "Philip", "non-dropping-particle" : "", "parse-names" : false, "suffix" : "" }, { "dropping-particle" : "", "family" : "Compo", "given" : "Gilbert P.", "non-dropping-particle" : "", "parse-names" : false, "suffix" : "" }, { "dropping-particle" : "", "family" : "Stone", "given" : "Roger", "non-dropping-particle" : "", "parse-names" : false, "suffix" : "" }, { "dropping-particle" : "", "family" : "Luterbacher", "given" : "Juerg", "non-dropping-particle" : "", "parse-names" : false, "suffix" : "" }, { "dropping-particle" : "", "family" : "Br\u00f6nnimann", "given" : "Stefan", "non-dropping-particle" : "", "parse-names" : false, "suffix" : "" } ], "container-title" : "Bulletin of the American Meteorological Society", "id" : "ITEM-1", "issue" : "11", "issued" : { "date-parts" : [ [ "2011", "11" ] ] }, "page" : "1421-1425", "publisher" : " American Meteorological Society ", "title" : "The International Atmospheric Circulation Reconstructions over the Earth (ACRE) Initiative", "type" : "article-journal", "volume" : "92" }, "uris" : [ "http://www.mendeley.com/documents/?uuid=abc33da2-c75f-3a21-8c88-0adda9403f47" ] } ], "mendeley" : { "formattedCitation" : "(Allan et al., 2011)", "manualFormatting" : "(ACRE, Allan et al., 2011)", "plainTextFormattedCitation" : "(Allan et al., 2011)", "previouslyFormattedCitation" : "(Allan et al., 2011)" }, "properties" : { "noteIndex" : 0 }, "schema" : "https://github.com/citation-style-language/schema/raw/master/csl-citation.json" }</w:instrText>
      </w:r>
      <w:r w:rsidR="00274537">
        <w:fldChar w:fldCharType="separate"/>
      </w:r>
      <w:r w:rsidR="00274537" w:rsidRPr="00274537">
        <w:rPr>
          <w:noProof/>
        </w:rPr>
        <w:t>(</w:t>
      </w:r>
      <w:r w:rsidR="00274537">
        <w:rPr>
          <w:noProof/>
        </w:rPr>
        <w:t xml:space="preserve">ACRE, </w:t>
      </w:r>
      <w:r w:rsidR="00274537" w:rsidRPr="00274537">
        <w:rPr>
          <w:noProof/>
        </w:rPr>
        <w:t xml:space="preserve">Allan </w:t>
      </w:r>
      <w:r w:rsidR="00274537" w:rsidRPr="24616C93">
        <w:rPr>
          <w:i/>
          <w:iCs/>
          <w:noProof/>
        </w:rPr>
        <w:t>et al.</w:t>
      </w:r>
      <w:r w:rsidR="00274537" w:rsidRPr="00274537">
        <w:rPr>
          <w:noProof/>
        </w:rPr>
        <w:t>, 2011)</w:t>
      </w:r>
      <w:r w:rsidR="00274537">
        <w:fldChar w:fldCharType="end"/>
      </w:r>
      <w:r>
        <w:t xml:space="preserve"> coordinates data rescue across the globe, while </w:t>
      </w:r>
      <w:r w:rsidR="000E1B3F">
        <w:t>other</w:t>
      </w:r>
      <w:r>
        <w:t xml:space="preserve"> </w:t>
      </w:r>
      <w:r w:rsidR="00807F3B">
        <w:t>projects</w:t>
      </w:r>
      <w:r w:rsidR="000E1B3F">
        <w:t xml:space="preserve"> such as</w:t>
      </w:r>
      <w:r w:rsidR="00C1178D">
        <w:t xml:space="preserve"> </w:t>
      </w:r>
      <w:proofErr w:type="spellStart"/>
      <w:r w:rsidR="000E1B3F">
        <w:t>M</w:t>
      </w:r>
      <w:r w:rsidR="00886B5D">
        <w:t>Editerranean</w:t>
      </w:r>
      <w:proofErr w:type="spellEnd"/>
      <w:r w:rsidR="00886B5D">
        <w:t xml:space="preserve"> </w:t>
      </w:r>
      <w:proofErr w:type="spellStart"/>
      <w:r w:rsidR="00910F79">
        <w:t>D</w:t>
      </w:r>
      <w:r w:rsidR="00886B5D">
        <w:t>Ata</w:t>
      </w:r>
      <w:proofErr w:type="spellEnd"/>
      <w:r w:rsidR="00886B5D">
        <w:t xml:space="preserve"> </w:t>
      </w:r>
      <w:proofErr w:type="spellStart"/>
      <w:r w:rsidR="00910F79">
        <w:t>R</w:t>
      </w:r>
      <w:r w:rsidR="00886B5D">
        <w:t>Escue</w:t>
      </w:r>
      <w:proofErr w:type="spellEnd"/>
      <w:r w:rsidR="00886B5D">
        <w:t xml:space="preserve"> (MEDARE, </w:t>
      </w:r>
      <w:r w:rsidR="00886B5D" w:rsidRPr="00886B5D">
        <w:t>www.omm.urv.cat/MEDARE/index.html</w:t>
      </w:r>
      <w:r w:rsidR="00886B5D">
        <w:t>)</w:t>
      </w:r>
      <w:r w:rsidR="000E1B3F">
        <w:t xml:space="preserve"> and</w:t>
      </w:r>
      <w:r>
        <w:t xml:space="preserve"> </w:t>
      </w:r>
      <w:r w:rsidR="00886B5D">
        <w:t>Historical Instrumental Climatological Surface Time Series Of The Greater Alpine Region (</w:t>
      </w:r>
      <w:r>
        <w:t>H</w:t>
      </w:r>
      <w:r w:rsidR="00910F79">
        <w:t>ISTALP</w:t>
      </w:r>
      <w:r w:rsidR="00886B5D">
        <w:t>,</w:t>
      </w:r>
      <w:r w:rsidR="00886B5D" w:rsidRPr="00886B5D">
        <w:t xml:space="preserve"> www.zamg.ac.at/histalp/</w:t>
      </w:r>
      <w:r w:rsidR="00886B5D">
        <w:t xml:space="preserve">) </w:t>
      </w:r>
      <w:r>
        <w:t xml:space="preserve">focus on particular regions </w:t>
      </w:r>
      <w:r w:rsidR="00910F79" w:rsidRPr="004B2907">
        <w:fldChar w:fldCharType="begin" w:fldLock="1"/>
      </w:r>
      <w:r w:rsidR="009930DF">
        <w:instrText>ADDIN CSL_CITATION { "citationItems" : [ { "id" : "ITEM-1", "itemData" : { "DOI" : "10.1002/joc.1377", "ISSN" : "08998418", "author" : [ { "dropping-particle" : "", "family" : "Auer", "given" : "Ingeborg", "non-dropping-particle" : "", "parse-names" : false, "suffix" : "" }, { "dropping-particle" : "", "family" : "B\u00f6hm", "given" : "Reinhard", "non-dropping-particle" : "", "parse-names" : false, "suffix" : "" }, { "dropping-particle" : "", "family" : "Jurkovic", "given" : "Anita", "non-dropping-particle" : "", "parse-names" : false, "suffix" : "" }, { "dropping-particle" : "", "family" : "Lipa", "given" : "Wolfgang", "non-dropping-particle" : "", "parse-names" : false, "suffix" : "" }, { "dropping-particle" : "", "family" : "Orlik", "given" : "Alexander", "non-dropping-particle" : "", "parse-names" : false, "suffix" : "" }, { "dropping-particle" : "", "family" : "Potzmann", "given" : "Roland", "non-dropping-particle" : "", "parse-names" : false, "suffix" : "" }, { "dropping-particle" : "", "family" : "Sch\u00f6ner", "given" : "Wolfgang", "non-dropping-particle" : "", "parse-names" : false, "suffix" : "" }, { "dropping-particle" : "", "family" : "Ungersb\u00f6ck", "given" : "Markus", "non-dropping-particle" : "", "parse-names" : false, "suffix" : "" }, { "dropping-particle" : "", "family" : "Matulla", "given" : "Christoph", "non-dropping-particle" : "", "parse-names" : false, "suffix" : "" }, { "dropping-particle" : "", "family" : "Briffa", "given" : "Keith", "non-dropping-particle" : "", "parse-names" : false, "suffix" : "" }, { "dropping-particle" : "", "family" : "Jones", "given" : "Phil", "non-dropping-particle" : "", "parse-names" : false, "suffix" : "" }, { "dropping-particle" : "", "family" : "Efthymiadis", "given" : "Dimitrios", "non-dropping-particle" : "", "parse-names" : false, "suffix" : "" }, { "dropping-particle" : "", "family" : "Brunetti", "given" : "Michele", "non-dropping-particle" : "", "parse-names" : false, "suffix" : "" }, { "dropping-particle" : "", "family" : "Nanni", "given" : "Teresa", "non-dropping-particle" : "", "parse-names" : false, "suffix" : "" }, { "dropping-particle" : "", "family" : "Maugeri", "given" : "Maurizio", "non-dropping-particle" : "", "parse-names" : false, "suffix" : "" }, { "dropping-particle" : "", "family" : "Mercalli", "given" : "Luca", "non-dropping-particle" : "", "parse-names" : false, "suffix" : "" }, { "dropping-particle" : "", "family" : "Mestre", "given" : "Olivier", "non-dropping-particle" : "", "parse-names" : false, "suffix" : "" }, { "dropping-particle" : "", "family" : "Moisselin", "given" : "Jean-Marc", "non-dropping-particle" : "", "parse-names" : false, "suffix" : "" }, { "dropping-particle" : "", "family" : "Begert", "given" : "Michael", "non-dropping-particle" : "", "parse-names" : false, "suffix" : "" }, { "dropping-particle" : "", "family" : "M\u00fcller-Westermeier", "given" : "Gerhard", "non-dropping-particle" : "", "parse-names" : false, "suffix" : "" }, { "dropping-particle" : "", "family" : "Kveton", "given" : "Vit", "non-dropping-particle" : "", "parse-names" : false, "suffix" : "" }, { "dropping-particle" : "", "family" : "Bochnicek", "given" : "Oliver", "non-dropping-particle" : "", "parse-names" : false, "suffix" : "" }, { "dropping-particle" : "", "family" : "Stastny", "given" : "Pavel", "non-dropping-particle" : "", "parse-names" : false, "suffix" : "" }, { "dropping-particle" : "", "family" : "Lapin", "given" : "Milan", "non-dropping-particle" : "", "parse-names" : false, "suffix" : "" }, { "dropping-particle" : "", "family" : "Szalai", "given" : "S\u00e1ndor", "non-dropping-particle" : "", "parse-names" : false, "suffix" : "" }, { "dropping-particle" : "", "family" : "Szentimrey", "given" : "Tam\u00e1s", "non-dropping-particle" : "", "parse-names" : false, "suffix" : "" }, { "dropping-particle" : "", "family" : "Cegnar", "given" : "Tanja", "non-dropping-particle" : "", "parse-names" : false, "suffix" : "" }, { "dropping-particle" : "", "family" : "Dolinar", "given" : "Mojca", "non-dropping-particle" : "", "parse-names" : false, "suffix" : "" }, { "dropping-particle" : "", "family" : "Gajic-Capka", "given" : "Marjana", "non-dropping-particle" : "", "parse-names" : false, "suffix" : "" }, { "dropping-particle" : "", "family" : "Zaninovic", "given" : "Ksenija", "non-dropping-particle" : "", "parse-names" : false, "suffix" : "" }, { "dropping-particle" : "", "family" : "Majstorovic", "given" : "Zeljko", "non-dropping-particle" : "", "parse-names" : false, "suffix" : "" }, { "dropping-particle" : "", "family" : "Nieplova", "given" : "Elena", "non-dropping-particle" : "", "parse-names" : false, "suffix" : "" } ], "container-title" : "International Journal of Climatology", "id" : "ITEM-1", "issue" : "1", "issued" : { "date-parts" : [ [ "2007", "1" ] ] }, "page" : "17-46", "publisher" : "John Wiley &amp; Sons, Ltd.", "title" : "HISTALP\u2014historical instrumental climatological surface time series of the Greater Alpine Region", "type" : "article-journal", "volume" : "27" }, "uris" : [ "http://www.mendeley.com/documents/?uuid=83678993-4158-39e3-834f-8fe506f0ae72" ] }, { "id" : "ITEM-2", "itemData" : { "DOI" : "10.1002/gdj3.12", "ISSN" : "20496060", "author" : [ { "dropping-particle" : "", "family" : "Brunet", "given" : "Manola", "non-dropping-particle" : "", "parse-names" : false, "suffix" : "" }, { "dropping-particle" : "", "family" : "Gilabert", "given" : "Alba", "non-dropping-particle" : "", "parse-names" : false, "suffix" : "" }, { "dropping-particle" : "", "family" : "Jones", "given" : "Phil", "non-dropping-particle" : "", "parse-names" : false, "suffix" : "" }, { "dropping-particle" : "", "family" : "Efthymiadis", "given" : "Dimitrios", "non-dropping-particle" : "", "parse-names" : false, "suffix" : "" } ], "container-title" : "Geoscience Data Journal", "id" : "ITEM-2", "issue" : "2", "issued" : { "date-parts" : [ [ "2014", "11" ] ] }, "note" : "-79 stations in southern and eastern Med countries\n-Discusses the pros and cons of the secondary sources extracted from NOAA/NCDC CDMP\n-Small QC explanation provided, but only 13550 values\n-", "page" : "121-128", "title" : "A historical surface climate dataset from station observations in Mediterranean North Africa and Middle East areas", "type" : "article-journal", "volume" : "1" }, "uris" : [ "http://www.mendeley.com/documents/?uuid=25af6c97-fb72-3552-b78d-230fb7821641" ] }, { "id" : "ITEM-3", "itemData" : { "DOI" : "10.1002/gdj3.4", "ISSN" : "20496060", "author" : [ { "dropping-particle" : "", "family" : "Brunet", "given" : "M.", "non-dropping-particle" : "", "parse-names" : false, "suffix" : "" }, { "dropping-particle" : "", "family" : "Jones", "given" : "P. D.", "non-dropping-particle" : "", "parse-names" : false, "suffix" : "" }, { "dropping-particle" : "", "family" : "Jourdain", "given" : "S.", "non-dropping-particle" : "", "parse-names" : false, "suffix" : "" }, { "dropping-particle" : "", "family" : "Efthymiadis", "given" : "D.", "non-dropping-particle" : "", "parse-names" : false, "suffix" : "" }, { "dropping-particle" : "", "family" : "Kerrouche", "given" : "M.", "non-dropping-particle" : "", "parse-names" : false, "suffix" : "" }, { "dropping-particle" : "", "family" : "Boroneant", "given" : "C.", "non-dropping-particle" : "", "parse-names" : false, "suffix" : "" } ], "container-title" : "Geoscience Data Journal", "id" : "ITEM-3", "issue" : "1", "issued" : { "date-parts" : [ [ "2014", "6" ] ] }, "note" : "The MEDARE paper\n-summary of data digitised by EURO4M, and sources\n-overview of sources of French data\n-Algerian DARE program overview\n\nA bit of a summary of MEDARE and the other Brunet EURO4M paper. Not that useful", "page" : "61-73", "title" : "Data sources for rescuing the rich heritage of Mediterranean historical surface climate data", "type" : "article-journal", "volume" : "1" }, "uris" : [ "http://www.mendeley.com/documents/?uuid=e094ca04-f323-3475-8d62-8d0f6f0ce571" ] } ], "mendeley" : { "formattedCitation" : "(Auer et al., 2007; Brunet et al., 2014a, 2014b)", "plainTextFormattedCitation" : "(Auer et al., 2007; Brunet et al., 2014a, 2014b)", "previouslyFormattedCitation" : "(Auer et al., 2007; Brunet et al., 2014a, 2014b)" }, "properties" : { "noteIndex" : 0 }, "schema" : "https://github.com/citation-style-language/schema/raw/master/csl-citation.json" }</w:instrText>
      </w:r>
      <w:r w:rsidR="00910F79" w:rsidRPr="004B2907">
        <w:fldChar w:fldCharType="separate"/>
      </w:r>
      <w:r w:rsidR="00910F79" w:rsidRPr="009930DF">
        <w:rPr>
          <w:noProof/>
        </w:rPr>
        <w:t xml:space="preserve">(Auer </w:t>
      </w:r>
      <w:r w:rsidR="00910F79" w:rsidRPr="009930DF">
        <w:rPr>
          <w:iCs/>
          <w:noProof/>
        </w:rPr>
        <w:t>et al.</w:t>
      </w:r>
      <w:r w:rsidR="00910F79" w:rsidRPr="009930DF">
        <w:rPr>
          <w:noProof/>
        </w:rPr>
        <w:t xml:space="preserve">, 2007; Brunet </w:t>
      </w:r>
      <w:r w:rsidR="00910F79" w:rsidRPr="009930DF">
        <w:rPr>
          <w:iCs/>
          <w:noProof/>
        </w:rPr>
        <w:t>et al.</w:t>
      </w:r>
      <w:r w:rsidR="00910F79" w:rsidRPr="009930DF">
        <w:rPr>
          <w:noProof/>
        </w:rPr>
        <w:t>, 2014a, 2014b)</w:t>
      </w:r>
      <w:r w:rsidR="00910F79" w:rsidRPr="004B2907">
        <w:fldChar w:fldCharType="end"/>
      </w:r>
      <w:r>
        <w:t xml:space="preserve">. </w:t>
      </w:r>
      <w:r w:rsidR="000E1B3F">
        <w:t xml:space="preserve">Additional initiatives </w:t>
      </w:r>
      <w:r w:rsidR="00C1178D">
        <w:t>on</w:t>
      </w:r>
      <w:r>
        <w:t xml:space="preserve"> a national</w:t>
      </w:r>
      <w:r w:rsidR="004B2907">
        <w:t xml:space="preserve"> to regional</w:t>
      </w:r>
      <w:r>
        <w:t xml:space="preserve"> scale, </w:t>
      </w:r>
      <w:r w:rsidR="006A460C">
        <w:t>led by</w:t>
      </w:r>
      <w:r w:rsidR="00C1178D">
        <w:t xml:space="preserve"> </w:t>
      </w:r>
      <w:r>
        <w:t xml:space="preserve">meteorological agencies </w:t>
      </w:r>
      <w:r w:rsidR="004B2907">
        <w:fldChar w:fldCharType="begin" w:fldLock="1"/>
      </w:r>
      <w:ins w:id="43" w:author="Linden Ashcroft" w:date="2018-07-10T13:29:00Z">
        <w:r w:rsidR="00FF68C5">
          <w:instrText>ADDIN CSL_CITATION { "citationItems" : [ { "id" : "ITEM-1", "itemData" : { "DOI" : "10.5194/asr-12-57-2015", "ISSN" : "1992-0636", "abstract" : "&lt;p&gt;Germany's national meteorological service (Deutscher Wetterdienst, DWD) houses in Offenbach and Hamburg huge archives of historical handwritten journals of weather observations. They comprise not only observations from Germany, but also of the oceans and land stations in many parts of the world. DWD works on the digitization and quality control of these archives. The current status is presented here.&lt;/p&gt;", "author" : [ { "dropping-particle" : "", "family" : "Kaspar", "given" : "F.", "non-dropping-particle" : "", "parse-names" : false, "suffix" : "" }, { "dropping-particle" : "", "family" : "Tinz", "given" : "B.", "non-dropping-particle" : "", "parse-names" : false, "suffix" : "" }, { "dropping-particle" : "", "family" : "M\u00e4chel", "given" : "H.", "non-dropping-particle" : "", "parse-names" : false, "suffix" : "" }, { "dropping-particle" : "", "family" : "Gates", "given" : "L.", "non-dropping-particle" : "", "parse-names" : false, "suffix" : "" } ], "container-title" : "Advances in Science and Research", "id" : "ITEM-1", "issued" : { "date-parts" : [ [ "2015" ] ] }, "page" : "57-61", "title" : "Data rescue of national and international meteorological observations at Deutscher Wetterdienst", "type" : "article-journal", "volume" : "12" }, "uris" : [ "http://www.mendeley.com/documents/?uuid=a1b7fa12-aef0-4a68-93ef-1d656a5aac8e" ] } ], "mendeley" : { "formattedCitation" : "(Kaspar et al., 2015)", "manualFormatting" : "(e.g. Kaspar et al., 2015)", "plainTextFormattedCitation" : "(Kaspar et al., 2015)", "previouslyFormattedCitation" : "(Kaspar et al., 2015)" }, "properties" : { "noteIndex" : 0 }, "schema" : "https://github.com/citation-style-language/schema/raw/master/csl-citation.json" }</w:instrText>
        </w:r>
      </w:ins>
      <w:del w:id="44" w:author="Linden Ashcroft" w:date="2018-07-10T13:29:00Z">
        <w:r w:rsidR="009930DF" w:rsidDel="00FF68C5">
          <w:delInstrText>ADDIN CSL_CITATION { "citationItems" : [ { "id" : "ITEM-1", "itemData" : { "DOI" : "10.5194/asr-12-57-2015", "ISSN" : "1992-0636", "abstract" : "&lt;p&gt;Germany's national meteorological service (Deutscher Wetterdienst, DWD) houses in Offenbach and Hamburg huge archives of historical handwritten journals of weather observations. They comprise not only observations from Germany, but also of the oceans and land stations in many parts of the world. DWD works on the digitization and quality control of these archives. The current status is presented here.&lt;/p&gt;", "author" : [ { "dropping-particle" : "", "family" : "Kaspar", "given" : "F.", "non-dropping-particle" : "", "parse-names" : false, "suffix" : "" }, { "dropping-particle" : "", "family" : "Tinz", "given" : "B.", "non-dropping-particle" : "", "parse-names" : false, "suffix" : "" }, { "dropping-particle" : "", "family" : "M\u00e4chel", "given" : "H.", "non-dropping-particle" : "", "parse-names" : false, "suffix" : "" }, { "dropping-particle" : "", "family" : "Gates", "given" : "L.", "non-dropping-particle" : "", "parse-names" : false, "suffix" : "" } ], "container-title" : "Advances in Science and Research", "id" : "ITEM-1", "issued" : { "date-parts" : [ [ "2015" ] ] }, "page" : "57-61", "title" : "Data rescue of national and international meteorological observations at Deutscher Wetterdienst", "type" : "article-journal", "volume" : "12" }, "uris" : [ "http://www.mendeley.com/documents/?uuid=a1b7fa12-aef0-4a68-93ef-1d656a5aac8e" ] } ], "mendeley" : { "formattedCitation" : "(Kaspar et al., 2015)", "manualFormatting" : "(e.g. Kaspar et al., 2015 in Germany)", "plainTextFormattedCitation" : "(Kaspar et al., 2015)", "previouslyFormattedCitation" : "(Kaspar et al., 2015)" }, "properties" : { "noteIndex" : 0 }, "schema" : "https://github.com/citation-style-language/schema/raw/master/csl-citation.json" }</w:delInstrText>
        </w:r>
      </w:del>
      <w:r w:rsidR="004B2907">
        <w:fldChar w:fldCharType="separate"/>
      </w:r>
      <w:r w:rsidR="004B2907" w:rsidRPr="004B2907">
        <w:rPr>
          <w:noProof/>
        </w:rPr>
        <w:t>(</w:t>
      </w:r>
      <w:r w:rsidR="004B2907">
        <w:rPr>
          <w:noProof/>
        </w:rPr>
        <w:t xml:space="preserve">e.g. </w:t>
      </w:r>
      <w:r w:rsidR="004B2907" w:rsidRPr="004B2907">
        <w:rPr>
          <w:noProof/>
        </w:rPr>
        <w:t xml:space="preserve">Kaspar </w:t>
      </w:r>
      <w:r w:rsidR="004B2907" w:rsidRPr="24616C93">
        <w:rPr>
          <w:i/>
          <w:iCs/>
          <w:noProof/>
        </w:rPr>
        <w:t>et al.</w:t>
      </w:r>
      <w:r w:rsidR="004B2907" w:rsidRPr="004B2907">
        <w:rPr>
          <w:noProof/>
        </w:rPr>
        <w:t>, 2015</w:t>
      </w:r>
      <w:del w:id="45" w:author="Linden Ashcroft" w:date="2018-07-10T13:28:00Z">
        <w:r w:rsidR="00876186" w:rsidDel="00257E2A">
          <w:rPr>
            <w:noProof/>
          </w:rPr>
          <w:delText xml:space="preserve"> in Germany</w:delText>
        </w:r>
      </w:del>
      <w:r w:rsidR="004B2907" w:rsidRPr="004B2907">
        <w:rPr>
          <w:noProof/>
        </w:rPr>
        <w:t>)</w:t>
      </w:r>
      <w:r w:rsidR="004B2907">
        <w:fldChar w:fldCharType="end"/>
      </w:r>
      <w:r w:rsidR="004B2907">
        <w:t xml:space="preserve"> </w:t>
      </w:r>
      <w:r>
        <w:t>and researc</w:t>
      </w:r>
      <w:r w:rsidR="004B2907">
        <w:t>h projects</w:t>
      </w:r>
      <w:r w:rsidR="00C1178D">
        <w:t xml:space="preserve"> </w:t>
      </w:r>
      <w:r w:rsidR="00C1178D">
        <w:fldChar w:fldCharType="begin" w:fldLock="1"/>
      </w:r>
      <w:r w:rsidR="009930DF">
        <w:instrText>ADDIN CSL_CITATION { "citationItems" : [ { "id" : "ITEM-1", "itemData" : { "DOI" : "10.1002/gdj3.19", "ISSN" : "20496060", "abstract" : "There is a significant lack of historical climate data in the Southern Hemisphere compared to the northern latitudes. To address this data scarcity and to improve understanding of regional climate variability, historical instrumental observations were recovered for southeastern Australian (SEA) for the 1788\u20131859 period. Instrumental observations of temperature, atmospheric pressure, rainfall and raindays were rescued from 39 archival sources, and examined to identify observer biases and inhomogeneities. The rescued data provide continuous information on SEA climate variability from 1826 to 1859, with short periods of observations identified between 1788\u20131791, 1803\u20131805 and 1821\u20131824. Quality control and homogenization of each data source indicates that the historical observations successfully capture regional interannual climate variability. The historical records exhibit high correla- tions between neighbouring observations and related climate variables. The instrumental observations also display very good agreement with documentary climate reconstructions, further verifying their quality. As an example of how this new historical dataset may be used, regional averages of the observations were calculated to estimate interannual climate variability across SEA from 1826 to 1859. Prolonged dry conditions were identified in various parts of the region during 1837\u20131843 and 1845\u20131852, while wet conditions were noted from 1836 to 1838, primarily in southern SEA. Anomalously cold periods were also identified in 1835\u20131836 and 1848\u20131849, in general agreement with temperature reconstructions from other regions of the Southern Hemi- sphere. This new dataset provides a valuable source of subdaily to monthly information on SEA climate variability for future cli- mate analysis, palaeoclimate reconstruction verification and historical studies.", "author" : [ { "dropping-particle" : "", "family" : "Ashcroft", "given" : "Linden", "non-dropping-particle" : "", "parse-names" : false, "suffix" : "" }, { "dropping-particle" : "", "family" : "Gergis", "given" : "Jo\u00eblle", "non-dropping-particle" : "", "parse-names" : false, "suffix" : "" }, { "dropping-particle" : "", "family" : "Karoly", "given" : "David John", "non-dropping-particle" : "", "parse-names" : false, "suffix" : "" } ], "container-title" : "Geoscience Data Journal", "id" : "ITEM-1", "issue" : "2", "issued" : { "date-parts" : [ [ "2014" ] ] }, "page" : "158-178", "title" : "A historical climate dataset for southeastern Australia, 1788-1859", "type" : "article-journal", "volume" : "1" }, "uris" : [ "http://www.mendeley.com/documents/?uuid=059872f3-5fec-4d76-8481-a5cc756fd1fa" ] }, { "id" : "ITEM-2", "itemData" : { "DOI" : "10.1002/joc.1338", "ISSN" : "08998418", "author" : [ { "dropping-particle" : "", "family" : "Brunet", "given" : "Manola", "non-dropping-particle" : "", "parse-names" : false, "suffix" : "" }, { "dropping-particle" : "", "family" : "Saladi\u00c9", "given" : "Oscar", "non-dropping-particle" : "", "parse-names" : false, "suffix" : "" }, { "dropping-particle" : "", "family" : "Jones", "given" : "Phil", "non-dropping-particle" : "", "parse-names" : false, "suffix" : "" }, { "dropping-particle" : "", "family" : "Sigr\u00d3", "given" : "Javier", "non-dropping-particle" : "", "parse-names" : false, "suffix" : "" }, { "dropping-particle" : "", "family" : "Aguilar", "given" : "Enric", "non-dropping-particle" : "", "parse-names" : false, "suffix" : "" }, { "dropping-particle" : "", "family" : "Moberg", "given" : "Anders", "non-dropping-particle" : "", "parse-names" : false, "suffix" : "" }, { "dropping-particle" : "", "family" : "Lister", "given" : "David", "non-dropping-particle" : "", "parse-names" : false, "suffix" : "" }, { "dropping-particle" : "", "family" : "Walther", "given" : "Alexander", "non-dropping-particle" : "", "parse-names" : false, "suffix" : "" }, { "dropping-particle" : "", "family" : "Lopez", "given" : "Diego", "non-dropping-particle" : "", "parse-names" : false, "suffix" : "" }, { "dropping-particle" : "", "family" : "Almarza", "given" : "Carlos", "non-dropping-particle" : "", "parse-names" : false, "suffix" : "" } ], "container-title" : "International Journal of Climatology", "id" : "ITEM-2", "issue" : "13", "issued" : { "date-parts" : [ [ "2006", "11", "15" ] ] }, "page" : "1777-1802", "publisher" : "John Wiley &amp; Sons, Ltd.", "title" : "The development of a new dataset of Spanish Daily Adjusted Temperature Series (SDATS) (1850\u20132003)", "type" : "article-journal", "volume" : "26" }, "uris" : [ "http://www.mendeley.com/documents/?uuid=e7312c1a-37e0-32fe-8fb0-c53436dec467" ] }, { "id" : "ITEM-3", "itemData" : { "DOI" : "10.1002/gdj3.12", "ISSN" : "20496060", "author" : [ { "dropping-particle" : "", "family" : "Brunet", "given" : "Manola", "non-dropping-particle" : "", "parse-names" : false, "suffix" : "" }, { "dropping-particle" : "", "family" : "Gilabert", "given" : "Alba", "non-dropping-particle" : "", "parse-names" : false, "suffix" : "" }, { "dropping-particle" : "", "family" : "Jones", "given" : "Phil", "non-dropping-particle" : "", "parse-names" : false, "suffix" : "" }, { "dropping-particle" : "", "family" : "Efthymiadis", "given" : "Dimitrios", "non-dropping-particle" : "", "parse-names" : false, "suffix" : "" } ], "container-title" : "Geoscience Data Journal", "id" : "ITEM-3", "issue" : "2", "issued" : { "date-parts" : [ [ "2014", "11" ] ] }, "note" : "-79 stations in southern and eastern Med countries\n-Discusses the pros and cons of the secondary sources extracted from NOAA/NCDC CDMP\n-Small QC explanation provided, but only 13550 values\n-", "page" : "121-128", "title" : "A historical surface climate dataset from station observations in Mediterranean North Africa and Middle East areas", "type" : "article-journal", "volume" : "1" }, "uris" : [ "http://www.mendeley.com/documents/?uuid=25af6c97-fb72-3552-b78d-230fb7821641" ] } ], "mendeley" : { "formattedCitation" : "(Ashcroft et al., 2014; Brunet et al., 2006, 2014a)", "manualFormatting" : "(e.g. Ashcroft et al., 2014; Brunet et al., 2006, 2014a)", "plainTextFormattedCitation" : "(Ashcroft et al., 2014; Brunet et al., 2006, 2014a)", "previouslyFormattedCitation" : "(Ashcroft et al., 2014; Brunet et al., 2006, 2014a)" }, "properties" : { "noteIndex" : 0 }, "schema" : "https://github.com/citation-style-language/schema/raw/master/csl-citation.json" }</w:instrText>
      </w:r>
      <w:r w:rsidR="00C1178D">
        <w:fldChar w:fldCharType="separate"/>
      </w:r>
      <w:r w:rsidR="00C1178D" w:rsidRPr="00C1178D">
        <w:rPr>
          <w:noProof/>
        </w:rPr>
        <w:t>(</w:t>
      </w:r>
      <w:r w:rsidR="00C1178D">
        <w:rPr>
          <w:noProof/>
        </w:rPr>
        <w:t xml:space="preserve">e.g. </w:t>
      </w:r>
      <w:r w:rsidR="00C1178D" w:rsidRPr="00C1178D">
        <w:rPr>
          <w:noProof/>
        </w:rPr>
        <w:t xml:space="preserve">Ashcroft </w:t>
      </w:r>
      <w:r w:rsidR="00C1178D" w:rsidRPr="00C1178D">
        <w:rPr>
          <w:i/>
          <w:noProof/>
        </w:rPr>
        <w:t>et al.</w:t>
      </w:r>
      <w:r w:rsidR="00C1178D" w:rsidRPr="00C1178D">
        <w:rPr>
          <w:noProof/>
        </w:rPr>
        <w:t xml:space="preserve">, 2014; Brunet </w:t>
      </w:r>
      <w:r w:rsidR="00C1178D" w:rsidRPr="00C1178D">
        <w:rPr>
          <w:i/>
          <w:noProof/>
        </w:rPr>
        <w:t>et al.</w:t>
      </w:r>
      <w:r w:rsidR="00C1178D" w:rsidRPr="00C1178D">
        <w:rPr>
          <w:noProof/>
        </w:rPr>
        <w:t>, 2006, 2014a)</w:t>
      </w:r>
      <w:r w:rsidR="00C1178D">
        <w:fldChar w:fldCharType="end"/>
      </w:r>
      <w:r w:rsidR="004B2907">
        <w:t xml:space="preserve"> </w:t>
      </w:r>
      <w:r w:rsidR="0016234F">
        <w:t xml:space="preserve">have located and </w:t>
      </w:r>
      <w:r w:rsidR="000A30A9">
        <w:t>digitiz</w:t>
      </w:r>
      <w:r w:rsidR="00CE3B9A">
        <w:t>ed</w:t>
      </w:r>
      <w:del w:id="46" w:author="Linden Ashcroft" w:date="2018-07-12T11:57:00Z">
        <w:r w:rsidR="00CE3B9A" w:rsidDel="00B42681">
          <w:delText xml:space="preserve"> historic</w:delText>
        </w:r>
      </w:del>
      <w:ins w:id="47" w:author="Linden Ashcroft" w:date="2018-07-12T11:57:00Z">
        <w:r w:rsidR="00B42681">
          <w:t xml:space="preserve"> meteorological</w:t>
        </w:r>
      </w:ins>
      <w:r w:rsidR="00CE3B9A">
        <w:t xml:space="preserve"> observations, and</w:t>
      </w:r>
      <w:r w:rsidR="0016234F">
        <w:t xml:space="preserve"> ensure</w:t>
      </w:r>
      <w:r w:rsidR="00CE3B9A">
        <w:t>d</w:t>
      </w:r>
      <w:r w:rsidR="0016234F">
        <w:t xml:space="preserve"> that they are </w:t>
      </w:r>
      <w:r>
        <w:t xml:space="preserve">made available to the scientific community.  </w:t>
      </w:r>
    </w:p>
    <w:p w14:paraId="16B6A4D2" w14:textId="61DC6E7F" w:rsidR="00274537" w:rsidRDefault="000E1B3F" w:rsidP="001F6EB1">
      <w:r>
        <w:t>Many</w:t>
      </w:r>
      <w:r w:rsidR="00274537">
        <w:t xml:space="preserve"> of these projects</w:t>
      </w:r>
      <w:r w:rsidR="006A460C">
        <w:t xml:space="preserve"> </w:t>
      </w:r>
      <w:r w:rsidR="00274537">
        <w:t>have focused on</w:t>
      </w:r>
      <w:r w:rsidR="006A460C">
        <w:t xml:space="preserve"> the rescue of</w:t>
      </w:r>
      <w:r w:rsidR="00274537">
        <w:t xml:space="preserve"> daily, monthly</w:t>
      </w:r>
      <w:r w:rsidR="00CE3B9A">
        <w:t xml:space="preserve"> and</w:t>
      </w:r>
      <w:ins w:id="48" w:author="Linden Ashcroft" w:date="2018-07-09T10:18:00Z">
        <w:r w:rsidR="008C78EA">
          <w:t>/</w:t>
        </w:r>
      </w:ins>
      <w:del w:id="49" w:author="Linden Ashcroft" w:date="2018-07-09T10:18:00Z">
        <w:r w:rsidR="00274537" w:rsidDel="008C78EA">
          <w:delText xml:space="preserve"> </w:delText>
        </w:r>
      </w:del>
      <w:r w:rsidR="00274537">
        <w:t>or annual</w:t>
      </w:r>
      <w:r w:rsidR="00CE3B9A">
        <w:t>ly-averaged</w:t>
      </w:r>
      <w:r w:rsidR="00274537">
        <w:t xml:space="preserve"> data</w:t>
      </w:r>
      <w:r w:rsidR="00807F3B">
        <w:t>, as these observations form the basis of</w:t>
      </w:r>
      <w:r w:rsidR="00274537">
        <w:t xml:space="preserve"> long-term climate </w:t>
      </w:r>
      <w:r w:rsidR="00807F3B">
        <w:t>analysis</w:t>
      </w:r>
      <w:r w:rsidR="00274537">
        <w:t>. Daily maximum temperature, minimum temperature and precipitation</w:t>
      </w:r>
      <w:r w:rsidR="00CE3B9A">
        <w:t xml:space="preserve"> totals</w:t>
      </w:r>
      <w:r w:rsidR="00274537">
        <w:t xml:space="preserve"> are often the top priority for </w:t>
      </w:r>
      <w:r w:rsidR="000A30A9">
        <w:t>digitiz</w:t>
      </w:r>
      <w:r w:rsidR="00274537">
        <w:t>ation</w:t>
      </w:r>
      <w:r w:rsidR="00555600">
        <w:t xml:space="preserve">, </w:t>
      </w:r>
      <w:r w:rsidR="006A460C">
        <w:t>because</w:t>
      </w:r>
      <w:r w:rsidR="00555600">
        <w:t xml:space="preserve"> these variables are used to</w:t>
      </w:r>
      <w:r w:rsidR="006A460C">
        <w:t xml:space="preserve"> </w:t>
      </w:r>
      <w:r w:rsidR="00274537">
        <w:t xml:space="preserve">monitor </w:t>
      </w:r>
      <w:r w:rsidR="00CE3B9A">
        <w:t xml:space="preserve">changes in climate and the incidences of extreme weather events, </w:t>
      </w:r>
      <w:del w:id="50" w:author="Linden Ashcroft" w:date="2018-07-12T11:57:00Z">
        <w:r w:rsidR="00CE3B9A" w:rsidDel="00B42681">
          <w:delText xml:space="preserve">as well as to </w:delText>
        </w:r>
        <w:r w:rsidR="00274537" w:rsidDel="00B42681">
          <w:delText xml:space="preserve">identify </w:delText>
        </w:r>
      </w:del>
      <w:del w:id="51" w:author="Linden Ashcroft" w:date="2018-07-09T10:19:00Z">
        <w:r w:rsidR="00555600" w:rsidDel="008C78EA">
          <w:delText>economic and agriculturally important</w:delText>
        </w:r>
        <w:r w:rsidR="00274537" w:rsidDel="008C78EA">
          <w:delText xml:space="preserve"> </w:delText>
        </w:r>
      </w:del>
      <w:del w:id="52" w:author="Linden Ashcroft" w:date="2018-07-12T11:57:00Z">
        <w:r w:rsidR="00555600" w:rsidDel="00B42681">
          <w:delText xml:space="preserve">long-term variations in </w:delText>
        </w:r>
        <w:r w:rsidR="00CE3B9A" w:rsidDel="00B42681">
          <w:delText>precipitation</w:delText>
        </w:r>
      </w:del>
      <w:ins w:id="53" w:author="Linden Ashcroft" w:date="2018-07-12T11:57:00Z">
        <w:r w:rsidR="00B42681">
          <w:t>both of which</w:t>
        </w:r>
      </w:ins>
      <w:ins w:id="54" w:author="Linden Ashcroft" w:date="2018-07-09T10:19:00Z">
        <w:r w:rsidR="008C78EA">
          <w:t xml:space="preserve"> are important for the economic and agricultural sectors</w:t>
        </w:r>
      </w:ins>
      <w:r w:rsidR="00CE3B9A">
        <w:t xml:space="preserve"> </w:t>
      </w:r>
      <w:r w:rsidR="00C1178D">
        <w:fldChar w:fldCharType="begin" w:fldLock="1"/>
      </w:r>
      <w:r w:rsidR="009930DF">
        <w:instrText>ADDIN CSL_CITATION { "citationItems" : [ { "id" : "ITEM-1", "itemData" : { "DOI" : "10.1002/joc.1338", "ISSN" : "08998418", "author" : [ { "dropping-particle" : "", "family" : "Brunet", "given" : "Manola", "non-dropping-particle" : "", "parse-names" : false, "suffix" : "" }, { "dropping-particle" : "", "family" : "Saladi\u00c9", "given" : "Oscar", "non-dropping-particle" : "", "parse-names" : false, "suffix" : "" }, { "dropping-particle" : "", "family" : "Jones", "given" : "Phil", "non-dropping-particle" : "", "parse-names" : false, "suffix" : "" }, { "dropping-particle" : "", "family" : "Sigr\u00d3", "given" : "Javier", "non-dropping-particle" : "", "parse-names" : false, "suffix" : "" }, { "dropping-particle" : "", "family" : "Aguilar", "given" : "Enric", "non-dropping-particle" : "", "parse-names" : false, "suffix" : "" }, { "dropping-particle" : "", "family" : "Moberg", "given" : "Anders", "non-dropping-particle" : "", "parse-names" : false, "suffix" : "" }, { "dropping-particle" : "", "family" : "Lister", "given" : "David", "non-dropping-particle" : "", "parse-names" : false, "suffix" : "" }, { "dropping-particle" : "", "family" : "Walther", "given" : "Alexander", "non-dropping-particle" : "", "parse-names" : false, "suffix" : "" }, { "dropping-particle" : "", "family" : "Lopez", "given" : "Diego", "non-dropping-particle" : "", "parse-names" : false, "suffix" : "" }, { "dropping-particle" : "", "family" : "Almarza", "given" : "Carlos", "non-dropping-particle" : "", "parse-names" : false, "suffix" : "" } ], "container-title" : "International Journal of Climatology", "id" : "ITEM-1", "issue" : "13", "issued" : { "date-parts" : [ [ "2006", "11", "15" ] ] }, "page" : "1777-1802", "publisher" : "John Wiley &amp; Sons, Ltd.", "title" : "The development of a new dataset of Spanish Daily Adjusted Temperature Series (SDATS) (1850\u20132003)", "type" : "article-journal", "volume" : "26" }, "uris" : [ "http://www.mendeley.com/documents/?uuid=e7312c1a-37e0-32fe-8fb0-c53436dec467" ] }, { "id" : "ITEM-2", "itemData" : { "DOI" : "10.1029/2006JD007103", "ISSN" : "0148-0227", "author" : [ { "dropping-particle" : "", "family" : "Moberg", "given" : "Anders", "non-dropping-particle" : "", "parse-names" : false, "suffix" : "" }, { "dropping-particle" : "", "family" : "Jones", "given" : "Philip D.", "non-dropping-particle" : "", "parse-names" : false, "suffix" : "" }, { "dropping-particle" : "", "family" : "Lister", "given" : "David", "non-dropping-particle" : "", "parse-names" : false, "suffix" : "" }, { "dropping-particle" : "", "family" : "Walther", "given" : "Alexander", "non-dropping-particle" : "", "parse-names" : false, "suffix" : "" }, { "dropping-particle" : "", "family" : "Brunet", "given" : "Manola", "non-dropping-particle" : "", "parse-names" : false, "suffix" : "" }, { "dropping-particle" : "", "family" : "Jacobeit", "given" : "Jucundus", "non-dropping-particle" : "", "parse-names" : false, "suffix" : "" }, { "dropping-particle" : "V.", "family" : "Alexander", "given" : "Lisa", "non-dropping-particle" : "", "parse-names" : false, "suffix" : "" }, { "dropping-particle" : "", "family" : "Della-Marta", "given" : "Paul M.", "non-dropping-particle" : "", "parse-names" : false, "suffix" : "" }, { "dropping-particle" : "", "family" : "Luterbacher", "given" : "J\u00fcrg", "non-dropping-particle" : "", "parse-names" : false, "suffix" : "" }, { "dropping-particle" : "", "family" : "Yiou", "given" : "Pascal", "non-dropping-particle" : "", "parse-names" : false, "suffix" : "" }, { "dropping-particle" : "", "family" : "Chen", "given" : "Deliang", "non-dropping-particle" : "", "parse-names" : false, "suffix" : "" }, { "dropping-particle" : "", "family" : "Klein Tank", "given" : "Albert M. G.", "non-dropping-particle" : "", "parse-names" : false, "suffix" : "" }, { "dropping-particle" : "", "family" : "Saladi\u00e9", "given" : "Oscar",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lexandersson", "given" : "Hans", "non-dropping-particle" : "", "parse-names" : false, "suffix" : "" }, { "dropping-particle" : "", "family" : "Almarza", "given" : "Carlos", "non-dropping-particle" : "", "parse-names" : false, "suffix" : "" }, { "dropping-particle" : "", "family" : "Auer", "given" : "Ingeborg", "non-dropping-particle" : "", "parse-names" : false, "suffix" : "" }, { "dropping-particle" : "", "family" : "Barriendos", "given" : "Mariano", "non-dropping-particle" : "", "parse-names" : false, "suffix" : "" }, { "dropping-particle" : "", "family" : "Begert", "given" : "Michael", "non-dropping-particle" : "", "parse-names" : false, "suffix" : "" }, { "dropping-particle" : "", "family" : "Bergstr\u00f6m", "given" : "Hans", "non-dropping-particle" : "", "parse-names" : false, "suffix" : "" }, { "dropping-particle" : "", "family" : "B\u00f6hm", "given" : "Reinhard", "non-dropping-particle" : "", "parse-names" : false, "suffix" : "" }, { "dropping-particle" : "", "family" : "Butler", "given" : "C. J.", "non-dropping-particle" : "", "parse-names" : false, "suffix" : "" }, { "dropping-particle" : "", "family" : "Caesar", "given" : "John", "non-dropping-particle" : "", "parse-names" : false, "suffix" : "" }, { "dropping-particle" : "", "family" : "Drebs", "given" : "Achim", "non-dropping-particle" : "", "parse-names" : false, "suffix" : "" }, { "dropping-particle" : "", "family" : "Founda", "given" : "Dmitra", "non-dropping-particle" : "", "parse-names" : false, "suffix" : "" }, { "dropping-particle" : "", "family" : "Gerstengarbe", "given" : "Friedrich-Wilhelm", "non-dropping-particle" : "", "parse-names" : false, "suffix" : "" }, { "dropping-particle" : "", "family" : "Micela", "given" : "Giusi", "non-dropping-particle" : "", "parse-names" : false, "suffix" : "" }, { "dropping-particle" : "", "family" : "Maugeri", "given" : "Maurizio", "non-dropping-particle" : "", "parse-names" : false, "suffix" : "" }, { "dropping-particle" : "", "family" : "\u00d6sterle", "given" : "Hermann", "non-dropping-particle" : "", "parse-names" : false, "suffix" : "" }, { "dropping-particle" : "", "family" : "Pandzic", "given" : "Kreso", "non-dropping-particle" : "", "parse-names" : false, "suffix" : "" }, { "dropping-particle" : "", "family" : "Petrakis", "given" : "Michael", "non-dropping-particle" : "", "parse-names" : false, "suffix" : "" }, { "dropping-particle" : "", "family" : "Srnec", "given" : "Lidija", "non-dropping-particle" : "", "parse-names" : false, "suffix" : "" }, { "dropping-particle" : "", "family" : "Tolasz", "given" : "Radim", "non-dropping-particle" : "", "parse-names" : false, "suffix" : "" }, { "dropping-particle" : "", "family" : "Tuomenvirta", "given" : "Heikki", "non-dropping-particle" : "", "parse-names" : false, "suffix" : "" }, { "dropping-particle" : "", "family" : "Werner", "given" : "Peter C.", "non-dropping-particle" : "", "parse-names" : false, "suffix" : "" }, { "dropping-particle" : "", "family" : "Linderholm", "given" : "Hans", "non-dropping-particle" : "", "parse-names" : false, "suffix" : "" }, { "dropping-particle" : "", "family" : "Philipp", "given" : "Andreas", "non-dropping-particle" : "", "parse-names" : false, "suffix" : "" }, { "dropping-particle" : "", "family" : "Wanner", "given" : "Heinz", "non-dropping-particle" : "", "parse-names" : false, "suffix" : "" }, { "dropping-particle" : "", "family" : "Xoplaki", "given" : "Elena", "non-dropping-particle" : "", "parse-names" : false, "suffix" : "" } ], "container-title" : "Journal of Geophysical Research", "id" : "ITEM-2", "issue" : "D22", "issued" : { "date-parts" : [ [ "2006", "11", "18" ] ] }, "page" : "D22106", "title" : "Indices for daily temperature and precipitation extremes in Europe analyzed for the period 1901\u20132000", "type" : "article-journal", "volume" : "111" }, "uris" : [ "http://www.mendeley.com/documents/?uuid=ad4e7d6c-b863-3571-bd0e-b16f650cdd4f" ] } ], "mendeley" : { "formattedCitation" : "(Brunet et al., 2006; Moberg et al., 2006)", "plainTextFormattedCitation" : "(Brunet et al., 2006; Moberg et al., 2006)", "previouslyFormattedCitation" : "(Brunet et al., 2006; Moberg et al., 2006)" }, "properties" : { "noteIndex" : 0 }, "schema" : "https://github.com/citation-style-language/schema/raw/master/csl-citation.json" }</w:instrText>
      </w:r>
      <w:r w:rsidR="00C1178D">
        <w:fldChar w:fldCharType="separate"/>
      </w:r>
      <w:r w:rsidR="00C1178D" w:rsidRPr="009930DF">
        <w:rPr>
          <w:noProof/>
        </w:rPr>
        <w:t>(Brunet et al., 2006; Moberg et al., 2006)</w:t>
      </w:r>
      <w:r w:rsidR="00C1178D">
        <w:fldChar w:fldCharType="end"/>
      </w:r>
      <w:r w:rsidR="00274537">
        <w:t>. The development of the 20</w:t>
      </w:r>
      <w:r w:rsidR="00274537" w:rsidRPr="24616C93">
        <w:rPr>
          <w:vertAlign w:val="superscript"/>
        </w:rPr>
        <w:t>th</w:t>
      </w:r>
      <w:r w:rsidR="00274537">
        <w:t xml:space="preserve"> Century Reanaly</w:t>
      </w:r>
      <w:r w:rsidR="00555600">
        <w:t>s</w:t>
      </w:r>
      <w:r w:rsidR="00274537">
        <w:t xml:space="preserve">is product </w:t>
      </w:r>
      <w:r w:rsidR="00807F3B">
        <w:t>—</w:t>
      </w:r>
      <w:r w:rsidR="00274537">
        <w:t xml:space="preserve"> which uses only </w:t>
      </w:r>
      <w:r w:rsidR="008616F6">
        <w:t>sub-daily</w:t>
      </w:r>
      <w:r w:rsidR="00274537">
        <w:t xml:space="preserve"> </w:t>
      </w:r>
      <w:r w:rsidR="00CE3B9A">
        <w:t xml:space="preserve">atmospheric </w:t>
      </w:r>
      <w:r w:rsidR="00274537">
        <w:t xml:space="preserve">pressure observations as input for a global reanalysis </w:t>
      </w:r>
      <w:r w:rsidR="00807F3B">
        <w:t>—</w:t>
      </w:r>
      <w:r w:rsidR="00274537">
        <w:t xml:space="preserve"> has also</w:t>
      </w:r>
      <w:r w:rsidR="00C1178D">
        <w:t xml:space="preserve"> benefited from national and regional </w:t>
      </w:r>
      <w:r w:rsidR="006A460C">
        <w:t>data rescue activities</w:t>
      </w:r>
      <w:r w:rsidR="00C1178D">
        <w:t>,</w:t>
      </w:r>
      <w:r w:rsidR="00274537">
        <w:t xml:space="preserve"> result</w:t>
      </w:r>
      <w:r w:rsidR="00C1178D">
        <w:t>ing</w:t>
      </w:r>
      <w:r w:rsidR="00274537">
        <w:t xml:space="preserve"> in an increase in atmospheric pressure dat</w:t>
      </w:r>
      <w:r w:rsidR="00807F3B">
        <w:t xml:space="preserve">a recovery in recent years </w:t>
      </w:r>
      <w:r w:rsidR="00807F3B">
        <w:fldChar w:fldCharType="begin" w:fldLock="1"/>
      </w:r>
      <w:r w:rsidR="009930DF">
        <w:instrText>ADDIN CSL_CITATION { "citationItems" : [ { "id" : "ITEM-1", "itemData" : { "DOI" : "10.1002/gdj3.25", "ISSN" : "20496060", "author" : [ { "dropping-particle" : "", "family" : "Cram", "given" : "Thomas A.", "non-dropping-particle" : "", "parse-names" : false, "suffix" : "" }, { "dropping-particle" : "", "family" : "Compo", "given" : "Gilbert P.", "non-dropping-particle" : "", "parse-names" : false, "suffix" : "" }, { "dropping-particle" : "", "family" : "Yin", "given" : "Xungang", "non-dropping-particle" : "", "parse-names" : false, "suffix" : "" }, { "dropping-particle" : "", "family" : "Allan", "given" : "Robert J.", "non-dropping-particle" : "", "parse-names" : false, "suffix" : "" }, { "dropping-particle" : "", "family" : "McColl", "given" : "Chesley", "non-dropping-particle" : "", "parse-names" : false, "suffix" : "" }, { "dropping-particle" : "", "family" : "Vose", "given" : "Russell S.", "non-dropping-particle" : "", "parse-names" : false, "suffix" : "" }, { "dropping-particle" : "", "family" : "Whitaker", "given" : "Jeffrey S.", "non-dropping-particle" : "", "parse-names" : false, "suffix" : "" }, { "dropping-particle" : "", "family" : "Matsui", "given" : "Nobuki", "non-dropping-particle" : "", "parse-names" : false, "suffix" : "" }, { "dropping-particle" : "", "family" : "Ashcroft", "given" : "Linden", "non-dropping-particle" : "", "parse-names" : false, "suffix" : "" }, { "dropping-particle" : "", "family" : "Auchmann", "given" : "Renate", "non-dropping-particle" : "", "parse-names" : false, "suffix" : "" }, { "dropping-particle" : "", "family" : "Bessemoulin", "given" : "Pierre", "non-dropping-particle" : "", "parse-names" : false, "suffix" : "" }, { "dropping-particle" : "", "family" : "Brandsma", "given" : "Theo", "non-dropping-particle" : "", "parse-names" : false, "suffix" : "" }, { "dropping-particle" : "", "family" : "Brohan", "given" : "Philip", "non-dropping-particle" : "", "parse-names" : false, "suffix" : "" }, { "dropping-particle" : "", "family" : "Brunet", "given" : "Manola", "non-dropping-particle" : "", "parse-names" : false, "suffix" : "" }, { "dropping-particle" : "", "family" : "Comeaux", "given" : "Joseph", "non-dropping-particle" : "", "parse-names" : false, "suffix" : "" }, { "dropping-particle" : "", "family" : "Crouthamel", "given" : "Richard", "non-dropping-particle" : "", "parse-names" : false, "suffix" : "" }, { "dropping-particle" : "", "family" : "Gleason", "given" : "Byron E.", "non-dropping-particle" : "", "parse-names" : false, "suffix" : "" }, { "dropping-particle" : "", "family" : "Groisman", "given" : "Pavel Y.", "non-dropping-particle" : "", "parse-names" : false, "suffix" : "" }, { "dropping-particle" : "", "family" : "Hersbach", "given" : "Hans", "non-dropping-particle" : "", "parse-names" : false, "suffix" : "" }, { "dropping-particle" : "", "family" : "Jones", "given" : "Philip D.", "non-dropping-particle" : "", "parse-names" : false, "suffix" : "" }, { "dropping-particle" : "", "family" : "J\u00f3nsson", "given" : "Trausti", "non-dropping-particle" : "", "parse-names" : false, "suffix" : "" }, { "dropping-particle" : "", "family" : "Jourdain", "given" : "Sylvie", "non-dropping-particle" : "", "parse-names" : false, "suffix" : "" }, { "dropping-particle" : "", "family" : "Kelly", "given" : "Gail", "non-dropping-particle" : "", "parse-names" : false, "suffix" : "" }, { "dropping-particle" : "", "family" : "Knapp", "given" : "Kenneth R.",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tini", "given" : "Gianluca", "non-dropping-particle" : "", "parse-names" : false, "suffix" : "" }, { "dropping-particle" : "", "family" : "Lorrey", "given" : "Andrew", "non-dropping-particle" : "", "parse-names" : false, "suffix" : "" }, { "dropping-particle" : "", "family" : "Lott", "given" : "Neal", "non-dropping-particle" : "", "parse-names" : false, "suffix" : "" }, { "dropping-particle" : "", "family" : "Lubker", "given" : "Sandra J.", "non-dropping-particle" : "", "parse-names" : false, "suffix" : "" }, { "dropping-particle" : "", "family" : "Luterbacher", "given" : "J\u00fcrg", "non-dropping-particle" : "", "parse-names" : false, "suffix" : "" }, { "dropping-particle" : "", "family" : "Marshall", "given" : "Gareth J.", "non-dropping-particle" : "", "parse-names" : false, "suffix" : "" }, { "dropping-particle" : "", "family" : "Maugeri", "given" : "Maurizio", "non-dropping-particle" : "", "parse-names" : false, "suffix" : "" }, { "dropping-particle" : "", "family" : "Mock", "given" : "Cary J.", "non-dropping-particle" : "", "parse-names" : false, "suffix" : "" }, { "dropping-particle" : "", "family" : "Mok", "given" : "Hing Y.", "non-dropping-particle" : "", "parse-names" : false, "suffix" : "" }, { "dropping-particle" : "", "family" : "Nordli", "given" : "\u00d8yvind", "non-dropping-particle" : "", "parse-names" : false, "suffix" : "" }, { "dropping-particle" : "", "family" : "Rodwell", "given" : "Mark J.", "non-dropping-particle" : "", "parse-names" : false, "suffix" : "" }, { "dropping-particle" : "", "family" : "Ross", "given" : "Thomas F.", "non-dropping-particle" : "", "parse-names" : false, "suffix" : "" }, { "dropping-particle" : "", "family" : "Schuster", "given" : "Douglas", "non-dropping-particle" : "", "parse-names" : false, "suffix" : "" }, { "dropping-particle" : "", "family" : "Srnec", "given" : "Lidija", "non-dropping-particle" : "", "parse-names" : false, "suffix" : "" }, { "dropping-particle" : "", "family" : "Valente", "given" : "Maria Ant\u00f3nia", "non-dropping-particle" : "", "parse-names" : false, "suffix" : "" }, { "dropping-particle" : "", "family" : "Vizi", "given" : "Zsuzsanna", "non-dropping-particle" : "", "parse-names" : false, "suffix" : "" }, { "dropping-particle" : "", "family" : "Wang", "given" : "Xiaolan L.", "non-dropping-particle" : "", "parse-names" : false, "suffix" : "" }, { "dropping-particle" : "", "family" : "Westcott", "given" : "Nancy", "non-dropping-particle" : "", "parse-names" : false, "suffix" : "" }, { "dropping-particle" : "", "family" : "Woollen", "given" : "John S.", "non-dropping-particle" : "", "parse-names" : false, "suffix" : "" }, { "dropping-particle" : "", "family" : "Worley", "given" : "Steven J.", "non-dropping-particle" : "", "parse-names" : false, "suffix" : "" } ], "container-title" : "Geoscience Data Journal", "id" : "ITEM-1", "issue" : "1", "issued" : { "date-parts" : [ [ "2015", "7" ] ] }, "page" : "31-46", "title" : "The International Surface Pressure Databank version 2", "type" : "article-journal", "volume" : "2" }, "uris" : [ "http://www.mendeley.com/documents/?uuid=cd44c915-2571-330c-8f36-5888a8e19b84" ] }, { "id" : "ITEM-2", "itemData" : { "DOI" : "10.1002/qj.776", "ISSN" : "00359009", "author" : [ { "dropping-particle" : "", "family" : "Compo", "given" : "G. P.", "non-dropping-particle" : "", "parse-names" : false, "suffix" : "" }, { "dropping-particle" : "", "family" : "Whitaker", "given" : "J. S.", "non-dropping-particle" : "", "parse-names" : false, "suffix" : "" }, { "dropping-particle" : "", "family" : "Sardeshmukh", "given" : "P. D.", "non-dropping-particle" : "", "parse-names" : false, "suffix" : "" }, { "dropping-particle" : "", "family" : "Matsui", "given" : "N.", "non-dropping-particle" : "", "parse-names" : false, "suffix" : "" }, { "dropping-particle" : "", "family" : "Allan", "given" : "R. J.", "non-dropping-particle" : "", "parse-names" : false, "suffix" : "" }, { "dropping-particle" : "", "family" : "Yin", "given" : "X.", "non-dropping-particle" : "", "parse-names" : false, "suffix" : "" }, { "dropping-particle" : "", "family" : "Gleason", "given" : "B. E.", "non-dropping-particle" : "", "parse-names" : false, "suffix" : "" }, { "dropping-particle" : "", "family" : "Vose", "given" : "R. S.", "non-dropping-particle" : "", "parse-names" : false, "suffix" : "" }, { "dropping-particle" : "", "family" : "Rutledge", "given" : "G.", "non-dropping-particle" : "", "parse-names" : false, "suffix" : "" }, { "dropping-particle" : "", "family" : "Bessemoulin", "given" : "P.", "non-dropping-particle" : "", "parse-names" : false, "suffix" : "" }, { "dropping-particle" : "", "family" : "Br\u00f6nnimann", "given" : "S.", "non-dropping-particle" : "", "parse-names" : false, "suffix" : "" }, { "dropping-particle" : "", "family" : "Brunet", "given" : "M.", "non-dropping-particle" : "", "parse-names" : false, "suffix" : "" }, { "dropping-particle" : "", "family" : "Crouthamel", "given" : "R. I.", "non-dropping-particle" : "", "parse-names" : false, "suffix" : "" }, { "dropping-particle" : "", "family" : "Grant", "given" : "A. N.", "non-dropping-particle" : "", "parse-names" : false, "suffix" : "" }, { "dropping-particle" : "", "family" : "Groisman", "given" : "P. Y.", "non-dropping-particle" : "", "parse-names" : false, "suffix" : "" }, { "dropping-particle" : "", "family" : "Jones", "given" : "P. D.", "non-dropping-particle" : "", "parse-names" : false, "suffix" : "" }, { "dropping-particle" : "", "family" : "Kruk", "given" : "M. C.", "non-dropping-particle" : "", "parse-names" : false, "suffix" : "" }, { "dropping-particle" : "", "family" : "Kruger", "given" : "A. C.", "non-dropping-particle" : "", "parse-names" : false, "suffix" : "" }, { "dropping-particle" : "", "family" : "Marshall", "given" : "G. J.", "non-dropping-particle" : "", "parse-names" : false, "suffix" : "" }, { "dropping-particle" : "", "family" : "Maugeri", "given" : "M.", "non-dropping-particle" : "", "parse-names" : false, "suffix" : "" }, { "dropping-particle" : "", "family" : "Mok", "given" : "H. Y.", "non-dropping-particle" : "", "parse-names" : false, "suffix" : "" }, { "dropping-particle" : "", "family" : "Nordli", "given" : "\u00d8.", "non-dropping-particle" : "", "parse-names" : false, "suffix" : "" }, { "dropping-particle" : "", "family" : "Ross", "given" : "T. F.", "non-dropping-particle" : "", "parse-names" : false, "suffix" : "" }, { "dropping-particle" : "", "family" : "Trigo", "given" : "R. M.", "non-dropping-particle" : "", "parse-names" : false, "suffix" : "" }, { "dropping-particle" : "", "family" : "Wang", "given" : "X. L.", "non-dropping-particle" : "", "parse-names" : false, "suffix" : "" }, { "dropping-particle" : "", "family" : "Woodruff", "given" : "S. D.", "non-dropping-particle" : "", "parse-names" : false, "suffix" : "" }, { "dropping-particle" : "", "family" : "Worley", "given" : "S. J.", "non-dropping-particle" : "", "parse-names" : false, "suffix" : "" } ], "container-title" : "Quarterly Journal of the Royal Meteorological Society", "id" : "ITEM-2", "issue" : "654", "issued" : { "date-parts" : [ [ "2011", "1", "1" ] ] }, "page" : "1-28", "publisher" : "John Wiley &amp; Sons, Ltd.", "title" : "The Twentieth Century Reanalysis Project", "type" : "article-journal", "volume" : "137" }, "uris" : [ "http://www.mendeley.com/documents/?uuid=7910cd12-fb46-32f3-bae8-c6514ff067d0" ] } ], "mendeley" : { "formattedCitation" : "(Compo et al., 2011; Cram et al., 2015)", "plainTextFormattedCitation" : "(Compo et al., 2011; Cram et al., 2015)", "previouslyFormattedCitation" : "(Compo et al., 2011; Cram et al., 2015)" }, "properties" : { "noteIndex" : 0 }, "schema" : "https://github.com/citation-style-language/schema/raw/master/csl-citation.json" }</w:instrText>
      </w:r>
      <w:r w:rsidR="00807F3B">
        <w:fldChar w:fldCharType="separate"/>
      </w:r>
      <w:r w:rsidR="00C008DF" w:rsidRPr="009930DF">
        <w:rPr>
          <w:noProof/>
        </w:rPr>
        <w:t>(Compo et al., 2011; Cram et al., 2015)</w:t>
      </w:r>
      <w:r w:rsidR="00807F3B">
        <w:fldChar w:fldCharType="end"/>
      </w:r>
      <w:r w:rsidR="00274537">
        <w:t xml:space="preserve">.  Far fewer recovery efforts have been made to uncover </w:t>
      </w:r>
      <w:r w:rsidR="008616F6">
        <w:t>sub-daily</w:t>
      </w:r>
      <w:r w:rsidR="00274537">
        <w:t xml:space="preserve"> meteorological observations</w:t>
      </w:r>
      <w:r w:rsidR="006B70C7">
        <w:t xml:space="preserve"> of other variables</w:t>
      </w:r>
      <w:ins w:id="55" w:author="Linden Ashcroft" w:date="2018-07-10T14:12:00Z">
        <w:r w:rsidR="005C08C9">
          <w:t>. We define sub-daily variables here</w:t>
        </w:r>
      </w:ins>
      <w:del w:id="56" w:author="Linden Ashcroft" w:date="2018-07-10T14:12:00Z">
        <w:r w:rsidR="00C008DF" w:rsidDel="005C08C9">
          <w:delText>,</w:delText>
        </w:r>
      </w:del>
      <w:ins w:id="57" w:author="Linden Ashcroft" w:date="2018-07-10T13:29:00Z">
        <w:r w:rsidR="00FF68C5">
          <w:t xml:space="preserve"> as variables </w:t>
        </w:r>
      </w:ins>
      <w:ins w:id="58" w:author="Linden Ashcroft" w:date="2018-07-10T14:12:00Z">
        <w:r w:rsidR="005C08C9">
          <w:t xml:space="preserve">observed </w:t>
        </w:r>
      </w:ins>
      <w:ins w:id="59" w:author="Linden Ashcroft" w:date="2018-07-10T14:10:00Z">
        <w:r w:rsidR="006314BF">
          <w:t>at least once a day, up to every half an hour.</w:t>
        </w:r>
      </w:ins>
      <w:r w:rsidR="00C008DF">
        <w:t xml:space="preserve"> </w:t>
      </w:r>
      <w:del w:id="60" w:author="Linden Ashcroft" w:date="2018-07-10T14:11:00Z">
        <w:r w:rsidR="00C008DF" w:rsidDel="005C08C9">
          <w:delText xml:space="preserve">despite the fact that </w:delText>
        </w:r>
      </w:del>
      <w:ins w:id="61" w:author="Linden Ashcroft" w:date="2018-07-10T14:11:00Z">
        <w:r w:rsidR="005C08C9">
          <w:t>T</w:t>
        </w:r>
      </w:ins>
      <w:del w:id="62" w:author="Linden Ashcroft" w:date="2018-07-10T14:11:00Z">
        <w:r w:rsidR="00C008DF" w:rsidDel="005C08C9">
          <w:delText>t</w:delText>
        </w:r>
      </w:del>
      <w:r w:rsidR="00C008DF">
        <w:t>h</w:t>
      </w:r>
      <w:ins w:id="63" w:author="Linden Ashcroft" w:date="2018-07-10T14:10:00Z">
        <w:r w:rsidR="005C08C9">
          <w:t>ese data</w:t>
        </w:r>
      </w:ins>
      <w:ins w:id="64" w:author="Linden Ashcroft" w:date="2018-07-12T11:57:00Z">
        <w:r w:rsidR="00B42681">
          <w:t>, rather than daily or monthly averages,</w:t>
        </w:r>
      </w:ins>
      <w:del w:id="65" w:author="Linden Ashcroft" w:date="2018-07-10T14:10:00Z">
        <w:r w:rsidR="00C008DF" w:rsidDel="005C08C9">
          <w:delText>ey</w:delText>
        </w:r>
      </w:del>
      <w:r w:rsidR="00C008DF">
        <w:t xml:space="preserve"> are </w:t>
      </w:r>
      <w:del w:id="66" w:author="Linden Ashcroft" w:date="2018-07-10T14:12:00Z">
        <w:r w:rsidR="00274537" w:rsidDel="005C08C9">
          <w:delText>th</w:delText>
        </w:r>
      </w:del>
      <w:del w:id="67" w:author="Linden Ashcroft" w:date="2018-07-10T14:11:00Z">
        <w:r w:rsidR="00274537" w:rsidDel="005C08C9">
          <w:delText xml:space="preserve">e </w:delText>
        </w:r>
      </w:del>
      <w:r w:rsidR="00CE3B9A">
        <w:t xml:space="preserve">necessary input </w:t>
      </w:r>
      <w:ins w:id="68" w:author="Linden Ashcroft" w:date="2018-07-10T14:10:00Z">
        <w:r w:rsidR="005C08C9">
          <w:t>for</w:t>
        </w:r>
      </w:ins>
      <w:del w:id="69" w:author="Linden Ashcroft" w:date="2018-07-10T14:10:00Z">
        <w:r w:rsidR="00CE3B9A" w:rsidDel="005C08C9">
          <w:delText>to</w:delText>
        </w:r>
      </w:del>
      <w:r w:rsidR="00274537">
        <w:t xml:space="preserve"> global and regional reanalysis products, </w:t>
      </w:r>
      <w:del w:id="70" w:author="Linden Ashcroft" w:date="2018-07-12T11:57:00Z">
        <w:r w:rsidR="00CE3B9A" w:rsidDel="00B42681">
          <w:delText xml:space="preserve">the output of </w:delText>
        </w:r>
      </w:del>
      <w:r w:rsidR="00CE3B9A">
        <w:t xml:space="preserve">which </w:t>
      </w:r>
      <w:r w:rsidR="00274537">
        <w:t xml:space="preserve">can greatly improve </w:t>
      </w:r>
      <w:del w:id="71" w:author="Linden Ashcroft" w:date="2018-07-12T11:58:00Z">
        <w:r w:rsidR="00274537" w:rsidDel="00B42681">
          <w:delText xml:space="preserve">the </w:delText>
        </w:r>
      </w:del>
      <w:r w:rsidR="00274537">
        <w:t>understanding of atmospheric circulation and</w:t>
      </w:r>
      <w:r w:rsidR="00CE3B9A">
        <w:t xml:space="preserve"> of</w:t>
      </w:r>
      <w:r w:rsidR="00274537">
        <w:t xml:space="preserve"> high</w:t>
      </w:r>
      <w:r w:rsidR="00CE3B9A">
        <w:t>-temporal</w:t>
      </w:r>
      <w:r w:rsidR="004B2907">
        <w:t xml:space="preserve"> resolution extreme events </w:t>
      </w:r>
      <w:r w:rsidR="004B2907">
        <w:fldChar w:fldCharType="begin" w:fldLock="1"/>
      </w:r>
      <w:r w:rsidR="009930DF">
        <w:instrText>ADDIN CSL_CITATION { "citationItems" : [ { "id" : "ITEM-1", "itemData" : { "DOI" : "10.1175/BAMS-D-13-00147.1", "ISSN" : "0003-0007", "abstract" : "Future reanalyses might profit from assimilating additional historical surface as well as upper-air data. In the framework of the European Reanalysis of Global Climate Observations (ERACLIM; www.era-clim.eu) project, significant amounts of pre-1957 upper-air and surface data have been cataloged (&gt;2.5 million station days), imaged (&gt;450,000 images), and digitized (&gt;1.25 million station days) to prepare new input datasets for upcoming reanalyses. These data cover large parts of the globe, focusing henceforth on less well-covered regions such as the tropics, the polar regions, and the oceans and on very early twentieth-century upper-air data from Europe and the United States. The total numbers of digitized/inventoried records (i.e., time series of meteorological data at fixed stations or from moving observational platforms) are 80/214 (surface), 735/1,783 (upper air), and 61/101 [moving upper-air (i.e., data from ships, etc.)]. Here, the authors give an overview of the data rescue activities, the data, and t...", "author" : [ { "dropping-particle" : "", "family" : "Stickler", "given" : "A.", "non-dropping-particle" : "", "parse-names" : false, "suffix" : "" }, { "dropping-particle" : "", "family" : "Br\u00f6nnimann", "given" : "S.", "non-dropping-particle" : "", "parse-names" : false, "suffix" : "" }, { "dropping-particle" : "", "family" : "Valente", "given" : "M. A.", "non-dropping-particle" : "", "parse-names" : false, "suffix" : "" }, { "dropping-particle" : "", "family" : "Bethke", "given" : "J.", "non-dropping-particle" : "", "parse-names" : false, "suffix" : "" }, { "dropping-particle" : "", "family" : "Sterin", "given" : "A.", "non-dropping-particle" : "", "parse-names" : false, "suffix" : "" }, { "dropping-particle" : "", "family" : "Jourdain", "given" : "S.", "non-dropping-particle" : "", "parse-names" : false, "suffix" : "" }, { "dropping-particle" : "", "family" : "Roucaute", "given" : "E.", "non-dropping-particle" : "", "parse-names" : false, "suffix" : "" }, { "dropping-particle" : "V.", "family" : "Vasquez", "given" : "M.", "non-dropping-particle" : "", "parse-names" : false, "suffix" : "" }, { "dropping-particle" : "", "family" : "Reyes", "given" : "D. A.", "non-dropping-particle" : "", "parse-names" : false, "suffix" : "" }, { "dropping-particle" : "", "family" : "Allan", "given" : "R.", "non-dropping-particle" : "", "parse-names" : false, "suffix" : "" }, { "dropping-particle" : "", "family" : "Dee", "given" : "D.", "non-dropping-particle" : "", "parse-names" : false, "suffix" : "" }, { "dropping-particle" : "", "family" : "Stickler", "given" : "A.", "non-dropping-particle" : "", "parse-names" : false, "suffix" : "" }, { "dropping-particle" : "", "family" : "Br\u00f6nnimann", "given" : "S.", "non-dropping-particle" : "", "parse-names" : false, "suffix" : "" }, { "dropping-particle" : "", "family" : "Valente", "given" : "M. A.", "non-dropping-particle" : "", "parse-names" : false, "suffix" : "" }, { "dropping-particle" : "", "family" : "Bethke", "given" : "J.", "non-dropping-particle" : "", "parse-names" : false, "suffix" : "" }, { "dropping-particle" : "", "family" : "Sterin", "given" : "A.", "non-dropping-particle" : "", "parse-names" : false, "suffix" : "" }, { "dropping-particle" : "", "family" : "Jourdain", "given" : "S.", "non-dropping-particle" : "", "parse-names" : false, "suffix" : "" }, { "dropping-particle" : "", "family" : "Roucaute", "given" : "E.", "non-dropping-particle" : "", "parse-names" : false, "suffix" : "" }, { "dropping-particle" : "V.", "family" : "Vasquez", "given" : "M.", "non-dropping-particle" : "", "parse-names" : false, "suffix" : "" }, { "dropping-particle" : "", "family" : "Reyes", "given" : "D. A.", "non-dropping-particle" : "", "parse-names" : false, "suffix" : "" }, { "dropping-particle" : "", "family" : "Allan", "given" : "R.", "non-dropping-particle" : "", "parse-names" : false, "suffix" : "" }, { "dropping-particle" : "", "family" : "Dee", "given" : "D.", "non-dropping-particle" : "", "parse-names" : false, "suffix" : "" } ], "container-title" : "Bulletin of the American Meteorological Society", "id" : "ITEM-1", "issue" : "9", "issued" : { "date-parts" : [ [ "2014", "9" ] ] }, "page" : "1419-1430", "publisher" : " American Meteorological Society ", "title" : "ERA-CLIM: Historical Surface and Upper-Air Data for Future Reanalyses", "type" : "article-journal", "volume" : "95" }, "uris" : [ "http://www.mendeley.com/documents/?uuid=c4bb3529-e4e3-3014-8c78-d28518f20c2a" ] }, { "id" : "ITEM-2", "itemData" : { "DOI" : "10.1016/j.renene.2014.10.024", "ISSN" : "09601481", "author" : [ { "dropping-particle" : "", "family" : "Cannon", "given" : "D.J.", "non-dropping-particle" : "", "parse-names" : false, "suffix" : "" }, { "dropping-particle" : "", "family" : "Brayshaw", "given" : "D.J.", "non-dropping-particle" : "", "parse-names" : false, "suffix" : "" }, { "dropping-particle" : "", "family" : "Methven", "given" : "J.", "non-dropping-particle" : "", "parse-names" : false, "suffix" : "" }, { "dropping-particle" : "", "family" : "Coker", "given" : "P.J.", "non-dropping-particle" : "", "parse-names" : false, "suffix" : "" }, { "dropping-particle" : "", "family" : "Lenaghan", "given" : "D.", "non-dropping-particle" : "", "parse-names" : false, "suffix" : "" } ], "container-title" : "Renewable Energy", "id" : "ITEM-2", "issued" : { "date-parts" : [ [ "2015", "3" ] ] }, "page" : "767-778", "title" : "Using reanalysis data to quantify extreme wind power generation statistics: A 33 year case study in Great Britain", "type" : "article-journal", "volume" : "75" }, "uris" : [ "http://www.mendeley.com/documents/?uuid=21f62fca-623b-36f3-b04f-9fdcd993d713" ] } ], "mendeley" : { "formattedCitation" : "(Cannon et al., 2015; Stickler et al., 2014)", "manualFormatting" : "(e.g. Cannon et al., 2015; Stickler et al., 2014)", "plainTextFormattedCitation" : "(Cannon et al., 2015; Stickler et al., 2014)", "previouslyFormattedCitation" : "(Cannon et al., 2015; Stickler et al., 2014)" }, "properties" : { "noteIndex" : 0 }, "schema" : "https://github.com/citation-style-language/schema/raw/master/csl-citation.json" }</w:instrText>
      </w:r>
      <w:r w:rsidR="004B2907">
        <w:fldChar w:fldCharType="separate"/>
      </w:r>
      <w:r w:rsidR="006D6F11" w:rsidRPr="006D6F11">
        <w:rPr>
          <w:noProof/>
        </w:rPr>
        <w:t>(</w:t>
      </w:r>
      <w:r w:rsidR="006D6F11">
        <w:rPr>
          <w:noProof/>
        </w:rPr>
        <w:t xml:space="preserve">e.g. </w:t>
      </w:r>
      <w:r w:rsidR="006D6F11" w:rsidRPr="006D6F11">
        <w:rPr>
          <w:noProof/>
        </w:rPr>
        <w:t xml:space="preserve">Cannon </w:t>
      </w:r>
      <w:r w:rsidR="006D6F11" w:rsidRPr="24616C93">
        <w:rPr>
          <w:i/>
          <w:iCs/>
          <w:noProof/>
        </w:rPr>
        <w:t>et al.</w:t>
      </w:r>
      <w:r w:rsidR="006D6F11" w:rsidRPr="006D6F11">
        <w:rPr>
          <w:noProof/>
        </w:rPr>
        <w:t xml:space="preserve">, 2015; Stickler </w:t>
      </w:r>
      <w:r w:rsidR="006D6F11" w:rsidRPr="24616C93">
        <w:rPr>
          <w:i/>
          <w:iCs/>
          <w:noProof/>
        </w:rPr>
        <w:t>et al.</w:t>
      </w:r>
      <w:r w:rsidR="006D6F11" w:rsidRPr="006D6F11">
        <w:rPr>
          <w:noProof/>
        </w:rPr>
        <w:t>, 2014)</w:t>
      </w:r>
      <w:r w:rsidR="004B2907">
        <w:fldChar w:fldCharType="end"/>
      </w:r>
      <w:r w:rsidR="00274537">
        <w:t xml:space="preserve">. </w:t>
      </w:r>
    </w:p>
    <w:p w14:paraId="0DD37076" w14:textId="61543873" w:rsidR="00876186" w:rsidRDefault="24616C93" w:rsidP="001F6EB1">
      <w:r>
        <w:t>This paper presents the experience</w:t>
      </w:r>
      <w:r w:rsidR="00C008DF">
        <w:t xml:space="preserve"> and resultant data</w:t>
      </w:r>
      <w:r w:rsidR="00CE3B9A">
        <w:t>set</w:t>
      </w:r>
      <w:r>
        <w:t xml:space="preserve"> of a two-year </w:t>
      </w:r>
      <w:r w:rsidR="000A30A9">
        <w:t>digitiz</w:t>
      </w:r>
      <w:r>
        <w:t xml:space="preserve">ation </w:t>
      </w:r>
      <w:r w:rsidR="00C008DF">
        <w:t>effort</w:t>
      </w:r>
      <w:r>
        <w:t xml:space="preserve"> </w:t>
      </w:r>
      <w:r w:rsidR="006A460C">
        <w:t xml:space="preserve">aimed at </w:t>
      </w:r>
      <w:r>
        <w:t xml:space="preserve">recovering </w:t>
      </w:r>
      <w:r w:rsidR="008616F6">
        <w:t>sub-daily</w:t>
      </w:r>
      <w:r>
        <w:t xml:space="preserve"> meteorological data</w:t>
      </w:r>
      <w:ins w:id="72" w:author="Linden Ashcroft" w:date="2018-07-12T11:58:00Z">
        <w:r w:rsidR="00B42681">
          <w:t xml:space="preserve"> across the European region</w:t>
        </w:r>
      </w:ins>
      <w:r w:rsidR="006A460C">
        <w:t>. Our work formed</w:t>
      </w:r>
      <w:r>
        <w:t xml:space="preserve"> part of Uncertainties in Ensembles of Regional </w:t>
      </w:r>
      <w:proofErr w:type="spellStart"/>
      <w:r>
        <w:t>Re</w:t>
      </w:r>
      <w:r w:rsidR="006B70C7">
        <w:t>A</w:t>
      </w:r>
      <w:r>
        <w:t>nalysis</w:t>
      </w:r>
      <w:proofErr w:type="spellEnd"/>
      <w:r>
        <w:t xml:space="preserve"> (UERRA, http://uerra.eu/), a</w:t>
      </w:r>
      <w:r w:rsidR="00555600">
        <w:t xml:space="preserve"> project under the </w:t>
      </w:r>
      <w:r>
        <w:t xml:space="preserve">European Union 7th Framework Programme. The </w:t>
      </w:r>
      <w:r w:rsidR="006A460C">
        <w:t xml:space="preserve">goal </w:t>
      </w:r>
      <w:r>
        <w:t xml:space="preserve">of UERRA </w:t>
      </w:r>
      <w:r w:rsidR="00CE3B9A">
        <w:t xml:space="preserve">was </w:t>
      </w:r>
      <w:r>
        <w:t xml:space="preserve">to produce ensembles of European regional reanalyses at high temporal resolution for several decades, with an estimate of the associated uncertainties in the resulting datasets. </w:t>
      </w:r>
      <w:r w:rsidR="00555600">
        <w:t xml:space="preserve">A key component of UERRA </w:t>
      </w:r>
      <w:ins w:id="73" w:author="Linden Ashcroft" w:date="2018-07-12T11:58:00Z">
        <w:r w:rsidR="00B42681">
          <w:t>was</w:t>
        </w:r>
      </w:ins>
      <w:del w:id="74" w:author="Linden Ashcroft" w:date="2018-07-12T11:58:00Z">
        <w:r w:rsidR="00555600" w:rsidDel="00B42681">
          <w:delText>is</w:delText>
        </w:r>
      </w:del>
      <w:r w:rsidR="00555600">
        <w:t xml:space="preserve"> the recovery of </w:t>
      </w:r>
      <w:r w:rsidR="008616F6">
        <w:t>sub-daily</w:t>
      </w:r>
      <w:r w:rsidR="00CE3B9A">
        <w:t xml:space="preserve"> surface</w:t>
      </w:r>
      <w:r w:rsidR="00555600">
        <w:t xml:space="preserve"> meteorological observations to</w:t>
      </w:r>
      <w:r w:rsidR="00CE3B9A">
        <w:t xml:space="preserve"> provide input to and assess the quality of</w:t>
      </w:r>
      <w:r w:rsidR="00555600">
        <w:t xml:space="preserve"> </w:t>
      </w:r>
      <w:del w:id="75" w:author="Linden Ashcroft" w:date="2018-07-12T11:58:00Z">
        <w:r w:rsidR="009B14BB" w:rsidDel="00B42681">
          <w:delText>the various</w:delText>
        </w:r>
      </w:del>
      <w:ins w:id="76" w:author="Linden Ashcroft" w:date="2018-07-12T11:58:00Z">
        <w:r w:rsidR="00B42681">
          <w:t>future regional</w:t>
        </w:r>
      </w:ins>
      <w:r w:rsidR="009B14BB">
        <w:t xml:space="preserve"> reanalysis products.</w:t>
      </w:r>
    </w:p>
    <w:p w14:paraId="7B5D5A8E" w14:textId="77982385" w:rsidR="00907400" w:rsidRDefault="00CE3B9A" w:rsidP="001F6EB1">
      <w:r>
        <w:t xml:space="preserve">In this paper </w:t>
      </w:r>
      <w:r w:rsidR="00A14E89">
        <w:t xml:space="preserve">we describe </w:t>
      </w:r>
      <w:r w:rsidR="006A460C">
        <w:t>our</w:t>
      </w:r>
      <w:r w:rsidR="00A14E89">
        <w:t xml:space="preserve"> complete </w:t>
      </w:r>
      <w:r w:rsidR="006A460C">
        <w:t xml:space="preserve">data rescue process </w:t>
      </w:r>
      <w:r>
        <w:t>to provide sufficient details, as much as possible, for a fully traceable dataset.</w:t>
      </w:r>
      <w:r w:rsidR="00F03ACF">
        <w:t xml:space="preserve"> In Sect. </w:t>
      </w:r>
      <w:r w:rsidR="00A14E89">
        <w:t xml:space="preserve">2 we explain </w:t>
      </w:r>
      <w:r w:rsidR="00907400" w:rsidRPr="00907400">
        <w:t>how we identified target regions</w:t>
      </w:r>
      <w:ins w:id="77" w:author="Linden Ashcroft" w:date="2018-07-12T11:59:00Z">
        <w:r w:rsidR="00B42681">
          <w:t xml:space="preserve"> and likely sources</w:t>
        </w:r>
      </w:ins>
      <w:r w:rsidR="00907400" w:rsidRPr="00907400">
        <w:t xml:space="preserve"> for data rescue across Europe</w:t>
      </w:r>
      <w:r w:rsidR="009B14BB">
        <w:t xml:space="preserve"> and the </w:t>
      </w:r>
      <w:proofErr w:type="spellStart"/>
      <w:r w:rsidR="006B4DAD">
        <w:t>neighbor</w:t>
      </w:r>
      <w:r w:rsidR="009B14BB">
        <w:t>ing</w:t>
      </w:r>
      <w:proofErr w:type="spellEnd"/>
      <w:r>
        <w:t xml:space="preserve"> southern</w:t>
      </w:r>
      <w:r w:rsidR="009B14BB">
        <w:t xml:space="preserve"> Mediterranean region</w:t>
      </w:r>
      <w:r w:rsidR="00907400" w:rsidRPr="00907400">
        <w:t xml:space="preserve"> to </w:t>
      </w:r>
      <w:del w:id="78" w:author="Linden Ashcroft" w:date="2018-07-12T12:00:00Z">
        <w:r w:rsidR="00907400" w:rsidRPr="00907400" w:rsidDel="00B42681">
          <w:delText>maximise</w:delText>
        </w:r>
      </w:del>
      <w:ins w:id="79" w:author="Linden Ashcroft" w:date="2018-07-12T12:00:00Z">
        <w:r w:rsidR="00B42681">
          <w:t>maximize</w:t>
        </w:r>
      </w:ins>
      <w:r w:rsidR="00907400" w:rsidRPr="00907400">
        <w:t xml:space="preserve"> improvement in spatial and temporal coverage</w:t>
      </w:r>
      <w:r w:rsidR="009B14BB">
        <w:t xml:space="preserve"> </w:t>
      </w:r>
      <w:r w:rsidR="009B14BB">
        <w:lastRenderedPageBreak/>
        <w:t>of existing data</w:t>
      </w:r>
      <w:del w:id="80" w:author="Linden Ashcroft" w:date="2018-07-12T12:00:00Z">
        <w:r w:rsidR="009B14BB" w:rsidDel="000722AC">
          <w:delText xml:space="preserve">, as well as </w:delText>
        </w:r>
        <w:r w:rsidR="00907400" w:rsidRPr="00907400" w:rsidDel="000722AC">
          <w:delText xml:space="preserve">potential sources of </w:delText>
        </w:r>
        <w:r w:rsidR="008616F6" w:rsidDel="000722AC">
          <w:delText>sub-daily</w:delText>
        </w:r>
        <w:r w:rsidR="00907400" w:rsidRPr="00907400" w:rsidDel="000722AC">
          <w:delText xml:space="preserve"> data for </w:delText>
        </w:r>
        <w:r w:rsidR="000A30A9" w:rsidDel="000722AC">
          <w:delText>digitiz</w:delText>
        </w:r>
        <w:r w:rsidR="00907400" w:rsidRPr="00907400" w:rsidDel="000722AC">
          <w:delText>ation</w:delText>
        </w:r>
      </w:del>
      <w:r w:rsidR="00907400" w:rsidRPr="00907400">
        <w:t xml:space="preserve">. We present the methods </w:t>
      </w:r>
      <w:ins w:id="81" w:author="Linden Ashcroft" w:date="2018-07-12T12:00:00Z">
        <w:r w:rsidR="000722AC">
          <w:t>used</w:t>
        </w:r>
      </w:ins>
      <w:del w:id="82" w:author="Linden Ashcroft" w:date="2018-07-12T12:00:00Z">
        <w:r w:rsidR="00907400" w:rsidRPr="00907400" w:rsidDel="000722AC">
          <w:delText>employed</w:delText>
        </w:r>
      </w:del>
      <w:r w:rsidR="00907400" w:rsidRPr="00907400">
        <w:t xml:space="preserve"> to </w:t>
      </w:r>
      <w:del w:id="83" w:author="Linden Ashcroft" w:date="2018-07-12T12:00:00Z">
        <w:r w:rsidR="00907400" w:rsidRPr="00907400" w:rsidDel="00B42681">
          <w:delText>minimise</w:delText>
        </w:r>
      </w:del>
      <w:ins w:id="84" w:author="Linden Ashcroft" w:date="2018-07-12T12:00:00Z">
        <w:r w:rsidR="00B42681">
          <w:t>minimize</w:t>
        </w:r>
      </w:ins>
      <w:r w:rsidR="00907400" w:rsidRPr="00907400">
        <w:t xml:space="preserve"> errors in the </w:t>
      </w:r>
      <w:r w:rsidR="000A30A9">
        <w:t>digitiz</w:t>
      </w:r>
      <w:r w:rsidR="00907400" w:rsidRPr="00907400">
        <w:t>ation process and the steps required to take the data from a disparate set of sources to a unified database</w:t>
      </w:r>
      <w:r w:rsidR="00A14E89">
        <w:t xml:space="preserve">. </w:t>
      </w:r>
    </w:p>
    <w:p w14:paraId="743B1BEF" w14:textId="53D2373C" w:rsidR="00A14E89" w:rsidRDefault="00A14E89" w:rsidP="001F6EB1">
      <w:r>
        <w:t xml:space="preserve">In </w:t>
      </w:r>
      <w:r w:rsidR="00F03ACF">
        <w:t>Sect.</w:t>
      </w:r>
      <w:r w:rsidR="00907400">
        <w:t xml:space="preserve"> 3</w:t>
      </w:r>
      <w:r>
        <w:t xml:space="preserve"> we </w:t>
      </w:r>
      <w:r w:rsidR="00907400">
        <w:t xml:space="preserve">provide details on the quality </w:t>
      </w:r>
      <w:r w:rsidR="00FB52EB">
        <w:t xml:space="preserve">assurance and </w:t>
      </w:r>
      <w:r w:rsidR="00907400">
        <w:t>control procedures used to reduce errors in the dataset, including visual checks, semi-automatic statistical methods and an automatic spatial</w:t>
      </w:r>
      <w:r w:rsidR="004B3B55">
        <w:t xml:space="preserve"> comparison method. We present the dataset</w:t>
      </w:r>
      <w:r w:rsidR="00907400">
        <w:t xml:space="preserve"> and quality control results in </w:t>
      </w:r>
      <w:r w:rsidR="00F03ACF">
        <w:t>Sect.</w:t>
      </w:r>
      <w:r w:rsidR="00907400">
        <w:t xml:space="preserve"> 4. Finally, </w:t>
      </w:r>
      <w:r w:rsidR="00907400" w:rsidRPr="00907400">
        <w:t xml:space="preserve">we </w:t>
      </w:r>
      <w:r w:rsidR="00CE3B9A">
        <w:t xml:space="preserve">give </w:t>
      </w:r>
      <w:del w:id="85" w:author="Linden Ashcroft" w:date="2018-07-12T12:01:00Z">
        <w:r w:rsidR="009B14BB" w:rsidDel="000722AC">
          <w:delText xml:space="preserve">details </w:delText>
        </w:r>
        <w:r w:rsidR="00CE3B9A" w:rsidDel="000722AC">
          <w:delText xml:space="preserve">about </w:delText>
        </w:r>
        <w:r w:rsidR="009B14BB" w:rsidDel="000722AC">
          <w:delText>how to access the data, as well as</w:delText>
        </w:r>
        <w:r w:rsidR="00907400" w:rsidRPr="00907400" w:rsidDel="000722AC">
          <w:delText xml:space="preserve"> </w:delText>
        </w:r>
      </w:del>
      <w:r w:rsidR="00907400" w:rsidRPr="00907400">
        <w:t>some practical ideas for future data recovery projects</w:t>
      </w:r>
      <w:del w:id="86" w:author="Linden Ashcroft" w:date="2018-07-12T12:01:00Z">
        <w:r w:rsidR="00907400" w:rsidRPr="00907400" w:rsidDel="000722AC">
          <w:delText>,</w:delText>
        </w:r>
      </w:del>
      <w:r w:rsidR="00907400" w:rsidRPr="00907400">
        <w:t xml:space="preserve"> based on our experiences with this particular </w:t>
      </w:r>
      <w:proofErr w:type="gramStart"/>
      <w:r w:rsidR="00907400" w:rsidRPr="00907400">
        <w:t>project</w:t>
      </w:r>
      <w:ins w:id="87" w:author="Linden Ashcroft" w:date="2018-07-12T12:01:00Z">
        <w:r w:rsidR="000722AC">
          <w:t>,  as</w:t>
        </w:r>
        <w:proofErr w:type="gramEnd"/>
        <w:r w:rsidR="000722AC">
          <w:t xml:space="preserve"> well as details about how to access the data</w:t>
        </w:r>
      </w:ins>
      <w:r w:rsidR="00907400" w:rsidRPr="00907400">
        <w:t>.</w:t>
      </w:r>
    </w:p>
    <w:p w14:paraId="11B66C82" w14:textId="231A4D91" w:rsidR="00877DC0" w:rsidRDefault="00877DC0" w:rsidP="00EE7EA5">
      <w:pPr>
        <w:pStyle w:val="Heading1"/>
      </w:pPr>
      <w:bookmarkStart w:id="88" w:name="_Toc355018368"/>
      <w:r>
        <w:t>Methods and materials</w:t>
      </w:r>
      <w:bookmarkEnd w:id="88"/>
    </w:p>
    <w:p w14:paraId="60520A62" w14:textId="1B761971" w:rsidR="00877DC0" w:rsidRPr="002E546C" w:rsidRDefault="00EE7EA5" w:rsidP="00EE7EA5">
      <w:pPr>
        <w:pStyle w:val="Heading2"/>
      </w:pPr>
      <w:r>
        <w:t>Identifying gaps in sub-daily data availability</w:t>
      </w:r>
      <w:bookmarkStart w:id="89" w:name="_Toc355018369"/>
    </w:p>
    <w:p w14:paraId="4665315C" w14:textId="79A9B156" w:rsidR="003B6580" w:rsidRDefault="24616C93">
      <w:pPr>
        <w:pStyle w:val="BodyText"/>
        <w:rPr>
          <w:szCs w:val="22"/>
        </w:rPr>
      </w:pPr>
      <w:r>
        <w:t>The primary goal of the data rescue efforts within UERRA</w:t>
      </w:r>
      <w:r w:rsidR="00CE3B9A">
        <w:t xml:space="preserve"> </w:t>
      </w:r>
      <w:del w:id="90" w:author="Linden Ashcroft" w:date="2018-07-12T12:01:00Z">
        <w:r w:rsidR="00CE3B9A" w:rsidDel="000722AC">
          <w:delText>has been</w:delText>
        </w:r>
      </w:del>
      <w:ins w:id="91" w:author="Linden Ashcroft" w:date="2018-07-12T12:01:00Z">
        <w:r w:rsidR="000722AC">
          <w:t>was</w:t>
        </w:r>
      </w:ins>
      <w:r>
        <w:t xml:space="preserve"> to improve spatial and temporal coverage of input data for future regional gridded and reanalysis climate products over the European </w:t>
      </w:r>
      <w:r w:rsidR="00CE3B9A">
        <w:t>domain</w:t>
      </w:r>
      <w:r>
        <w:t xml:space="preserve">. </w:t>
      </w:r>
      <w:ins w:id="92" w:author="Linden Ashcroft" w:date="2018-07-12T12:01:00Z">
        <w:r w:rsidR="000722AC" w:rsidRPr="00B3029C">
          <w:t>This involve</w:t>
        </w:r>
        <w:r w:rsidR="000722AC">
          <w:t>d</w:t>
        </w:r>
        <w:r w:rsidR="000722AC" w:rsidRPr="00B3029C">
          <w:t>, as a first step, identifying the basic station data used in current reanalysis products available at the European Centre for Medium Weather Forecasts (ECMWF) and other relevant databases that contain digitized observations.</w:t>
        </w:r>
        <w:r w:rsidR="000722AC">
          <w:rPr>
            <w:rFonts w:ascii="Scala" w:hAnsi="Scala"/>
            <w:lang w:val="en-GB"/>
          </w:rPr>
          <w:t xml:space="preserve"> </w:t>
        </w:r>
      </w:ins>
      <w:del w:id="93" w:author="Linden Ashcroft" w:date="2018-07-12T12:03:00Z">
        <w:r w:rsidDel="000722AC">
          <w:delText>Adding new observations to the available network of data</w:delText>
        </w:r>
        <w:r w:rsidR="006B70C7" w:rsidDel="000722AC">
          <w:delText>sets</w:delText>
        </w:r>
        <w:r w:rsidDel="000722AC">
          <w:delText xml:space="preserve"> from which </w:delText>
        </w:r>
      </w:del>
      <w:del w:id="94" w:author="Linden Ashcroft" w:date="2018-07-12T12:01:00Z">
        <w:r w:rsidDel="000722AC">
          <w:delText xml:space="preserve">these </w:delText>
        </w:r>
      </w:del>
      <w:del w:id="95" w:author="Linden Ashcroft" w:date="2018-07-12T12:03:00Z">
        <w:r w:rsidDel="000722AC">
          <w:delText xml:space="preserve">products are </w:delText>
        </w:r>
        <w:r w:rsidR="009B14BB" w:rsidDel="000722AC">
          <w:delText>derived</w:delText>
        </w:r>
        <w:r w:rsidDel="000722AC">
          <w:delText xml:space="preserve"> will help to reduce uncertainties, ultimately </w:delText>
        </w:r>
        <w:r w:rsidR="00CE3B9A" w:rsidDel="000722AC">
          <w:delText xml:space="preserve">helping to improve </w:delText>
        </w:r>
        <w:r w:rsidDel="000722AC">
          <w:delText xml:space="preserve">the understanding of European weather and climate. </w:delText>
        </w:r>
      </w:del>
      <w:del w:id="96" w:author="Linden Ashcroft" w:date="2018-07-12T12:01:00Z">
        <w:r w:rsidRPr="00DF6D86" w:rsidDel="000722AC">
          <w:rPr>
            <w:rPrChange w:id="97" w:author="Linden Ashcroft" w:date="2018-07-12T08:59:00Z">
              <w:rPr>
                <w:rFonts w:ascii="Scala" w:hAnsi="Scala"/>
                <w:lang w:val="en-GB"/>
              </w:rPr>
            </w:rPrChange>
          </w:rPr>
          <w:delText xml:space="preserve">This involves, as </w:delText>
        </w:r>
        <w:r w:rsidR="00CE3B9A" w:rsidRPr="00DF6D86" w:rsidDel="000722AC">
          <w:rPr>
            <w:rPrChange w:id="98" w:author="Linden Ashcroft" w:date="2018-07-12T08:59:00Z">
              <w:rPr>
                <w:rFonts w:ascii="Scala" w:hAnsi="Scala"/>
                <w:lang w:val="en-GB"/>
              </w:rPr>
            </w:rPrChange>
          </w:rPr>
          <w:delText xml:space="preserve">a </w:delText>
        </w:r>
        <w:r w:rsidRPr="00DF6D86" w:rsidDel="000722AC">
          <w:rPr>
            <w:rPrChange w:id="99" w:author="Linden Ashcroft" w:date="2018-07-12T08:59:00Z">
              <w:rPr>
                <w:rFonts w:ascii="Scala" w:hAnsi="Scala"/>
                <w:lang w:val="en-GB"/>
              </w:rPr>
            </w:rPrChange>
          </w:rPr>
          <w:delText>first step, identifying the basic station</w:delText>
        </w:r>
        <w:r w:rsidR="009B14BB" w:rsidRPr="00DF6D86" w:rsidDel="000722AC">
          <w:rPr>
            <w:rPrChange w:id="100" w:author="Linden Ashcroft" w:date="2018-07-12T08:59:00Z">
              <w:rPr>
                <w:rFonts w:ascii="Scala" w:hAnsi="Scala"/>
                <w:lang w:val="en-GB"/>
              </w:rPr>
            </w:rPrChange>
          </w:rPr>
          <w:delText xml:space="preserve"> </w:delText>
        </w:r>
        <w:r w:rsidRPr="00DF6D86" w:rsidDel="000722AC">
          <w:rPr>
            <w:rPrChange w:id="101" w:author="Linden Ashcroft" w:date="2018-07-12T08:59:00Z">
              <w:rPr>
                <w:rFonts w:ascii="Scala" w:hAnsi="Scala"/>
                <w:lang w:val="en-GB"/>
              </w:rPr>
            </w:rPrChange>
          </w:rPr>
          <w:delText xml:space="preserve">data </w:delText>
        </w:r>
        <w:r w:rsidR="00FB52EB" w:rsidRPr="00DF6D86" w:rsidDel="000722AC">
          <w:rPr>
            <w:rPrChange w:id="102" w:author="Linden Ashcroft" w:date="2018-07-12T08:59:00Z">
              <w:rPr>
                <w:rFonts w:ascii="Scala" w:hAnsi="Scala"/>
                <w:lang w:val="en-GB"/>
              </w:rPr>
            </w:rPrChange>
          </w:rPr>
          <w:delText xml:space="preserve">used </w:delText>
        </w:r>
        <w:r w:rsidRPr="00DF6D86" w:rsidDel="000722AC">
          <w:rPr>
            <w:rPrChange w:id="103" w:author="Linden Ashcroft" w:date="2018-07-12T08:59:00Z">
              <w:rPr>
                <w:rFonts w:ascii="Scala" w:hAnsi="Scala"/>
                <w:lang w:val="en-GB"/>
              </w:rPr>
            </w:rPrChange>
          </w:rPr>
          <w:delText xml:space="preserve">in current </w:delText>
        </w:r>
        <w:r w:rsidR="009B14BB" w:rsidRPr="00DF6D86" w:rsidDel="000722AC">
          <w:rPr>
            <w:rPrChange w:id="104" w:author="Linden Ashcroft" w:date="2018-07-12T08:59:00Z">
              <w:rPr>
                <w:rFonts w:ascii="Scala" w:hAnsi="Scala"/>
                <w:lang w:val="en-GB"/>
              </w:rPr>
            </w:rPrChange>
          </w:rPr>
          <w:delText>r</w:delText>
        </w:r>
        <w:r w:rsidRPr="00DF6D86" w:rsidDel="000722AC">
          <w:rPr>
            <w:rPrChange w:id="105" w:author="Linden Ashcroft" w:date="2018-07-12T08:59:00Z">
              <w:rPr>
                <w:rFonts w:ascii="Scala" w:hAnsi="Scala"/>
                <w:lang w:val="en-GB"/>
              </w:rPr>
            </w:rPrChange>
          </w:rPr>
          <w:delText xml:space="preserve">eanalysis products available at the </w:delText>
        </w:r>
        <w:r w:rsidR="00913FC6" w:rsidRPr="00DF6D86" w:rsidDel="000722AC">
          <w:rPr>
            <w:rPrChange w:id="106" w:author="Linden Ashcroft" w:date="2018-07-12T08:59:00Z">
              <w:rPr>
                <w:rFonts w:ascii="Scala" w:hAnsi="Scala"/>
                <w:lang w:val="en-GB"/>
              </w:rPr>
            </w:rPrChange>
          </w:rPr>
          <w:delText>European Centre for Medium Weather Forecast</w:delText>
        </w:r>
        <w:r w:rsidR="00CE3B9A" w:rsidRPr="00DF6D86" w:rsidDel="000722AC">
          <w:rPr>
            <w:rPrChange w:id="107" w:author="Linden Ashcroft" w:date="2018-07-12T08:59:00Z">
              <w:rPr>
                <w:rFonts w:ascii="Scala" w:hAnsi="Scala"/>
                <w:lang w:val="en-GB"/>
              </w:rPr>
            </w:rPrChange>
          </w:rPr>
          <w:delText>s</w:delText>
        </w:r>
        <w:r w:rsidR="00913FC6" w:rsidRPr="00DF6D86" w:rsidDel="000722AC">
          <w:rPr>
            <w:rPrChange w:id="108" w:author="Linden Ashcroft" w:date="2018-07-12T08:59:00Z">
              <w:rPr>
                <w:rFonts w:ascii="Scala" w:hAnsi="Scala"/>
                <w:lang w:val="en-GB"/>
              </w:rPr>
            </w:rPrChange>
          </w:rPr>
          <w:delText xml:space="preserve"> (</w:delText>
        </w:r>
        <w:r w:rsidRPr="00DF6D86" w:rsidDel="000722AC">
          <w:rPr>
            <w:rPrChange w:id="109" w:author="Linden Ashcroft" w:date="2018-07-12T08:59:00Z">
              <w:rPr>
                <w:rFonts w:ascii="Scala" w:hAnsi="Scala"/>
                <w:lang w:val="en-GB"/>
              </w:rPr>
            </w:rPrChange>
          </w:rPr>
          <w:delText>ECMWF</w:delText>
        </w:r>
        <w:r w:rsidR="00913FC6" w:rsidRPr="00DF6D86" w:rsidDel="000722AC">
          <w:rPr>
            <w:rPrChange w:id="110" w:author="Linden Ashcroft" w:date="2018-07-12T08:59:00Z">
              <w:rPr>
                <w:rFonts w:ascii="Scala" w:hAnsi="Scala"/>
                <w:lang w:val="en-GB"/>
              </w:rPr>
            </w:rPrChange>
          </w:rPr>
          <w:delText>)</w:delText>
        </w:r>
        <w:r w:rsidRPr="00DF6D86" w:rsidDel="000722AC">
          <w:rPr>
            <w:rPrChange w:id="111" w:author="Linden Ashcroft" w:date="2018-07-12T08:59:00Z">
              <w:rPr>
                <w:rFonts w:ascii="Scala" w:hAnsi="Scala"/>
                <w:lang w:val="en-GB"/>
              </w:rPr>
            </w:rPrChange>
          </w:rPr>
          <w:delText xml:space="preserve"> and other relevant </w:delText>
        </w:r>
        <w:r w:rsidR="009B14BB" w:rsidRPr="00DF6D86" w:rsidDel="000722AC">
          <w:rPr>
            <w:rPrChange w:id="112" w:author="Linden Ashcroft" w:date="2018-07-12T08:59:00Z">
              <w:rPr>
                <w:rFonts w:ascii="Scala" w:hAnsi="Scala"/>
                <w:lang w:val="en-GB"/>
              </w:rPr>
            </w:rPrChange>
          </w:rPr>
          <w:delText xml:space="preserve">databases </w:delText>
        </w:r>
        <w:r w:rsidR="004B3B55" w:rsidRPr="00DF6D86" w:rsidDel="000722AC">
          <w:rPr>
            <w:rPrChange w:id="113" w:author="Linden Ashcroft" w:date="2018-07-12T08:59:00Z">
              <w:rPr>
                <w:rFonts w:ascii="Scala" w:hAnsi="Scala"/>
                <w:lang w:val="en-GB"/>
              </w:rPr>
            </w:rPrChange>
          </w:rPr>
          <w:delText xml:space="preserve">that </w:delText>
        </w:r>
        <w:r w:rsidRPr="00DF6D86" w:rsidDel="000722AC">
          <w:rPr>
            <w:rPrChange w:id="114" w:author="Linden Ashcroft" w:date="2018-07-12T08:59:00Z">
              <w:rPr>
                <w:rFonts w:ascii="Scala" w:hAnsi="Scala"/>
                <w:lang w:val="en-GB"/>
              </w:rPr>
            </w:rPrChange>
          </w:rPr>
          <w:delText xml:space="preserve">contain </w:delText>
        </w:r>
        <w:r w:rsidR="000A30A9" w:rsidRPr="00DF6D86" w:rsidDel="000722AC">
          <w:rPr>
            <w:rPrChange w:id="115" w:author="Linden Ashcroft" w:date="2018-07-12T08:59:00Z">
              <w:rPr>
                <w:rFonts w:ascii="Scala" w:hAnsi="Scala"/>
                <w:lang w:val="en-GB"/>
              </w:rPr>
            </w:rPrChange>
          </w:rPr>
          <w:delText>digitiz</w:delText>
        </w:r>
        <w:r w:rsidRPr="00DF6D86" w:rsidDel="000722AC">
          <w:rPr>
            <w:rPrChange w:id="116" w:author="Linden Ashcroft" w:date="2018-07-12T08:59:00Z">
              <w:rPr>
                <w:rFonts w:ascii="Scala" w:hAnsi="Scala"/>
                <w:lang w:val="en-GB"/>
              </w:rPr>
            </w:rPrChange>
          </w:rPr>
          <w:delText>ed observations.</w:delText>
        </w:r>
        <w:r w:rsidRPr="24616C93" w:rsidDel="000722AC">
          <w:rPr>
            <w:rFonts w:ascii="Scala" w:hAnsi="Scala"/>
            <w:lang w:val="en-GB"/>
          </w:rPr>
          <w:delText xml:space="preserve"> </w:delText>
        </w:r>
      </w:del>
    </w:p>
    <w:p w14:paraId="33237582" w14:textId="1BF3CD5C" w:rsidR="00D763C3" w:rsidRDefault="24616C93">
      <w:pPr>
        <w:rPr>
          <w:rFonts w:ascii="Scala" w:hAnsi="Scala"/>
          <w:lang w:val="en-GB"/>
        </w:rPr>
        <w:pPrChange w:id="117" w:author="Linden Ashcroft" w:date="2018-07-12T08:59:00Z">
          <w:pPr>
            <w:pStyle w:val="BodyText"/>
          </w:pPr>
        </w:pPrChange>
      </w:pPr>
      <w:r>
        <w:t xml:space="preserve">To identify gaps in the available </w:t>
      </w:r>
      <w:r w:rsidR="008616F6">
        <w:t>sub-daily</w:t>
      </w:r>
      <w:r>
        <w:t xml:space="preserve"> climate record, we first conducted an extensive examination of the </w:t>
      </w:r>
      <w:r w:rsidRPr="00DF6D86">
        <w:rPr>
          <w:rPrChange w:id="118" w:author="Linden Ashcroft" w:date="2018-07-12T08:59:00Z">
            <w:rPr>
              <w:rFonts w:ascii="Scala" w:hAnsi="Scala"/>
              <w:lang w:val="en-GB"/>
            </w:rPr>
          </w:rPrChange>
        </w:rPr>
        <w:t xml:space="preserve">Meteorological Archival and Retrieval System (MARS) </w:t>
      </w:r>
      <w:del w:id="119" w:author="Linden Ashcroft" w:date="2018-07-12T12:03:00Z">
        <w:r w:rsidRPr="00DF6D86" w:rsidDel="000722AC">
          <w:rPr>
            <w:rPrChange w:id="120" w:author="Linden Ashcroft" w:date="2018-07-12T08:59:00Z">
              <w:rPr>
                <w:rFonts w:ascii="Scala" w:hAnsi="Scala"/>
                <w:lang w:val="en-GB"/>
              </w:rPr>
            </w:rPrChange>
          </w:rPr>
          <w:delText>of the</w:delText>
        </w:r>
      </w:del>
      <w:ins w:id="121" w:author="Linden Ashcroft" w:date="2018-07-12T12:03:00Z">
        <w:r w:rsidR="000722AC">
          <w:t>at</w:t>
        </w:r>
      </w:ins>
      <w:r w:rsidRPr="00DF6D86">
        <w:rPr>
          <w:rPrChange w:id="122" w:author="Linden Ashcroft" w:date="2018-07-12T08:59:00Z">
            <w:rPr>
              <w:rFonts w:ascii="Scala" w:hAnsi="Scala"/>
              <w:lang w:val="en-GB"/>
            </w:rPr>
          </w:rPrChange>
        </w:rPr>
        <w:t xml:space="preserve"> ECMWF. MARS is home to the primary data input </w:t>
      </w:r>
      <w:ins w:id="123" w:author="Linden Ashcroft" w:date="2018-07-12T12:03:00Z">
        <w:r w:rsidR="000722AC">
          <w:t>for</w:t>
        </w:r>
      </w:ins>
      <w:del w:id="124" w:author="Linden Ashcroft" w:date="2018-07-12T12:03:00Z">
        <w:r w:rsidRPr="00DF6D86" w:rsidDel="000722AC">
          <w:rPr>
            <w:rPrChange w:id="125" w:author="Linden Ashcroft" w:date="2018-07-12T08:59:00Z">
              <w:rPr>
                <w:rFonts w:ascii="Scala" w:hAnsi="Scala"/>
                <w:lang w:val="en-GB"/>
              </w:rPr>
            </w:rPrChange>
          </w:rPr>
          <w:delText>of</w:delText>
        </w:r>
      </w:del>
      <w:r w:rsidRPr="00DF6D86">
        <w:rPr>
          <w:rPrChange w:id="126" w:author="Linden Ashcroft" w:date="2018-07-12T08:59:00Z">
            <w:rPr>
              <w:rFonts w:ascii="Scala" w:hAnsi="Scala"/>
              <w:lang w:val="en-GB"/>
            </w:rPr>
          </w:rPrChange>
        </w:rPr>
        <w:t xml:space="preserve"> the current European reanalysis products available from ECMWF</w:t>
      </w:r>
      <w:ins w:id="127" w:author="Linden Ashcroft" w:date="2018-07-10T10:15:00Z">
        <w:r w:rsidR="000155C6" w:rsidRPr="00DF6D86">
          <w:rPr>
            <w:rPrChange w:id="128" w:author="Linden Ashcroft" w:date="2018-07-12T08:59:00Z">
              <w:rPr>
                <w:rFonts w:ascii="Scala" w:hAnsi="Scala"/>
                <w:lang w:val="en-GB"/>
              </w:rPr>
            </w:rPrChange>
          </w:rPr>
          <w:t xml:space="preserve"> </w:t>
        </w:r>
        <w:r w:rsidR="000155C6" w:rsidRPr="00DF6D86">
          <w:rPr>
            <w:rPrChange w:id="129" w:author="Linden Ashcroft" w:date="2018-07-12T08:59:00Z">
              <w:rPr>
                <w:rFonts w:ascii="Scala" w:hAnsi="Scala"/>
                <w:lang w:val="en-GB"/>
              </w:rPr>
            </w:rPrChange>
          </w:rPr>
          <w:fldChar w:fldCharType="begin" w:fldLock="1"/>
        </w:r>
      </w:ins>
      <w:r w:rsidR="000B0489" w:rsidRPr="00DF6D86">
        <w:rPr>
          <w:rPrChange w:id="130" w:author="Linden Ashcroft" w:date="2018-07-12T08:59:00Z">
            <w:rPr>
              <w:rFonts w:ascii="Scala" w:hAnsi="Scala"/>
              <w:lang w:val="en-GB"/>
            </w:rPr>
          </w:rPrChange>
        </w:rPr>
        <w:instrText>ADDIN CSL_CITATION { "citationItems" : [ { "id" : "ITEM-1", "itemData" : { "DOI" : "10.1002/qj.2807", "ISSN" : "1477870X", "abstract" : "Abstract A regional reanalysis covering the years 1989\u20132010 has been produced with the {HIgh} Resolution {Limited-Area} Model {(HIRLAM)} forecast model and data assimilation system. Surface and upper-air variables were analysed at 0000, 0600, 1200 and 1800 {UTC} on a three-dimensional grid-mesh with 22 km spacing covering Europe using conventional insitu observations. Information from the global reanalysis {ERA-Interim} has been used as ...", "author" : [ { "dropping-particle" : "", "family" : "Dahlgren", "given" : "P.", "non-dropping-particle" : "", "parse-names" : false, "suffix" : "" }, { "dropping-particle" : "", "family" : "Landelius", "given" : "T.", "non-dropping-particle" : "", "parse-names" : false, "suffix" : "" }, { "dropping-particle" : "", "family" : "K\u00e5llberg", "given" : "P.", "non-dropping-particle" : "", "parse-names" : false, "suffix" : "" }, { "dropping-particle" : "", "family" : "Gollvik", "given" : "S.", "non-dropping-particle" : "", "parse-names" : false, "suffix" : "" } ], "container-title" : "Quarterly Journal of the Royal Meteorological Society", "id" : "ITEM-1", "issue" : "698", "issued" : { "date-parts" : [ [ "2016" ] ] }, "page" : "2119-2131", "title" : "A high-resolution regional reanalysis for Europe. Part 1: Three-dimensional reanalysis with the regional HIgh-Resolution Limited-Area Model (HIRLAM)", "type" : "article-journal", "volume" : "142" }, "uris" : [ "http://www.mendeley.com/documents/?uuid=5130ceaa-0991-43d6-acf0-eae224cda68e" ] } ], "mendeley" : { "formattedCitation" : "(Dahlgren et al., 2016)", "manualFormatting" : "(e.g. Dahlgren et al., 2016)", "plainTextFormattedCitation" : "(Dahlgren et al., 2016)", "previouslyFormattedCitation" : "(Dahlgren et al., 2016)" }, "properties" : { "noteIndex" : 0 }, "schema" : "https://github.com/citation-style-language/schema/raw/master/csl-citation.json" }</w:instrText>
      </w:r>
      <w:r w:rsidR="000155C6" w:rsidRPr="00DF6D86">
        <w:rPr>
          <w:rPrChange w:id="131" w:author="Linden Ashcroft" w:date="2018-07-12T08:59:00Z">
            <w:rPr>
              <w:rFonts w:ascii="Scala" w:hAnsi="Scala"/>
              <w:lang w:val="en-GB"/>
            </w:rPr>
          </w:rPrChange>
        </w:rPr>
        <w:fldChar w:fldCharType="separate"/>
      </w:r>
      <w:r w:rsidR="000155C6" w:rsidRPr="00DF6D86">
        <w:rPr>
          <w:rPrChange w:id="132" w:author="Linden Ashcroft" w:date="2018-07-12T08:59:00Z">
            <w:rPr>
              <w:rFonts w:ascii="Scala" w:hAnsi="Scala"/>
              <w:noProof/>
              <w:lang w:val="en-GB"/>
            </w:rPr>
          </w:rPrChange>
        </w:rPr>
        <w:t>(</w:t>
      </w:r>
      <w:ins w:id="133" w:author="Linden Ashcroft" w:date="2018-07-10T10:16:00Z">
        <w:r w:rsidR="00644ABE" w:rsidRPr="00DF6D86">
          <w:rPr>
            <w:rPrChange w:id="134" w:author="Linden Ashcroft" w:date="2018-07-12T08:59:00Z">
              <w:rPr>
                <w:rFonts w:ascii="Scala" w:hAnsi="Scala"/>
                <w:noProof/>
                <w:lang w:val="en-GB"/>
              </w:rPr>
            </w:rPrChange>
          </w:rPr>
          <w:t xml:space="preserve">e.g. </w:t>
        </w:r>
      </w:ins>
      <w:r w:rsidR="000155C6" w:rsidRPr="00DF6D86">
        <w:rPr>
          <w:rPrChange w:id="135" w:author="Linden Ashcroft" w:date="2018-07-12T08:59:00Z">
            <w:rPr>
              <w:rFonts w:ascii="Scala" w:hAnsi="Scala"/>
              <w:noProof/>
              <w:lang w:val="en-GB"/>
            </w:rPr>
          </w:rPrChange>
        </w:rPr>
        <w:t>Dahlgren et al., 2016)</w:t>
      </w:r>
      <w:ins w:id="136" w:author="Linden Ashcroft" w:date="2018-07-10T10:15:00Z">
        <w:r w:rsidR="000155C6" w:rsidRPr="00DF6D86">
          <w:rPr>
            <w:rPrChange w:id="137" w:author="Linden Ashcroft" w:date="2018-07-12T08:59:00Z">
              <w:rPr>
                <w:rFonts w:ascii="Scala" w:hAnsi="Scala"/>
                <w:lang w:val="en-GB"/>
              </w:rPr>
            </w:rPrChange>
          </w:rPr>
          <w:fldChar w:fldCharType="end"/>
        </w:r>
      </w:ins>
      <w:r w:rsidRPr="00DF6D86">
        <w:rPr>
          <w:rPrChange w:id="138" w:author="Linden Ashcroft" w:date="2018-07-12T08:59:00Z">
            <w:rPr>
              <w:rFonts w:ascii="Scala" w:hAnsi="Scala"/>
              <w:lang w:val="en-GB"/>
            </w:rPr>
          </w:rPrChange>
        </w:rPr>
        <w:t xml:space="preserve">, and so stations that </w:t>
      </w:r>
      <w:r w:rsidR="00BD5546" w:rsidRPr="00DF6D86">
        <w:rPr>
          <w:rPrChange w:id="139" w:author="Linden Ashcroft" w:date="2018-07-12T08:59:00Z">
            <w:rPr>
              <w:rFonts w:ascii="Scala" w:hAnsi="Scala"/>
              <w:lang w:val="en-GB"/>
            </w:rPr>
          </w:rPrChange>
        </w:rPr>
        <w:t>are identified in data sources (see Sect. 2.2) but</w:t>
      </w:r>
      <w:r w:rsidRPr="00DF6D86">
        <w:rPr>
          <w:rPrChange w:id="140" w:author="Linden Ashcroft" w:date="2018-07-12T08:59:00Z">
            <w:rPr>
              <w:rFonts w:ascii="Scala" w:hAnsi="Scala"/>
              <w:lang w:val="en-GB"/>
            </w:rPr>
          </w:rPrChange>
        </w:rPr>
        <w:t xml:space="preserve"> not present</w:t>
      </w:r>
      <w:r w:rsidR="00BD5546" w:rsidRPr="00DF6D86">
        <w:rPr>
          <w:rPrChange w:id="141" w:author="Linden Ashcroft" w:date="2018-07-12T08:59:00Z">
            <w:rPr>
              <w:rFonts w:ascii="Scala" w:hAnsi="Scala"/>
              <w:lang w:val="en-GB"/>
            </w:rPr>
          </w:rPrChange>
        </w:rPr>
        <w:t xml:space="preserve"> in MARS</w:t>
      </w:r>
      <w:r w:rsidRPr="00DF6D86">
        <w:rPr>
          <w:rPrChange w:id="142" w:author="Linden Ashcroft" w:date="2018-07-12T08:59:00Z">
            <w:rPr>
              <w:rFonts w:ascii="Scala" w:hAnsi="Scala"/>
              <w:lang w:val="en-GB"/>
            </w:rPr>
          </w:rPrChange>
        </w:rPr>
        <w:t xml:space="preserve">, or stations with low percentages of </w:t>
      </w:r>
      <w:r w:rsidR="008616F6" w:rsidRPr="00DF6D86">
        <w:rPr>
          <w:rPrChange w:id="143" w:author="Linden Ashcroft" w:date="2018-07-12T08:59:00Z">
            <w:rPr>
              <w:rFonts w:ascii="Scala" w:hAnsi="Scala"/>
              <w:lang w:val="en-GB"/>
            </w:rPr>
          </w:rPrChange>
        </w:rPr>
        <w:t>sub-daily</w:t>
      </w:r>
      <w:r w:rsidRPr="00DF6D86">
        <w:rPr>
          <w:rPrChange w:id="144" w:author="Linden Ashcroft" w:date="2018-07-12T08:59:00Z">
            <w:rPr>
              <w:rFonts w:ascii="Scala" w:hAnsi="Scala"/>
              <w:lang w:val="en-GB"/>
            </w:rPr>
          </w:rPrChange>
        </w:rPr>
        <w:t xml:space="preserve"> data are likely candidates for data recovery. We </w:t>
      </w:r>
      <w:del w:id="145" w:author="Linden Ashcroft" w:date="2018-07-10T12:01:00Z">
        <w:r w:rsidRPr="00DF6D86" w:rsidDel="000F2CBF">
          <w:rPr>
            <w:rPrChange w:id="146" w:author="Linden Ashcroft" w:date="2018-07-12T08:59:00Z">
              <w:rPr>
                <w:rFonts w:ascii="Scala" w:hAnsi="Scala"/>
                <w:lang w:val="en-GB"/>
              </w:rPr>
            </w:rPrChange>
          </w:rPr>
          <w:delText>divided our search into pre-1950 and</w:delText>
        </w:r>
      </w:del>
      <w:ins w:id="147" w:author="Linden Ashcroft" w:date="2018-07-10T12:01:00Z">
        <w:r w:rsidR="000F2CBF" w:rsidRPr="00DF6D86">
          <w:rPr>
            <w:rPrChange w:id="148" w:author="Linden Ashcroft" w:date="2018-07-12T08:59:00Z">
              <w:rPr>
                <w:rFonts w:ascii="Scala" w:hAnsi="Scala"/>
                <w:lang w:val="en-GB"/>
              </w:rPr>
            </w:rPrChange>
          </w:rPr>
          <w:t>focussed our search on</w:t>
        </w:r>
      </w:ins>
      <w:r w:rsidRPr="00DF6D86">
        <w:rPr>
          <w:rPrChange w:id="149" w:author="Linden Ashcroft" w:date="2018-07-12T08:59:00Z">
            <w:rPr>
              <w:rFonts w:ascii="Scala" w:hAnsi="Scala"/>
              <w:lang w:val="en-GB"/>
            </w:rPr>
          </w:rPrChange>
        </w:rPr>
        <w:t xml:space="preserve"> </w:t>
      </w:r>
      <w:ins w:id="150" w:author="Linden Ashcroft" w:date="2018-07-10T12:02:00Z">
        <w:r w:rsidR="000F2CBF" w:rsidRPr="00DF6D86">
          <w:rPr>
            <w:rPrChange w:id="151" w:author="Linden Ashcroft" w:date="2018-07-12T08:59:00Z">
              <w:rPr>
                <w:rFonts w:ascii="Scala" w:hAnsi="Scala"/>
                <w:lang w:val="en-GB"/>
              </w:rPr>
            </w:rPrChange>
          </w:rPr>
          <w:t xml:space="preserve">data sparse regions in the </w:t>
        </w:r>
      </w:ins>
      <w:r w:rsidRPr="00DF6D86">
        <w:rPr>
          <w:rPrChange w:id="152" w:author="Linden Ashcroft" w:date="2018-07-12T08:59:00Z">
            <w:rPr>
              <w:rFonts w:ascii="Scala" w:hAnsi="Scala"/>
              <w:lang w:val="en-GB"/>
            </w:rPr>
          </w:rPrChange>
        </w:rPr>
        <w:t>post-195</w:t>
      </w:r>
      <w:ins w:id="153" w:author="Linden Ashcroft" w:date="2018-07-12T12:03:00Z">
        <w:r w:rsidR="000722AC">
          <w:t>7</w:t>
        </w:r>
      </w:ins>
      <w:del w:id="154" w:author="Linden Ashcroft" w:date="2018-07-12T12:03:00Z">
        <w:r w:rsidRPr="00DF6D86" w:rsidDel="000722AC">
          <w:rPr>
            <w:rPrChange w:id="155" w:author="Linden Ashcroft" w:date="2018-07-12T08:59:00Z">
              <w:rPr>
                <w:rFonts w:ascii="Scala" w:hAnsi="Scala"/>
                <w:lang w:val="en-GB"/>
              </w:rPr>
            </w:rPrChange>
          </w:rPr>
          <w:delText>0</w:delText>
        </w:r>
      </w:del>
      <w:r w:rsidRPr="00DF6D86">
        <w:rPr>
          <w:rPrChange w:id="156" w:author="Linden Ashcroft" w:date="2018-07-12T08:59:00Z">
            <w:rPr>
              <w:rFonts w:ascii="Scala" w:hAnsi="Scala"/>
              <w:lang w:val="en-GB"/>
            </w:rPr>
          </w:rPrChange>
        </w:rPr>
        <w:t xml:space="preserve"> </w:t>
      </w:r>
      <w:ins w:id="157" w:author="Linden Ashcroft" w:date="2018-07-10T12:03:00Z">
        <w:r w:rsidR="000F2CBF" w:rsidRPr="00DF6D86">
          <w:rPr>
            <w:rPrChange w:id="158" w:author="Linden Ashcroft" w:date="2018-07-12T08:59:00Z">
              <w:rPr>
                <w:rFonts w:ascii="Scala" w:hAnsi="Scala"/>
                <w:lang w:val="en-GB"/>
              </w:rPr>
            </w:rPrChange>
          </w:rPr>
          <w:t>period</w:t>
        </w:r>
      </w:ins>
      <w:del w:id="159" w:author="Linden Ashcroft" w:date="2018-07-10T12:03:00Z">
        <w:r w:rsidRPr="00DF6D86" w:rsidDel="000F2CBF">
          <w:rPr>
            <w:rPrChange w:id="160" w:author="Linden Ashcroft" w:date="2018-07-12T08:59:00Z">
              <w:rPr>
                <w:rFonts w:ascii="Scala" w:hAnsi="Scala"/>
                <w:lang w:val="en-GB"/>
              </w:rPr>
            </w:rPrChange>
          </w:rPr>
          <w:delText>data availability</w:delText>
        </w:r>
      </w:del>
      <w:r w:rsidRPr="00DF6D86">
        <w:rPr>
          <w:rPrChange w:id="161" w:author="Linden Ashcroft" w:date="2018-07-12T08:59:00Z">
            <w:rPr>
              <w:rFonts w:ascii="Scala" w:hAnsi="Scala"/>
              <w:lang w:val="en-GB"/>
            </w:rPr>
          </w:rPrChange>
        </w:rPr>
        <w:t>, to align with the temporal focus of the proposed UERRA regional reanalysis products</w:t>
      </w:r>
      <w:r w:rsidR="00C1178D" w:rsidRPr="00DF6D86">
        <w:rPr>
          <w:rPrChange w:id="162" w:author="Linden Ashcroft" w:date="2018-07-12T08:59:00Z">
            <w:rPr>
              <w:rFonts w:ascii="Scala" w:hAnsi="Scala"/>
              <w:lang w:val="en-GB"/>
            </w:rPr>
          </w:rPrChange>
        </w:rPr>
        <w:t xml:space="preserve"> and ECMWF historical reanalyses such as ERA-20C (https://www.ecmwf.int/en/research/climate-reanalysis/era-20c)</w:t>
      </w:r>
      <w:r w:rsidRPr="00DF6D86">
        <w:rPr>
          <w:rPrChange w:id="163" w:author="Linden Ashcroft" w:date="2018-07-12T08:59:00Z">
            <w:rPr>
              <w:rFonts w:ascii="Scala" w:hAnsi="Scala"/>
              <w:lang w:val="en-GB"/>
            </w:rPr>
          </w:rPrChange>
        </w:rPr>
        <w:t xml:space="preserve">. The variables of interest were several </w:t>
      </w:r>
      <w:ins w:id="164" w:author="Linden Ashcroft" w:date="2018-07-06T12:02:00Z">
        <w:r w:rsidR="00F073C2" w:rsidRPr="00DF6D86">
          <w:rPr>
            <w:rPrChange w:id="165" w:author="Linden Ashcroft" w:date="2018-07-12T08:59:00Z">
              <w:rPr>
                <w:rFonts w:ascii="Scala" w:hAnsi="Scala"/>
                <w:lang w:val="en-GB"/>
              </w:rPr>
            </w:rPrChange>
          </w:rPr>
          <w:t xml:space="preserve">atmospheric and terrestrial </w:t>
        </w:r>
      </w:ins>
      <w:r w:rsidRPr="00DF6D86">
        <w:rPr>
          <w:rPrChange w:id="166" w:author="Linden Ashcroft" w:date="2018-07-12T08:59:00Z">
            <w:rPr>
              <w:rFonts w:ascii="Scala" w:hAnsi="Scala"/>
              <w:lang w:val="en-GB"/>
            </w:rPr>
          </w:rPrChange>
        </w:rPr>
        <w:t>Essential Climate Variables (ECVs) as defined by the Global Climate Observing System</w:t>
      </w:r>
      <w:ins w:id="167" w:author="Linden Ashcroft" w:date="2018-07-06T12:06:00Z">
        <w:r w:rsidR="00691983" w:rsidRPr="00DF6D86">
          <w:rPr>
            <w:rPrChange w:id="168" w:author="Linden Ashcroft" w:date="2018-07-12T08:59:00Z">
              <w:rPr>
                <w:rFonts w:ascii="Scala" w:hAnsi="Scala"/>
                <w:lang w:val="en-GB"/>
              </w:rPr>
            </w:rPrChange>
          </w:rPr>
          <w:t xml:space="preserve"> </w:t>
        </w:r>
      </w:ins>
      <w:ins w:id="169" w:author="Linden Ashcroft" w:date="2018-07-06T12:07:00Z">
        <w:r w:rsidR="00691983" w:rsidRPr="00DF6D86">
          <w:rPr>
            <w:rPrChange w:id="170" w:author="Linden Ashcroft" w:date="2018-07-12T08:59:00Z">
              <w:rPr>
                <w:rFonts w:ascii="Scala" w:hAnsi="Scala"/>
                <w:lang w:val="en-GB"/>
              </w:rPr>
            </w:rPrChange>
          </w:rPr>
          <w:fldChar w:fldCharType="begin" w:fldLock="1"/>
        </w:r>
      </w:ins>
      <w:r w:rsidR="00691983" w:rsidRPr="00DF6D86">
        <w:rPr>
          <w:rPrChange w:id="171" w:author="Linden Ashcroft" w:date="2018-07-12T08:59:00Z">
            <w:rPr>
              <w:rFonts w:ascii="Scala" w:hAnsi="Scala"/>
              <w:lang w:val="en-GB"/>
            </w:rPr>
          </w:rPrChange>
        </w:rPr>
        <w:instrText>ADDIN CSL_CITATION { "citationItems" : [ { "id" : "ITEM-1", "itemData" : { "author" : [ { "dropping-particle" : "", "family" : "World Meteorological Organization", "given" : "", "non-dropping-particle" : "", "parse-names" : false, "suffix" : "" } ], "id" : "ITEM-1", "issued" : { "date-parts" : [ [ "2015" ] ] }, "number-of-pages" : "358", "title" : "GSOC-195: Status of the Global Observing System for Climate", "type" : "report" }, "uris" : [ "http://www.mendeley.com/documents/?uuid=1b275eae-0b4a-4518-8ecf-21c4cc5bde4e" ] } ], "mendeley" : { "formattedCitation" : "(World Meteorological Organization, 2015)", "manualFormatting" : "(GCOS, World Meteorological Organization, 2015)", "plainTextFormattedCitation" : "(World Meteorological Organization, 2015)", "previouslyFormattedCitation" : "(World Meteorological Organization, 2015)" }, "properties" : { "noteIndex" : 0 }, "schema" : "https://github.com/citation-style-language/schema/raw/master/csl-citation.json" }</w:instrText>
      </w:r>
      <w:r w:rsidR="00691983" w:rsidRPr="00DF6D86">
        <w:rPr>
          <w:rPrChange w:id="172" w:author="Linden Ashcroft" w:date="2018-07-12T08:59:00Z">
            <w:rPr>
              <w:rFonts w:ascii="Scala" w:hAnsi="Scala"/>
              <w:lang w:val="en-GB"/>
            </w:rPr>
          </w:rPrChange>
        </w:rPr>
        <w:fldChar w:fldCharType="separate"/>
      </w:r>
      <w:r w:rsidR="00691983" w:rsidRPr="00DF6D86">
        <w:rPr>
          <w:rPrChange w:id="173" w:author="Linden Ashcroft" w:date="2018-07-12T08:59:00Z">
            <w:rPr>
              <w:rFonts w:ascii="Scala" w:hAnsi="Scala"/>
              <w:noProof/>
              <w:lang w:val="en-GB"/>
            </w:rPr>
          </w:rPrChange>
        </w:rPr>
        <w:t>(</w:t>
      </w:r>
      <w:ins w:id="174" w:author="Linden Ashcroft" w:date="2018-07-06T12:07:00Z">
        <w:r w:rsidR="00691983" w:rsidRPr="00DF6D86">
          <w:rPr>
            <w:rPrChange w:id="175" w:author="Linden Ashcroft" w:date="2018-07-12T08:59:00Z">
              <w:rPr>
                <w:rFonts w:ascii="Scala" w:hAnsi="Scala"/>
                <w:noProof/>
                <w:lang w:val="en-GB"/>
              </w:rPr>
            </w:rPrChange>
          </w:rPr>
          <w:t xml:space="preserve">GCOS, </w:t>
        </w:r>
      </w:ins>
      <w:r w:rsidR="00691983" w:rsidRPr="00DF6D86">
        <w:rPr>
          <w:rPrChange w:id="176" w:author="Linden Ashcroft" w:date="2018-07-12T08:59:00Z">
            <w:rPr>
              <w:rFonts w:ascii="Scala" w:hAnsi="Scala"/>
              <w:noProof/>
              <w:lang w:val="en-GB"/>
            </w:rPr>
          </w:rPrChange>
        </w:rPr>
        <w:t>World Meteorological Organization, 2015)</w:t>
      </w:r>
      <w:ins w:id="177" w:author="Linden Ashcroft" w:date="2018-07-06T12:07:00Z">
        <w:r w:rsidR="00691983" w:rsidRPr="00DF6D86">
          <w:rPr>
            <w:rPrChange w:id="178" w:author="Linden Ashcroft" w:date="2018-07-12T08:59:00Z">
              <w:rPr>
                <w:rFonts w:ascii="Scala" w:hAnsi="Scala"/>
                <w:lang w:val="en-GB"/>
              </w:rPr>
            </w:rPrChange>
          </w:rPr>
          <w:fldChar w:fldCharType="end"/>
        </w:r>
      </w:ins>
      <w:ins w:id="179" w:author="Linden Ashcroft" w:date="2018-07-12T12:13:00Z">
        <w:r w:rsidR="004806A8">
          <w:t xml:space="preserve"> that were identified as important for the development and verification of regional reanalyses</w:t>
        </w:r>
      </w:ins>
      <w:del w:id="180" w:author="Linden Ashcroft" w:date="2018-07-06T12:07:00Z">
        <w:r w:rsidRPr="00DF6D86" w:rsidDel="00691983">
          <w:rPr>
            <w:rPrChange w:id="181" w:author="Linden Ashcroft" w:date="2018-07-12T08:59:00Z">
              <w:rPr>
                <w:rFonts w:ascii="Scala" w:hAnsi="Scala"/>
                <w:lang w:val="en-GB"/>
              </w:rPr>
            </w:rPrChange>
          </w:rPr>
          <w:delText xml:space="preserve"> (GCOS)</w:delText>
        </w:r>
      </w:del>
      <w:del w:id="182" w:author="Linden Ashcroft" w:date="2018-07-06T11:56:00Z">
        <w:r w:rsidR="009B14BB" w:rsidRPr="00DF6D86" w:rsidDel="00F073C2">
          <w:rPr>
            <w:rPrChange w:id="183" w:author="Linden Ashcroft" w:date="2018-07-12T08:59:00Z">
              <w:rPr>
                <w:rFonts w:ascii="Scala" w:hAnsi="Scala"/>
                <w:lang w:val="en-GB"/>
              </w:rPr>
            </w:rPrChange>
          </w:rPr>
          <w:delText xml:space="preserve"> a</w:delText>
        </w:r>
        <w:r w:rsidR="00D368B0" w:rsidRPr="00DF6D86" w:rsidDel="00F073C2">
          <w:rPr>
            <w:rPrChange w:id="184" w:author="Linden Ashcroft" w:date="2018-07-12T08:59:00Z">
              <w:rPr>
                <w:rFonts w:ascii="Scala" w:hAnsi="Scala"/>
                <w:lang w:val="en-GB"/>
              </w:rPr>
            </w:rPrChange>
          </w:rPr>
          <w:delText xml:space="preserve">s well as two </w:delText>
        </w:r>
        <w:r w:rsidR="009B14BB" w:rsidRPr="00DF6D86" w:rsidDel="00F073C2">
          <w:rPr>
            <w:rPrChange w:id="185" w:author="Linden Ashcroft" w:date="2018-07-12T08:59:00Z">
              <w:rPr>
                <w:rFonts w:ascii="Scala" w:hAnsi="Scala"/>
                <w:lang w:val="en-GB"/>
              </w:rPr>
            </w:rPrChange>
          </w:rPr>
          <w:delText>other variables</w:delText>
        </w:r>
        <w:r w:rsidRPr="00DF6D86" w:rsidDel="00F073C2">
          <w:rPr>
            <w:rPrChange w:id="186" w:author="Linden Ashcroft" w:date="2018-07-12T08:59:00Z">
              <w:rPr>
                <w:rFonts w:ascii="Scala" w:hAnsi="Scala"/>
                <w:lang w:val="en-GB"/>
              </w:rPr>
            </w:rPrChange>
          </w:rPr>
          <w:delText>, deemed useful for reanalysis by the UERRA research team</w:delText>
        </w:r>
        <w:r w:rsidR="00CE3B9A" w:rsidRPr="00DF6D86" w:rsidDel="00F073C2">
          <w:rPr>
            <w:rPrChange w:id="187" w:author="Linden Ashcroft" w:date="2018-07-12T08:59:00Z">
              <w:rPr>
                <w:rFonts w:ascii="Scala" w:hAnsi="Scala"/>
                <w:lang w:val="en-GB"/>
              </w:rPr>
            </w:rPrChange>
          </w:rPr>
          <w:delText>. The ECVs we focussed on were</w:delText>
        </w:r>
        <w:r w:rsidRPr="00DF6D86" w:rsidDel="00F073C2">
          <w:rPr>
            <w:rPrChange w:id="188" w:author="Linden Ashcroft" w:date="2018-07-12T08:59:00Z">
              <w:rPr>
                <w:rFonts w:ascii="Scala" w:hAnsi="Scala"/>
                <w:lang w:val="en-GB"/>
              </w:rPr>
            </w:rPrChange>
          </w:rPr>
          <w:delText xml:space="preserve"> </w:delText>
        </w:r>
      </w:del>
      <w:ins w:id="189" w:author="Linden Ashcroft" w:date="2018-07-06T11:56:00Z">
        <w:r w:rsidR="00F073C2" w:rsidRPr="00DF6D86">
          <w:rPr>
            <w:rPrChange w:id="190" w:author="Linden Ashcroft" w:date="2018-07-12T08:59:00Z">
              <w:rPr>
                <w:rFonts w:ascii="Scala" w:hAnsi="Scala"/>
                <w:lang w:val="en-GB"/>
              </w:rPr>
            </w:rPrChange>
          </w:rPr>
          <w:t xml:space="preserve">: </w:t>
        </w:r>
      </w:ins>
      <w:r w:rsidRPr="00DF6D86">
        <w:rPr>
          <w:rPrChange w:id="191" w:author="Linden Ashcroft" w:date="2018-07-12T08:59:00Z">
            <w:rPr>
              <w:rFonts w:ascii="Scala" w:hAnsi="Scala"/>
              <w:lang w:val="en-GB"/>
            </w:rPr>
          </w:rPrChange>
        </w:rPr>
        <w:t>air temperature (TT), atmospheric pressure (sea level pressure, PP and station level</w:t>
      </w:r>
      <w:r w:rsidR="00CE3B9A" w:rsidRPr="00DF6D86">
        <w:rPr>
          <w:rPrChange w:id="192" w:author="Linden Ashcroft" w:date="2018-07-12T08:59:00Z">
            <w:rPr>
              <w:rFonts w:ascii="Scala" w:hAnsi="Scala"/>
              <w:lang w:val="en-GB"/>
            </w:rPr>
          </w:rPrChange>
        </w:rPr>
        <w:t xml:space="preserve"> pressure</w:t>
      </w:r>
      <w:r w:rsidRPr="00DF6D86">
        <w:rPr>
          <w:rPrChange w:id="193" w:author="Linden Ashcroft" w:date="2018-07-12T08:59:00Z">
            <w:rPr>
              <w:rFonts w:ascii="Scala" w:hAnsi="Scala"/>
              <w:lang w:val="en-GB"/>
            </w:rPr>
          </w:rPrChange>
        </w:rPr>
        <w:t xml:space="preserve">, SP), wind speed (WS) and </w:t>
      </w:r>
      <w:r w:rsidR="00CE3B9A" w:rsidRPr="00DF6D86">
        <w:rPr>
          <w:rPrChange w:id="194" w:author="Linden Ashcroft" w:date="2018-07-12T08:59:00Z">
            <w:rPr>
              <w:rFonts w:ascii="Scala" w:hAnsi="Scala"/>
              <w:lang w:val="en-GB"/>
            </w:rPr>
          </w:rPrChange>
        </w:rPr>
        <w:t xml:space="preserve">wind </w:t>
      </w:r>
      <w:r w:rsidRPr="00DF6D86">
        <w:rPr>
          <w:rPrChange w:id="195" w:author="Linden Ashcroft" w:date="2018-07-12T08:59:00Z">
            <w:rPr>
              <w:rFonts w:ascii="Scala" w:hAnsi="Scala"/>
              <w:lang w:val="en-GB"/>
            </w:rPr>
          </w:rPrChange>
        </w:rPr>
        <w:t>direction (WD), relative humidity (RH), dew point temperature (DP</w:t>
      </w:r>
      <w:r w:rsidR="00CE3B9A" w:rsidRPr="00DF6D86">
        <w:rPr>
          <w:rPrChange w:id="196" w:author="Linden Ashcroft" w:date="2018-07-12T08:59:00Z">
            <w:rPr>
              <w:rFonts w:ascii="Scala" w:hAnsi="Scala"/>
              <w:lang w:val="en-GB"/>
            </w:rPr>
          </w:rPrChange>
        </w:rPr>
        <w:t>) and</w:t>
      </w:r>
      <w:r w:rsidRPr="00DF6D86">
        <w:rPr>
          <w:rPrChange w:id="197" w:author="Linden Ashcroft" w:date="2018-07-12T08:59:00Z">
            <w:rPr>
              <w:rFonts w:ascii="Scala" w:hAnsi="Scala"/>
              <w:lang w:val="en-GB"/>
            </w:rPr>
          </w:rPrChange>
        </w:rPr>
        <w:t xml:space="preserve"> daily rainfall (RR)</w:t>
      </w:r>
      <w:ins w:id="198" w:author="Linden Ashcroft" w:date="2018-07-06T11:56:00Z">
        <w:r w:rsidR="00F073C2" w:rsidRPr="00DF6D86">
          <w:rPr>
            <w:rPrChange w:id="199" w:author="Linden Ashcroft" w:date="2018-07-12T08:59:00Z">
              <w:rPr>
                <w:rFonts w:ascii="Scala" w:hAnsi="Scala"/>
                <w:lang w:val="en-GB"/>
              </w:rPr>
            </w:rPrChange>
          </w:rPr>
          <w:t xml:space="preserve">, fresh snowfall (FS), and </w:t>
        </w:r>
      </w:ins>
      <w:del w:id="200" w:author="Linden Ashcroft" w:date="2018-07-06T11:56:00Z">
        <w:r w:rsidR="00CE3B9A" w:rsidRPr="00DF6D86" w:rsidDel="00F073C2">
          <w:rPr>
            <w:rPrChange w:id="201" w:author="Linden Ashcroft" w:date="2018-07-12T08:59:00Z">
              <w:rPr>
                <w:rFonts w:ascii="Scala" w:hAnsi="Scala"/>
                <w:lang w:val="en-GB"/>
              </w:rPr>
            </w:rPrChange>
          </w:rPr>
          <w:delText>. The non-ECVs were</w:delText>
        </w:r>
        <w:r w:rsidRPr="00DF6D86" w:rsidDel="00F073C2">
          <w:rPr>
            <w:rPrChange w:id="202" w:author="Linden Ashcroft" w:date="2018-07-12T08:59:00Z">
              <w:rPr>
                <w:rFonts w:ascii="Scala" w:hAnsi="Scala"/>
                <w:lang w:val="en-GB"/>
              </w:rPr>
            </w:rPrChange>
          </w:rPr>
          <w:delText xml:space="preserve"> </w:delText>
        </w:r>
      </w:del>
      <w:r w:rsidRPr="00DF6D86">
        <w:rPr>
          <w:rPrChange w:id="203" w:author="Linden Ashcroft" w:date="2018-07-12T08:59:00Z">
            <w:rPr>
              <w:rFonts w:ascii="Scala" w:hAnsi="Scala"/>
              <w:lang w:val="en-GB"/>
            </w:rPr>
          </w:rPrChange>
        </w:rPr>
        <w:t>snow depth (SD</w:t>
      </w:r>
      <w:ins w:id="204" w:author="Linden Ashcroft" w:date="2018-07-06T12:00:00Z">
        <w:r w:rsidR="00F073C2" w:rsidRPr="00DF6D86">
          <w:rPr>
            <w:rPrChange w:id="205" w:author="Linden Ashcroft" w:date="2018-07-12T08:59:00Z">
              <w:rPr>
                <w:rFonts w:ascii="Scala" w:hAnsi="Scala"/>
                <w:lang w:val="en-GB"/>
              </w:rPr>
            </w:rPrChange>
          </w:rPr>
          <w:t>).</w:t>
        </w:r>
        <w:r w:rsidR="00F073C2">
          <w:rPr>
            <w:rFonts w:ascii="Scala" w:hAnsi="Scala"/>
            <w:lang w:val="en-GB"/>
          </w:rPr>
          <w:t xml:space="preserve"> </w:t>
        </w:r>
      </w:ins>
      <w:del w:id="206" w:author="Linden Ashcroft" w:date="2018-07-06T12:02:00Z">
        <w:r w:rsidRPr="24616C93" w:rsidDel="00F073C2">
          <w:rPr>
            <w:rFonts w:ascii="Scala" w:hAnsi="Scala"/>
            <w:lang w:val="en-GB"/>
          </w:rPr>
          <w:delText>) and fresh snowfall (FS</w:delText>
        </w:r>
        <w:r w:rsidR="009B14BB" w:rsidDel="00F073C2">
          <w:rPr>
            <w:rFonts w:ascii="Scala" w:hAnsi="Scala"/>
            <w:lang w:val="en-GB"/>
          </w:rPr>
          <w:delText>)</w:delText>
        </w:r>
        <w:r w:rsidRPr="24616C93" w:rsidDel="00F073C2">
          <w:rPr>
            <w:rFonts w:ascii="Scala" w:hAnsi="Scala"/>
            <w:lang w:val="en-GB"/>
          </w:rPr>
          <w:delText xml:space="preserve">. </w:delText>
        </w:r>
      </w:del>
    </w:p>
    <w:p w14:paraId="725FC2F5" w14:textId="41E311F0" w:rsidR="00D763C3" w:rsidDel="0084785F" w:rsidRDefault="00FB52EB">
      <w:pPr>
        <w:rPr>
          <w:del w:id="207" w:author="Linden Ashcroft" w:date="2018-07-06T12:16:00Z"/>
          <w:lang w:val="en-GB"/>
        </w:rPr>
      </w:pPr>
      <w:r>
        <w:rPr>
          <w:lang w:val="en-GB"/>
        </w:rPr>
        <w:t>Next, we</w:t>
      </w:r>
      <w:r w:rsidR="007C0D53">
        <w:rPr>
          <w:lang w:val="en-GB"/>
        </w:rPr>
        <w:t xml:space="preserve"> </w:t>
      </w:r>
      <w:r w:rsidR="00D763C3">
        <w:rPr>
          <w:lang w:val="en-GB"/>
        </w:rPr>
        <w:t xml:space="preserve">examined other </w:t>
      </w:r>
      <w:r w:rsidR="008616F6">
        <w:rPr>
          <w:lang w:val="en-GB"/>
        </w:rPr>
        <w:t>sub-daily</w:t>
      </w:r>
      <w:r w:rsidR="00D763C3">
        <w:rPr>
          <w:lang w:val="en-GB"/>
        </w:rPr>
        <w:t xml:space="preserve"> data repositories where rescued observations are likely to be stored</w:t>
      </w:r>
      <w:r w:rsidR="0048169C">
        <w:rPr>
          <w:lang w:val="en-GB"/>
        </w:rPr>
        <w:t xml:space="preserve"> to further </w:t>
      </w:r>
      <w:del w:id="208" w:author="Linden Ashcroft" w:date="2018-07-12T12:00:00Z">
        <w:r w:rsidR="0048169C" w:rsidDel="00B42681">
          <w:rPr>
            <w:lang w:val="en-GB"/>
          </w:rPr>
          <w:delText>minimise</w:delText>
        </w:r>
      </w:del>
      <w:ins w:id="209" w:author="Linden Ashcroft" w:date="2018-07-12T12:00:00Z">
        <w:r w:rsidR="00B42681">
          <w:rPr>
            <w:lang w:val="en-GB"/>
          </w:rPr>
          <w:t>minimize</w:t>
        </w:r>
      </w:ins>
      <w:r w:rsidR="0048169C">
        <w:rPr>
          <w:lang w:val="en-GB"/>
        </w:rPr>
        <w:t xml:space="preserve"> potential duplication of data </w:t>
      </w:r>
      <w:r w:rsidR="000A30A9">
        <w:rPr>
          <w:lang w:val="en-GB"/>
        </w:rPr>
        <w:t>digitiz</w:t>
      </w:r>
      <w:r w:rsidR="0048169C">
        <w:rPr>
          <w:lang w:val="en-GB"/>
        </w:rPr>
        <w:t xml:space="preserve">ation efforts. We </w:t>
      </w:r>
      <w:r w:rsidR="007C0D53">
        <w:rPr>
          <w:lang w:val="en-GB"/>
        </w:rPr>
        <w:t>cross-referenced our MARS results with</w:t>
      </w:r>
      <w:r w:rsidR="0048169C">
        <w:rPr>
          <w:lang w:val="en-GB"/>
        </w:rPr>
        <w:t xml:space="preserve"> the station list of</w:t>
      </w:r>
      <w:r w:rsidR="00D763C3">
        <w:rPr>
          <w:lang w:val="en-GB"/>
        </w:rPr>
        <w:t xml:space="preserve"> the International Surface Pressure Databank </w:t>
      </w:r>
      <w:r w:rsidR="00846764">
        <w:rPr>
          <w:lang w:val="en-GB"/>
        </w:rPr>
        <w:t xml:space="preserve"> </w:t>
      </w:r>
      <w:r w:rsidR="00846764" w:rsidRPr="24616C93">
        <w:fldChar w:fldCharType="begin" w:fldLock="1"/>
      </w:r>
      <w:r w:rsidR="009930DF">
        <w:rPr>
          <w:lang w:val="en-GB"/>
        </w:rPr>
        <w:instrText>ADDIN CSL_CITATION { "citationItems" : [ { "id" : "ITEM-1", "itemData" : { "DOI" : "10.1002/gdj3.25", "ISSN" : "20496060", "author" : [ { "dropping-particle" : "", "family" : "Cram", "given" : "Thomas A.", "non-dropping-particle" : "", "parse-names" : false, "suffix" : "" }, { "dropping-particle" : "", "family" : "Compo", "given" : "Gilbert P.", "non-dropping-particle" : "", "parse-names" : false, "suffix" : "" }, { "dropping-particle" : "", "family" : "Yin", "given" : "Xungang", "non-dropping-particle" : "", "parse-names" : false, "suffix" : "" }, { "dropping-particle" : "", "family" : "Allan", "given" : "Robert J.", "non-dropping-particle" : "", "parse-names" : false, "suffix" : "" }, { "dropping-particle" : "", "family" : "McColl", "given" : "Chesley", "non-dropping-particle" : "", "parse-names" : false, "suffix" : "" }, { "dropping-particle" : "", "family" : "Vose", "given" : "Russell S.", "non-dropping-particle" : "", "parse-names" : false, "suffix" : "" }, { "dropping-particle" : "", "family" : "Whitaker", "given" : "Jeffrey S.", "non-dropping-particle" : "", "parse-names" : false, "suffix" : "" }, { "dropping-particle" : "", "family" : "Matsui", "given" : "Nobuki", "non-dropping-particle" : "", "parse-names" : false, "suffix" : "" }, { "dropping-particle" : "", "family" : "Ashcroft", "given" : "Linden", "non-dropping-particle" : "", "parse-names" : false, "suffix" : "" }, { "dropping-particle" : "", "family" : "Auchmann", "given" : "Renate", "non-dropping-particle" : "", "parse-names" : false, "suffix" : "" }, { "dropping-particle" : "", "family" : "Bessemoulin", "given" : "Pierre", "non-dropping-particle" : "", "parse-names" : false, "suffix" : "" }, { "dropping-particle" : "", "family" : "Brandsma", "given" : "Theo", "non-dropping-particle" : "", "parse-names" : false, "suffix" : "" }, { "dropping-particle" : "", "family" : "Brohan", "given" : "Philip", "non-dropping-particle" : "", "parse-names" : false, "suffix" : "" }, { "dropping-particle" : "", "family" : "Brunet", "given" : "Manola", "non-dropping-particle" : "", "parse-names" : false, "suffix" : "" }, { "dropping-particle" : "", "family" : "Comeaux", "given" : "Joseph", "non-dropping-particle" : "", "parse-names" : false, "suffix" : "" }, { "dropping-particle" : "", "family" : "Crouthamel", "given" : "Richard", "non-dropping-particle" : "", "parse-names" : false, "suffix" : "" }, { "dropping-particle" : "", "family" : "Gleason", "given" : "Byron E.", "non-dropping-particle" : "", "parse-names" : false, "suffix" : "" }, { "dropping-particle" : "", "family" : "Groisman", "given" : "Pavel Y.", "non-dropping-particle" : "", "parse-names" : false, "suffix" : "" }, { "dropping-particle" : "", "family" : "Hersbach", "given" : "Hans", "non-dropping-particle" : "", "parse-names" : false, "suffix" : "" }, { "dropping-particle" : "", "family" : "Jones", "given" : "Philip D.", "non-dropping-particle" : "", "parse-names" : false, "suffix" : "" }, { "dropping-particle" : "", "family" : "J\u00f3nsson", "given" : "Trausti", "non-dropping-particle" : "", "parse-names" : false, "suffix" : "" }, { "dropping-particle" : "", "family" : "Jourdain", "given" : "Sylvie", "non-dropping-particle" : "", "parse-names" : false, "suffix" : "" }, { "dropping-particle" : "", "family" : "Kelly", "given" : "Gail", "non-dropping-particle" : "", "parse-names" : false, "suffix" : "" }, { "dropping-particle" : "", "family" : "Knapp", "given" : "Kenneth R.",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tini", "given" : "Gianluca", "non-dropping-particle" : "", "parse-names" : false, "suffix" : "" }, { "dropping-particle" : "", "family" : "Lorrey", "given" : "Andrew", "non-dropping-particle" : "", "parse-names" : false, "suffix" : "" }, { "dropping-particle" : "", "family" : "Lott", "given" : "Neal", "non-dropping-particle" : "", "parse-names" : false, "suffix" : "" }, { "dropping-particle" : "", "family" : "Lubker", "given" : "Sandra J.", "non-dropping-particle" : "", "parse-names" : false, "suffix" : "" }, { "dropping-particle" : "", "family" : "Luterbacher", "given" : "J\u00fcrg", "non-dropping-particle" : "", "parse-names" : false, "suffix" : "" }, { "dropping-particle" : "", "family" : "Marshall", "given" : "Gareth J.", "non-dropping-particle" : "", "parse-names" : false, "suffix" : "" }, { "dropping-particle" : "", "family" : "Maugeri", "given" : "Maurizio", "non-dropping-particle" : "", "parse-names" : false, "suffix" : "" }, { "dropping-particle" : "", "family" : "Mock", "given" : "Cary J.", "non-dropping-particle" : "", "parse-names" : false, "suffix" : "" }, { "dropping-particle" : "", "family" : "Mok", "given" : "Hing Y.", "non-dropping-particle" : "", "parse-names" : false, "suffix" : "" }, { "dropping-particle" : "", "family" : "Nordli", "given" : "\u00d8yvind", "non-dropping-particle" : "", "parse-names" : false, "suffix" : "" }, { "dropping-particle" : "", "family" : "Rodwell", "given" : "Mark J.", "non-dropping-particle" : "", "parse-names" : false, "suffix" : "" }, { "dropping-particle" : "", "family" : "Ross", "given" : "Thomas F.", "non-dropping-particle" : "", "parse-names" : false, "suffix" : "" }, { "dropping-particle" : "", "family" : "Schuster", "given" : "Douglas", "non-dropping-particle" : "", "parse-names" : false, "suffix" : "" }, { "dropping-particle" : "", "family" : "Srnec", "given" : "Lidija", "non-dropping-particle" : "", "parse-names" : false, "suffix" : "" }, { "dropping-particle" : "", "family" : "Valente", "given" : "Maria Ant\u00f3nia", "non-dropping-particle" : "", "parse-names" : false, "suffix" : "" }, { "dropping-particle" : "", "family" : "Vizi", "given" : "Zsuzsanna", "non-dropping-particle" : "", "parse-names" : false, "suffix" : "" }, { "dropping-particle" : "", "family" : "Wang", "given" : "Xiaolan L.", "non-dropping-particle" : "", "parse-names" : false, "suffix" : "" }, { "dropping-particle" : "", "family" : "Westcott", "given" : "Nancy", "non-dropping-particle" : "", "parse-names" : false, "suffix" : "" }, { "dropping-particle" : "", "family" : "Woollen", "given" : "John S.", "non-dropping-particle" : "", "parse-names" : false, "suffix" : "" }, { "dropping-particle" : "", "family" : "Worley", "given" : "Steven J.", "non-dropping-particle" : "", "parse-names" : false, "suffix" : "" } ], "container-title" : "Geoscience Data Journal", "id" : "ITEM-1", "issue" : "1", "issued" : { "date-parts" : [ [ "2015", "7" ] ] }, "page" : "31-46", "title" : "The International Surface Pressure Databank version 2", "type" : "article-journal", "volume" : "2" }, "uris" : [ "http://www.mendeley.com/documents/?uuid=cd44c915-2571-330c-8f36-5888a8e19b84" ] } ], "mendeley" : { "formattedCitation" : "(Cram et al., 2015)", "manualFormatting" : "(ISPD, Cram et al., 2015)", "plainTextFormattedCitation" : "(Cram et al., 2015)", "previouslyFormattedCitation" : "(Cram et al., 2015)" }, "properties" : { "noteIndex" : 0 }, "schema" : "https://github.com/citation-style-language/schema/raw/master/csl-citation.json" }</w:instrText>
      </w:r>
      <w:r w:rsidR="00846764" w:rsidRPr="24616C93">
        <w:rPr>
          <w:lang w:val="en-GB"/>
        </w:rPr>
        <w:fldChar w:fldCharType="separate"/>
      </w:r>
      <w:r w:rsidR="00846764" w:rsidRPr="00846764">
        <w:rPr>
          <w:noProof/>
          <w:lang w:val="en-GB"/>
        </w:rPr>
        <w:t>(</w:t>
      </w:r>
      <w:r w:rsidR="007E5545">
        <w:rPr>
          <w:noProof/>
          <w:lang w:val="en-GB"/>
        </w:rPr>
        <w:t xml:space="preserve">ISPD, </w:t>
      </w:r>
      <w:r w:rsidR="00846764" w:rsidRPr="00846764">
        <w:rPr>
          <w:noProof/>
          <w:lang w:val="en-GB"/>
        </w:rPr>
        <w:t xml:space="preserve">Cram </w:t>
      </w:r>
      <w:r w:rsidR="00846764" w:rsidRPr="24616C93">
        <w:rPr>
          <w:i/>
          <w:iCs/>
          <w:noProof/>
          <w:lang w:val="en-GB"/>
        </w:rPr>
        <w:t>et al.</w:t>
      </w:r>
      <w:r w:rsidR="00846764" w:rsidRPr="00846764">
        <w:rPr>
          <w:noProof/>
          <w:lang w:val="en-GB"/>
        </w:rPr>
        <w:t>, 2015)</w:t>
      </w:r>
      <w:r w:rsidR="00846764" w:rsidRPr="24616C93">
        <w:fldChar w:fldCharType="end"/>
      </w:r>
      <w:r w:rsidR="00D763C3">
        <w:rPr>
          <w:lang w:val="en-GB"/>
        </w:rPr>
        <w:t xml:space="preserve">, </w:t>
      </w:r>
      <w:r w:rsidR="00CE3B9A">
        <w:rPr>
          <w:lang w:val="en-GB"/>
        </w:rPr>
        <w:t>t</w:t>
      </w:r>
      <w:r w:rsidR="00D763C3" w:rsidRPr="00E97DD1">
        <w:rPr>
          <w:lang w:val="en-GB"/>
        </w:rPr>
        <w:t xml:space="preserve">he </w:t>
      </w:r>
      <w:proofErr w:type="spellStart"/>
      <w:r w:rsidR="00D763C3" w:rsidRPr="00176609">
        <w:rPr>
          <w:lang w:val="en-GB"/>
        </w:rPr>
        <w:t>Koninklijk</w:t>
      </w:r>
      <w:proofErr w:type="spellEnd"/>
      <w:r w:rsidR="00D763C3" w:rsidRPr="00176609">
        <w:rPr>
          <w:lang w:val="en-GB"/>
        </w:rPr>
        <w:t xml:space="preserve"> </w:t>
      </w:r>
      <w:proofErr w:type="spellStart"/>
      <w:r w:rsidR="00D763C3" w:rsidRPr="00176609">
        <w:rPr>
          <w:lang w:val="en-GB"/>
        </w:rPr>
        <w:t>Nederlands</w:t>
      </w:r>
      <w:proofErr w:type="spellEnd"/>
      <w:r w:rsidR="00D763C3" w:rsidRPr="00176609">
        <w:rPr>
          <w:lang w:val="en-GB"/>
        </w:rPr>
        <w:t xml:space="preserve"> </w:t>
      </w:r>
      <w:proofErr w:type="spellStart"/>
      <w:r w:rsidR="00D763C3" w:rsidRPr="00176609">
        <w:rPr>
          <w:lang w:val="en-GB"/>
        </w:rPr>
        <w:t>Meteorologisch</w:t>
      </w:r>
      <w:proofErr w:type="spellEnd"/>
      <w:r w:rsidR="00D763C3" w:rsidRPr="00176609">
        <w:rPr>
          <w:lang w:val="en-GB"/>
        </w:rPr>
        <w:t xml:space="preserve"> </w:t>
      </w:r>
      <w:proofErr w:type="spellStart"/>
      <w:r w:rsidR="00D763C3" w:rsidRPr="00176609">
        <w:rPr>
          <w:lang w:val="en-GB"/>
        </w:rPr>
        <w:t>Instituut</w:t>
      </w:r>
      <w:proofErr w:type="spellEnd"/>
      <w:r w:rsidR="00D763C3" w:rsidRPr="00176609">
        <w:rPr>
          <w:lang w:val="en-GB"/>
        </w:rPr>
        <w:t xml:space="preserve"> </w:t>
      </w:r>
      <w:r w:rsidR="00D763C3">
        <w:rPr>
          <w:lang w:val="en-GB"/>
        </w:rPr>
        <w:t>(</w:t>
      </w:r>
      <w:r w:rsidR="00D763C3" w:rsidRPr="00E97DD1">
        <w:rPr>
          <w:lang w:val="en-GB"/>
        </w:rPr>
        <w:t>KNMI</w:t>
      </w:r>
      <w:r w:rsidR="00D763C3">
        <w:rPr>
          <w:lang w:val="en-GB"/>
        </w:rPr>
        <w:t>)</w:t>
      </w:r>
      <w:r w:rsidR="00D763C3" w:rsidRPr="00E97DD1">
        <w:rPr>
          <w:lang w:val="en-GB"/>
        </w:rPr>
        <w:t xml:space="preserve"> E</w:t>
      </w:r>
      <w:r w:rsidR="00D763C3">
        <w:rPr>
          <w:lang w:val="en-GB"/>
        </w:rPr>
        <w:t xml:space="preserve">uropean </w:t>
      </w:r>
      <w:r w:rsidR="00D763C3" w:rsidRPr="00E97DD1">
        <w:rPr>
          <w:lang w:val="en-GB"/>
        </w:rPr>
        <w:t>C</w:t>
      </w:r>
      <w:r w:rsidR="00D763C3">
        <w:rPr>
          <w:lang w:val="en-GB"/>
        </w:rPr>
        <w:t xml:space="preserve">limate </w:t>
      </w:r>
      <w:r w:rsidR="00D763C3" w:rsidRPr="00E97DD1">
        <w:rPr>
          <w:lang w:val="en-GB"/>
        </w:rPr>
        <w:t>A</w:t>
      </w:r>
      <w:r w:rsidR="00D763C3">
        <w:rPr>
          <w:lang w:val="en-GB"/>
        </w:rPr>
        <w:t xml:space="preserve">ssessment and </w:t>
      </w:r>
      <w:r w:rsidR="00D763C3" w:rsidRPr="00E97DD1">
        <w:rPr>
          <w:lang w:val="en-GB"/>
        </w:rPr>
        <w:t>D</w:t>
      </w:r>
      <w:r w:rsidR="00D763C3">
        <w:rPr>
          <w:lang w:val="en-GB"/>
        </w:rPr>
        <w:t>ataset</w:t>
      </w:r>
      <w:r w:rsidR="00D763C3" w:rsidRPr="00E97DD1">
        <w:rPr>
          <w:lang w:val="en-GB"/>
        </w:rPr>
        <w:t xml:space="preserve"> (</w:t>
      </w:r>
      <w:r w:rsidR="00D763C3">
        <w:rPr>
          <w:lang w:val="en-GB"/>
        </w:rPr>
        <w:t xml:space="preserve">ECA&amp;D: </w:t>
      </w:r>
      <w:hyperlink r:id="rId10" w:history="1">
        <w:r w:rsidR="00D763C3" w:rsidRPr="00E97DD1">
          <w:rPr>
            <w:rStyle w:val="Hyperlink"/>
            <w:rFonts w:ascii="Scala" w:hAnsi="Scala"/>
            <w:lang w:val="en-GB"/>
          </w:rPr>
          <w:t>http://eca.knmi.nl/</w:t>
        </w:r>
      </w:hyperlink>
      <w:r w:rsidR="00D763C3" w:rsidRPr="00E97DD1">
        <w:rPr>
          <w:lang w:val="en-GB"/>
        </w:rPr>
        <w:t>)</w:t>
      </w:r>
      <w:r w:rsidR="00D763C3">
        <w:rPr>
          <w:lang w:val="en-GB"/>
        </w:rPr>
        <w:t xml:space="preserve">, and the national climate data systems of countries whose data may not yet be in a multi-national repository. </w:t>
      </w:r>
      <w:proofErr w:type="gramStart"/>
      <w:r w:rsidR="00D763C3">
        <w:rPr>
          <w:lang w:val="en-GB"/>
        </w:rPr>
        <w:t>In particular, we</w:t>
      </w:r>
      <w:proofErr w:type="gramEnd"/>
      <w:r w:rsidR="00D763C3">
        <w:rPr>
          <w:lang w:val="en-GB"/>
        </w:rPr>
        <w:t xml:space="preserve"> </w:t>
      </w:r>
      <w:r w:rsidR="007C0D53">
        <w:rPr>
          <w:lang w:val="en-GB"/>
        </w:rPr>
        <w:t>examined the</w:t>
      </w:r>
      <w:r w:rsidR="00D763C3">
        <w:rPr>
          <w:lang w:val="en-GB"/>
        </w:rPr>
        <w:t xml:space="preserve"> data available f</w:t>
      </w:r>
      <w:r w:rsidR="00D763C3" w:rsidRPr="00CB664E">
        <w:rPr>
          <w:lang w:val="en-GB"/>
        </w:rPr>
        <w:t xml:space="preserve">rom </w:t>
      </w:r>
      <w:r w:rsidR="00D763C3">
        <w:rPr>
          <w:lang w:val="en-GB"/>
        </w:rPr>
        <w:t xml:space="preserve">the </w:t>
      </w:r>
      <w:ins w:id="210" w:author="Linden Ashcroft" w:date="2018-07-12T12:14:00Z">
        <w:r w:rsidR="004806A8">
          <w:rPr>
            <w:lang w:val="en-GB"/>
          </w:rPr>
          <w:t>n</w:t>
        </w:r>
      </w:ins>
      <w:del w:id="211" w:author="Linden Ashcroft" w:date="2018-07-12T12:14:00Z">
        <w:r w:rsidR="00D763C3" w:rsidDel="004806A8">
          <w:rPr>
            <w:lang w:val="en-GB"/>
          </w:rPr>
          <w:delText>N</w:delText>
        </w:r>
      </w:del>
      <w:r w:rsidR="00D763C3">
        <w:rPr>
          <w:lang w:val="en-GB"/>
        </w:rPr>
        <w:t xml:space="preserve">ational </w:t>
      </w:r>
      <w:ins w:id="212" w:author="Linden Ashcroft" w:date="2018-07-12T12:14:00Z">
        <w:r w:rsidR="004806A8">
          <w:rPr>
            <w:lang w:val="en-GB"/>
          </w:rPr>
          <w:t>c</w:t>
        </w:r>
      </w:ins>
      <w:del w:id="213" w:author="Linden Ashcroft" w:date="2018-07-12T12:14:00Z">
        <w:r w:rsidR="00D763C3" w:rsidDel="004806A8">
          <w:rPr>
            <w:lang w:val="en-GB"/>
          </w:rPr>
          <w:delText>C</w:delText>
        </w:r>
      </w:del>
      <w:r w:rsidR="00D763C3">
        <w:rPr>
          <w:lang w:val="en-GB"/>
        </w:rPr>
        <w:t xml:space="preserve">limate </w:t>
      </w:r>
      <w:ins w:id="214" w:author="Linden Ashcroft" w:date="2018-07-12T12:14:00Z">
        <w:r w:rsidR="004806A8">
          <w:rPr>
            <w:lang w:val="en-GB"/>
          </w:rPr>
          <w:t>d</w:t>
        </w:r>
      </w:ins>
      <w:del w:id="215" w:author="Linden Ashcroft" w:date="2018-07-12T12:14:00Z">
        <w:r w:rsidR="00D763C3" w:rsidDel="004806A8">
          <w:rPr>
            <w:lang w:val="en-GB"/>
          </w:rPr>
          <w:delText>D</w:delText>
        </w:r>
      </w:del>
      <w:r w:rsidR="00D763C3">
        <w:rPr>
          <w:lang w:val="en-GB"/>
        </w:rPr>
        <w:t xml:space="preserve">ata </w:t>
      </w:r>
      <w:ins w:id="216" w:author="Linden Ashcroft" w:date="2018-07-12T12:14:00Z">
        <w:r w:rsidR="004806A8">
          <w:rPr>
            <w:lang w:val="en-GB"/>
          </w:rPr>
          <w:t>m</w:t>
        </w:r>
      </w:ins>
      <w:del w:id="217" w:author="Linden Ashcroft" w:date="2018-07-12T12:14:00Z">
        <w:r w:rsidR="009B14BB" w:rsidDel="004806A8">
          <w:rPr>
            <w:lang w:val="en-GB"/>
          </w:rPr>
          <w:delText>M</w:delText>
        </w:r>
      </w:del>
      <w:r w:rsidR="009B14BB">
        <w:rPr>
          <w:lang w:val="en-GB"/>
        </w:rPr>
        <w:t xml:space="preserve">anagement </w:t>
      </w:r>
      <w:ins w:id="218" w:author="Linden Ashcroft" w:date="2018-07-12T12:14:00Z">
        <w:r w:rsidR="004806A8">
          <w:rPr>
            <w:lang w:val="en-GB"/>
          </w:rPr>
          <w:t>s</w:t>
        </w:r>
      </w:ins>
      <w:del w:id="219" w:author="Linden Ashcroft" w:date="2018-07-12T12:14:00Z">
        <w:r w:rsidR="00D763C3" w:rsidDel="004806A8">
          <w:rPr>
            <w:lang w:val="en-GB"/>
          </w:rPr>
          <w:delText>S</w:delText>
        </w:r>
      </w:del>
      <w:r w:rsidR="00D763C3">
        <w:rPr>
          <w:lang w:val="en-GB"/>
        </w:rPr>
        <w:t xml:space="preserve">ystems </w:t>
      </w:r>
      <w:del w:id="220" w:author="Linden Ashcroft" w:date="2018-07-12T12:13:00Z">
        <w:r w:rsidR="00D763C3" w:rsidDel="004806A8">
          <w:rPr>
            <w:lang w:val="en-GB"/>
          </w:rPr>
          <w:delText xml:space="preserve">(CDMS) </w:delText>
        </w:r>
      </w:del>
      <w:r w:rsidR="00D763C3">
        <w:rPr>
          <w:lang w:val="en-GB"/>
        </w:rPr>
        <w:t xml:space="preserve">of </w:t>
      </w:r>
      <w:ins w:id="221" w:author="Linden Ashcroft" w:date="2018-07-10T11:31:00Z">
        <w:r w:rsidR="006E636D">
          <w:rPr>
            <w:lang w:val="en-GB"/>
          </w:rPr>
          <w:t xml:space="preserve">countries that had not been included in previous regional data rescue projects, namely </w:t>
        </w:r>
      </w:ins>
      <w:r w:rsidR="00D763C3">
        <w:rPr>
          <w:lang w:val="en-GB"/>
        </w:rPr>
        <w:t>the</w:t>
      </w:r>
      <w:r w:rsidR="009B14BB">
        <w:rPr>
          <w:lang w:val="en-GB"/>
        </w:rPr>
        <w:t xml:space="preserve"> </w:t>
      </w:r>
      <w:r w:rsidR="009B14BB" w:rsidRPr="00A00A61">
        <w:rPr>
          <w:lang w:val="en-GB"/>
        </w:rPr>
        <w:t>Romanian Meteorological Administration (NMA-RO)</w:t>
      </w:r>
      <w:r w:rsidR="009B14BB">
        <w:rPr>
          <w:lang w:val="en-GB"/>
        </w:rPr>
        <w:t xml:space="preserve"> and the</w:t>
      </w:r>
      <w:r>
        <w:rPr>
          <w:lang w:val="en-GB"/>
        </w:rPr>
        <w:t xml:space="preserve"> </w:t>
      </w:r>
      <w:r w:rsidR="00D763C3" w:rsidRPr="00CB664E">
        <w:rPr>
          <w:lang w:val="en-GB"/>
        </w:rPr>
        <w:t>N</w:t>
      </w:r>
      <w:r w:rsidR="00323657">
        <w:rPr>
          <w:lang w:val="en-GB"/>
        </w:rPr>
        <w:t xml:space="preserve">ational </w:t>
      </w:r>
      <w:r w:rsidR="00D763C3" w:rsidRPr="00CB664E">
        <w:rPr>
          <w:lang w:val="en-GB"/>
        </w:rPr>
        <w:t>M</w:t>
      </w:r>
      <w:r w:rsidR="00323657">
        <w:rPr>
          <w:lang w:val="en-GB"/>
        </w:rPr>
        <w:t xml:space="preserve">eteorological and </w:t>
      </w:r>
      <w:r w:rsidR="00D763C3" w:rsidRPr="00CB664E">
        <w:rPr>
          <w:lang w:val="en-GB"/>
        </w:rPr>
        <w:t>H</w:t>
      </w:r>
      <w:r w:rsidR="00323657">
        <w:rPr>
          <w:lang w:val="en-GB"/>
        </w:rPr>
        <w:t xml:space="preserve">ydrological </w:t>
      </w:r>
      <w:r w:rsidR="00D763C3" w:rsidRPr="00CB664E">
        <w:rPr>
          <w:lang w:val="en-GB"/>
        </w:rPr>
        <w:t>S</w:t>
      </w:r>
      <w:r w:rsidR="00323657">
        <w:rPr>
          <w:lang w:val="en-GB"/>
        </w:rPr>
        <w:t>ervices (NMHS</w:t>
      </w:r>
      <w:r w:rsidR="009B14BB">
        <w:rPr>
          <w:lang w:val="en-GB"/>
        </w:rPr>
        <w:t>) of countries in the Western Balkans, including</w:t>
      </w:r>
      <w:r w:rsidR="00323657">
        <w:rPr>
          <w:lang w:val="en-GB"/>
        </w:rPr>
        <w:t xml:space="preserve"> </w:t>
      </w:r>
      <w:r w:rsidR="00D763C3">
        <w:rPr>
          <w:lang w:val="en-GB"/>
        </w:rPr>
        <w:t xml:space="preserve">Albania; Bosnia &amp; Herzegovina; </w:t>
      </w:r>
      <w:r>
        <w:rPr>
          <w:lang w:val="en-GB"/>
        </w:rPr>
        <w:t xml:space="preserve">the Republic of </w:t>
      </w:r>
      <w:r w:rsidR="00D763C3">
        <w:rPr>
          <w:lang w:val="en-GB"/>
        </w:rPr>
        <w:t>Macedonia; Montenegro</w:t>
      </w:r>
      <w:r w:rsidR="00254A54">
        <w:rPr>
          <w:lang w:val="en-GB"/>
        </w:rPr>
        <w:t>;</w:t>
      </w:r>
      <w:r w:rsidR="00D763C3">
        <w:rPr>
          <w:lang w:val="en-GB"/>
        </w:rPr>
        <w:t xml:space="preserve"> and </w:t>
      </w:r>
      <w:r w:rsidR="00846764">
        <w:rPr>
          <w:lang w:val="en-GB"/>
        </w:rPr>
        <w:t xml:space="preserve">the </w:t>
      </w:r>
      <w:r w:rsidR="00BD5546">
        <w:rPr>
          <w:lang w:val="en-GB"/>
        </w:rPr>
        <w:t>Republic of Serbia</w:t>
      </w:r>
      <w:r w:rsidR="009B14BB">
        <w:rPr>
          <w:lang w:val="en-GB"/>
        </w:rPr>
        <w:t>.</w:t>
      </w:r>
      <w:r w:rsidR="00D763C3">
        <w:rPr>
          <w:lang w:val="en-GB"/>
        </w:rPr>
        <w:t xml:space="preserve"> </w:t>
      </w:r>
    </w:p>
    <w:p w14:paraId="3114BC79" w14:textId="5B8C3D89" w:rsidR="00715064" w:rsidDel="0084785F" w:rsidRDefault="24616C93">
      <w:pPr>
        <w:rPr>
          <w:del w:id="222" w:author="Linden Ashcroft" w:date="2018-07-06T12:16:00Z"/>
          <w:lang w:val="en-GB"/>
        </w:rPr>
      </w:pPr>
      <w:r w:rsidRPr="24616C93">
        <w:rPr>
          <w:lang w:val="en-GB"/>
        </w:rPr>
        <w:t xml:space="preserve">With this data availability information, we were able to identify the Mediterranean, Eastern Europe and Scandinavia as three key sub-regions within the European sector where MARS and other data repositories were lacking in </w:t>
      </w:r>
      <w:r w:rsidR="008616F6">
        <w:rPr>
          <w:lang w:val="en-GB"/>
        </w:rPr>
        <w:t>sub-daily</w:t>
      </w:r>
      <w:r w:rsidRPr="24616C93">
        <w:rPr>
          <w:lang w:val="en-GB"/>
        </w:rPr>
        <w:t xml:space="preserve"> data</w:t>
      </w:r>
      <w:del w:id="223" w:author="Linden Ashcroft" w:date="2018-07-12T12:14:00Z">
        <w:r w:rsidRPr="24616C93" w:rsidDel="004806A8">
          <w:rPr>
            <w:lang w:val="en-GB"/>
          </w:rPr>
          <w:delText xml:space="preserve"> </w:delText>
        </w:r>
      </w:del>
      <w:ins w:id="224" w:author="Linden Ashcroft" w:date="2018-07-12T12:14:00Z">
        <w:r w:rsidR="004806A8">
          <w:rPr>
            <w:lang w:val="en-GB"/>
          </w:rPr>
          <w:t xml:space="preserve"> </w:t>
        </w:r>
      </w:ins>
      <w:del w:id="225" w:author="Linden Ashcroft" w:date="2018-07-12T12:14:00Z">
        <w:r w:rsidRPr="24616C93" w:rsidDel="004806A8">
          <w:rPr>
            <w:lang w:val="en-GB"/>
          </w:rPr>
          <w:delText>for reanalysis development</w:delText>
        </w:r>
      </w:del>
      <w:del w:id="226" w:author="Linden Ashcroft" w:date="2018-07-10T12:03:00Z">
        <w:r w:rsidRPr="24616C93" w:rsidDel="000F2CBF">
          <w:rPr>
            <w:lang w:val="en-GB"/>
          </w:rPr>
          <w:delText xml:space="preserve">, particularly </w:delText>
        </w:r>
      </w:del>
      <w:r w:rsidR="00FB52EB">
        <w:rPr>
          <w:lang w:val="en-GB"/>
        </w:rPr>
        <w:t>in</w:t>
      </w:r>
      <w:r w:rsidR="00FB52EB" w:rsidRPr="24616C93">
        <w:rPr>
          <w:lang w:val="en-GB"/>
        </w:rPr>
        <w:t xml:space="preserve"> </w:t>
      </w:r>
      <w:r w:rsidRPr="24616C93">
        <w:rPr>
          <w:lang w:val="en-GB"/>
        </w:rPr>
        <w:t>the post-</w:t>
      </w:r>
      <w:r w:rsidR="009B14BB" w:rsidRPr="24616C93">
        <w:rPr>
          <w:lang w:val="en-GB"/>
        </w:rPr>
        <w:t>19</w:t>
      </w:r>
      <w:r w:rsidR="00D368B0">
        <w:rPr>
          <w:lang w:val="en-GB"/>
        </w:rPr>
        <w:t>5</w:t>
      </w:r>
      <w:ins w:id="227" w:author="Linden Ashcroft" w:date="2018-07-12T12:14:00Z">
        <w:r w:rsidR="004806A8">
          <w:rPr>
            <w:lang w:val="en-GB"/>
          </w:rPr>
          <w:t>7</w:t>
        </w:r>
      </w:ins>
      <w:del w:id="228" w:author="Linden Ashcroft" w:date="2018-07-12T12:14:00Z">
        <w:r w:rsidR="009B14BB" w:rsidRPr="24616C93" w:rsidDel="004806A8">
          <w:rPr>
            <w:lang w:val="en-GB"/>
          </w:rPr>
          <w:delText>0</w:delText>
        </w:r>
      </w:del>
      <w:r w:rsidR="009B14BB" w:rsidRPr="24616C93">
        <w:rPr>
          <w:lang w:val="en-GB"/>
        </w:rPr>
        <w:t xml:space="preserve"> </w:t>
      </w:r>
      <w:r w:rsidRPr="24616C93">
        <w:rPr>
          <w:lang w:val="en-GB"/>
        </w:rPr>
        <w:t>period</w:t>
      </w:r>
      <w:r w:rsidR="00F03ACF">
        <w:rPr>
          <w:lang w:val="en-GB"/>
        </w:rPr>
        <w:t xml:space="preserve"> (Fig.</w:t>
      </w:r>
      <w:r w:rsidR="004B3B55">
        <w:rPr>
          <w:lang w:val="en-GB"/>
        </w:rPr>
        <w:t xml:space="preserve"> 1, Table S1)</w:t>
      </w:r>
      <w:r w:rsidRPr="24616C93">
        <w:rPr>
          <w:lang w:val="en-GB"/>
        </w:rPr>
        <w:t xml:space="preserve">. </w:t>
      </w:r>
    </w:p>
    <w:p w14:paraId="59A8BA8A" w14:textId="77777777" w:rsidR="0084785F" w:rsidRDefault="0084785F">
      <w:pPr>
        <w:rPr>
          <w:ins w:id="229" w:author="Linden Ashcroft" w:date="2018-07-06T12:16:00Z"/>
          <w:lang w:val="en-GB"/>
        </w:rPr>
      </w:pPr>
    </w:p>
    <w:p w14:paraId="0DEC0C53" w14:textId="4C5F9DF8" w:rsidR="002E3E65" w:rsidRDefault="00D368B0">
      <w:pPr>
        <w:rPr>
          <w:lang w:val="en-GB"/>
        </w:rPr>
      </w:pPr>
      <w:r>
        <w:rPr>
          <w:lang w:val="en-GB"/>
        </w:rPr>
        <w:lastRenderedPageBreak/>
        <w:t xml:space="preserve">The high percentage </w:t>
      </w:r>
      <w:r w:rsidR="004B3B55">
        <w:rPr>
          <w:lang w:val="en-GB"/>
        </w:rPr>
        <w:t>of</w:t>
      </w:r>
      <w:r>
        <w:rPr>
          <w:lang w:val="en-GB"/>
        </w:rPr>
        <w:t xml:space="preserve"> stations with data </w:t>
      </w:r>
      <w:r w:rsidR="00715064">
        <w:rPr>
          <w:lang w:val="en-GB"/>
        </w:rPr>
        <w:t xml:space="preserve">for less than </w:t>
      </w:r>
      <w:ins w:id="230" w:author="Linden Ashcroft" w:date="2018-07-10T11:30:00Z">
        <w:r w:rsidR="000506A1">
          <w:rPr>
            <w:lang w:val="en-GB"/>
          </w:rPr>
          <w:t>6</w:t>
        </w:r>
      </w:ins>
      <w:del w:id="231" w:author="Linden Ashcroft" w:date="2018-07-10T11:30:00Z">
        <w:r w:rsidR="00715064" w:rsidDel="000506A1">
          <w:rPr>
            <w:lang w:val="en-GB"/>
          </w:rPr>
          <w:delText>2</w:delText>
        </w:r>
      </w:del>
      <w:r w:rsidR="00715064">
        <w:rPr>
          <w:lang w:val="en-GB"/>
        </w:rPr>
        <w:t>0</w:t>
      </w:r>
      <w:r w:rsidR="00F03ACF">
        <w:rPr>
          <w:lang w:val="en-GB"/>
        </w:rPr>
        <w:t xml:space="preserve"> %</w:t>
      </w:r>
      <w:r w:rsidR="00715064">
        <w:rPr>
          <w:lang w:val="en-GB"/>
        </w:rPr>
        <w:t xml:space="preserve"> of the 195</w:t>
      </w:r>
      <w:ins w:id="232" w:author="Linden Ashcroft" w:date="2018-07-12T12:14:00Z">
        <w:r w:rsidR="004806A8">
          <w:rPr>
            <w:lang w:val="en-GB"/>
          </w:rPr>
          <w:t>7</w:t>
        </w:r>
      </w:ins>
      <w:del w:id="233" w:author="Linden Ashcroft" w:date="2018-07-12T12:14:00Z">
        <w:r w:rsidR="00715064" w:rsidDel="004806A8">
          <w:rPr>
            <w:lang w:val="en-GB"/>
          </w:rPr>
          <w:delText>0</w:delText>
        </w:r>
      </w:del>
      <w:r>
        <w:rPr>
          <w:lang w:val="en-GB"/>
        </w:rPr>
        <w:t>–2010 period</w:t>
      </w:r>
      <w:ins w:id="234" w:author="Linden Ashcroft" w:date="2018-07-10T11:30:00Z">
        <w:r w:rsidR="004806A8">
          <w:rPr>
            <w:lang w:val="en-GB"/>
          </w:rPr>
          <w:t xml:space="preserve"> in </w:t>
        </w:r>
        <w:r w:rsidR="000506A1">
          <w:rPr>
            <w:lang w:val="en-GB"/>
          </w:rPr>
          <w:t xml:space="preserve">MARS </w:t>
        </w:r>
      </w:ins>
      <w:del w:id="235" w:author="Linden Ashcroft" w:date="2018-07-12T12:14:00Z">
        <w:r w:rsidR="004B3B55" w:rsidDel="004806A8">
          <w:rPr>
            <w:lang w:val="en-GB"/>
          </w:rPr>
          <w:delText xml:space="preserve"> </w:delText>
        </w:r>
      </w:del>
      <w:r w:rsidR="004B3B55">
        <w:rPr>
          <w:lang w:val="en-GB"/>
        </w:rPr>
        <w:t>(</w:t>
      </w:r>
      <w:r w:rsidR="00F03ACF">
        <w:rPr>
          <w:lang w:val="en-GB"/>
        </w:rPr>
        <w:t>Fig.</w:t>
      </w:r>
      <w:r w:rsidR="004B3B55">
        <w:rPr>
          <w:lang w:val="en-GB"/>
        </w:rPr>
        <w:t xml:space="preserve"> 1)</w:t>
      </w:r>
      <w:r>
        <w:rPr>
          <w:lang w:val="en-GB"/>
        </w:rPr>
        <w:t xml:space="preserve"> illustrates the lack of </w:t>
      </w:r>
      <w:r w:rsidR="008616F6">
        <w:rPr>
          <w:lang w:val="en-GB"/>
        </w:rPr>
        <w:t>sub-daily</w:t>
      </w:r>
      <w:r>
        <w:rPr>
          <w:lang w:val="en-GB"/>
        </w:rPr>
        <w:t xml:space="preserve"> observations in these sectors.</w:t>
      </w:r>
      <w:r w:rsidR="002E3E65">
        <w:rPr>
          <w:lang w:val="en-GB"/>
        </w:rPr>
        <w:t xml:space="preserve"> </w:t>
      </w:r>
      <w:r w:rsidR="002E3E65" w:rsidRPr="24616C93">
        <w:rPr>
          <w:lang w:val="en-GB"/>
        </w:rPr>
        <w:t>Gaps are clear in the southern and eastern Mediterranean countries, Sweden and Norway</w:t>
      </w:r>
      <w:r w:rsidR="00715064">
        <w:rPr>
          <w:lang w:val="en-GB"/>
        </w:rPr>
        <w:t xml:space="preserve"> for the 1960s and 1970s</w:t>
      </w:r>
      <w:r w:rsidR="00B4675F">
        <w:rPr>
          <w:lang w:val="en-GB"/>
        </w:rPr>
        <w:t xml:space="preserve"> (Table S1)</w:t>
      </w:r>
      <w:r w:rsidR="002E3E65" w:rsidRPr="24616C93">
        <w:rPr>
          <w:lang w:val="en-GB"/>
        </w:rPr>
        <w:t>, as well as across the Balkan region.</w:t>
      </w:r>
      <w:ins w:id="236" w:author="Linden Ashcroft" w:date="2018-07-12T12:15:00Z">
        <w:r w:rsidR="004806A8">
          <w:rPr>
            <w:lang w:val="en-GB"/>
          </w:rPr>
          <w:t xml:space="preserve"> Similar results were found when interrogating ISPD (not shown).</w:t>
        </w:r>
      </w:ins>
      <w:r w:rsidR="002E3E65" w:rsidRPr="24616C93">
        <w:rPr>
          <w:lang w:val="en-GB"/>
        </w:rPr>
        <w:t xml:space="preserve"> </w:t>
      </w:r>
      <w:r>
        <w:rPr>
          <w:lang w:val="en-GB"/>
        </w:rPr>
        <w:t>The relatively dense spatial coverage of the stations</w:t>
      </w:r>
      <w:ins w:id="237" w:author="Linden Ashcroft" w:date="2018-07-10T12:03:00Z">
        <w:r w:rsidR="00D8423F">
          <w:rPr>
            <w:lang w:val="en-GB"/>
          </w:rPr>
          <w:t xml:space="preserve"> with less than 60 % data cove</w:t>
        </w:r>
      </w:ins>
      <w:ins w:id="238" w:author="Linden Ashcroft" w:date="2018-07-12T12:14:00Z">
        <w:r w:rsidR="004806A8">
          <w:rPr>
            <w:lang w:val="en-GB"/>
          </w:rPr>
          <w:t>r</w:t>
        </w:r>
      </w:ins>
      <w:ins w:id="239" w:author="Linden Ashcroft" w:date="2018-07-10T12:03:00Z">
        <w:r w:rsidR="004806A8">
          <w:rPr>
            <w:lang w:val="en-GB"/>
          </w:rPr>
          <w:t xml:space="preserve">age </w:t>
        </w:r>
      </w:ins>
      <w:del w:id="240" w:author="Linden Ashcroft" w:date="2018-07-12T12:14:00Z">
        <w:r w:rsidDel="004806A8">
          <w:rPr>
            <w:lang w:val="en-GB"/>
          </w:rPr>
          <w:delText xml:space="preserve"> </w:delText>
        </w:r>
      </w:del>
      <w:r>
        <w:rPr>
          <w:lang w:val="en-GB"/>
        </w:rPr>
        <w:t xml:space="preserve">also suggests </w:t>
      </w:r>
      <w:del w:id="241" w:author="Linden Ashcroft" w:date="2018-07-12T12:15:00Z">
        <w:r w:rsidDel="004806A8">
          <w:rPr>
            <w:lang w:val="en-GB"/>
          </w:rPr>
          <w:delText xml:space="preserve">there is a high likelihood </w:delText>
        </w:r>
      </w:del>
      <w:r>
        <w:rPr>
          <w:lang w:val="en-GB"/>
        </w:rPr>
        <w:t xml:space="preserve">that </w:t>
      </w:r>
      <w:ins w:id="242" w:author="Linden Ashcroft" w:date="2018-07-12T12:15:00Z">
        <w:r w:rsidR="004806A8">
          <w:rPr>
            <w:lang w:val="en-GB"/>
          </w:rPr>
          <w:t xml:space="preserve">sub-daily </w:t>
        </w:r>
      </w:ins>
      <w:r>
        <w:rPr>
          <w:lang w:val="en-GB"/>
        </w:rPr>
        <w:t>observations</w:t>
      </w:r>
      <w:ins w:id="243" w:author="Linden Ashcroft" w:date="2018-07-12T12:15:00Z">
        <w:r w:rsidR="004806A8">
          <w:rPr>
            <w:lang w:val="en-GB"/>
          </w:rPr>
          <w:t xml:space="preserve"> may</w:t>
        </w:r>
      </w:ins>
      <w:r>
        <w:rPr>
          <w:lang w:val="en-GB"/>
        </w:rPr>
        <w:t xml:space="preserve"> have been taken at many places in these </w:t>
      </w:r>
      <w:proofErr w:type="gramStart"/>
      <w:r>
        <w:rPr>
          <w:lang w:val="en-GB"/>
        </w:rPr>
        <w:t>regions, but</w:t>
      </w:r>
      <w:proofErr w:type="gramEnd"/>
      <w:r>
        <w:rPr>
          <w:lang w:val="en-GB"/>
        </w:rPr>
        <w:t xml:space="preserve"> have not yet been made av</w:t>
      </w:r>
      <w:r w:rsidR="00FB52EB">
        <w:rPr>
          <w:lang w:val="en-GB"/>
        </w:rPr>
        <w:t>ailable in a standardised format.</w:t>
      </w:r>
      <w:r>
        <w:rPr>
          <w:lang w:val="en-GB"/>
        </w:rPr>
        <w:t xml:space="preserve"> </w:t>
      </w:r>
    </w:p>
    <w:p w14:paraId="644BAE18" w14:textId="7C511AF8" w:rsidR="00D763C3" w:rsidRDefault="24616C93" w:rsidP="002E3E65">
      <w:pPr>
        <w:pStyle w:val="Heading2"/>
      </w:pPr>
      <w:r w:rsidRPr="24616C93">
        <w:t>Locating</w:t>
      </w:r>
      <w:r w:rsidR="00254A54">
        <w:t xml:space="preserve"> and assessing scans of </w:t>
      </w:r>
      <w:r w:rsidR="008616F6">
        <w:t>sub-daily</w:t>
      </w:r>
      <w:r w:rsidRPr="24616C93">
        <w:t xml:space="preserve"> data sources</w:t>
      </w:r>
    </w:p>
    <w:p w14:paraId="7ACDFFD5" w14:textId="597020F9" w:rsidR="00CE7146" w:rsidRDefault="00CE6DF0" w:rsidP="24616C93">
      <w:r>
        <w:t xml:space="preserve">As well as identifying gaps in the </w:t>
      </w:r>
      <w:r w:rsidR="000A30A9">
        <w:t>digitiz</w:t>
      </w:r>
      <w:r>
        <w:t xml:space="preserve">ed </w:t>
      </w:r>
      <w:r w:rsidR="008616F6">
        <w:t>sub-daily</w:t>
      </w:r>
      <w:r>
        <w:t xml:space="preserve"> record</w:t>
      </w:r>
      <w:r w:rsidR="00D368B0">
        <w:t xml:space="preserve"> available for Europe</w:t>
      </w:r>
      <w:r>
        <w:t>, we also need</w:t>
      </w:r>
      <w:r w:rsidR="00D368B0">
        <w:t>ed</w:t>
      </w:r>
      <w:r>
        <w:t xml:space="preserve"> to locate sources of un</w:t>
      </w:r>
      <w:r w:rsidR="000A30A9">
        <w:t>digitiz</w:t>
      </w:r>
      <w:r>
        <w:t xml:space="preserve">ed </w:t>
      </w:r>
      <w:r w:rsidR="008616F6">
        <w:t>sub-daily</w:t>
      </w:r>
      <w:r>
        <w:t xml:space="preserve"> data. We undertook extensive consultation with NM</w:t>
      </w:r>
      <w:r w:rsidR="00C05F94">
        <w:t>H</w:t>
      </w:r>
      <w:r>
        <w:t xml:space="preserve">S across the three identified regions of poor data coverage, </w:t>
      </w:r>
      <w:proofErr w:type="gramStart"/>
      <w:r>
        <w:t>in an attempt to</w:t>
      </w:r>
      <w:proofErr w:type="gramEnd"/>
      <w:r>
        <w:t xml:space="preserve"> identify and recover paper or scanned data sources suitable for </w:t>
      </w:r>
      <w:r w:rsidR="000A30A9">
        <w:t>digitiz</w:t>
      </w:r>
      <w:r>
        <w:t>ation.</w:t>
      </w:r>
      <w:r w:rsidR="001F7BD9">
        <w:t xml:space="preserve"> </w:t>
      </w:r>
      <w:r w:rsidR="00BD5546">
        <w:t xml:space="preserve">Priorities were given to data sources </w:t>
      </w:r>
      <w:r w:rsidR="00CE5BEC">
        <w:t xml:space="preserve">already </w:t>
      </w:r>
      <w:r w:rsidR="00BD5546">
        <w:t xml:space="preserve">available as scanned images, and stations </w:t>
      </w:r>
      <w:del w:id="244" w:author="Linden Ashcroft" w:date="2018-07-12T12:16:00Z">
        <w:r w:rsidR="00BD5546" w:rsidDel="004806A8">
          <w:delText>with variables</w:delText>
        </w:r>
      </w:del>
      <w:ins w:id="245" w:author="Linden Ashcroft" w:date="2018-07-12T12:16:00Z">
        <w:r w:rsidR="004806A8">
          <w:t>where the selected ECVs were recorded</w:t>
        </w:r>
      </w:ins>
      <w:r w:rsidR="00BD5546">
        <w:t xml:space="preserve"> </w:t>
      </w:r>
      <w:del w:id="246" w:author="Linden Ashcroft" w:date="2018-07-12T12:13:00Z">
        <w:r w:rsidR="00BD5546" w:rsidDel="004806A8">
          <w:delText xml:space="preserve">identified as important for the development and verification of regional reanalyses </w:delText>
        </w:r>
      </w:del>
      <w:r w:rsidR="00BD5546">
        <w:t xml:space="preserve">(see Sect. 2.1). </w:t>
      </w:r>
      <w:r w:rsidR="001F7BD9" w:rsidRPr="00DF6D86">
        <w:rPr>
          <w:rPrChange w:id="247" w:author="Linden Ashcroft" w:date="2018-07-12T08:59:00Z">
            <w:rPr>
              <w:rFonts w:ascii="Scala" w:hAnsi="Scala"/>
              <w:lang w:val="en-GB"/>
            </w:rPr>
          </w:rPrChange>
        </w:rPr>
        <w:t xml:space="preserve">Recovered </w:t>
      </w:r>
      <w:r w:rsidR="00CD44C7" w:rsidRPr="00DF6D86">
        <w:rPr>
          <w:rPrChange w:id="248" w:author="Linden Ashcroft" w:date="2018-07-12T08:59:00Z">
            <w:rPr>
              <w:rFonts w:ascii="Scala" w:hAnsi="Scala"/>
              <w:lang w:val="en-GB"/>
            </w:rPr>
          </w:rPrChange>
        </w:rPr>
        <w:t xml:space="preserve">precipitation </w:t>
      </w:r>
      <w:r w:rsidR="001F7BD9" w:rsidRPr="00DF6D86">
        <w:rPr>
          <w:rPrChange w:id="249" w:author="Linden Ashcroft" w:date="2018-07-12T08:59:00Z">
            <w:rPr>
              <w:rFonts w:ascii="Scala" w:hAnsi="Scala"/>
              <w:lang w:val="en-GB"/>
            </w:rPr>
          </w:rPrChange>
        </w:rPr>
        <w:t xml:space="preserve">observations from NMA-RO were </w:t>
      </w:r>
      <w:r w:rsidR="000A30A9" w:rsidRPr="00DF6D86">
        <w:rPr>
          <w:rPrChange w:id="250" w:author="Linden Ashcroft" w:date="2018-07-12T08:59:00Z">
            <w:rPr>
              <w:rFonts w:ascii="Scala" w:hAnsi="Scala"/>
              <w:lang w:val="en-GB"/>
            </w:rPr>
          </w:rPrChange>
        </w:rPr>
        <w:t>digitiz</w:t>
      </w:r>
      <w:r w:rsidR="001F7BD9" w:rsidRPr="00DF6D86">
        <w:rPr>
          <w:rPrChange w:id="251" w:author="Linden Ashcroft" w:date="2018-07-12T08:59:00Z">
            <w:rPr>
              <w:rFonts w:ascii="Scala" w:hAnsi="Scala"/>
              <w:lang w:val="en-GB"/>
            </w:rPr>
          </w:rPrChange>
        </w:rPr>
        <w:t xml:space="preserve">ed internally, and then provided to us in </w:t>
      </w:r>
      <w:r w:rsidR="000A30A9" w:rsidRPr="00DF6D86">
        <w:rPr>
          <w:rPrChange w:id="252" w:author="Linden Ashcroft" w:date="2018-07-12T08:59:00Z">
            <w:rPr>
              <w:rFonts w:ascii="Scala" w:hAnsi="Scala"/>
              <w:lang w:val="en-GB"/>
            </w:rPr>
          </w:rPrChange>
        </w:rPr>
        <w:t>digitiz</w:t>
      </w:r>
      <w:r w:rsidR="001F7BD9" w:rsidRPr="00DF6D86">
        <w:rPr>
          <w:rPrChange w:id="253" w:author="Linden Ashcroft" w:date="2018-07-12T08:59:00Z">
            <w:rPr>
              <w:rFonts w:ascii="Scala" w:hAnsi="Scala"/>
              <w:lang w:val="en-GB"/>
            </w:rPr>
          </w:rPrChange>
        </w:rPr>
        <w:t xml:space="preserve">ed </w:t>
      </w:r>
      <w:proofErr w:type="gramStart"/>
      <w:r w:rsidR="001F7BD9" w:rsidRPr="00DF6D86">
        <w:rPr>
          <w:rPrChange w:id="254" w:author="Linden Ashcroft" w:date="2018-07-12T08:59:00Z">
            <w:rPr>
              <w:rFonts w:ascii="Scala" w:hAnsi="Scala"/>
              <w:lang w:val="en-GB"/>
            </w:rPr>
          </w:rPrChange>
        </w:rPr>
        <w:t>quality controlled</w:t>
      </w:r>
      <w:proofErr w:type="gramEnd"/>
      <w:r w:rsidR="001F7BD9" w:rsidRPr="00DF6D86">
        <w:rPr>
          <w:rPrChange w:id="255" w:author="Linden Ashcroft" w:date="2018-07-12T08:59:00Z">
            <w:rPr>
              <w:rFonts w:ascii="Scala" w:hAnsi="Scala"/>
              <w:lang w:val="en-GB"/>
            </w:rPr>
          </w:rPrChange>
        </w:rPr>
        <w:t xml:space="preserve"> format</w:t>
      </w:r>
      <w:r w:rsidR="00CD44C7" w:rsidRPr="00DF6D86">
        <w:rPr>
          <w:rPrChange w:id="256" w:author="Linden Ashcroft" w:date="2018-07-12T08:59:00Z">
            <w:rPr>
              <w:rFonts w:ascii="Scala" w:hAnsi="Scala"/>
              <w:lang w:val="en-GB"/>
            </w:rPr>
          </w:rPrChange>
        </w:rPr>
        <w:t xml:space="preserve">, using a similar quality control format to </w:t>
      </w:r>
      <w:ins w:id="257" w:author="Linden Ashcroft" w:date="2018-07-12T12:16:00Z">
        <w:r w:rsidR="004806A8">
          <w:t>that used in this study</w:t>
        </w:r>
      </w:ins>
      <w:del w:id="258" w:author="Linden Ashcroft" w:date="2018-07-12T12:16:00Z">
        <w:r w:rsidR="00CD44C7" w:rsidRPr="00DF6D86" w:rsidDel="004806A8">
          <w:rPr>
            <w:rPrChange w:id="259" w:author="Linden Ashcroft" w:date="2018-07-12T08:59:00Z">
              <w:rPr>
                <w:rFonts w:ascii="Scala" w:hAnsi="Scala"/>
                <w:lang w:val="en-GB"/>
              </w:rPr>
            </w:rPrChange>
          </w:rPr>
          <w:delText>ours</w:delText>
        </w:r>
      </w:del>
      <w:r w:rsidR="00CD44C7" w:rsidRPr="00DF6D86">
        <w:rPr>
          <w:rPrChange w:id="260" w:author="Linden Ashcroft" w:date="2018-07-12T08:59:00Z">
            <w:rPr>
              <w:rFonts w:ascii="Scala" w:hAnsi="Scala"/>
              <w:lang w:val="en-GB"/>
            </w:rPr>
          </w:rPrChange>
        </w:rPr>
        <w:t xml:space="preserve"> (see </w:t>
      </w:r>
      <w:r w:rsidR="00F03ACF" w:rsidRPr="00DF6D86">
        <w:rPr>
          <w:rPrChange w:id="261" w:author="Linden Ashcroft" w:date="2018-07-12T08:59:00Z">
            <w:rPr>
              <w:rFonts w:ascii="Scala" w:hAnsi="Scala"/>
              <w:lang w:val="en-GB"/>
            </w:rPr>
          </w:rPrChange>
        </w:rPr>
        <w:t>Sect.</w:t>
      </w:r>
      <w:r w:rsidR="00CD44C7" w:rsidRPr="00DF6D86">
        <w:rPr>
          <w:rPrChange w:id="262" w:author="Linden Ashcroft" w:date="2018-07-12T08:59:00Z">
            <w:rPr>
              <w:rFonts w:ascii="Scala" w:hAnsi="Scala"/>
              <w:lang w:val="en-GB"/>
            </w:rPr>
          </w:rPrChange>
        </w:rPr>
        <w:t xml:space="preserve"> 3.2)</w:t>
      </w:r>
      <w:r w:rsidR="001F7BD9" w:rsidRPr="00DF6D86">
        <w:rPr>
          <w:rPrChange w:id="263" w:author="Linden Ashcroft" w:date="2018-07-12T08:59:00Z">
            <w:rPr>
              <w:rFonts w:ascii="Scala" w:hAnsi="Scala"/>
              <w:lang w:val="en-GB"/>
            </w:rPr>
          </w:rPrChange>
        </w:rPr>
        <w:t xml:space="preserve">. </w:t>
      </w:r>
      <w:r w:rsidRPr="00DF6D86">
        <w:t xml:space="preserve"> </w:t>
      </w:r>
      <w:r w:rsidR="002E3E65" w:rsidRPr="00DF6D86">
        <w:rPr>
          <w:rPrChange w:id="264" w:author="Linden Ashcroft" w:date="2018-07-12T08:59:00Z">
            <w:rPr>
              <w:rFonts w:ascii="Scala" w:hAnsi="Scala"/>
              <w:lang w:val="en-GB"/>
            </w:rPr>
          </w:rPrChange>
        </w:rPr>
        <w:t>Discussion with the Norway and Swedish NMHS uncovered data for these countries</w:t>
      </w:r>
      <w:r w:rsidR="00297C0A" w:rsidRPr="00DF6D86">
        <w:rPr>
          <w:rPrChange w:id="265" w:author="Linden Ashcroft" w:date="2018-07-12T08:59:00Z">
            <w:rPr>
              <w:rFonts w:ascii="Scala" w:hAnsi="Scala"/>
              <w:lang w:val="en-GB"/>
            </w:rPr>
          </w:rPrChange>
        </w:rPr>
        <w:t xml:space="preserve"> that</w:t>
      </w:r>
      <w:r w:rsidR="002E3E65" w:rsidRPr="00DF6D86">
        <w:rPr>
          <w:rPrChange w:id="266" w:author="Linden Ashcroft" w:date="2018-07-12T08:59:00Z">
            <w:rPr>
              <w:rFonts w:ascii="Scala" w:hAnsi="Scala"/>
              <w:lang w:val="en-GB"/>
            </w:rPr>
          </w:rPrChange>
        </w:rPr>
        <w:t xml:space="preserve"> had been </w:t>
      </w:r>
      <w:proofErr w:type="gramStart"/>
      <w:r w:rsidR="000A30A9" w:rsidRPr="00DF6D86">
        <w:rPr>
          <w:rPrChange w:id="267" w:author="Linden Ashcroft" w:date="2018-07-12T08:59:00Z">
            <w:rPr>
              <w:rFonts w:ascii="Scala" w:hAnsi="Scala"/>
              <w:lang w:val="en-GB"/>
            </w:rPr>
          </w:rPrChange>
        </w:rPr>
        <w:t>digitiz</w:t>
      </w:r>
      <w:r w:rsidR="002E3E65" w:rsidRPr="00DF6D86">
        <w:rPr>
          <w:rPrChange w:id="268" w:author="Linden Ashcroft" w:date="2018-07-12T08:59:00Z">
            <w:rPr>
              <w:rFonts w:ascii="Scala" w:hAnsi="Scala"/>
              <w:lang w:val="en-GB"/>
            </w:rPr>
          </w:rPrChange>
        </w:rPr>
        <w:t>ed, but</w:t>
      </w:r>
      <w:proofErr w:type="gramEnd"/>
      <w:r w:rsidR="002E3E65" w:rsidRPr="00DF6D86">
        <w:rPr>
          <w:rPrChange w:id="269" w:author="Linden Ashcroft" w:date="2018-07-12T08:59:00Z">
            <w:rPr>
              <w:rFonts w:ascii="Scala" w:hAnsi="Scala"/>
              <w:lang w:val="en-GB"/>
            </w:rPr>
          </w:rPrChange>
        </w:rPr>
        <w:t xml:space="preserve"> were not yet provided to international data repositories. </w:t>
      </w:r>
      <w:r w:rsidR="00715064" w:rsidRPr="00DF6D86">
        <w:rPr>
          <w:rPrChange w:id="270" w:author="Linden Ashcroft" w:date="2018-07-12T08:59:00Z">
            <w:rPr>
              <w:rFonts w:ascii="Scala" w:hAnsi="Scala"/>
              <w:lang w:val="en-GB"/>
            </w:rPr>
          </w:rPrChange>
        </w:rPr>
        <w:t>Similarly, the Catalan Meteorological Service</w:t>
      </w:r>
      <w:r w:rsidR="00CD44C7" w:rsidRPr="00DF6D86">
        <w:rPr>
          <w:rPrChange w:id="271" w:author="Linden Ashcroft" w:date="2018-07-12T08:59:00Z">
            <w:rPr>
              <w:rFonts w:ascii="Scala" w:hAnsi="Scala"/>
              <w:lang w:val="en-GB"/>
            </w:rPr>
          </w:rPrChange>
        </w:rPr>
        <w:t xml:space="preserve"> (</w:t>
      </w:r>
      <w:proofErr w:type="spellStart"/>
      <w:r w:rsidR="00CD44C7" w:rsidRPr="00DF6D86">
        <w:rPr>
          <w:rPrChange w:id="272" w:author="Linden Ashcroft" w:date="2018-07-12T08:59:00Z">
            <w:rPr>
              <w:rFonts w:ascii="Scala" w:hAnsi="Scala"/>
              <w:lang w:val="en-GB"/>
            </w:rPr>
          </w:rPrChange>
        </w:rPr>
        <w:t>MeteoCat</w:t>
      </w:r>
      <w:proofErr w:type="spellEnd"/>
      <w:r w:rsidR="00CD44C7" w:rsidRPr="00DF6D86">
        <w:rPr>
          <w:rPrChange w:id="273" w:author="Linden Ashcroft" w:date="2018-07-12T08:59:00Z">
            <w:rPr>
              <w:rFonts w:ascii="Scala" w:hAnsi="Scala"/>
              <w:lang w:val="en-GB"/>
            </w:rPr>
          </w:rPrChange>
        </w:rPr>
        <w:t>)</w:t>
      </w:r>
      <w:r w:rsidR="00715064" w:rsidRPr="00DF6D86">
        <w:rPr>
          <w:rPrChange w:id="274" w:author="Linden Ashcroft" w:date="2018-07-12T08:59:00Z">
            <w:rPr>
              <w:rFonts w:ascii="Scala" w:hAnsi="Scala"/>
              <w:lang w:val="en-GB"/>
            </w:rPr>
          </w:rPrChange>
        </w:rPr>
        <w:t xml:space="preserve">, which has an open data policy, </w:t>
      </w:r>
      <w:del w:id="275" w:author="Linden Ashcroft" w:date="2018-07-12T12:16:00Z">
        <w:r w:rsidR="00715064" w:rsidRPr="00DF6D86" w:rsidDel="004806A8">
          <w:rPr>
            <w:rPrChange w:id="276" w:author="Linden Ashcroft" w:date="2018-07-12T08:59:00Z">
              <w:rPr>
                <w:rFonts w:ascii="Scala" w:hAnsi="Scala"/>
                <w:lang w:val="en-GB"/>
              </w:rPr>
            </w:rPrChange>
          </w:rPr>
          <w:delText>offered us</w:delText>
        </w:r>
      </w:del>
      <w:ins w:id="277" w:author="Linden Ashcroft" w:date="2018-07-12T12:16:00Z">
        <w:r w:rsidR="004806A8">
          <w:t>provided</w:t>
        </w:r>
      </w:ins>
      <w:r w:rsidR="00715064" w:rsidRPr="00DF6D86">
        <w:rPr>
          <w:rPrChange w:id="278" w:author="Linden Ashcroft" w:date="2018-07-12T08:59:00Z">
            <w:rPr>
              <w:rFonts w:ascii="Scala" w:hAnsi="Scala"/>
              <w:lang w:val="en-GB"/>
            </w:rPr>
          </w:rPrChange>
        </w:rPr>
        <w:t xml:space="preserve"> their </w:t>
      </w:r>
      <w:r w:rsidR="000A30A9" w:rsidRPr="00DF6D86">
        <w:rPr>
          <w:rPrChange w:id="279" w:author="Linden Ashcroft" w:date="2018-07-12T08:59:00Z">
            <w:rPr>
              <w:rFonts w:ascii="Scala" w:hAnsi="Scala"/>
              <w:lang w:val="en-GB"/>
            </w:rPr>
          </w:rPrChange>
        </w:rPr>
        <w:t>digitiz</w:t>
      </w:r>
      <w:r w:rsidR="00715064" w:rsidRPr="00DF6D86">
        <w:rPr>
          <w:rPrChange w:id="280" w:author="Linden Ashcroft" w:date="2018-07-12T08:59:00Z">
            <w:rPr>
              <w:rFonts w:ascii="Scala" w:hAnsi="Scala"/>
              <w:lang w:val="en-GB"/>
            </w:rPr>
          </w:rPrChange>
        </w:rPr>
        <w:t xml:space="preserve">ed data for the recent period </w:t>
      </w:r>
      <w:r w:rsidR="00FB52EB" w:rsidRPr="00DF6D86">
        <w:rPr>
          <w:rPrChange w:id="281" w:author="Linden Ashcroft" w:date="2018-07-12T08:59:00Z">
            <w:rPr>
              <w:rFonts w:ascii="Scala" w:hAnsi="Scala"/>
              <w:lang w:val="en-GB"/>
            </w:rPr>
          </w:rPrChange>
        </w:rPr>
        <w:t>1998</w:t>
      </w:r>
      <w:r w:rsidR="00254A54" w:rsidRPr="00DF6D86">
        <w:rPr>
          <w:rFonts w:hint="eastAsia"/>
          <w:rPrChange w:id="282" w:author="Linden Ashcroft" w:date="2018-07-12T08:59:00Z">
            <w:rPr>
              <w:rFonts w:ascii="Scala" w:hAnsi="Scala" w:hint="eastAsia"/>
              <w:lang w:val="en-GB"/>
            </w:rPr>
          </w:rPrChange>
        </w:rPr>
        <w:t>–</w:t>
      </w:r>
      <w:r w:rsidR="00715064" w:rsidRPr="00DF6D86">
        <w:rPr>
          <w:rPrChange w:id="283" w:author="Linden Ashcroft" w:date="2018-07-12T08:59:00Z">
            <w:rPr>
              <w:rFonts w:ascii="Scala" w:hAnsi="Scala"/>
              <w:lang w:val="en-GB"/>
            </w:rPr>
          </w:rPrChange>
        </w:rPr>
        <w:t>201</w:t>
      </w:r>
      <w:r w:rsidR="00FB52EB" w:rsidRPr="00DF6D86">
        <w:rPr>
          <w:rPrChange w:id="284" w:author="Linden Ashcroft" w:date="2018-07-12T08:59:00Z">
            <w:rPr>
              <w:rFonts w:ascii="Scala" w:hAnsi="Scala"/>
              <w:lang w:val="en-GB"/>
            </w:rPr>
          </w:rPrChange>
        </w:rPr>
        <w:t>5</w:t>
      </w:r>
      <w:r w:rsidR="00715064" w:rsidRPr="00DF6D86">
        <w:rPr>
          <w:rPrChange w:id="285" w:author="Linden Ashcroft" w:date="2018-07-12T08:59:00Z">
            <w:rPr>
              <w:rFonts w:ascii="Scala" w:hAnsi="Scala"/>
              <w:lang w:val="en-GB"/>
            </w:rPr>
          </w:rPrChange>
        </w:rPr>
        <w:t xml:space="preserve"> to be transferred to relevant global repositories through our effort. Data sharing was organised between these regions and ECMWF without the need for observations to be transcribed from paper </w:t>
      </w:r>
      <w:proofErr w:type="gramStart"/>
      <w:r w:rsidR="00715064" w:rsidRPr="00DF6D86">
        <w:rPr>
          <w:rPrChange w:id="286" w:author="Linden Ashcroft" w:date="2018-07-12T08:59:00Z">
            <w:rPr>
              <w:rFonts w:ascii="Scala" w:hAnsi="Scala"/>
              <w:lang w:val="en-GB"/>
            </w:rPr>
          </w:rPrChange>
        </w:rPr>
        <w:t>format, and</w:t>
      </w:r>
      <w:proofErr w:type="gramEnd"/>
      <w:r w:rsidR="00715064" w:rsidRPr="00DF6D86">
        <w:rPr>
          <w:rPrChange w:id="287" w:author="Linden Ashcroft" w:date="2018-07-12T08:59:00Z">
            <w:rPr>
              <w:rFonts w:ascii="Scala" w:hAnsi="Scala"/>
              <w:lang w:val="en-GB"/>
            </w:rPr>
          </w:rPrChange>
        </w:rPr>
        <w:t xml:space="preserve"> will therefore not be discussed </w:t>
      </w:r>
      <w:del w:id="288" w:author="Linden Ashcroft" w:date="2018-07-12T12:16:00Z">
        <w:r w:rsidR="00715064" w:rsidRPr="00DF6D86" w:rsidDel="004806A8">
          <w:rPr>
            <w:rPrChange w:id="289" w:author="Linden Ashcroft" w:date="2018-07-12T08:59:00Z">
              <w:rPr>
                <w:rFonts w:ascii="Scala" w:hAnsi="Scala"/>
                <w:lang w:val="en-GB"/>
              </w:rPr>
            </w:rPrChange>
          </w:rPr>
          <w:delText>in the current study</w:delText>
        </w:r>
      </w:del>
      <w:ins w:id="290" w:author="Linden Ashcroft" w:date="2018-07-12T12:16:00Z">
        <w:r w:rsidR="004806A8">
          <w:t>further here</w:t>
        </w:r>
      </w:ins>
      <w:r w:rsidR="00715064" w:rsidRPr="00DF6D86">
        <w:rPr>
          <w:rPrChange w:id="291" w:author="Linden Ashcroft" w:date="2018-07-12T08:59:00Z">
            <w:rPr>
              <w:rFonts w:ascii="Scala" w:hAnsi="Scala"/>
              <w:lang w:val="en-GB"/>
            </w:rPr>
          </w:rPrChange>
        </w:rPr>
        <w:t>.</w:t>
      </w:r>
      <w:r w:rsidR="00715064" w:rsidRPr="24616C93">
        <w:rPr>
          <w:rFonts w:ascii="Scala" w:hAnsi="Scala"/>
          <w:lang w:val="en-GB"/>
        </w:rPr>
        <w:t xml:space="preserve"> </w:t>
      </w:r>
      <w:r w:rsidR="002E3E65">
        <w:t>P</w:t>
      </w:r>
      <w:r>
        <w:t>olitical and financial difficulties</w:t>
      </w:r>
      <w:r w:rsidR="002E3E65">
        <w:t xml:space="preserve"> </w:t>
      </w:r>
      <w:r>
        <w:t>prevented many</w:t>
      </w:r>
      <w:ins w:id="292" w:author="Linden Ashcroft" w:date="2018-07-12T12:16:00Z">
        <w:r w:rsidR="004806A8">
          <w:t xml:space="preserve"> other</w:t>
        </w:r>
      </w:ins>
      <w:r>
        <w:t xml:space="preserve"> countries</w:t>
      </w:r>
      <w:r w:rsidR="00254A54">
        <w:t xml:space="preserve"> we contacted</w:t>
      </w:r>
      <w:r>
        <w:t>, particularly in northern Africa</w:t>
      </w:r>
      <w:r w:rsidR="00715064">
        <w:t xml:space="preserve"> and the Balkans regions</w:t>
      </w:r>
      <w:r w:rsidR="002E3E65">
        <w:t>,</w:t>
      </w:r>
      <w:r>
        <w:t xml:space="preserve"> from providing original data sources to us for </w:t>
      </w:r>
      <w:r w:rsidR="000A30A9">
        <w:t>digitiz</w:t>
      </w:r>
      <w:r>
        <w:t xml:space="preserve">ation. </w:t>
      </w:r>
    </w:p>
    <w:p w14:paraId="60386D57" w14:textId="31D51AE2" w:rsidR="001F7BD9" w:rsidRDefault="001F7BD9">
      <w:pPr>
        <w:rPr>
          <w:lang w:val="en-GB"/>
        </w:rPr>
      </w:pPr>
      <w:r>
        <w:rPr>
          <w:lang w:val="en-GB"/>
        </w:rPr>
        <w:t>Original d</w:t>
      </w:r>
      <w:r w:rsidRPr="24616C93">
        <w:rPr>
          <w:lang w:val="en-GB"/>
        </w:rPr>
        <w:t>ata sources were provided</w:t>
      </w:r>
      <w:r>
        <w:rPr>
          <w:lang w:val="en-GB"/>
        </w:rPr>
        <w:t xml:space="preserve"> in scanned format</w:t>
      </w:r>
      <w:r w:rsidRPr="24616C93">
        <w:rPr>
          <w:lang w:val="en-GB"/>
        </w:rPr>
        <w:t xml:space="preserve"> by </w:t>
      </w:r>
      <w:proofErr w:type="spellStart"/>
      <w:r w:rsidR="00CD44C7" w:rsidRPr="00CD44C7">
        <w:rPr>
          <w:lang w:val="en-GB"/>
        </w:rPr>
        <w:t>Deutscher</w:t>
      </w:r>
      <w:proofErr w:type="spellEnd"/>
      <w:r w:rsidR="00CD44C7" w:rsidRPr="00CD44C7">
        <w:rPr>
          <w:lang w:val="en-GB"/>
        </w:rPr>
        <w:t xml:space="preserve"> </w:t>
      </w:r>
      <w:proofErr w:type="spellStart"/>
      <w:r w:rsidR="00CD44C7" w:rsidRPr="00CD44C7">
        <w:rPr>
          <w:lang w:val="en-GB"/>
        </w:rPr>
        <w:t>Wetterdiens</w:t>
      </w:r>
      <w:r w:rsidR="00CD44C7">
        <w:rPr>
          <w:lang w:val="en-GB"/>
        </w:rPr>
        <w:t>t</w:t>
      </w:r>
      <w:proofErr w:type="spellEnd"/>
      <w:r w:rsidR="00CD44C7">
        <w:rPr>
          <w:lang w:val="en-GB"/>
        </w:rPr>
        <w:t xml:space="preserve"> (</w:t>
      </w:r>
      <w:r w:rsidRPr="24616C93">
        <w:rPr>
          <w:lang w:val="en-GB"/>
        </w:rPr>
        <w:t>the German Meteorological Office</w:t>
      </w:r>
      <w:r w:rsidR="00CD44C7">
        <w:rPr>
          <w:lang w:val="en-GB"/>
        </w:rPr>
        <w:t>,</w:t>
      </w:r>
      <w:r w:rsidR="00254A54">
        <w:rPr>
          <w:lang w:val="en-GB"/>
        </w:rPr>
        <w:t xml:space="preserve"> </w:t>
      </w:r>
      <w:r w:rsidRPr="24616C93">
        <w:rPr>
          <w:lang w:val="en-GB"/>
        </w:rPr>
        <w:t xml:space="preserve">DWD), the Slovenian Environmental Agency (SEA), and </w:t>
      </w:r>
      <w:proofErr w:type="spellStart"/>
      <w:r w:rsidR="00CD44C7" w:rsidRPr="00CD44C7">
        <w:rPr>
          <w:lang w:val="en-GB"/>
        </w:rPr>
        <w:t>Agencia</w:t>
      </w:r>
      <w:proofErr w:type="spellEnd"/>
      <w:r w:rsidR="00CD44C7" w:rsidRPr="00CD44C7">
        <w:rPr>
          <w:lang w:val="en-GB"/>
        </w:rPr>
        <w:t xml:space="preserve"> </w:t>
      </w:r>
      <w:proofErr w:type="spellStart"/>
      <w:r w:rsidR="00CD44C7" w:rsidRPr="00CD44C7">
        <w:rPr>
          <w:lang w:val="en-GB"/>
        </w:rPr>
        <w:t>Estatal</w:t>
      </w:r>
      <w:proofErr w:type="spellEnd"/>
      <w:r w:rsidR="00CD44C7" w:rsidRPr="00CD44C7">
        <w:rPr>
          <w:lang w:val="en-GB"/>
        </w:rPr>
        <w:t xml:space="preserve"> de </w:t>
      </w:r>
      <w:proofErr w:type="spellStart"/>
      <w:r w:rsidR="00CD44C7" w:rsidRPr="00CD44C7">
        <w:rPr>
          <w:lang w:val="en-GB"/>
        </w:rPr>
        <w:t>Meteorología</w:t>
      </w:r>
      <w:proofErr w:type="spellEnd"/>
      <w:r w:rsidR="00CD44C7" w:rsidRPr="00CD44C7">
        <w:rPr>
          <w:lang w:val="en-GB"/>
        </w:rPr>
        <w:t xml:space="preserve"> </w:t>
      </w:r>
      <w:r w:rsidR="00CD44C7">
        <w:rPr>
          <w:lang w:val="en-GB"/>
        </w:rPr>
        <w:t>(</w:t>
      </w:r>
      <w:r w:rsidRPr="24616C93">
        <w:rPr>
          <w:lang w:val="en-GB"/>
        </w:rPr>
        <w:t>the</w:t>
      </w:r>
      <w:r>
        <w:rPr>
          <w:lang w:val="en-GB"/>
        </w:rPr>
        <w:t xml:space="preserve"> Spanish Meteorological Service</w:t>
      </w:r>
      <w:r w:rsidR="00CD44C7">
        <w:rPr>
          <w:lang w:val="en-GB"/>
        </w:rPr>
        <w:t>,</w:t>
      </w:r>
      <w:r w:rsidR="00254A54">
        <w:rPr>
          <w:lang w:val="en-GB"/>
        </w:rPr>
        <w:t xml:space="preserve"> </w:t>
      </w:r>
      <w:r>
        <w:rPr>
          <w:lang w:val="en-GB"/>
        </w:rPr>
        <w:t xml:space="preserve">AEMET), </w:t>
      </w:r>
      <w:r w:rsidR="00B4675F">
        <w:rPr>
          <w:lang w:val="en-GB"/>
        </w:rPr>
        <w:t>via</w:t>
      </w:r>
      <w:r>
        <w:rPr>
          <w:lang w:val="en-GB"/>
        </w:rPr>
        <w:t xml:space="preserve"> </w:t>
      </w:r>
      <w:proofErr w:type="spellStart"/>
      <w:r w:rsidRPr="24616C93">
        <w:rPr>
          <w:lang w:val="en-GB"/>
        </w:rPr>
        <w:t>MeteoCat</w:t>
      </w:r>
      <w:proofErr w:type="spellEnd"/>
      <w:r w:rsidRPr="24616C93">
        <w:rPr>
          <w:lang w:val="en-GB"/>
        </w:rPr>
        <w:t>.</w:t>
      </w:r>
      <w:r>
        <w:rPr>
          <w:lang w:val="en-GB"/>
        </w:rPr>
        <w:t xml:space="preserve"> Close consultation with these NMHS enabled us to identify </w:t>
      </w:r>
      <w:r w:rsidR="00B4675F">
        <w:rPr>
          <w:lang w:val="en-GB"/>
        </w:rPr>
        <w:t xml:space="preserve">valuable and </w:t>
      </w:r>
      <w:r>
        <w:rPr>
          <w:lang w:val="en-GB"/>
        </w:rPr>
        <w:t>pre</w:t>
      </w:r>
      <w:r w:rsidR="00B4675F">
        <w:rPr>
          <w:lang w:val="en-GB"/>
        </w:rPr>
        <w:t>viously un</w:t>
      </w:r>
      <w:r w:rsidR="000A30A9">
        <w:rPr>
          <w:lang w:val="en-GB"/>
        </w:rPr>
        <w:t>digitiz</w:t>
      </w:r>
      <w:r w:rsidR="00B4675F">
        <w:rPr>
          <w:lang w:val="en-GB"/>
        </w:rPr>
        <w:t>ed data sources</w:t>
      </w:r>
      <w:r>
        <w:rPr>
          <w:lang w:val="en-GB"/>
        </w:rPr>
        <w:t>.</w:t>
      </w:r>
      <w:r w:rsidRPr="24616C93">
        <w:rPr>
          <w:lang w:val="en-GB"/>
        </w:rPr>
        <w:t xml:space="preserve"> From these sources, stations with minimal data available in MARS were selected for </w:t>
      </w:r>
      <w:r w:rsidR="000A30A9">
        <w:rPr>
          <w:lang w:val="en-GB"/>
        </w:rPr>
        <w:t>digitiz</w:t>
      </w:r>
      <w:r w:rsidRPr="24616C93">
        <w:rPr>
          <w:lang w:val="en-GB"/>
        </w:rPr>
        <w:t xml:space="preserve">ation. </w:t>
      </w:r>
    </w:p>
    <w:p w14:paraId="5CADBD9A" w14:textId="76222315" w:rsidR="00CE7146" w:rsidRPr="00DF6D86" w:rsidRDefault="00CE6DF0" w:rsidP="24616C93">
      <w:pPr>
        <w:rPr>
          <w:rPrChange w:id="293" w:author="Linden Ashcroft" w:date="2018-07-12T08:59:00Z">
            <w:rPr>
              <w:rFonts w:ascii="Scala" w:hAnsi="Scala"/>
              <w:lang w:val="en-GB"/>
            </w:rPr>
          </w:rPrChange>
        </w:rPr>
      </w:pPr>
      <w:r>
        <w:t>T</w:t>
      </w:r>
      <w:r w:rsidR="006D6F11">
        <w:t xml:space="preserve">he </w:t>
      </w:r>
      <w:r w:rsidR="006B4DAD">
        <w:t>World Meteorological Organiz</w:t>
      </w:r>
      <w:r w:rsidR="00CD44C7">
        <w:t>ation (</w:t>
      </w:r>
      <w:r w:rsidR="006D6F11">
        <w:t>WMO</w:t>
      </w:r>
      <w:r w:rsidR="00CD44C7">
        <w:t>)</w:t>
      </w:r>
      <w:ins w:id="294" w:author="Linden Ashcroft" w:date="2018-07-12T12:17:00Z">
        <w:r w:rsidR="004806A8">
          <w:t xml:space="preserve"> Mediterranean data rescue initiative</w:t>
        </w:r>
      </w:ins>
      <w:r w:rsidR="006D6F11">
        <w:t xml:space="preserve"> MEDARE</w:t>
      </w:r>
      <w:del w:id="295" w:author="Linden Ashcroft" w:date="2018-07-12T12:18:00Z">
        <w:r w:rsidR="006D6F11" w:rsidDel="004806A8">
          <w:delText xml:space="preserve"> init</w:delText>
        </w:r>
      </w:del>
      <w:del w:id="296" w:author="Linden Ashcroft" w:date="2018-07-12T12:17:00Z">
        <w:r w:rsidR="006D6F11" w:rsidDel="004806A8">
          <w:delText>iative</w:delText>
        </w:r>
      </w:del>
      <w:r w:rsidR="006D6F11">
        <w:t xml:space="preserve"> and the precursor </w:t>
      </w:r>
      <w:r w:rsidR="00715064">
        <w:t xml:space="preserve">project </w:t>
      </w:r>
      <w:r w:rsidR="006D6F11">
        <w:t xml:space="preserve">to UERRA, the </w:t>
      </w:r>
      <w:del w:id="297" w:author="Linden Ashcroft" w:date="2018-07-12T12:18:00Z">
        <w:r w:rsidR="006D6F11" w:rsidDel="004806A8">
          <w:delText xml:space="preserve">EU-funded </w:delText>
        </w:r>
      </w:del>
      <w:ins w:id="298" w:author="Linden Ashcroft" w:date="2018-07-12T12:18:00Z">
        <w:r w:rsidR="004806A8" w:rsidRPr="004806A8">
          <w:t>European Reanalysis and Observations for Monitoring</w:t>
        </w:r>
        <w:r w:rsidR="004806A8">
          <w:t xml:space="preserve"> project (</w:t>
        </w:r>
      </w:ins>
      <w:r w:rsidR="006D6F11">
        <w:t>EURO4M</w:t>
      </w:r>
      <w:ins w:id="299" w:author="Linden Ashcroft" w:date="2018-07-12T12:18:00Z">
        <w:r w:rsidR="004806A8">
          <w:t xml:space="preserve"> </w:t>
        </w:r>
      </w:ins>
      <w:del w:id="300" w:author="Linden Ashcroft" w:date="2018-07-12T12:18:00Z">
        <w:r w:rsidR="006D6F11" w:rsidDel="004806A8">
          <w:delText xml:space="preserve"> project</w:delText>
        </w:r>
        <w:r w:rsidR="00715064" w:rsidDel="004806A8">
          <w:delText xml:space="preserve"> (</w:delText>
        </w:r>
      </w:del>
      <w:r w:rsidR="00715064" w:rsidRPr="00D2214E">
        <w:t>http://www.euro4m.eu/</w:t>
      </w:r>
      <w:r w:rsidR="00715064">
        <w:t>)</w:t>
      </w:r>
      <w:r w:rsidR="006D6F11">
        <w:t xml:space="preserve">, located key records of data </w:t>
      </w:r>
      <w:r>
        <w:t>for</w:t>
      </w:r>
      <w:r w:rsidR="006D6F11">
        <w:t xml:space="preserve"> the Middle Eastern</w:t>
      </w:r>
      <w:r>
        <w:t xml:space="preserve">, </w:t>
      </w:r>
      <w:r w:rsidR="00B4675F">
        <w:t>Balkan</w:t>
      </w:r>
      <w:r w:rsidR="006D6F11">
        <w:t xml:space="preserve"> and southern Mediterranean regions from the</w:t>
      </w:r>
      <w:r w:rsidR="00715064">
        <w:t xml:space="preserve"> Serbian NMHS online climatological scanned repository (</w:t>
      </w:r>
      <w:ins w:id="301" w:author="Linden Ashcroft" w:date="2018-07-06T12:16:00Z">
        <w:r w:rsidR="00691983">
          <w:fldChar w:fldCharType="begin"/>
        </w:r>
        <w:r w:rsidR="00691983">
          <w:instrText xml:space="preserve"> HYPERLINK "</w:instrText>
        </w:r>
      </w:ins>
      <w:r w:rsidR="00691983" w:rsidRPr="00691983">
        <w:rPr>
          <w:rPrChange w:id="302" w:author="Linden Ashcroft" w:date="2018-07-06T12:16:00Z">
            <w:rPr>
              <w:rStyle w:val="Hyperlink"/>
            </w:rPr>
          </w:rPrChange>
        </w:rPr>
        <w:instrText>http://www.hidmet.gov.rs/ciril/meteorologija/klimatologija_godisnjaci.php</w:instrText>
      </w:r>
      <w:ins w:id="303" w:author="Linden Ashcroft" w:date="2018-07-06T12:16:00Z">
        <w:r w:rsidR="00691983">
          <w:instrText xml:space="preserve">" </w:instrText>
        </w:r>
        <w:r w:rsidR="00691983">
          <w:fldChar w:fldCharType="separate"/>
        </w:r>
      </w:ins>
      <w:r w:rsidR="00691983" w:rsidRPr="006010B6">
        <w:rPr>
          <w:rStyle w:val="Hyperlink"/>
        </w:rPr>
        <w:t>http://www.hidmet.gov.rs/ciril/</w:t>
      </w:r>
      <w:del w:id="304" w:author="Linden Ashcroft" w:date="2018-07-06T12:16:00Z">
        <w:r w:rsidR="00691983" w:rsidRPr="006010B6" w:rsidDel="00691983">
          <w:rPr>
            <w:rStyle w:val="Hyperlink"/>
          </w:rPr>
          <w:br/>
        </w:r>
      </w:del>
      <w:r w:rsidR="00691983" w:rsidRPr="007120D8">
        <w:rPr>
          <w:rStyle w:val="Hyperlink"/>
        </w:rPr>
        <w:t>meteorologija/klimatologija_godisnjaci.php</w:t>
      </w:r>
      <w:ins w:id="305" w:author="Linden Ashcroft" w:date="2018-07-06T12:16:00Z">
        <w:r w:rsidR="00691983">
          <w:fldChar w:fldCharType="end"/>
        </w:r>
      </w:ins>
      <w:r w:rsidR="00715064">
        <w:t>), the</w:t>
      </w:r>
      <w:r w:rsidR="001F7BD9">
        <w:t xml:space="preserve"> </w:t>
      </w:r>
      <w:r w:rsidR="002E3E65">
        <w:t xml:space="preserve">United States of </w:t>
      </w:r>
      <w:r w:rsidR="002E3E65" w:rsidRPr="00DF6D86">
        <w:t xml:space="preserve">America's </w:t>
      </w:r>
      <w:r w:rsidR="007B25C5" w:rsidRPr="00DF6D86">
        <w:rPr>
          <w:rPrChange w:id="306" w:author="Linden Ashcroft" w:date="2018-07-12T08:59:00Z">
            <w:rPr>
              <w:rFonts w:ascii="Scala" w:hAnsi="Scala"/>
              <w:lang w:val="en-US"/>
            </w:rPr>
          </w:rPrChange>
        </w:rPr>
        <w:t>N</w:t>
      </w:r>
      <w:r w:rsidR="002E3E65" w:rsidRPr="00DF6D86">
        <w:rPr>
          <w:rPrChange w:id="307" w:author="Linden Ashcroft" w:date="2018-07-12T08:59:00Z">
            <w:rPr>
              <w:rFonts w:ascii="Scala" w:hAnsi="Scala"/>
              <w:lang w:val="en-US"/>
            </w:rPr>
          </w:rPrChange>
        </w:rPr>
        <w:t xml:space="preserve">ational </w:t>
      </w:r>
      <w:r w:rsidR="007B25C5" w:rsidRPr="00DF6D86">
        <w:rPr>
          <w:rPrChange w:id="308" w:author="Linden Ashcroft" w:date="2018-07-12T08:59:00Z">
            <w:rPr>
              <w:rFonts w:ascii="Scala" w:hAnsi="Scala"/>
              <w:lang w:val="en-US"/>
            </w:rPr>
          </w:rPrChange>
        </w:rPr>
        <w:t>O</w:t>
      </w:r>
      <w:r w:rsidR="002E3E65" w:rsidRPr="00DF6D86">
        <w:rPr>
          <w:rPrChange w:id="309" w:author="Linden Ashcroft" w:date="2018-07-12T08:59:00Z">
            <w:rPr>
              <w:rFonts w:ascii="Scala" w:hAnsi="Scala"/>
              <w:lang w:val="en-US"/>
            </w:rPr>
          </w:rPrChange>
        </w:rPr>
        <w:t xml:space="preserve">ceanic and </w:t>
      </w:r>
      <w:r w:rsidR="007B25C5" w:rsidRPr="00DF6D86">
        <w:rPr>
          <w:rPrChange w:id="310" w:author="Linden Ashcroft" w:date="2018-07-12T08:59:00Z">
            <w:rPr>
              <w:rFonts w:ascii="Scala" w:hAnsi="Scala"/>
              <w:lang w:val="en-US"/>
            </w:rPr>
          </w:rPrChange>
        </w:rPr>
        <w:t>A</w:t>
      </w:r>
      <w:r w:rsidR="002E3E65" w:rsidRPr="00DF6D86">
        <w:rPr>
          <w:rPrChange w:id="311" w:author="Linden Ashcroft" w:date="2018-07-12T08:59:00Z">
            <w:rPr>
              <w:rFonts w:ascii="Scala" w:hAnsi="Scala"/>
              <w:lang w:val="en-US"/>
            </w:rPr>
          </w:rPrChange>
        </w:rPr>
        <w:t xml:space="preserve">tmospheric </w:t>
      </w:r>
      <w:r w:rsidR="007B25C5" w:rsidRPr="00DF6D86">
        <w:rPr>
          <w:rPrChange w:id="312" w:author="Linden Ashcroft" w:date="2018-07-12T08:59:00Z">
            <w:rPr>
              <w:rFonts w:ascii="Scala" w:hAnsi="Scala"/>
              <w:lang w:val="en-US"/>
            </w:rPr>
          </w:rPrChange>
        </w:rPr>
        <w:t>A</w:t>
      </w:r>
      <w:r w:rsidR="002E3E65" w:rsidRPr="00DF6D86">
        <w:rPr>
          <w:rPrChange w:id="313" w:author="Linden Ashcroft" w:date="2018-07-12T08:59:00Z">
            <w:rPr>
              <w:rFonts w:ascii="Scala" w:hAnsi="Scala"/>
              <w:lang w:val="en-US"/>
            </w:rPr>
          </w:rPrChange>
        </w:rPr>
        <w:t>dministration</w:t>
      </w:r>
      <w:r w:rsidR="007B25C5" w:rsidRPr="00DF6D86">
        <w:rPr>
          <w:rPrChange w:id="314" w:author="Linden Ashcroft" w:date="2018-07-12T08:59:00Z">
            <w:rPr>
              <w:rFonts w:ascii="Scala" w:hAnsi="Scala"/>
              <w:lang w:val="en-US"/>
            </w:rPr>
          </w:rPrChange>
        </w:rPr>
        <w:t>/N</w:t>
      </w:r>
      <w:r w:rsidR="002E3E65" w:rsidRPr="00DF6D86">
        <w:rPr>
          <w:rPrChange w:id="315" w:author="Linden Ashcroft" w:date="2018-07-12T08:59:00Z">
            <w:rPr>
              <w:rFonts w:ascii="Scala" w:hAnsi="Scala"/>
              <w:lang w:val="en-US"/>
            </w:rPr>
          </w:rPrChange>
        </w:rPr>
        <w:t xml:space="preserve">ational </w:t>
      </w:r>
      <w:r w:rsidR="007B25C5" w:rsidRPr="00DF6D86">
        <w:rPr>
          <w:rPrChange w:id="316" w:author="Linden Ashcroft" w:date="2018-07-12T08:59:00Z">
            <w:rPr>
              <w:rFonts w:ascii="Scala" w:hAnsi="Scala"/>
              <w:lang w:val="en-US"/>
            </w:rPr>
          </w:rPrChange>
        </w:rPr>
        <w:t>C</w:t>
      </w:r>
      <w:r w:rsidR="002E3E65" w:rsidRPr="00DF6D86">
        <w:rPr>
          <w:rPrChange w:id="317" w:author="Linden Ashcroft" w:date="2018-07-12T08:59:00Z">
            <w:rPr>
              <w:rFonts w:ascii="Scala" w:hAnsi="Scala"/>
              <w:lang w:val="en-US"/>
            </w:rPr>
          </w:rPrChange>
        </w:rPr>
        <w:t xml:space="preserve">limatic </w:t>
      </w:r>
      <w:r w:rsidR="007B25C5" w:rsidRPr="00DF6D86">
        <w:rPr>
          <w:rPrChange w:id="318" w:author="Linden Ashcroft" w:date="2018-07-12T08:59:00Z">
            <w:rPr>
              <w:rFonts w:ascii="Scala" w:hAnsi="Scala"/>
              <w:lang w:val="en-US"/>
            </w:rPr>
          </w:rPrChange>
        </w:rPr>
        <w:t>D</w:t>
      </w:r>
      <w:r w:rsidR="002E3E65" w:rsidRPr="00DF6D86">
        <w:rPr>
          <w:rPrChange w:id="319" w:author="Linden Ashcroft" w:date="2018-07-12T08:59:00Z">
            <w:rPr>
              <w:rFonts w:ascii="Scala" w:hAnsi="Scala"/>
              <w:lang w:val="en-US"/>
            </w:rPr>
          </w:rPrChange>
        </w:rPr>
        <w:t xml:space="preserve">ata </w:t>
      </w:r>
      <w:proofErr w:type="spellStart"/>
      <w:r w:rsidR="007B25C5" w:rsidRPr="00DF6D86">
        <w:rPr>
          <w:rPrChange w:id="320" w:author="Linden Ashcroft" w:date="2018-07-12T08:59:00Z">
            <w:rPr>
              <w:rFonts w:ascii="Scala" w:hAnsi="Scala"/>
              <w:lang w:val="en-US"/>
            </w:rPr>
          </w:rPrChange>
        </w:rPr>
        <w:t>C</w:t>
      </w:r>
      <w:r w:rsidR="002E3E65" w:rsidRPr="00DF6D86">
        <w:rPr>
          <w:rPrChange w:id="321" w:author="Linden Ashcroft" w:date="2018-07-12T08:59:00Z">
            <w:rPr>
              <w:rFonts w:ascii="Scala" w:hAnsi="Scala"/>
              <w:lang w:val="en-US"/>
            </w:rPr>
          </w:rPrChange>
        </w:rPr>
        <w:t>enter</w:t>
      </w:r>
      <w:proofErr w:type="spellEnd"/>
      <w:r w:rsidR="007B25C5" w:rsidRPr="00DF6D86">
        <w:rPr>
          <w:rPrChange w:id="322" w:author="Linden Ashcroft" w:date="2018-07-12T08:59:00Z">
            <w:rPr>
              <w:rFonts w:ascii="Scala" w:hAnsi="Scala"/>
              <w:lang w:val="en-US"/>
            </w:rPr>
          </w:rPrChange>
        </w:rPr>
        <w:t xml:space="preserve"> </w:t>
      </w:r>
      <w:r w:rsidR="002E3E65" w:rsidRPr="00DF6D86">
        <w:rPr>
          <w:rPrChange w:id="323" w:author="Linden Ashcroft" w:date="2018-07-12T08:59:00Z">
            <w:rPr>
              <w:rFonts w:ascii="Scala" w:hAnsi="Scala"/>
              <w:lang w:val="en-US"/>
            </w:rPr>
          </w:rPrChange>
        </w:rPr>
        <w:t xml:space="preserve">(NOAA/NCDC) </w:t>
      </w:r>
      <w:r w:rsidR="007B25C5" w:rsidRPr="00DF6D86">
        <w:rPr>
          <w:rPrChange w:id="324" w:author="Linden Ashcroft" w:date="2018-07-12T08:59:00Z">
            <w:rPr>
              <w:rFonts w:ascii="Scala" w:hAnsi="Scala"/>
              <w:lang w:val="en-US"/>
            </w:rPr>
          </w:rPrChange>
        </w:rPr>
        <w:t xml:space="preserve">Climate Data Modernization Project (CDMP: </w:t>
      </w:r>
      <w:r w:rsidR="00F1720F" w:rsidRPr="00DF6D86">
        <w:rPr>
          <w:rPrChange w:id="325" w:author="Linden Ashcroft" w:date="2018-07-12T08:59:00Z">
            <w:rPr/>
          </w:rPrChange>
        </w:rPr>
        <w:fldChar w:fldCharType="begin"/>
      </w:r>
      <w:r w:rsidR="00F1720F" w:rsidRPr="00DF6D86">
        <w:instrText xml:space="preserve"> HYPERLINK "http://library.noaa.gov/Collections/Digital-Documents/Foreign-Climate-Data-Home" </w:instrText>
      </w:r>
      <w:r w:rsidR="00F1720F" w:rsidRPr="00DF6D86">
        <w:rPr>
          <w:rPrChange w:id="326" w:author="Linden Ashcroft" w:date="2018-07-12T08:59:00Z">
            <w:rPr>
              <w:rStyle w:val="Hyperlink"/>
              <w:lang w:val="en-US" w:eastAsia="es-ES"/>
            </w:rPr>
          </w:rPrChange>
        </w:rPr>
        <w:fldChar w:fldCharType="separate"/>
      </w:r>
      <w:r w:rsidR="008616F6" w:rsidRPr="00DF6D86">
        <w:rPr>
          <w:rPrChange w:id="327" w:author="Linden Ashcroft" w:date="2018-07-12T08:59:00Z">
            <w:rPr>
              <w:rStyle w:val="Hyperlink"/>
              <w:lang w:val="en-US" w:eastAsia="es-ES"/>
            </w:rPr>
          </w:rPrChange>
        </w:rPr>
        <w:t>http://library.noaa.gov/Collections/Digital-Documents/Foreign-Climate-Data-Home</w:t>
      </w:r>
      <w:r w:rsidR="00F1720F" w:rsidRPr="00DF6D86">
        <w:rPr>
          <w:rPrChange w:id="328" w:author="Linden Ashcroft" w:date="2018-07-12T08:59:00Z">
            <w:rPr>
              <w:rStyle w:val="Hyperlink"/>
              <w:lang w:val="en-US" w:eastAsia="es-ES"/>
            </w:rPr>
          </w:rPrChange>
        </w:rPr>
        <w:fldChar w:fldCharType="end"/>
      </w:r>
      <w:r w:rsidR="007B25C5" w:rsidRPr="00DF6D86">
        <w:rPr>
          <w:rPrChange w:id="329" w:author="Linden Ashcroft" w:date="2018-07-12T08:59:00Z">
            <w:rPr>
              <w:rFonts w:ascii="Scala" w:hAnsi="Scala"/>
              <w:lang w:val="en-US"/>
            </w:rPr>
          </w:rPrChange>
        </w:rPr>
        <w:t xml:space="preserve">), </w:t>
      </w:r>
      <w:r w:rsidRPr="00DF6D86">
        <w:rPr>
          <w:rPrChange w:id="330" w:author="Linden Ashcroft" w:date="2018-07-12T08:59:00Z">
            <w:rPr>
              <w:rStyle w:val="Emphasis"/>
              <w:rFonts w:ascii="Scala" w:hAnsi="Scala"/>
              <w:i w:val="0"/>
              <w:iCs w:val="0"/>
              <w:lang w:val="en-GB"/>
            </w:rPr>
          </w:rPrChange>
        </w:rPr>
        <w:t xml:space="preserve">the British Atmospheric Data Centre (BADC, </w:t>
      </w:r>
      <w:r w:rsidR="00F1720F" w:rsidRPr="00DF6D86">
        <w:rPr>
          <w:rPrChange w:id="331" w:author="Linden Ashcroft" w:date="2018-07-12T08:59:00Z">
            <w:rPr/>
          </w:rPrChange>
        </w:rPr>
        <w:fldChar w:fldCharType="begin"/>
      </w:r>
      <w:r w:rsidR="00F1720F" w:rsidRPr="00DF6D86">
        <w:instrText xml:space="preserve"> HYPERLINK "http://badc.nerc.ac.uk/browse/badc/corral/images/metobs" \h </w:instrText>
      </w:r>
      <w:r w:rsidR="00F1720F" w:rsidRPr="00DF6D86">
        <w:rPr>
          <w:rPrChange w:id="332" w:author="Linden Ashcroft" w:date="2018-07-12T08:59:00Z">
            <w:rPr>
              <w:rStyle w:val="Hyperlink"/>
              <w:rFonts w:ascii="Scala" w:eastAsia="Scala" w:hAnsi="Scala" w:cs="Scala"/>
              <w:lang w:val="en-GB"/>
            </w:rPr>
          </w:rPrChange>
        </w:rPr>
        <w:fldChar w:fldCharType="separate"/>
      </w:r>
      <w:r w:rsidR="24616C93" w:rsidRPr="00DF6D86">
        <w:rPr>
          <w:rFonts w:eastAsia="Scala"/>
          <w:rPrChange w:id="333" w:author="Linden Ashcroft" w:date="2018-07-12T08:59:00Z">
            <w:rPr>
              <w:rStyle w:val="Hyperlink"/>
              <w:rFonts w:ascii="Scala" w:eastAsia="Scala" w:hAnsi="Scala" w:cs="Scala"/>
              <w:lang w:val="en-GB"/>
            </w:rPr>
          </w:rPrChange>
        </w:rPr>
        <w:t>http://badc.nerc.ac.uk/browse/badc/corral/images/metobs</w:t>
      </w:r>
      <w:r w:rsidR="00F1720F" w:rsidRPr="00DF6D86">
        <w:rPr>
          <w:rFonts w:eastAsia="Scala"/>
          <w:rPrChange w:id="334" w:author="Linden Ashcroft" w:date="2018-07-12T08:59:00Z">
            <w:rPr>
              <w:rStyle w:val="Hyperlink"/>
              <w:rFonts w:ascii="Scala" w:eastAsia="Scala" w:hAnsi="Scala" w:cs="Scala"/>
              <w:lang w:val="en-GB"/>
            </w:rPr>
          </w:rPrChange>
        </w:rPr>
        <w:fldChar w:fldCharType="end"/>
      </w:r>
      <w:r w:rsidR="24616C93" w:rsidRPr="00DF6D86">
        <w:rPr>
          <w:rFonts w:eastAsia="Scala"/>
          <w:rPrChange w:id="335" w:author="Linden Ashcroft" w:date="2018-07-12T08:59:00Z">
            <w:rPr>
              <w:rFonts w:ascii="Scala" w:eastAsia="Scala" w:hAnsi="Scala" w:cs="Scala"/>
              <w:lang w:val="en-GB"/>
            </w:rPr>
          </w:rPrChange>
        </w:rPr>
        <w:t>) and other n</w:t>
      </w:r>
      <w:r w:rsidR="0052548B" w:rsidRPr="00DF6D86">
        <w:rPr>
          <w:rFonts w:eastAsia="Scala"/>
          <w:rPrChange w:id="336" w:author="Linden Ashcroft" w:date="2018-07-12T08:59:00Z">
            <w:rPr>
              <w:rFonts w:ascii="Scala" w:eastAsia="Scala" w:hAnsi="Scala" w:cs="Scala"/>
              <w:lang w:val="en-GB"/>
            </w:rPr>
          </w:rPrChange>
        </w:rPr>
        <w:t xml:space="preserve">ational meteorological services </w:t>
      </w:r>
      <w:r w:rsidR="0052548B" w:rsidRPr="00DF6D86">
        <w:rPr>
          <w:rFonts w:eastAsia="Scala"/>
          <w:rPrChange w:id="337" w:author="Linden Ashcroft" w:date="2018-07-12T08:59:00Z">
            <w:rPr>
              <w:rFonts w:ascii="Scala" w:eastAsia="Scala" w:hAnsi="Scala" w:cs="Scala"/>
              <w:lang w:val="en-GB"/>
            </w:rPr>
          </w:rPrChange>
        </w:rPr>
        <w:fldChar w:fldCharType="begin" w:fldLock="1"/>
      </w:r>
      <w:r w:rsidR="009930DF" w:rsidRPr="00DF6D86">
        <w:rPr>
          <w:rFonts w:eastAsia="Scala"/>
          <w:rPrChange w:id="338" w:author="Linden Ashcroft" w:date="2018-07-12T08:59:00Z">
            <w:rPr>
              <w:rFonts w:ascii="Scala" w:eastAsia="Scala" w:hAnsi="Scala" w:cs="Scala"/>
              <w:lang w:val="en-GB"/>
            </w:rPr>
          </w:rPrChange>
        </w:rPr>
        <w:instrText>ADDIN CSL_CITATION { "citationItems" : [ { "id" : "ITEM-1", "itemData" : { "DOI" : "10.1002/gdj3.12", "ISSN" : "20496060", "author" : [ { "dropping-particle" : "", "family" : "Brunet", "given" : "Manola", "non-dropping-particle" : "", "parse-names" : false, "suffix" : "" }, { "dropping-particle" : "", "family" : "Gilabert", "given" : "Alba", "non-dropping-particle" : "", "parse-names" : false, "suffix" : "" }, { "dropping-particle" : "", "family" : "Jones", "given" : "Phil", "non-dropping-particle" : "", "parse-names" : false, "suffix" : "" }, { "dropping-particle" : "", "family" : "Efthymiadis", "given" : "Dimitrios", "non-dropping-particle" : "", "parse-names" : false, "suffix" : "" } ], "container-title" : "Geoscience Data Journal", "id" : "ITEM-1", "issue" : "2", "issued" : { "date-parts" : [ [ "2014", "11" ] ] }, "note" : "-79 stations in southern and eastern Med countries\n-Discusses the pros and cons of the secondary sources extracted from NOAA/NCDC CDMP\n-Small QC explanation provided, but only 13550 values\n-", "page" : "121-128", "title" : "A historical surface climate dataset from station observations in Mediterranean North Africa and Middle East areas", "type" : "article-journal", "volume" : "1" }, "uris" : [ "http://www.mendeley.com/documents/?uuid=25af6c97-fb72-3552-b78d-230fb7821641" ] }, { "id" : "ITEM-2", "itemData" : { "DOI" : "10.1002/gdj3.4", "ISSN" : "20496060", "author" : [ { "dropping-particle" : "", "family" : "Brunet", "given" : "M.", "non-dropping-particle" : "", "parse-names" : false, "suffix" : "" }, { "dropping-particle" : "", "family" : "Jones", "given" : "P. D.", "non-dropping-particle" : "", "parse-names" : false, "suffix" : "" }, { "dropping-particle" : "", "family" : "Jourdain", "given" : "S.", "non-dropping-particle" : "", "parse-names" : false, "suffix" : "" }, { "dropping-particle" : "", "family" : "Efthymiadis", "given" : "D.", "non-dropping-particle" : "", "parse-names" : false, "suffix" : "" }, { "dropping-particle" : "", "family" : "Kerrouche", "given" : "M.", "non-dropping-particle" : "", "parse-names" : false, "suffix" : "" }, { "dropping-particle" : "", "family" : "Boroneant", "given" : "C.", "non-dropping-particle" : "", "parse-names" : false, "suffix" : "" } ], "container-title" : "Geoscience Data Journal", "id" : "ITEM-2", "issue" : "1", "issued" : { "date-parts" : [ [ "2014", "6" ] ] }, "note" : "The MEDARE paper\n-summary of data digitised by EURO4M, and sources\n-overview of sources of French data\n-Algerian DARE program overview\n\nA bit of a summary of MEDARE and the other Brunet EURO4M paper. Not that useful", "page" : "61-73", "title" : "Data sources for rescuing the rich heritage of Mediterranean historical surface climate data", "type" : "article-journal", "volume" : "1" }, "uris" : [ "http://www.mendeley.com/documents/?uuid=e094ca04-f323-3475-8d62-8d0f6f0ce571" ] } ], "mendeley" : { "formattedCitation" : "(Brunet et al., 2014a, 2014b)", "manualFormatting" : "(see Brunet et al., 2014a, 2014b for details)", "plainTextFormattedCitation" : "(Brunet et al., 2014a, 2014b)", "previouslyFormattedCitation" : "(Brunet et al., 2014a, 2014b)" }, "properties" : { "noteIndex" : 0 }, "schema" : "https://github.com/citation-style-language/schema/raw/master/csl-citation.json" }</w:instrText>
      </w:r>
      <w:r w:rsidR="0052548B" w:rsidRPr="00DF6D86">
        <w:rPr>
          <w:rFonts w:eastAsia="Scala"/>
          <w:rPrChange w:id="339" w:author="Linden Ashcroft" w:date="2018-07-12T08:59:00Z">
            <w:rPr>
              <w:rFonts w:ascii="Scala" w:eastAsia="Scala" w:hAnsi="Scala" w:cs="Scala"/>
              <w:lang w:val="en-GB"/>
            </w:rPr>
          </w:rPrChange>
        </w:rPr>
        <w:fldChar w:fldCharType="separate"/>
      </w:r>
      <w:r w:rsidR="0052548B" w:rsidRPr="00DF6D86">
        <w:rPr>
          <w:rFonts w:eastAsia="Scala"/>
          <w:rPrChange w:id="340" w:author="Linden Ashcroft" w:date="2018-07-12T08:59:00Z">
            <w:rPr>
              <w:rFonts w:ascii="Scala" w:eastAsia="Scala" w:hAnsi="Scala" w:cs="Scala"/>
              <w:noProof/>
              <w:lang w:val="en-GB"/>
            </w:rPr>
          </w:rPrChange>
        </w:rPr>
        <w:t xml:space="preserve">(see Brunet </w:t>
      </w:r>
      <w:r w:rsidR="0052548B" w:rsidRPr="00DF6D86">
        <w:rPr>
          <w:rFonts w:eastAsia="Scala"/>
          <w:rPrChange w:id="341" w:author="Linden Ashcroft" w:date="2018-07-12T08:59:00Z">
            <w:rPr>
              <w:rFonts w:ascii="Scala" w:eastAsia="Scala" w:hAnsi="Scala" w:cs="Scala"/>
              <w:i/>
              <w:noProof/>
              <w:lang w:val="en-GB"/>
            </w:rPr>
          </w:rPrChange>
        </w:rPr>
        <w:t>et al.</w:t>
      </w:r>
      <w:r w:rsidR="0052548B" w:rsidRPr="00DF6D86">
        <w:rPr>
          <w:rFonts w:eastAsia="Scala"/>
          <w:rPrChange w:id="342" w:author="Linden Ashcroft" w:date="2018-07-12T08:59:00Z">
            <w:rPr>
              <w:rFonts w:ascii="Scala" w:eastAsia="Scala" w:hAnsi="Scala" w:cs="Scala"/>
              <w:noProof/>
              <w:lang w:val="en-GB"/>
            </w:rPr>
          </w:rPrChange>
        </w:rPr>
        <w:t>, 2014a, 2014b for details)</w:t>
      </w:r>
      <w:r w:rsidR="0052548B" w:rsidRPr="00DF6D86">
        <w:rPr>
          <w:rFonts w:eastAsia="Scala"/>
          <w:rPrChange w:id="343" w:author="Linden Ashcroft" w:date="2018-07-12T08:59:00Z">
            <w:rPr>
              <w:rFonts w:ascii="Scala" w:eastAsia="Scala" w:hAnsi="Scala" w:cs="Scala"/>
              <w:lang w:val="en-GB"/>
            </w:rPr>
          </w:rPrChange>
        </w:rPr>
        <w:fldChar w:fldCharType="end"/>
      </w:r>
      <w:r w:rsidR="0052548B" w:rsidRPr="00DF6D86">
        <w:rPr>
          <w:rFonts w:eastAsia="Scala"/>
          <w:rPrChange w:id="344" w:author="Linden Ashcroft" w:date="2018-07-12T08:59:00Z">
            <w:rPr>
              <w:rFonts w:ascii="Scala" w:eastAsia="Scala" w:hAnsi="Scala" w:cs="Scala"/>
              <w:lang w:val="en-GB"/>
            </w:rPr>
          </w:rPrChange>
        </w:rPr>
        <w:t xml:space="preserve">.  </w:t>
      </w:r>
      <w:r w:rsidR="007B25C5" w:rsidRPr="00DF6D86">
        <w:rPr>
          <w:rPrChange w:id="345" w:author="Linden Ashcroft" w:date="2018-07-12T08:59:00Z">
            <w:rPr>
              <w:rStyle w:val="Emphasis"/>
              <w:rFonts w:ascii="Scala" w:hAnsi="Scala"/>
              <w:i w:val="0"/>
              <w:iCs w:val="0"/>
              <w:lang w:val="en-GB"/>
            </w:rPr>
          </w:rPrChange>
        </w:rPr>
        <w:t xml:space="preserve">Daily maximum and minimum temperature, precipitation, and sub-daily </w:t>
      </w:r>
      <w:r w:rsidR="00CD44C7" w:rsidRPr="00DF6D86">
        <w:rPr>
          <w:rPrChange w:id="346" w:author="Linden Ashcroft" w:date="2018-07-12T08:59:00Z">
            <w:rPr>
              <w:rStyle w:val="Emphasis"/>
              <w:rFonts w:ascii="Scala" w:hAnsi="Scala"/>
              <w:i w:val="0"/>
              <w:iCs w:val="0"/>
              <w:lang w:val="en-GB"/>
            </w:rPr>
          </w:rPrChange>
        </w:rPr>
        <w:t xml:space="preserve">atmospheric </w:t>
      </w:r>
      <w:r w:rsidR="007B25C5" w:rsidRPr="00DF6D86">
        <w:rPr>
          <w:rPrChange w:id="347" w:author="Linden Ashcroft" w:date="2018-07-12T08:59:00Z">
            <w:rPr>
              <w:rStyle w:val="Emphasis"/>
              <w:rFonts w:ascii="Scala" w:hAnsi="Scala"/>
              <w:i w:val="0"/>
              <w:iCs w:val="0"/>
              <w:lang w:val="en-GB"/>
            </w:rPr>
          </w:rPrChange>
        </w:rPr>
        <w:t xml:space="preserve">air pressure observations from some of these sources were </w:t>
      </w:r>
      <w:r w:rsidR="000A30A9" w:rsidRPr="00DF6D86">
        <w:rPr>
          <w:rPrChange w:id="348" w:author="Linden Ashcroft" w:date="2018-07-12T08:59:00Z">
            <w:rPr>
              <w:rStyle w:val="Emphasis"/>
              <w:rFonts w:ascii="Scala" w:hAnsi="Scala"/>
              <w:i w:val="0"/>
              <w:iCs w:val="0"/>
              <w:lang w:val="en-GB"/>
            </w:rPr>
          </w:rPrChange>
        </w:rPr>
        <w:t>digitiz</w:t>
      </w:r>
      <w:r w:rsidR="007B25C5" w:rsidRPr="00DF6D86">
        <w:rPr>
          <w:rPrChange w:id="349" w:author="Linden Ashcroft" w:date="2018-07-12T08:59:00Z">
            <w:rPr>
              <w:rStyle w:val="Emphasis"/>
              <w:rFonts w:ascii="Scala" w:hAnsi="Scala"/>
              <w:i w:val="0"/>
              <w:iCs w:val="0"/>
              <w:lang w:val="en-GB"/>
            </w:rPr>
          </w:rPrChange>
        </w:rPr>
        <w:t>ed under the auspices of EURO4M and MEDARE, but many other observations were unable to be transcribed due to project constraints. UERRA therefore provides a valuable opportunity to rescue the previously un</w:t>
      </w:r>
      <w:r w:rsidR="000A30A9" w:rsidRPr="00DF6D86">
        <w:rPr>
          <w:rPrChange w:id="350" w:author="Linden Ashcroft" w:date="2018-07-12T08:59:00Z">
            <w:rPr>
              <w:rStyle w:val="Emphasis"/>
              <w:rFonts w:ascii="Scala" w:hAnsi="Scala"/>
              <w:i w:val="0"/>
              <w:iCs w:val="0"/>
              <w:lang w:val="en-GB"/>
            </w:rPr>
          </w:rPrChange>
        </w:rPr>
        <w:t>digitiz</w:t>
      </w:r>
      <w:r w:rsidR="0052548B" w:rsidRPr="00DF6D86">
        <w:rPr>
          <w:rPrChange w:id="351" w:author="Linden Ashcroft" w:date="2018-07-12T08:59:00Z">
            <w:rPr>
              <w:rStyle w:val="Emphasis"/>
              <w:rFonts w:ascii="Scala" w:hAnsi="Scala"/>
              <w:i w:val="0"/>
              <w:iCs w:val="0"/>
              <w:lang w:val="en-GB"/>
            </w:rPr>
          </w:rPrChange>
        </w:rPr>
        <w:t xml:space="preserve">ed values from these sources </w:t>
      </w:r>
      <w:r w:rsidR="0052548B" w:rsidRPr="00DF6D86">
        <w:rPr>
          <w:rPrChange w:id="352" w:author="Linden Ashcroft" w:date="2018-07-12T08:59:00Z">
            <w:rPr>
              <w:rStyle w:val="Emphasis"/>
              <w:rFonts w:ascii="Scala" w:hAnsi="Scala"/>
              <w:i w:val="0"/>
              <w:iCs w:val="0"/>
              <w:lang w:val="en-GB"/>
            </w:rPr>
          </w:rPrChange>
        </w:rPr>
        <w:fldChar w:fldCharType="begin" w:fldLock="1"/>
      </w:r>
      <w:r w:rsidR="009930DF" w:rsidRPr="00DF6D86">
        <w:rPr>
          <w:rPrChange w:id="353" w:author="Linden Ashcroft" w:date="2018-07-12T08:59:00Z">
            <w:rPr>
              <w:rStyle w:val="Emphasis"/>
              <w:rFonts w:ascii="Scala" w:hAnsi="Scala"/>
              <w:i w:val="0"/>
              <w:iCs w:val="0"/>
              <w:lang w:val="en-GB"/>
            </w:rPr>
          </w:rPrChange>
        </w:rPr>
        <w:instrText>ADDIN CSL_CITATION { "citationItems" : [ { "id" : "ITEM-1", "itemData" : { "DOI" : "10.1002/gdj3.4", "ISSN" : "20496060", "author" : [ { "dropping-particle" : "", "family" : "Brunet", "given" : "M.", "non-dropping-particle" : "", "parse-names" : false, "suffix" : "" }, { "dropping-particle" : "", "family" : "Jones", "given" : "P. D.", "non-dropping-particle" : "", "parse-names" : false, "suffix" : "" }, { "dropping-particle" : "", "family" : "Jourdain", "given" : "S.", "non-dropping-particle" : "", "parse-names" : false, "suffix" : "" }, { "dropping-particle" : "", "family" : "Efthymiadis", "given" : "D.", "non-dropping-particle" : "", "parse-names" : false, "suffix" : "" }, { "dropping-particle" : "", "family" : "Kerrouche", "given" : "M.", "non-dropping-particle" : "", "parse-names" : false, "suffix" : "" }, { "dropping-particle" : "", "family" : "Boroneant", "given" : "C.", "non-dropping-particle" : "", "parse-names" : false, "suffix" : "" } ], "container-title" : "Geoscience Data Journal", "id" : "ITEM-1", "issue" : "1", "issued" : { "date-parts" : [ [ "2014", "6" ] ] }, "note" : "The MEDARE paper\n-summary of data digitised by EURO4M, and sources\n-overview of sources of French data\n-Algerian DARE program overview\n\nA bit of a summary of MEDARE and the other Brunet EURO4M paper. Not that useful", "page" : "61-73", "title" : "Data sources for rescuing the rich heritage of Mediterranean historical surface climate data", "type" : "article-journal", "volume" : "1" }, "uris" : [ "http://www.mendeley.com/documents/?uuid=e094ca04-f323-3475-8d62-8d0f6f0ce571" ] } ], "mendeley" : { "formattedCitation" : "(Brunet et al., 2014b)", "plainTextFormattedCitation" : "(Brunet et al., 2014b)", "previouslyFormattedCitation" : "(Brunet et al., 2014b)" }, "properties" : { "noteIndex" : 0 }, "schema" : "https://github.com/citation-style-language/schema/raw/master/csl-citation.json" }</w:instrText>
      </w:r>
      <w:r w:rsidR="0052548B" w:rsidRPr="00DF6D86">
        <w:rPr>
          <w:rPrChange w:id="354" w:author="Linden Ashcroft" w:date="2018-07-12T08:59:00Z">
            <w:rPr>
              <w:rStyle w:val="Emphasis"/>
              <w:rFonts w:ascii="Scala" w:hAnsi="Scala"/>
              <w:i w:val="0"/>
              <w:iCs w:val="0"/>
              <w:lang w:val="en-GB"/>
            </w:rPr>
          </w:rPrChange>
        </w:rPr>
        <w:fldChar w:fldCharType="separate"/>
      </w:r>
      <w:r w:rsidR="0052548B" w:rsidRPr="00DF6D86">
        <w:rPr>
          <w:rPrChange w:id="355" w:author="Linden Ashcroft" w:date="2018-07-12T08:59:00Z">
            <w:rPr>
              <w:rStyle w:val="Emphasis"/>
              <w:rFonts w:ascii="Scala" w:hAnsi="Scala"/>
              <w:i w:val="0"/>
              <w:iCs w:val="0"/>
              <w:noProof/>
              <w:lang w:val="en-GB"/>
            </w:rPr>
          </w:rPrChange>
        </w:rPr>
        <w:t>(Brunet et al., 2014b)</w:t>
      </w:r>
      <w:r w:rsidR="0052548B" w:rsidRPr="00DF6D86">
        <w:rPr>
          <w:rPrChange w:id="356" w:author="Linden Ashcroft" w:date="2018-07-12T08:59:00Z">
            <w:rPr>
              <w:rStyle w:val="Emphasis"/>
              <w:rFonts w:ascii="Scala" w:hAnsi="Scala"/>
              <w:i w:val="0"/>
              <w:iCs w:val="0"/>
              <w:lang w:val="en-GB"/>
            </w:rPr>
          </w:rPrChange>
        </w:rPr>
        <w:fldChar w:fldCharType="end"/>
      </w:r>
      <w:r w:rsidR="007B25C5" w:rsidRPr="00DF6D86">
        <w:rPr>
          <w:rPrChange w:id="357" w:author="Linden Ashcroft" w:date="2018-07-12T08:59:00Z">
            <w:rPr>
              <w:rStyle w:val="Emphasis"/>
              <w:rFonts w:ascii="Scala" w:hAnsi="Scala"/>
              <w:i w:val="0"/>
              <w:iCs w:val="0"/>
              <w:lang w:val="en-GB"/>
            </w:rPr>
          </w:rPrChange>
        </w:rPr>
        <w:t xml:space="preserve">.  </w:t>
      </w:r>
    </w:p>
    <w:bookmarkEnd w:id="89"/>
    <w:p w14:paraId="6FBE7EA2" w14:textId="443E12FD" w:rsidR="0025327E" w:rsidRDefault="24616C93">
      <w:pPr>
        <w:rPr>
          <w:lang w:val="en-GB"/>
        </w:rPr>
      </w:pPr>
      <w:r w:rsidRPr="24616C93">
        <w:rPr>
          <w:lang w:val="en-GB"/>
        </w:rPr>
        <w:lastRenderedPageBreak/>
        <w:t xml:space="preserve">Table </w:t>
      </w:r>
      <w:r w:rsidR="0052548B">
        <w:rPr>
          <w:lang w:val="en-GB"/>
        </w:rPr>
        <w:t>1</w:t>
      </w:r>
      <w:r w:rsidRPr="24616C93">
        <w:rPr>
          <w:lang w:val="en-GB"/>
        </w:rPr>
        <w:t xml:space="preserve"> provides detail of the data sources identified for </w:t>
      </w:r>
      <w:r w:rsidR="000A30A9">
        <w:rPr>
          <w:lang w:val="en-GB"/>
        </w:rPr>
        <w:t>digitiz</w:t>
      </w:r>
      <w:r w:rsidRPr="24616C93">
        <w:rPr>
          <w:lang w:val="en-GB"/>
        </w:rPr>
        <w:t>ation</w:t>
      </w:r>
      <w:r w:rsidR="00CE4957">
        <w:rPr>
          <w:lang w:val="en-GB"/>
        </w:rPr>
        <w:t xml:space="preserve">, while </w:t>
      </w:r>
      <w:r w:rsidR="00F03ACF">
        <w:rPr>
          <w:lang w:val="en-GB"/>
        </w:rPr>
        <w:t>Fig.</w:t>
      </w:r>
      <w:r w:rsidR="00CE4957">
        <w:rPr>
          <w:lang w:val="en-GB"/>
        </w:rPr>
        <w:t xml:space="preserve"> 2 shows several examples of the data sources used</w:t>
      </w:r>
      <w:r w:rsidRPr="24616C93">
        <w:rPr>
          <w:lang w:val="en-GB"/>
        </w:rPr>
        <w:t>.</w:t>
      </w:r>
      <w:r w:rsidR="00CE4957">
        <w:rPr>
          <w:lang w:val="en-GB"/>
        </w:rPr>
        <w:t xml:space="preserve"> </w:t>
      </w:r>
      <w:proofErr w:type="gramStart"/>
      <w:r w:rsidR="001F7BD9">
        <w:rPr>
          <w:lang w:val="en-GB"/>
        </w:rPr>
        <w:t>All of</w:t>
      </w:r>
      <w:proofErr w:type="gramEnd"/>
      <w:r w:rsidR="001F7BD9">
        <w:rPr>
          <w:lang w:val="en-GB"/>
        </w:rPr>
        <w:t xml:space="preserve"> the variables included in each source are listed in Table 1, although not all were </w:t>
      </w:r>
      <w:r w:rsidR="000A30A9">
        <w:rPr>
          <w:lang w:val="en-GB"/>
        </w:rPr>
        <w:t>digitiz</w:t>
      </w:r>
      <w:r w:rsidR="001F7BD9">
        <w:rPr>
          <w:lang w:val="en-GB"/>
        </w:rPr>
        <w:t xml:space="preserve">ed under the auspices of UERRA. </w:t>
      </w:r>
      <w:proofErr w:type="gramStart"/>
      <w:r w:rsidR="0052548B">
        <w:rPr>
          <w:lang w:val="en-GB"/>
        </w:rPr>
        <w:t>The majority of</w:t>
      </w:r>
      <w:proofErr w:type="gramEnd"/>
      <w:r w:rsidR="0052548B">
        <w:rPr>
          <w:lang w:val="en-GB"/>
        </w:rPr>
        <w:t xml:space="preserve"> data sources from CDMP are secondary, meaning that they are collations or summaries of observations that have been prepared in a central location.</w:t>
      </w:r>
      <w:r w:rsidR="004E4101">
        <w:rPr>
          <w:lang w:val="en-GB"/>
        </w:rPr>
        <w:t xml:space="preserve"> Unfortunately, secondary data sources are more prone to transcription errors than original series, as they have been transferred from the original reading</w:t>
      </w:r>
      <w:r w:rsidR="00CD44C7">
        <w:rPr>
          <w:lang w:val="en-GB"/>
        </w:rPr>
        <w:t>s</w:t>
      </w:r>
      <w:r w:rsidR="004E4101">
        <w:rPr>
          <w:lang w:val="en-GB"/>
        </w:rPr>
        <w:t xml:space="preserve">. </w:t>
      </w:r>
      <w:r w:rsidR="00CE4957">
        <w:rPr>
          <w:lang w:val="en-GB"/>
        </w:rPr>
        <w:t>Many were handwritte</w:t>
      </w:r>
      <w:r w:rsidR="00177415">
        <w:rPr>
          <w:lang w:val="en-GB"/>
        </w:rPr>
        <w:t>n, although a small subset was typed</w:t>
      </w:r>
      <w:r w:rsidR="00CE4957">
        <w:rPr>
          <w:lang w:val="en-GB"/>
        </w:rPr>
        <w:t>.</w:t>
      </w:r>
      <w:r w:rsidR="00177415">
        <w:rPr>
          <w:lang w:val="en-GB"/>
        </w:rPr>
        <w:t xml:space="preserve"> </w:t>
      </w:r>
      <w:bookmarkStart w:id="358" w:name="_Toc355018370"/>
    </w:p>
    <w:p w14:paraId="62322815" w14:textId="3C6B3DEC" w:rsidR="00877DC0" w:rsidRPr="002E546C" w:rsidRDefault="000A30A9" w:rsidP="0025327E">
      <w:pPr>
        <w:pStyle w:val="Heading2"/>
      </w:pPr>
      <w:r>
        <w:t>Digitiz</w:t>
      </w:r>
      <w:r w:rsidR="00877DC0">
        <w:t xml:space="preserve">ing </w:t>
      </w:r>
      <w:r w:rsidR="001F6EB1">
        <w:t>method</w:t>
      </w:r>
      <w:bookmarkEnd w:id="358"/>
    </w:p>
    <w:p w14:paraId="672F0D20" w14:textId="16C609B6" w:rsidR="004D19B6" w:rsidRDefault="00F960FE">
      <w:pPr>
        <w:pStyle w:val="BodyText"/>
        <w:rPr>
          <w:szCs w:val="22"/>
        </w:rPr>
      </w:pPr>
      <w:r>
        <w:t xml:space="preserve">Once </w:t>
      </w:r>
      <w:del w:id="359" w:author="Linden Ashcroft" w:date="2018-07-12T12:19:00Z">
        <w:r w:rsidDel="004806A8">
          <w:delText xml:space="preserve">the </w:delText>
        </w:r>
      </w:del>
      <w:r>
        <w:t>data sources had been identified and catalogued, a</w:t>
      </w:r>
      <w:r w:rsidR="24616C93">
        <w:t xml:space="preserve"> group of 11 </w:t>
      </w:r>
      <w:r w:rsidR="000A30A9">
        <w:t>digitiz</w:t>
      </w:r>
      <w:r w:rsidR="24616C93">
        <w:t>ers were employed 15 hours a week</w:t>
      </w:r>
      <w:r w:rsidR="00CD44C7">
        <w:t xml:space="preserve"> o</w:t>
      </w:r>
      <w:r w:rsidR="008616F6">
        <w:t>ver a two-</w:t>
      </w:r>
      <w:r w:rsidR="00CD44C7">
        <w:t>year period</w:t>
      </w:r>
      <w:r w:rsidR="24616C93">
        <w:t xml:space="preserve"> to </w:t>
      </w:r>
      <w:r w:rsidR="000A30A9">
        <w:t>digitiz</w:t>
      </w:r>
      <w:r w:rsidR="24616C93">
        <w:t>e the data. The</w:t>
      </w:r>
      <w:r>
        <w:t xml:space="preserve"> </w:t>
      </w:r>
      <w:r w:rsidR="000A30A9">
        <w:t>digitiz</w:t>
      </w:r>
      <w:r>
        <w:t>ation</w:t>
      </w:r>
      <w:r w:rsidR="24616C93">
        <w:t xml:space="preserve"> team was made up of undergraduate and postgraduate geography students from the University </w:t>
      </w:r>
      <w:proofErr w:type="spellStart"/>
      <w:r w:rsidR="24616C93">
        <w:t>Rovira</w:t>
      </w:r>
      <w:proofErr w:type="spellEnd"/>
      <w:r w:rsidR="24616C93">
        <w:t xml:space="preserve"> </w:t>
      </w:r>
      <w:proofErr w:type="spellStart"/>
      <w:r w:rsidR="24616C93">
        <w:t>i</w:t>
      </w:r>
      <w:proofErr w:type="spellEnd"/>
      <w:r w:rsidR="24616C93">
        <w:t xml:space="preserve"> </w:t>
      </w:r>
      <w:proofErr w:type="spellStart"/>
      <w:r w:rsidR="24616C93">
        <w:t>Virgili</w:t>
      </w:r>
      <w:proofErr w:type="spellEnd"/>
      <w:r w:rsidR="24616C93">
        <w:t xml:space="preserve">, who all had some knowledge of meteorological variables and European climate. The </w:t>
      </w:r>
      <w:r w:rsidR="000A30A9">
        <w:t>digitiz</w:t>
      </w:r>
      <w:r w:rsidR="24616C93">
        <w:t xml:space="preserve">ers worked on </w:t>
      </w:r>
      <w:r w:rsidR="001F7BD9">
        <w:t xml:space="preserve">desktop </w:t>
      </w:r>
      <w:r w:rsidR="24616C93">
        <w:t>computers in a computer lab, with large screen</w:t>
      </w:r>
      <w:r w:rsidR="00CD44C7">
        <w:t>s</w:t>
      </w:r>
      <w:r w:rsidR="24616C93">
        <w:t xml:space="preserve"> and standard keyboards. They were also given the option of working from home on their personal laptops. </w:t>
      </w:r>
    </w:p>
    <w:p w14:paraId="305B2F88" w14:textId="22F0FECE" w:rsidR="00657E6C" w:rsidRDefault="24616C93">
      <w:pPr>
        <w:pStyle w:val="BodyText"/>
      </w:pPr>
      <w:r>
        <w:t xml:space="preserve">The </w:t>
      </w:r>
      <w:r w:rsidR="000A30A9">
        <w:t>digitiz</w:t>
      </w:r>
      <w:r>
        <w:t>ers received</w:t>
      </w:r>
      <w:r w:rsidR="00B4675F">
        <w:t xml:space="preserve"> initial</w:t>
      </w:r>
      <w:r>
        <w:t xml:space="preserve"> training sessions, as well as online instructions and monthly in-person meetings to discuss issues and introduce new </w:t>
      </w:r>
      <w:r w:rsidR="000A30A9">
        <w:t>digitiz</w:t>
      </w:r>
      <w:r>
        <w:t>ation tasks.</w:t>
      </w:r>
      <w:r w:rsidR="00657E6C">
        <w:t xml:space="preserve"> </w:t>
      </w:r>
      <w:r w:rsidR="000A30A9">
        <w:t>Digitiz</w:t>
      </w:r>
      <w:r w:rsidR="00657E6C">
        <w:t>ation was done using a</w:t>
      </w:r>
      <w:del w:id="360" w:author="Linden Ashcroft" w:date="2018-07-06T12:17:00Z">
        <w:r w:rsidR="00657E6C" w:rsidDel="0084785F">
          <w:delText xml:space="preserve"> strict</w:delText>
        </w:r>
      </w:del>
      <w:r w:rsidR="00657E6C">
        <w:t xml:space="preserve"> "key as you see" method, meaning that the </w:t>
      </w:r>
      <w:r w:rsidR="000A30A9">
        <w:t>digitiz</w:t>
      </w:r>
      <w:r w:rsidR="00657E6C">
        <w:t>ers typed the values that were provided in the data images, rather than using any coding system.</w:t>
      </w:r>
      <w:ins w:id="361" w:author="Linden Ashcroft" w:date="2018-07-06T12:19:00Z">
        <w:r w:rsidR="0084785F" w:rsidRPr="0084785F">
          <w:t xml:space="preserve"> </w:t>
        </w:r>
      </w:ins>
      <w:moveToRangeStart w:id="362" w:author="Linden Ashcroft" w:date="2018-07-06T12:19:00Z" w:name="move518642899"/>
      <w:moveTo w:id="363" w:author="Linden Ashcroft" w:date="2018-07-06T12:19:00Z">
        <w:r w:rsidR="0084785F">
          <w:t>This follows standard best practise outlined by the WMO (2016).</w:t>
        </w:r>
      </w:moveTo>
      <w:ins w:id="364" w:author="Linden Ashcroft" w:date="2018-07-06T12:20:00Z">
        <w:r w:rsidR="0084785F">
          <w:t xml:space="preserve"> Clear</w:t>
        </w:r>
      </w:ins>
      <w:ins w:id="365" w:author="Linden Ashcroft" w:date="2018-07-06T12:23:00Z">
        <w:r w:rsidR="0084785F">
          <w:t>, unambiguous,</w:t>
        </w:r>
      </w:ins>
      <w:ins w:id="366" w:author="Linden Ashcroft" w:date="2018-07-06T12:20:00Z">
        <w:r w:rsidR="0084785F">
          <w:t xml:space="preserve"> errors</w:t>
        </w:r>
      </w:ins>
      <w:ins w:id="367" w:author="Linden Ashcroft" w:date="2018-07-06T12:22:00Z">
        <w:r w:rsidR="0084785F">
          <w:t xml:space="preserve"> in the data sources</w:t>
        </w:r>
      </w:ins>
      <w:ins w:id="368" w:author="Linden Ashcroft" w:date="2018-07-06T12:24:00Z">
        <w:r w:rsidR="0084785F">
          <w:t xml:space="preserve"> were generally </w:t>
        </w:r>
      </w:ins>
      <w:ins w:id="369" w:author="Linden Ashcroft" w:date="2018-07-12T12:23:00Z">
        <w:r w:rsidR="002224E5">
          <w:t>retained</w:t>
        </w:r>
      </w:ins>
      <w:ins w:id="370" w:author="Linden Ashcroft" w:date="2018-07-06T12:24:00Z">
        <w:r w:rsidR="0084785F">
          <w:t xml:space="preserve"> by the digitisers and reco</w:t>
        </w:r>
        <w:r w:rsidR="004806A8">
          <w:t xml:space="preserve">rded in </w:t>
        </w:r>
        <w:r w:rsidR="0084785F">
          <w:t>station metadata files</w:t>
        </w:r>
      </w:ins>
      <w:ins w:id="371" w:author="Linden Ashcroft" w:date="2018-07-12T12:23:00Z">
        <w:r w:rsidR="004806A8">
          <w:t xml:space="preserve"> which were </w:t>
        </w:r>
        <w:r w:rsidR="002224E5">
          <w:t>later used when quality controlling the data (see Sect. 3)</w:t>
        </w:r>
      </w:ins>
      <w:ins w:id="372" w:author="Linden Ashcroft" w:date="2018-07-06T12:24:00Z">
        <w:r w:rsidR="0084785F">
          <w:t>.</w:t>
        </w:r>
      </w:ins>
      <w:ins w:id="373" w:author="Linden Ashcroft" w:date="2018-07-06T12:22:00Z">
        <w:r w:rsidR="0084785F">
          <w:t xml:space="preserve"> </w:t>
        </w:r>
      </w:ins>
      <w:ins w:id="374" w:author="Linden Ashcroft" w:date="2018-07-12T12:23:00Z">
        <w:r w:rsidR="002224E5">
          <w:t xml:space="preserve">If a digitizer could not read a value </w:t>
        </w:r>
      </w:ins>
      <w:moveTo w:id="375" w:author="Linden Ashcroft" w:date="2018-07-06T12:19:00Z">
        <w:del w:id="376" w:author="Linden Ashcroft" w:date="2018-07-06T12:20:00Z">
          <w:r w:rsidR="0084785F" w:rsidDel="0084785F">
            <w:delText xml:space="preserve"> </w:delText>
          </w:r>
        </w:del>
      </w:moveTo>
      <w:moveToRangeEnd w:id="362"/>
      <w:del w:id="377" w:author="Linden Ashcroft" w:date="2018-07-06T12:20:00Z">
        <w:r w:rsidR="00657E6C" w:rsidDel="0084785F">
          <w:delText xml:space="preserve"> </w:delText>
        </w:r>
      </w:del>
      <w:ins w:id="378" w:author="Linden Ashcroft" w:date="2018-07-06T12:18:00Z">
        <w:r w:rsidR="0084785F">
          <w:t>due to poor handwriting or scanning issues</w:t>
        </w:r>
      </w:ins>
      <w:ins w:id="379" w:author="Linden Ashcroft" w:date="2018-07-12T12:24:00Z">
        <w:r w:rsidR="002224E5">
          <w:t xml:space="preserve">, they </w:t>
        </w:r>
      </w:ins>
      <w:ins w:id="380" w:author="Linden Ashcroft" w:date="2018-07-06T12:18:00Z">
        <w:r w:rsidR="0084785F">
          <w:t>represented</w:t>
        </w:r>
      </w:ins>
      <w:ins w:id="381" w:author="Linden Ashcroft" w:date="2018-07-12T12:24:00Z">
        <w:r w:rsidR="002224E5">
          <w:t xml:space="preserve"> it</w:t>
        </w:r>
      </w:ins>
      <w:ins w:id="382" w:author="Linden Ashcroft" w:date="2018-07-06T12:18:00Z">
        <w:r w:rsidR="0084785F">
          <w:t xml:space="preserve"> by a value of -88.8, while missing values were set to -99.9.</w:t>
        </w:r>
      </w:ins>
      <w:ins w:id="383" w:author="Linden Ashcroft" w:date="2018-07-06T12:19:00Z">
        <w:r w:rsidR="0084785F">
          <w:t xml:space="preserve"> </w:t>
        </w:r>
      </w:ins>
      <w:moveFromRangeStart w:id="384" w:author="Linden Ashcroft" w:date="2018-07-06T12:19:00Z" w:name="move518642899"/>
      <w:moveFrom w:id="385" w:author="Linden Ashcroft" w:date="2018-07-06T12:19:00Z">
        <w:r w:rsidR="00657E6C" w:rsidDel="0084785F">
          <w:t>This follows standard best practise outlined by the WMO (2016).</w:t>
        </w:r>
        <w:r w:rsidDel="0084785F">
          <w:t xml:space="preserve"> </w:t>
        </w:r>
      </w:moveFrom>
      <w:moveFromRangeEnd w:id="384"/>
    </w:p>
    <w:p w14:paraId="39388931" w14:textId="70B4F117" w:rsidR="00877DC0" w:rsidRDefault="000D2F1B">
      <w:pPr>
        <w:pStyle w:val="BodyText"/>
        <w:rPr>
          <w:szCs w:val="22"/>
        </w:rPr>
      </w:pPr>
      <w:r w:rsidRPr="24616C93">
        <w:t xml:space="preserve">Budget constraints made it unfeasible to employ double-keying, a suggested method of improving </w:t>
      </w:r>
      <w:r w:rsidR="000A30A9">
        <w:t>digitiz</w:t>
      </w:r>
      <w:r w:rsidRPr="24616C93">
        <w:t xml:space="preserve">ed data quality </w:t>
      </w:r>
      <w:r w:rsidRPr="24616C93">
        <w:fldChar w:fldCharType="begin" w:fldLock="1"/>
      </w:r>
      <w:r w:rsidR="006010B6">
        <w:rPr>
          <w:szCs w:val="22"/>
        </w:rPr>
        <w:instrText>ADDIN CSL_CITATION { "citationItems" : [ { "id" : "ITEM-1", "itemData" : { "DOI" : "10.5194/cpd-2-191-2006", "ISSN" : "18149324", "abstract" : "Hand-written or printed manuscript data are an important source for paleo-climatological studies, but bringing them into a suitable format can be a time consuming adventure with uncertain success. Before digitising such data (e.g., in the context a specific research project), it is worthwhile spending a few thoughts on the characteristics of the data, the scientific requirements with respect to quality and coverage, the metadata, and technical aspects such as reproduction techniques, digitising techniques, and quality control strategies. Here we briefly discuss the most important considerations according to our own experience and describe different methods for digitising numeric or text data (optical character recognition, speech recognition, and key entry). We present a tentative guide that is intended to help others compiling the necessary information and making the right decisions.", "author" : [ { "dropping-particle" : "", "family" : "Br\u00f6nnimann", "given" : "S.", "non-dropping-particle" : "", "parse-names" : false, "suffix" : "" }, { "dropping-particle" : "", "family" : "Annis", "given" : "J", "non-dropping-particle" : "", "parse-names" : false, "suffix" : "" }, { "dropping-particle" : "", "family" : "Dann", "given" : "W", "non-dropping-particle" : "", "parse-names" : false, "suffix" : "" }, { "dropping-particle" : "", "family" : "Ewen", "given" : "T", "non-dropping-particle" : "", "parse-names" : false, "suffix" : "" }, { "dropping-particle" : "", "family" : "Grant", "given" : "A N", "non-dropping-particle" : "", "parse-names" : false, "suffix" : "" }, { "dropping-particle" : "", "family" : "Griesser", "given" : "T", "non-dropping-particle" : "", "parse-names" : false, "suffix" : "" }, { "dropping-particle" : "", "family" : "Kr\u00e4henmann", "given" : "S.", "non-dropping-particle" : "", "parse-names" : false, "suffix" : "" }, { "dropping-particle" : "", "family" : "Mohr", "given" : "C", "non-dropping-particle" : "", "parse-names" : false, "suffix" : "" }, { "dropping-particle" : "", "family" : "Scherer", "given" : "M", "non-dropping-particle" : "", "parse-names" : false, "suffix" : "" }, { "dropping-particle" : "", "family" : "Vogler", "given" : "C", "non-dropping-particle" : "", "parse-names" : false, "suffix" : "" } ], "container-title" : "Climate of the Past", "id" : "ITEM-1", "issue" : "3", "issued" : { "date-parts" : [ [ "2006" ] ] }, "page" : "191-207", "title" : "A guide for digitising manuscript climate data", "type" : "article-journal", "volume" : "2" }, "uris" : [ "http://www.mendeley.com/documents/?uuid=588aa265-a9c8-4406-abe0-a4a4fb83f9b8" ] }, { "id" : "ITEM-2", "itemData" : { "ISBN" : "9789263111821", "author" : [ { "dropping-particle" : "", "family" : "World Meteorological Organization", "given" : "", "non-dropping-particle" : "", "parse-names" : false, "suffix" : "" } ], "id" : "ITEM-2", "issue" : "WMO-No. 1182", "issued" : { "date-parts" : [ [ "2016" ] ] }, "number-of-pages" : "39", "title" : "Guidelines on Best Practices for Climate Data Rescue 2016", "type" : "report" }, "uris" : [ "http://www.mendeley.com/documents/?uuid=bea4be7d-9d09-4662-b485-da08d7e83e7e" ] } ], "mendeley" : { "formattedCitation" : "(Br\u00f6nnimann et al., 2006; World Meteorological Organization, 2016)", "plainTextFormattedCitation" : "(Br\u00f6nnimann et al., 2006; World Meteorological Organization, 2016)", "previouslyFormattedCitation" : "(Br\u00f6nnimann et al., 2006; World Meteorological Organization, 2016)" }, "properties" : { "noteIndex" : 0 }, "schema" : "https://github.com/citation-style-language/schema/raw/master/csl-citation.json" }</w:instrText>
      </w:r>
      <w:r w:rsidRPr="24616C93">
        <w:rPr>
          <w:szCs w:val="22"/>
        </w:rPr>
        <w:fldChar w:fldCharType="separate"/>
      </w:r>
      <w:r w:rsidR="00691983" w:rsidRPr="00691983">
        <w:rPr>
          <w:noProof/>
        </w:rPr>
        <w:t>(Brönnimann et al., 2006; World Meteorological Organization, 2016)</w:t>
      </w:r>
      <w:r w:rsidRPr="24616C93">
        <w:fldChar w:fldCharType="end"/>
      </w:r>
      <w:r w:rsidRPr="24616C93">
        <w:t>.</w:t>
      </w:r>
      <w:r w:rsidR="001F7BD9">
        <w:t xml:space="preserve"> We test</w:t>
      </w:r>
      <w:r w:rsidR="00DA67B6">
        <w:t>ed</w:t>
      </w:r>
      <w:r w:rsidR="001F7BD9">
        <w:t xml:space="preserve"> optical character recognition (OCR) and speech recognition technologies, but the diverse nature of each task and the time and cost associated with training the software </w:t>
      </w:r>
      <w:ins w:id="386" w:author="Linden Ashcroft" w:date="2018-07-12T12:24:00Z">
        <w:r w:rsidR="002224E5">
          <w:t>to</w:t>
        </w:r>
      </w:ins>
      <w:del w:id="387" w:author="Linden Ashcroft" w:date="2018-07-12T12:24:00Z">
        <w:r w:rsidR="001F7BD9" w:rsidDel="002224E5">
          <w:delText>for</w:delText>
        </w:r>
      </w:del>
      <w:r w:rsidR="001F7BD9">
        <w:t xml:space="preserve"> each data source made these options unfeasible. </w:t>
      </w:r>
      <w:r w:rsidRPr="24616C93">
        <w:t xml:space="preserve"> </w:t>
      </w:r>
      <w:r>
        <w:t xml:space="preserve">However, the </w:t>
      </w:r>
      <w:r w:rsidR="000A30A9">
        <w:t>digitiz</w:t>
      </w:r>
      <w:r>
        <w:t xml:space="preserve">ers were trained in self-assessment techniques aimed at reducing data errors. </w:t>
      </w:r>
      <w:r w:rsidR="000A30A9">
        <w:t>Digitiz</w:t>
      </w:r>
      <w:r w:rsidR="00F960FE">
        <w:t>ers were asked to carefully cross check their values with the original source</w:t>
      </w:r>
      <w:r w:rsidR="001F7BD9">
        <w:t xml:space="preserve"> values</w:t>
      </w:r>
      <w:r w:rsidR="00F960FE">
        <w:t xml:space="preserve"> for the 10th, 20th and 30th day of each month to make sure that no days had been skipped or repeated.</w:t>
      </w:r>
      <w:r>
        <w:t xml:space="preserve"> Days wi</w:t>
      </w:r>
      <w:r w:rsidR="001F7BD9">
        <w:t>th missing data were recorded in</w:t>
      </w:r>
      <w:r>
        <w:t xml:space="preserve"> metadata</w:t>
      </w:r>
      <w:r w:rsidR="001F7BD9">
        <w:t xml:space="preserve"> files</w:t>
      </w:r>
      <w:r>
        <w:t>, along with any other variations in the data source</w:t>
      </w:r>
      <w:ins w:id="388" w:author="Linden Ashcroft" w:date="2018-07-10T14:15:00Z">
        <w:r w:rsidR="005C08C9">
          <w:t>, such as repeated pages in the scanned file or temporar</w:t>
        </w:r>
      </w:ins>
      <w:ins w:id="389" w:author="Linden Ashcroft" w:date="2018-07-10T14:16:00Z">
        <w:r w:rsidR="005C08C9">
          <w:t xml:space="preserve">y changes in the </w:t>
        </w:r>
      </w:ins>
      <w:ins w:id="390" w:author="Linden Ashcroft" w:date="2018-07-12T12:24:00Z">
        <w:r w:rsidR="002224E5">
          <w:t>table</w:t>
        </w:r>
      </w:ins>
      <w:ins w:id="391" w:author="Linden Ashcroft" w:date="2018-07-10T14:16:00Z">
        <w:r w:rsidR="005C08C9">
          <w:t xml:space="preserve"> structure</w:t>
        </w:r>
      </w:ins>
      <w:r>
        <w:t xml:space="preserve">. </w:t>
      </w:r>
      <w:r w:rsidR="00C13A4C">
        <w:t xml:space="preserve">Where data sources included monthly totals and summaries, </w:t>
      </w:r>
      <w:r w:rsidR="000A30A9">
        <w:t>digitiz</w:t>
      </w:r>
      <w:r w:rsidR="00C13A4C">
        <w:t xml:space="preserve">ers were </w:t>
      </w:r>
      <w:ins w:id="392" w:author="Linden Ashcroft" w:date="2018-07-12T12:24:00Z">
        <w:r w:rsidR="002224E5">
          <w:t xml:space="preserve">also </w:t>
        </w:r>
      </w:ins>
      <w:r w:rsidR="00C13A4C">
        <w:t>instructed to calculate these values from their daily transcribed data, to check accuracy.</w:t>
      </w:r>
    </w:p>
    <w:p w14:paraId="2C3F620F" w14:textId="0800B425" w:rsidR="000D2F1B" w:rsidRDefault="24616C93" w:rsidP="00416EBE">
      <w:pPr>
        <w:pStyle w:val="BodyText"/>
      </w:pPr>
      <w:r>
        <w:t xml:space="preserve">The data sources were in </w:t>
      </w:r>
      <w:proofErr w:type="gramStart"/>
      <w:r>
        <w:t>a number of</w:t>
      </w:r>
      <w:proofErr w:type="gramEnd"/>
      <w:r>
        <w:t xml:space="preserve"> different formats</w:t>
      </w:r>
      <w:del w:id="393" w:author="Linden Ashcroft" w:date="2018-07-12T12:25:00Z">
        <w:r w:rsidDel="002224E5">
          <w:delText xml:space="preserve"> (see </w:delText>
        </w:r>
        <w:r w:rsidR="00F03ACF" w:rsidDel="002224E5">
          <w:delText>Fig.</w:delText>
        </w:r>
        <w:r w:rsidDel="002224E5">
          <w:delText xml:space="preserve"> 2)</w:delText>
        </w:r>
      </w:del>
      <w:r>
        <w:t xml:space="preserve">. The two main formats were one month (or day) to a page for a single station, and one day to a page for a network of stations. Depending on the source structure, each </w:t>
      </w:r>
      <w:r w:rsidR="000A30A9">
        <w:t>digitiz</w:t>
      </w:r>
      <w:r>
        <w:t xml:space="preserve">er </w:t>
      </w:r>
      <w:proofErr w:type="gramStart"/>
      <w:r>
        <w:t>was in charge of</w:t>
      </w:r>
      <w:proofErr w:type="gramEnd"/>
      <w:r w:rsidR="000D2F1B">
        <w:t xml:space="preserve"> </w:t>
      </w:r>
      <w:r w:rsidR="000A30A9">
        <w:t>digitiz</w:t>
      </w:r>
      <w:r w:rsidR="000D2F1B">
        <w:t>ing values from</w:t>
      </w:r>
      <w:r>
        <w:t xml:space="preserve"> a station (e.g. Egyptian and Moroccan sources, </w:t>
      </w:r>
      <w:r w:rsidR="00F03ACF">
        <w:t>Fig.</w:t>
      </w:r>
      <w:r>
        <w:t xml:space="preserve"> 2a and b), a time period (e.g. Slovenia, </w:t>
      </w:r>
      <w:r w:rsidR="00F03ACF">
        <w:t>Fig.</w:t>
      </w:r>
      <w:r>
        <w:t xml:space="preserve"> 2c), or a variable (e.g. Lebanon, </w:t>
      </w:r>
      <w:r w:rsidR="00F03ACF">
        <w:t>Fig.</w:t>
      </w:r>
      <w:r>
        <w:t xml:space="preserve"> 2d). </w:t>
      </w:r>
      <w:ins w:id="394" w:author="Linden Ashcroft" w:date="2018-07-06T12:28:00Z">
        <w:r w:rsidR="002224E5">
          <w:t xml:space="preserve">English and </w:t>
        </w:r>
      </w:ins>
      <w:ins w:id="395" w:author="Linden Ashcroft" w:date="2018-07-12T12:25:00Z">
        <w:r w:rsidR="002224E5">
          <w:t>Catalan</w:t>
        </w:r>
      </w:ins>
      <w:ins w:id="396" w:author="Linden Ashcroft" w:date="2018-07-06T12:28:00Z">
        <w:r w:rsidR="002224E5">
          <w:t xml:space="preserve"> tr</w:t>
        </w:r>
        <w:r w:rsidR="002221ED">
          <w:t>anslation</w:t>
        </w:r>
      </w:ins>
      <w:ins w:id="397" w:author="Linden Ashcroft" w:date="2018-07-06T12:26:00Z">
        <w:r w:rsidR="002221ED">
          <w:t xml:space="preserve"> of the </w:t>
        </w:r>
      </w:ins>
      <w:ins w:id="398" w:author="Linden Ashcroft" w:date="2018-07-06T12:27:00Z">
        <w:r w:rsidR="002221ED">
          <w:t>relevant</w:t>
        </w:r>
      </w:ins>
      <w:ins w:id="399" w:author="Linden Ashcroft" w:date="2018-07-06T12:26:00Z">
        <w:r w:rsidR="002221ED">
          <w:t xml:space="preserve"> </w:t>
        </w:r>
      </w:ins>
      <w:ins w:id="400" w:author="Linden Ashcroft" w:date="2018-07-06T12:27:00Z">
        <w:r w:rsidR="002221ED">
          <w:t>column and row headings was provided to the dig</w:t>
        </w:r>
      </w:ins>
      <w:ins w:id="401" w:author="Linden Ashcroft" w:date="2018-07-06T12:32:00Z">
        <w:r w:rsidR="002221ED">
          <w:t>i</w:t>
        </w:r>
      </w:ins>
      <w:ins w:id="402" w:author="Linden Ashcroft" w:date="2018-07-06T12:27:00Z">
        <w:r w:rsidR="002221ED">
          <w:t xml:space="preserve">tizers </w:t>
        </w:r>
      </w:ins>
      <w:ins w:id="403" w:author="Linden Ashcroft" w:date="2018-07-06T12:28:00Z">
        <w:r w:rsidR="002221ED">
          <w:t>for each source, as well as the various w</w:t>
        </w:r>
        <w:r w:rsidR="002224E5">
          <w:t>ind strength scales (see Sect.</w:t>
        </w:r>
      </w:ins>
      <w:ins w:id="404" w:author="Linden Ashcroft" w:date="2018-07-06T12:29:00Z">
        <w:r w:rsidR="002221ED">
          <w:t xml:space="preserve"> 2.4). </w:t>
        </w:r>
      </w:ins>
    </w:p>
    <w:p w14:paraId="0B73780B" w14:textId="1658C4F7" w:rsidR="00416EBE" w:rsidRPr="00E81A94" w:rsidRDefault="24616C93" w:rsidP="00416EBE">
      <w:pPr>
        <w:pStyle w:val="BodyText"/>
      </w:pPr>
      <w:r>
        <w:t xml:space="preserve">In </w:t>
      </w:r>
      <w:r w:rsidR="001F7BD9">
        <w:t xml:space="preserve">several </w:t>
      </w:r>
      <w:r>
        <w:t xml:space="preserve">cases, not </w:t>
      </w:r>
      <w:proofErr w:type="gramStart"/>
      <w:r>
        <w:t>all of</w:t>
      </w:r>
      <w:proofErr w:type="gramEnd"/>
      <w:r>
        <w:t xml:space="preserve"> the data on a sheet were required to be </w:t>
      </w:r>
      <w:r w:rsidR="000A30A9">
        <w:t>digitiz</w:t>
      </w:r>
      <w:r>
        <w:t xml:space="preserve">ed, as they had already been transcribed as part of EURO4M and MEDARE. </w:t>
      </w:r>
      <w:r w:rsidR="001F7BD9">
        <w:t xml:space="preserve">To help </w:t>
      </w:r>
      <w:r w:rsidR="000A30A9">
        <w:t>digitiz</w:t>
      </w:r>
      <w:r w:rsidR="001F7BD9">
        <w:t>ers with the complex layout of the source images, t</w:t>
      </w:r>
      <w:r>
        <w:t>emplates were developed</w:t>
      </w:r>
      <w:r w:rsidR="000D2F1B">
        <w:t xml:space="preserve"> in Microsoft Excel</w:t>
      </w:r>
      <w:r>
        <w:t xml:space="preserve"> for </w:t>
      </w:r>
      <w:r w:rsidR="000D2F1B">
        <w:t>some sources</w:t>
      </w:r>
      <w:r>
        <w:t xml:space="preserve"> that were as close as possible to the</w:t>
      </w:r>
      <w:r w:rsidR="000D2F1B">
        <w:t xml:space="preserve"> format of the</w:t>
      </w:r>
      <w:r>
        <w:t xml:space="preserve"> original data source (</w:t>
      </w:r>
      <w:ins w:id="405" w:author="Linden Ashcroft" w:date="2018-07-10T14:17:00Z">
        <w:r w:rsidR="005C08C9">
          <w:t xml:space="preserve">see </w:t>
        </w:r>
      </w:ins>
      <w:del w:id="406" w:author="Linden Ashcroft" w:date="2018-07-10T14:17:00Z">
        <w:r w:rsidRPr="00E035BC" w:rsidDel="005C08C9">
          <w:delText xml:space="preserve">e.g. </w:delText>
        </w:r>
      </w:del>
      <w:r w:rsidR="00F03ACF">
        <w:t>Fig.</w:t>
      </w:r>
      <w:r w:rsidRPr="00E035BC">
        <w:t xml:space="preserve"> 3</w:t>
      </w:r>
      <w:ins w:id="407" w:author="Linden Ashcroft" w:date="2018-07-10T14:17:00Z">
        <w:r w:rsidR="005C08C9">
          <w:t xml:space="preserve"> for several examples</w:t>
        </w:r>
      </w:ins>
      <w:r>
        <w:t xml:space="preserve">). Borders and shading within the files were used to help the </w:t>
      </w:r>
      <w:r w:rsidR="000A30A9">
        <w:t>digitiz</w:t>
      </w:r>
      <w:r>
        <w:t>er keep track of their work, and date columns were pre-filled</w:t>
      </w:r>
      <w:r w:rsidR="00DA67B6">
        <w:t xml:space="preserve"> with the correct dates</w:t>
      </w:r>
      <w:r>
        <w:t xml:space="preserve"> to reduce the occurrence of errors associated with leap </w:t>
      </w:r>
      <w:r>
        <w:lastRenderedPageBreak/>
        <w:t xml:space="preserve">years. </w:t>
      </w:r>
      <w:r w:rsidR="000D2F1B">
        <w:t xml:space="preserve">The development of templates was not always possible due to time constraints, </w:t>
      </w:r>
      <w:del w:id="408" w:author="Linden Ashcroft" w:date="2018-07-12T12:26:00Z">
        <w:r w:rsidR="000D2F1B" w:rsidDel="002224E5">
          <w:delText>although it was employed</w:delText>
        </w:r>
      </w:del>
      <w:ins w:id="409" w:author="Linden Ashcroft" w:date="2018-07-12T12:26:00Z">
        <w:r w:rsidR="002224E5">
          <w:t>templates were used</w:t>
        </w:r>
      </w:ins>
      <w:r w:rsidR="000D2F1B">
        <w:t xml:space="preserve"> for all sources with hourly data (see Table 1). </w:t>
      </w:r>
    </w:p>
    <w:p w14:paraId="48F3F54A" w14:textId="5D14A3DC" w:rsidR="00877DC0" w:rsidRDefault="000D2F1B">
      <w:pPr>
        <w:pStyle w:val="BodyText"/>
      </w:pPr>
      <w:r>
        <w:t>T</w:t>
      </w:r>
      <w:r w:rsidR="00E81A94" w:rsidRPr="24616C93">
        <w:t xml:space="preserve">he </w:t>
      </w:r>
      <w:r w:rsidR="000A30A9">
        <w:t>digitiz</w:t>
      </w:r>
      <w:r w:rsidR="00E81A94" w:rsidRPr="24616C93">
        <w:t>ers</w:t>
      </w:r>
      <w:r w:rsidR="00416EBE" w:rsidRPr="24616C93">
        <w:t xml:space="preserve"> were required to upload their </w:t>
      </w:r>
      <w:r>
        <w:t xml:space="preserve">data to </w:t>
      </w:r>
      <w:proofErr w:type="gramStart"/>
      <w:r>
        <w:t>a central server</w:t>
      </w:r>
      <w:r w:rsidRPr="24616C93">
        <w:t xml:space="preserve"> </w:t>
      </w:r>
      <w:r w:rsidR="00416EBE" w:rsidRPr="24616C93">
        <w:t>every 15 days</w:t>
      </w:r>
      <w:proofErr w:type="gramEnd"/>
      <w:r w:rsidR="00416EBE" w:rsidRPr="24616C93">
        <w:t>, includ</w:t>
      </w:r>
      <w:r>
        <w:t>e</w:t>
      </w:r>
      <w:r w:rsidR="00416EBE" w:rsidRPr="24616C93">
        <w:t xml:space="preserve"> a count of the number of values </w:t>
      </w:r>
      <w:r w:rsidR="000A30A9">
        <w:t>digitiz</w:t>
      </w:r>
      <w:r w:rsidR="00416EBE" w:rsidRPr="24616C93">
        <w:t>ed, and a</w:t>
      </w:r>
      <w:ins w:id="410" w:author="Linden Ashcroft" w:date="2018-07-12T12:26:00Z">
        <w:r w:rsidR="002224E5">
          <w:t>n up to date</w:t>
        </w:r>
      </w:ins>
      <w:r w:rsidR="00416EBE" w:rsidRPr="24616C93">
        <w:t xml:space="preserve"> copy of the data transcribe</w:t>
      </w:r>
      <w:ins w:id="411" w:author="Linden Ashcroft" w:date="2018-07-12T12:26:00Z">
        <w:r w:rsidR="002224E5">
          <w:t>d</w:t>
        </w:r>
      </w:ins>
      <w:del w:id="412" w:author="Linden Ashcroft" w:date="2018-07-12T12:26:00Z">
        <w:r w:rsidR="00416EBE" w:rsidRPr="24616C93" w:rsidDel="002224E5">
          <w:delText>d so far</w:delText>
        </w:r>
      </w:del>
      <w:r w:rsidR="00416EBE" w:rsidRPr="24616C93">
        <w:t xml:space="preserve">. This method ensured that the </w:t>
      </w:r>
      <w:r w:rsidR="000A30A9">
        <w:t>digitiz</w:t>
      </w:r>
      <w:r w:rsidR="00416EBE" w:rsidRPr="24616C93">
        <w:t>ers were making progress, the data were being regularly backed up</w:t>
      </w:r>
      <w:r w:rsidR="004D19B6" w:rsidRPr="24616C93">
        <w:t xml:space="preserve">, and that the </w:t>
      </w:r>
      <w:r w:rsidR="000A30A9">
        <w:t>digitiz</w:t>
      </w:r>
      <w:r w:rsidR="004D19B6" w:rsidRPr="24616C93">
        <w:t xml:space="preserve">ed observations could be regularly checked (see </w:t>
      </w:r>
      <w:r w:rsidR="00F03ACF">
        <w:t>Sect.</w:t>
      </w:r>
      <w:r w:rsidR="004D19B6" w:rsidRPr="24616C93">
        <w:t xml:space="preserve"> 3)</w:t>
      </w:r>
      <w:r w:rsidR="00416EBE" w:rsidRPr="24616C93">
        <w:t xml:space="preserve">. </w:t>
      </w:r>
    </w:p>
    <w:p w14:paraId="00194F8D" w14:textId="4C02D517" w:rsidR="00A83FEA" w:rsidRDefault="00A83FEA" w:rsidP="00A83FEA">
      <w:pPr>
        <w:pStyle w:val="Heading2"/>
      </w:pPr>
      <w:r>
        <w:t>Conversion to standard units</w:t>
      </w:r>
    </w:p>
    <w:p w14:paraId="6BA55539" w14:textId="6BD75411" w:rsidR="0025327E" w:rsidRPr="0025327E" w:rsidRDefault="00DA67B6" w:rsidP="006D6458">
      <w:r>
        <w:t xml:space="preserve">While </w:t>
      </w:r>
      <w:ins w:id="413" w:author="Linden Ashcroft" w:date="2018-07-12T12:26:00Z">
        <w:r w:rsidR="002224E5">
          <w:t>visual</w:t>
        </w:r>
      </w:ins>
      <w:del w:id="414" w:author="Linden Ashcroft" w:date="2018-07-12T12:26:00Z">
        <w:r w:rsidDel="002224E5">
          <w:delText>all</w:delText>
        </w:r>
      </w:del>
      <w:r>
        <w:t xml:space="preserve"> quality control and assessment </w:t>
      </w:r>
      <w:proofErr w:type="gramStart"/>
      <w:r>
        <w:t>was</w:t>
      </w:r>
      <w:proofErr w:type="gramEnd"/>
      <w:r>
        <w:t xml:space="preserve"> applied to the data in their original units,</w:t>
      </w:r>
      <w:r w:rsidR="000D2F1B">
        <w:t xml:space="preserve"> </w:t>
      </w:r>
      <w:r w:rsidR="0025327E">
        <w:t xml:space="preserve">the data were </w:t>
      </w:r>
      <w:r>
        <w:t xml:space="preserve">also </w:t>
      </w:r>
      <w:r w:rsidR="0025327E">
        <w:t>converted to standard units</w:t>
      </w:r>
      <w:r w:rsidR="000D2F1B">
        <w:t>, to be used in widespread meteorological products and statistical quality control procedures</w:t>
      </w:r>
      <w:r w:rsidR="00B4675F">
        <w:t xml:space="preserve"> (Table 2)</w:t>
      </w:r>
      <w:r w:rsidR="0025327E">
        <w:t xml:space="preserve">. </w:t>
      </w:r>
      <w:r w:rsidR="006D6458">
        <w:t>Data sources and available metadata were examined closely to ensure the conversions were as accurate as possible</w:t>
      </w:r>
      <w:r w:rsidR="000D2F1B">
        <w:t xml:space="preserve">, and any changes </w:t>
      </w:r>
      <w:r w:rsidR="00A929B9">
        <w:t>to units within the same source</w:t>
      </w:r>
      <w:r w:rsidR="000D2F1B">
        <w:t xml:space="preserve"> were captured</w:t>
      </w:r>
      <w:r w:rsidR="006D6458">
        <w:t>.</w:t>
      </w:r>
      <w:r w:rsidR="00E035BC">
        <w:t xml:space="preserve"> Many </w:t>
      </w:r>
      <w:r w:rsidR="006F5EFC">
        <w:t xml:space="preserve">atmospheric </w:t>
      </w:r>
      <w:r w:rsidR="00E035BC">
        <w:t>pressure observations</w:t>
      </w:r>
      <w:ins w:id="415" w:author="Linden Ashcroft" w:date="2018-07-12T12:26:00Z">
        <w:r w:rsidR="002224E5">
          <w:t xml:space="preserve"> </w:t>
        </w:r>
        <w:proofErr w:type="gramStart"/>
        <w:r w:rsidR="002224E5">
          <w:t>in particular</w:t>
        </w:r>
      </w:ins>
      <w:r w:rsidR="00E035BC">
        <w:t xml:space="preserve"> needed</w:t>
      </w:r>
      <w:proofErr w:type="gramEnd"/>
      <w:r w:rsidR="00E035BC">
        <w:t xml:space="preserve"> to be converted from mm of mercury to </w:t>
      </w:r>
      <w:r w:rsidR="00AA46A5">
        <w:t xml:space="preserve">hectopascals, </w:t>
      </w:r>
      <w:r w:rsidR="000440D9">
        <w:t xml:space="preserve">and </w:t>
      </w:r>
      <w:r w:rsidR="00AA46A5">
        <w:t>s</w:t>
      </w:r>
      <w:r w:rsidR="006D6458">
        <w:t>tation level pressure data reduced to sea level pressure</w:t>
      </w:r>
      <w:r w:rsidR="00A929B9">
        <w:t xml:space="preserve"> for quality control testing</w:t>
      </w:r>
      <w:r w:rsidR="006D6458">
        <w:t xml:space="preserve">. This step involved a detailed examination of the data sources to identify station height information and any </w:t>
      </w:r>
      <w:r w:rsidR="00A929B9">
        <w:t xml:space="preserve">instrument </w:t>
      </w:r>
      <w:r w:rsidR="00AA46A5">
        <w:t xml:space="preserve">movements </w:t>
      </w:r>
      <w:r w:rsidR="006D6458">
        <w:t>that may have occurred.</w:t>
      </w:r>
      <w:ins w:id="416" w:author="Linden Ashcroft" w:date="2018-07-10T14:23:00Z">
        <w:r w:rsidR="003365D6">
          <w:t xml:space="preserve"> In most cases, only the station height information could be located, but any changes identified were </w:t>
        </w:r>
      </w:ins>
      <w:ins w:id="417" w:author="Linden Ashcroft" w:date="2018-07-10T14:27:00Z">
        <w:r w:rsidR="003365D6">
          <w:t xml:space="preserve">recorded in the coordinates accompanying the final dataset. </w:t>
        </w:r>
      </w:ins>
      <w:r w:rsidR="006D6458">
        <w:t xml:space="preserve"> </w:t>
      </w:r>
    </w:p>
    <w:p w14:paraId="66ED81F2" w14:textId="45FB53E3" w:rsidR="001F6EB1" w:rsidRPr="001F6EB1" w:rsidRDefault="24616C93" w:rsidP="001F6EB1">
      <w:pPr>
        <w:pStyle w:val="Heading1"/>
      </w:pPr>
      <w:r>
        <w:t xml:space="preserve">Quality assessment of </w:t>
      </w:r>
      <w:r w:rsidR="000A30A9">
        <w:t>digitiz</w:t>
      </w:r>
      <w:r>
        <w:t>ed data</w:t>
      </w:r>
    </w:p>
    <w:p w14:paraId="41628491" w14:textId="46A3B53B" w:rsidR="00A929B9" w:rsidRDefault="00160174" w:rsidP="00160174">
      <w:pPr>
        <w:pStyle w:val="BodyText"/>
        <w:rPr>
          <w:lang w:val="en-GB"/>
        </w:rPr>
      </w:pPr>
      <w:bookmarkStart w:id="418" w:name="_Toc355018372"/>
      <w:r>
        <w:rPr>
          <w:lang w:val="en-GB"/>
        </w:rPr>
        <w:t>Q</w:t>
      </w:r>
      <w:r w:rsidRPr="00885CE3">
        <w:rPr>
          <w:lang w:val="en-GB"/>
        </w:rPr>
        <w:t>uality control (QC) procedures are crucial to</w:t>
      </w:r>
      <w:r>
        <w:rPr>
          <w:lang w:val="en-GB"/>
        </w:rPr>
        <w:t xml:space="preserve"> identify non-systematic</w:t>
      </w:r>
      <w:r w:rsidRPr="00885CE3">
        <w:rPr>
          <w:lang w:val="en-GB"/>
        </w:rPr>
        <w:t xml:space="preserve"> errors </w:t>
      </w:r>
      <w:ins w:id="419" w:author="Linden Ashcroft" w:date="2018-07-10T14:32:00Z">
        <w:r w:rsidR="003365D6">
          <w:rPr>
            <w:lang w:val="en-GB"/>
          </w:rPr>
          <w:t xml:space="preserve">or systematic biases </w:t>
        </w:r>
      </w:ins>
      <w:r>
        <w:rPr>
          <w:lang w:val="en-GB"/>
        </w:rPr>
        <w:t>that could be hidden in time series</w:t>
      </w:r>
      <w:r w:rsidR="00CE5BEC">
        <w:rPr>
          <w:lang w:val="en-GB"/>
        </w:rPr>
        <w:t xml:space="preserve">. </w:t>
      </w:r>
      <w:moveToRangeStart w:id="420" w:author="Linden Ashcroft" w:date="2018-07-12T12:30:00Z" w:name="move519161947"/>
      <w:moveTo w:id="421" w:author="Linden Ashcroft" w:date="2018-07-12T12:30:00Z">
        <w:r w:rsidR="005472D3">
          <w:rPr>
            <w:lang w:val="en-GB"/>
          </w:rPr>
          <w:t xml:space="preserve">This is particularly the case for daily or sub-daily data, as these observations are used in the calculation of monthly and annual means. </w:t>
        </w:r>
      </w:moveTo>
      <w:moveToRangeEnd w:id="420"/>
      <w:r w:rsidR="00CE5BEC">
        <w:rPr>
          <w:lang w:val="en-GB"/>
        </w:rPr>
        <w:t>These errors can occur</w:t>
      </w:r>
      <w:r>
        <w:rPr>
          <w:lang w:val="en-GB"/>
        </w:rPr>
        <w:t xml:space="preserve"> </w:t>
      </w:r>
      <w:r w:rsidR="00CE5BEC">
        <w:rPr>
          <w:lang w:val="en-GB"/>
        </w:rPr>
        <w:t>as a result of issues</w:t>
      </w:r>
      <w:r w:rsidR="00F058FF">
        <w:rPr>
          <w:lang w:val="en-GB"/>
        </w:rPr>
        <w:t xml:space="preserve"> </w:t>
      </w:r>
      <w:r w:rsidR="00A929B9">
        <w:rPr>
          <w:lang w:val="en-GB"/>
        </w:rPr>
        <w:t>with</w:t>
      </w:r>
      <w:r>
        <w:rPr>
          <w:lang w:val="en-GB"/>
        </w:rPr>
        <w:t xml:space="preserve"> original sources, </w:t>
      </w:r>
      <w:r w:rsidR="00CE5BEC">
        <w:rPr>
          <w:lang w:val="en-GB"/>
        </w:rPr>
        <w:t xml:space="preserve">the method of </w:t>
      </w:r>
      <w:r w:rsidRPr="00885CE3">
        <w:rPr>
          <w:lang w:val="en-GB"/>
        </w:rPr>
        <w:t xml:space="preserve">data collection, </w:t>
      </w:r>
      <w:r w:rsidR="00CE5BEC">
        <w:rPr>
          <w:lang w:val="en-GB"/>
        </w:rPr>
        <w:t>transcription</w:t>
      </w:r>
      <w:ins w:id="422" w:author="Linden Ashcroft" w:date="2018-07-12T12:30:00Z">
        <w:r w:rsidR="005472D3">
          <w:rPr>
            <w:lang w:val="en-GB"/>
          </w:rPr>
          <w:t xml:space="preserve"> in the original source</w:t>
        </w:r>
      </w:ins>
      <w:r w:rsidR="00CE5BEC">
        <w:rPr>
          <w:lang w:val="en-GB"/>
        </w:rPr>
        <w:t xml:space="preserve">, or the </w:t>
      </w:r>
      <w:r w:rsidR="000A30A9">
        <w:rPr>
          <w:lang w:val="en-GB"/>
        </w:rPr>
        <w:t>digitiz</w:t>
      </w:r>
      <w:r w:rsidR="00CE5BEC">
        <w:rPr>
          <w:lang w:val="en-GB"/>
        </w:rPr>
        <w:t>ation process</w:t>
      </w:r>
      <w:r w:rsidRPr="00885CE3">
        <w:rPr>
          <w:lang w:val="en-GB"/>
        </w:rPr>
        <w:t xml:space="preserve">. </w:t>
      </w:r>
      <w:del w:id="423" w:author="Linden Ashcroft" w:date="2018-07-12T12:30:00Z">
        <w:r w:rsidR="00BF59ED" w:rsidDel="005472D3">
          <w:rPr>
            <w:lang w:val="en-GB"/>
          </w:rPr>
          <w:delText xml:space="preserve">Ensuring that data are </w:delText>
        </w:r>
        <w:r w:rsidR="000A30A9" w:rsidDel="005472D3">
          <w:rPr>
            <w:lang w:val="en-GB"/>
          </w:rPr>
          <w:delText>digitiz</w:delText>
        </w:r>
        <w:r w:rsidR="00BF59ED" w:rsidDel="005472D3">
          <w:rPr>
            <w:lang w:val="en-GB"/>
          </w:rPr>
          <w:delText xml:space="preserve">ed with the utmost consideration for data reliability, and applying a </w:delText>
        </w:r>
        <w:r w:rsidDel="005472D3">
          <w:rPr>
            <w:lang w:val="en-GB"/>
          </w:rPr>
          <w:delText>QC procedure</w:delText>
        </w:r>
        <w:r w:rsidR="00BF59ED" w:rsidDel="005472D3">
          <w:rPr>
            <w:lang w:val="en-GB"/>
          </w:rPr>
          <w:delText xml:space="preserve"> to</w:delText>
        </w:r>
        <w:r w:rsidR="00295C35" w:rsidDel="005472D3">
          <w:rPr>
            <w:lang w:val="en-GB"/>
          </w:rPr>
          <w:delText xml:space="preserve"> the</w:delText>
        </w:r>
        <w:r w:rsidR="00BF59ED" w:rsidDel="005472D3">
          <w:rPr>
            <w:lang w:val="en-GB"/>
          </w:rPr>
          <w:delText xml:space="preserve"> </w:delText>
        </w:r>
        <w:r w:rsidR="000A30A9" w:rsidDel="005472D3">
          <w:rPr>
            <w:lang w:val="en-GB"/>
          </w:rPr>
          <w:delText>digitiz</w:delText>
        </w:r>
        <w:r w:rsidR="00BF59ED" w:rsidDel="005472D3">
          <w:rPr>
            <w:lang w:val="en-GB"/>
          </w:rPr>
          <w:delText>ed observations</w:delText>
        </w:r>
        <w:r w:rsidDel="005472D3">
          <w:rPr>
            <w:lang w:val="en-GB"/>
          </w:rPr>
          <w:delText xml:space="preserve"> </w:delText>
        </w:r>
        <w:r w:rsidR="00BF59ED" w:rsidDel="005472D3">
          <w:rPr>
            <w:lang w:val="en-GB"/>
          </w:rPr>
          <w:delText xml:space="preserve">are essential </w:delText>
        </w:r>
        <w:r w:rsidR="00A929B9" w:rsidDel="005472D3">
          <w:rPr>
            <w:lang w:val="en-GB"/>
          </w:rPr>
          <w:delText>steps in</w:delText>
        </w:r>
        <w:r w:rsidR="00BF59ED" w:rsidDel="005472D3">
          <w:rPr>
            <w:lang w:val="en-GB"/>
          </w:rPr>
          <w:delText xml:space="preserve"> the preparation </w:delText>
        </w:r>
        <w:r w:rsidR="00A929B9" w:rsidDel="005472D3">
          <w:rPr>
            <w:lang w:val="en-GB"/>
          </w:rPr>
          <w:delText>and analysis of climate data</w:delText>
        </w:r>
        <w:r w:rsidR="00BF59ED" w:rsidDel="005472D3">
          <w:rPr>
            <w:lang w:val="en-GB"/>
          </w:rPr>
          <w:delText xml:space="preserve">. </w:delText>
        </w:r>
      </w:del>
      <w:moveFromRangeStart w:id="424" w:author="Linden Ashcroft" w:date="2018-07-12T12:30:00Z" w:name="move519161947"/>
      <w:moveFrom w:id="425" w:author="Linden Ashcroft" w:date="2018-07-12T12:30:00Z">
        <w:r w:rsidR="00BF59ED" w:rsidDel="005472D3">
          <w:rPr>
            <w:lang w:val="en-GB"/>
          </w:rPr>
          <w:t>This is particularly the case for</w:t>
        </w:r>
        <w:r w:rsidDel="005472D3">
          <w:rPr>
            <w:lang w:val="en-GB"/>
          </w:rPr>
          <w:t xml:space="preserve"> daily or sub-daily </w:t>
        </w:r>
        <w:r w:rsidR="00BF59ED" w:rsidDel="005472D3">
          <w:rPr>
            <w:lang w:val="en-GB"/>
          </w:rPr>
          <w:t>data</w:t>
        </w:r>
        <w:r w:rsidR="00A929B9" w:rsidDel="005472D3">
          <w:rPr>
            <w:lang w:val="en-GB"/>
          </w:rPr>
          <w:t>,</w:t>
        </w:r>
        <w:r w:rsidR="00F058FF" w:rsidDel="005472D3">
          <w:rPr>
            <w:lang w:val="en-GB"/>
          </w:rPr>
          <w:t xml:space="preserve"> as these observations are used in the calculation of monthly and annual means</w:t>
        </w:r>
        <w:r w:rsidDel="005472D3">
          <w:rPr>
            <w:lang w:val="en-GB"/>
          </w:rPr>
          <w:t xml:space="preserve">. </w:t>
        </w:r>
      </w:moveFrom>
      <w:moveFromRangeEnd w:id="424"/>
    </w:p>
    <w:p w14:paraId="01E6D257" w14:textId="4FA04B8A" w:rsidR="00160174" w:rsidRDefault="00F058FF" w:rsidP="00160174">
      <w:pPr>
        <w:pStyle w:val="BodyText"/>
        <w:rPr>
          <w:lang w:val="en-GB"/>
        </w:rPr>
      </w:pPr>
      <w:r>
        <w:rPr>
          <w:lang w:val="en-GB"/>
        </w:rPr>
        <w:t xml:space="preserve">An ideal </w:t>
      </w:r>
      <w:r w:rsidR="00160174" w:rsidRPr="00885CE3">
        <w:rPr>
          <w:lang w:val="en-GB"/>
        </w:rPr>
        <w:t>QC</w:t>
      </w:r>
      <w:r>
        <w:rPr>
          <w:lang w:val="en-GB"/>
        </w:rPr>
        <w:t xml:space="preserve"> procedure</w:t>
      </w:r>
      <w:r w:rsidR="00160174" w:rsidRPr="00885CE3">
        <w:rPr>
          <w:lang w:val="en-GB"/>
        </w:rPr>
        <w:t xml:space="preserve"> must be </w:t>
      </w:r>
      <w:r w:rsidR="00A929B9">
        <w:rPr>
          <w:lang w:val="en-GB"/>
        </w:rPr>
        <w:t xml:space="preserve">transparent and </w:t>
      </w:r>
      <w:r w:rsidR="00160174" w:rsidRPr="00885CE3">
        <w:rPr>
          <w:lang w:val="en-GB"/>
        </w:rPr>
        <w:t>rigorous to ensu</w:t>
      </w:r>
      <w:r w:rsidR="00160174">
        <w:rPr>
          <w:lang w:val="en-GB"/>
        </w:rPr>
        <w:t>re internal data consistency</w:t>
      </w:r>
      <w:r>
        <w:rPr>
          <w:lang w:val="en-GB"/>
        </w:rPr>
        <w:t>,</w:t>
      </w:r>
      <w:r w:rsidR="00160174">
        <w:rPr>
          <w:lang w:val="en-GB"/>
        </w:rPr>
        <w:t xml:space="preserve"> </w:t>
      </w:r>
      <w:r w:rsidR="00160174" w:rsidRPr="00885CE3">
        <w:rPr>
          <w:lang w:val="en-GB"/>
        </w:rPr>
        <w:t>temporal and spatial coherence</w:t>
      </w:r>
      <w:r w:rsidR="00A929B9">
        <w:rPr>
          <w:lang w:val="en-GB"/>
        </w:rPr>
        <w:t>, and traceability for future data users</w:t>
      </w:r>
      <w:r w:rsidR="00160174" w:rsidRPr="00885CE3">
        <w:rPr>
          <w:lang w:val="en-GB"/>
        </w:rPr>
        <w:t xml:space="preserve">. </w:t>
      </w:r>
      <w:r w:rsidR="00160174">
        <w:rPr>
          <w:lang w:val="en-GB"/>
        </w:rPr>
        <w:t xml:space="preserve">A well-defined and executed </w:t>
      </w:r>
      <w:r w:rsidR="00160174" w:rsidRPr="00885CE3">
        <w:rPr>
          <w:lang w:val="en-GB"/>
        </w:rPr>
        <w:t xml:space="preserve">QC routine </w:t>
      </w:r>
      <w:r w:rsidR="00160174">
        <w:rPr>
          <w:lang w:val="en-GB"/>
        </w:rPr>
        <w:t>will</w:t>
      </w:r>
      <w:r w:rsidR="00160174" w:rsidRPr="00885CE3">
        <w:rPr>
          <w:lang w:val="en-GB"/>
        </w:rPr>
        <w:t xml:space="preserve"> be able to</w:t>
      </w:r>
      <w:r w:rsidR="00B4675F">
        <w:rPr>
          <w:lang w:val="en-GB"/>
        </w:rPr>
        <w:t xml:space="preserve"> flag</w:t>
      </w:r>
      <w:r w:rsidR="00160174" w:rsidRPr="00885CE3">
        <w:rPr>
          <w:lang w:val="en-GB"/>
        </w:rPr>
        <w:t xml:space="preserve"> data errors from time series tha</w:t>
      </w:r>
      <w:r w:rsidR="00160174">
        <w:rPr>
          <w:lang w:val="en-GB"/>
        </w:rPr>
        <w:t>t could compromise the</w:t>
      </w:r>
      <w:r w:rsidR="00295C35">
        <w:rPr>
          <w:lang w:val="en-GB"/>
        </w:rPr>
        <w:t xml:space="preserve"> analysis of natural climate variability and anthropogenic climate change, including the study of extreme</w:t>
      </w:r>
      <w:ins w:id="426" w:author="Linden Ashcroft" w:date="2018-07-06T13:20:00Z">
        <w:r w:rsidR="00434DB2">
          <w:rPr>
            <w:lang w:val="en-GB"/>
          </w:rPr>
          <w:t xml:space="preserve"> events</w:t>
        </w:r>
      </w:ins>
      <w:del w:id="427" w:author="Linden Ashcroft" w:date="2018-07-06T13:20:00Z">
        <w:r w:rsidR="00295C35" w:rsidDel="00434DB2">
          <w:rPr>
            <w:lang w:val="en-GB"/>
          </w:rPr>
          <w:delText xml:space="preserve"> variables</w:delText>
        </w:r>
      </w:del>
      <w:del w:id="428" w:author="Linden Ashcroft" w:date="2018-07-12T12:30:00Z">
        <w:r w:rsidR="00295C35" w:rsidDel="005472D3">
          <w:rPr>
            <w:lang w:val="en-GB"/>
          </w:rPr>
          <w:delText>.</w:delText>
        </w:r>
        <w:r w:rsidR="00160174" w:rsidDel="005472D3">
          <w:rPr>
            <w:lang w:val="en-GB"/>
          </w:rPr>
          <w:delText xml:space="preserve"> </w:delText>
        </w:r>
        <w:r w:rsidR="00160174" w:rsidRPr="00885CE3" w:rsidDel="005472D3">
          <w:rPr>
            <w:lang w:val="en-GB"/>
          </w:rPr>
          <w:delText xml:space="preserve">This is the key to avoid </w:delText>
        </w:r>
        <w:r w:rsidDel="005472D3">
          <w:rPr>
            <w:lang w:val="en-GB"/>
          </w:rPr>
          <w:delText>incorrect</w:delText>
        </w:r>
        <w:r w:rsidR="00160174" w:rsidRPr="00885CE3" w:rsidDel="005472D3">
          <w:rPr>
            <w:lang w:val="en-GB"/>
          </w:rPr>
          <w:delText xml:space="preserve"> climate interpretations induced by data errors in a climate change context</w:delText>
        </w:r>
      </w:del>
      <w:r>
        <w:rPr>
          <w:lang w:val="en-GB"/>
        </w:rPr>
        <w:t xml:space="preserve"> </w:t>
      </w:r>
      <w:r w:rsidR="003B269F">
        <w:rPr>
          <w:lang w:val="en-GB"/>
        </w:rPr>
        <w:fldChar w:fldCharType="begin" w:fldLock="1"/>
      </w:r>
      <w:r w:rsidR="009930DF">
        <w:rPr>
          <w:lang w:val="en-GB"/>
        </w:rPr>
        <w:instrText>ADDIN CSL_CITATION { "citationItems" : [ { "id" : "ITEM-1", "itemData" : { "abstract" : "In recognizing the need for National Meteorological Services (NMSs) to improve their climate data and monitoring services, the Commission for Climatology (CCl) and the CCl Management Group placed a high priority on the distribution of guidelines for the NMSs. Within the World Climate Data and Monitoring Programme, a meeting was held at the kind invitation of Spain (Malaga, 24-26 February 2003) in which a number of experts in the two CCl Open Programme Area Groups (OPAGs) on Climate Data and Monitoring initiated the preparation of guidelines on metadata and data homogenization, observation networks and systems, and data rescue. The participants were either members of an Expert Team of CCl, or were invited experts. The Guidelines on Climate Metadata and Homogenization are meant to be easy to read and refer to, well illustrated, and not bulky. They provide information and assistance on how to organize and implement climate services, and present processes and technological solutions that attempt to address the special situation and needs of smaller NMSs which have limited resources. The review of the Guidelines was the first such activity that was done within the CCl OPAG structure, so that all CCl Members were given an opportunity to review and comment, as well as to see the progress being made in the OPAGs. It was drafted by a sub-group of the CCl Expert Team on Metadata for Climate Applications, circulated for contributions and comment among the members of the CCl Expert Team, and posted to the OPAG's web site for review and comment by the members of CCl.", "author" : [ { "dropping-particle" : "", "family" : "Aguilar", "given" : "Enric", "non-dropping-particle" : "", "parse-names" : false, "suffix" : "" }, { "dropping-particle" : "", "family" : "Auer", "given" : "Inge", "non-dropping-particle" : "", "parse-names" : false, "suffix" : "" }, { "dropping-particle" : "", "family" : "Brunet", "given" : "Manola", "non-dropping-particle" : "", "parse-names" : false, "suffix" : "" }, { "dropping-particle" : "", "family" : "Peterson", "given" : "Thomas C", "non-dropping-particle" : "", "parse-names" : false, "suffix" : "" }, { "dropping-particle" : "", "family" : "Wieringa", "given" : "Jon", "non-dropping-particle" : "", "parse-names" : false, "suffix" : "" } ], "container-title" : "World Meteorological Organization", "id" : "ITEM-1", "issue" : "1186", "issued" : { "date-parts" : [ [ "2003" ] ] }, "page" : "55", "title" : "Guidelines on Climate Metadata and Homogenization", "type" : "article-journal" }, "uris" : [ "http://www.mendeley.com/documents/?uuid=1981db1f-d555-47af-b784-c974e5be388a" ] }, { "id" : "ITEM-2", "itemData" : { "DOI" : "10.1002/joc.1338", "ISSN" : "08998418", "author" : [ { "dropping-particle" : "", "family" : "Brunet", "given" : "Manola", "non-dropping-particle" : "", "parse-names" : false, "suffix" : "" }, { "dropping-particle" : "", "family" : "Saladi\u00c9", "given" : "Oscar", "non-dropping-particle" : "", "parse-names" : false, "suffix" : "" }, { "dropping-particle" : "", "family" : "Jones", "given" : "Phil", "non-dropping-particle" : "", "parse-names" : false, "suffix" : "" }, { "dropping-particle" : "", "family" : "Sigr\u00d3", "given" : "Javier", "non-dropping-particle" : "", "parse-names" : false, "suffix" : "" }, { "dropping-particle" : "", "family" : "Aguilar", "given" : "Enric", "non-dropping-particle" : "", "parse-names" : false, "suffix" : "" }, { "dropping-particle" : "", "family" : "Moberg", "given" : "Anders", "non-dropping-particle" : "", "parse-names" : false, "suffix" : "" }, { "dropping-particle" : "", "family" : "Lister", "given" : "David", "non-dropping-particle" : "", "parse-names" : false, "suffix" : "" }, { "dropping-particle" : "", "family" : "Walther", "given" : "Alexander", "non-dropping-particle" : "", "parse-names" : false, "suffix" : "" }, { "dropping-particle" : "", "family" : "Lopez", "given" : "Diego", "non-dropping-particle" : "", "parse-names" : false, "suffix" : "" }, { "dropping-particle" : "", "family" : "Almarza", "given" : "Carlos", "non-dropping-particle" : "", "parse-names" : false, "suffix" : "" } ], "container-title" : "International Journal of Climatology", "id" : "ITEM-2", "issue" : "13", "issued" : { "date-parts" : [ [ "2006", "11", "15" ] ] }, "page" : "1777-1802", "publisher" : "John Wiley &amp; Sons, Ltd.", "title" : "The development of a new dataset of Spanish Daily Adjusted Temperature Series (SDATS) (1850\u20132003)", "type" : "article-journal", "volume" : "26" }, "uris" : [ "http://www.mendeley.com/documents/?uuid=e7312c1a-37e0-32fe-8fb0-c53436dec467" ] } ], "mendeley" : { "formattedCitation" : "(Aguilar et al., 2003; Brunet et al., 2006)", "plainTextFormattedCitation" : "(Aguilar et al., 2003; Brunet et al., 2006)", "previouslyFormattedCitation" : "(Aguilar et al., 2003; Brunet et al., 2006)" }, "properties" : { "noteIndex" : 0 }, "schema" : "https://github.com/citation-style-language/schema/raw/master/csl-citation.json" }</w:instrText>
      </w:r>
      <w:r w:rsidR="003B269F">
        <w:rPr>
          <w:lang w:val="en-GB"/>
        </w:rPr>
        <w:fldChar w:fldCharType="separate"/>
      </w:r>
      <w:r w:rsidR="003B269F" w:rsidRPr="009930DF">
        <w:rPr>
          <w:noProof/>
          <w:lang w:val="en-GB"/>
        </w:rPr>
        <w:t>(Aguilar et al., 2003; Brunet et al., 2006)</w:t>
      </w:r>
      <w:r w:rsidR="003B269F">
        <w:rPr>
          <w:lang w:val="en-GB"/>
        </w:rPr>
        <w:fldChar w:fldCharType="end"/>
      </w:r>
    </w:p>
    <w:p w14:paraId="7B892AA7" w14:textId="0B3CD9AE" w:rsidR="00160174" w:rsidRPr="00160174" w:rsidRDefault="00160174" w:rsidP="00D334A2">
      <w:pPr>
        <w:pStyle w:val="BodyText"/>
        <w:rPr>
          <w:lang w:val="en-GB"/>
        </w:rPr>
      </w:pPr>
      <w:r>
        <w:rPr>
          <w:lang w:val="en-GB"/>
        </w:rPr>
        <w:t xml:space="preserve">An exhaustive QC application </w:t>
      </w:r>
      <w:r w:rsidR="00295C35">
        <w:rPr>
          <w:lang w:val="en-GB"/>
        </w:rPr>
        <w:t>was</w:t>
      </w:r>
      <w:r>
        <w:rPr>
          <w:lang w:val="en-GB"/>
        </w:rPr>
        <w:t xml:space="preserve"> </w:t>
      </w:r>
      <w:r w:rsidR="00F058FF">
        <w:rPr>
          <w:lang w:val="en-GB"/>
        </w:rPr>
        <w:t>vital</w:t>
      </w:r>
      <w:r>
        <w:rPr>
          <w:lang w:val="en-GB"/>
        </w:rPr>
        <w:t xml:space="preserve"> </w:t>
      </w:r>
      <w:r w:rsidR="00295C35">
        <w:rPr>
          <w:lang w:val="en-GB"/>
        </w:rPr>
        <w:t>for our study</w:t>
      </w:r>
      <w:r w:rsidR="00BF59ED">
        <w:rPr>
          <w:lang w:val="en-GB"/>
        </w:rPr>
        <w:t>, but g</w:t>
      </w:r>
      <w:r w:rsidRPr="00885CE3">
        <w:rPr>
          <w:lang w:val="en-GB"/>
        </w:rPr>
        <w:t>iven the large number of observat</w:t>
      </w:r>
      <w:r>
        <w:rPr>
          <w:lang w:val="en-GB"/>
        </w:rPr>
        <w:t>ions, completely manual QC</w:t>
      </w:r>
      <w:r w:rsidRPr="00885CE3">
        <w:rPr>
          <w:lang w:val="en-GB"/>
        </w:rPr>
        <w:t xml:space="preserve"> was not a feasible method</w:t>
      </w:r>
      <w:del w:id="429" w:author="Linden Ashcroft" w:date="2018-07-12T12:30:00Z">
        <w:r w:rsidRPr="00885CE3" w:rsidDel="005472D3">
          <w:rPr>
            <w:lang w:val="en-GB"/>
          </w:rPr>
          <w:delText xml:space="preserve"> of correcting the data</w:delText>
        </w:r>
      </w:del>
      <w:r w:rsidRPr="00885CE3">
        <w:rPr>
          <w:lang w:val="en-GB"/>
        </w:rPr>
        <w:t>. However, a completely automated procedure</w:t>
      </w:r>
      <w:ins w:id="430" w:author="Linden Ashcroft" w:date="2018-07-10T14:35:00Z">
        <w:r w:rsidR="008222E7">
          <w:rPr>
            <w:lang w:val="en-GB"/>
          </w:rPr>
          <w:t xml:space="preserve"> that tests </w:t>
        </w:r>
      </w:ins>
      <w:ins w:id="431" w:author="Linden Ashcroft" w:date="2018-07-12T12:31:00Z">
        <w:r w:rsidR="005472D3">
          <w:rPr>
            <w:lang w:val="en-GB"/>
          </w:rPr>
          <w:t xml:space="preserve">data against that of </w:t>
        </w:r>
        <w:proofErr w:type="spellStart"/>
        <w:r w:rsidR="005472D3">
          <w:rPr>
            <w:lang w:val="en-GB"/>
          </w:rPr>
          <w:t>neighboring</w:t>
        </w:r>
        <w:proofErr w:type="spellEnd"/>
        <w:r w:rsidR="005472D3">
          <w:rPr>
            <w:lang w:val="en-GB"/>
          </w:rPr>
          <w:t xml:space="preserve"> values</w:t>
        </w:r>
      </w:ins>
      <w:r w:rsidRPr="00885CE3">
        <w:rPr>
          <w:lang w:val="en-GB"/>
        </w:rPr>
        <w:t xml:space="preserve">, such as that used for global databases </w:t>
      </w:r>
      <w:r w:rsidRPr="00885CE3">
        <w:rPr>
          <w:lang w:val="en-GB"/>
        </w:rPr>
        <w:fldChar w:fldCharType="begin" w:fldLock="1"/>
      </w:r>
      <w:r w:rsidR="009930DF">
        <w:rPr>
          <w:lang w:val="en-GB"/>
        </w:rPr>
        <w:instrText>ADDIN CSL_CITATION { "citationItems" : [ { "id" : "ITEM-1", "itemData" : { "DOI" : "10.5194/cp-8-1649-2012", "ISBN" : "1814-9332", "ISSN" : "18149324", "abstract" : "This paper describes the creation of HadISD: an automatically quality-controlled synoptic resolution dataset of temperature, dewpoint temperature, sea-level pressure, wind speed, wind direction and cloud cover from global weather stations for 1973\u20132011. The full dataset consists of over 6000 stations, with 3427 long-term stations deemed to have sufficient sampling and quality for climate applications requiring sub-daily resolution. As with other surface datasets, coverage is heavily skewed towards Northern Hemisphere mid-latitudes. {&lt;}br{&gt;}{&lt;}br{&gt;} The dataset is constructed from a large pre-existing ASCII flatfile data bank that represents over a decade of substantial effort at data retrieval, reformatting and provision. These raw data have had varying levels of quality control applied to them by individual data providers. The work proceeded in several steps: merging stations with multiple reporting identifiers; reformatting to netCDF; quality control; and then filtering to form a final dataset. Particular attention has been paid to maintaining true extreme values where possible within an automated, objective process. Detailed validation has been performed on a subset of global stations and also on UK data using known extreme events to help finalise the QC tests. Further validation was performed on a selection of extreme events world-wide (Hurricane Katrina in 2005, the cold snap in Alaska in 1989 and heat waves in SE Australia in 2009). Some very initial analyses are performed to illustrate some of the types of problems to which the final data could be applied. Although the filtering has removed the poorest station records, no attempt has been made to homogenise the data thus far, due to the complexity of retaining the true distribution of high-resolution data when applying adjustments. Hence non-climatic, time-varying errors may still exist in many of the individual station records and care is needed in inferring long-term trends from these data. {&lt;}br{&gt;}{&lt;}br{&gt;} This dataset will allow the study of high frequency variations of temperature, pressure and humidity on a global basis over the last four decades. Both individual extremes and the overall population of extreme events could be investigated in detail to allow for comparison with past and projected climate. A version-control system has been constructed for this dataset to allow for the clear documentation of any updates and corrections in the future.", "author" : [ { "dropping-particle" : "", "family" : "Dunn", "given" : "R. J H", "non-dropping-particle" : "", "parse-names" : false, "suffix" : "" }, { "dropping-particle" : "", "family" : "Willett", "given" : "K. M.", "non-dropping-particle" : "", "parse-names" : false, "suffix" : "" }, { "dropping-particle" : "", "family" : "Thorne", "given" : "P. W.", "non-dropping-particle" : "", "parse-names" : false, "suffix" : "" }, { "dropping-particle" : "V.", "family" : "Woolley", "given" : "E.", "non-dropping-particle" : "", "parse-names" : false, "suffix" : "" }, { "dropping-particle" : "", "family" : "Durre", "given" : "I.", "non-dropping-particle" : "", "parse-names" : false, "suffix" : "" }, { "dropping-particle" : "", "family" : "Dai", "given" : "A.", "non-dropping-particle" : "", "parse-names" : false, "suffix" : "" }, { "dropping-particle" : "", "family" : "Parker", "given" : "D. E.", "non-dropping-particle" : "", "parse-names" : false, "suffix" : "" }, { "dropping-particle" : "", "family" : "Vose", "given" : "R. S.", "non-dropping-particle" : "", "parse-names" : false, "suffix" : "" } ], "container-title" : "Climate of the Past", "id" : "ITEM-1", "issue" : "5", "issued" : { "date-parts" : [ [ "2012" ] ] }, "page" : "1649-1679", "title" : "HadISD: A quality-controlled global synoptic report database for selected variables at long-term stations from 1973-2011", "type" : "article-journal", "volume" : "8" }, "uris" : [ "http://www.mendeley.com/documents/?uuid=3b6e35fd-e95c-46ca-8fb4-1c1f0e56624a" ] } ], "mendeley" : { "formattedCitation" : "(Dunn et al., 2012)", "manualFormatting" : "(Dunn et al., 2012)", "plainTextFormattedCitation" : "(Dunn et al., 2012)", "previouslyFormattedCitation" : "(Dunn et al., 2012)" }, "properties" : { "noteIndex" : 0 }, "schema" : "https://github.com/citation-style-language/schema/raw/master/csl-citation.json" }</w:instrText>
      </w:r>
      <w:r w:rsidRPr="00885CE3">
        <w:rPr>
          <w:lang w:val="en-GB"/>
        </w:rPr>
        <w:fldChar w:fldCharType="separate"/>
      </w:r>
      <w:r>
        <w:rPr>
          <w:noProof/>
          <w:lang w:val="en-GB"/>
        </w:rPr>
        <w:t>(</w:t>
      </w:r>
      <w:r w:rsidRPr="00885CE3">
        <w:rPr>
          <w:noProof/>
          <w:lang w:val="en-GB"/>
        </w:rPr>
        <w:t>Dunn et al., 2012)</w:t>
      </w:r>
      <w:r w:rsidRPr="00885CE3">
        <w:rPr>
          <w:lang w:val="en-GB"/>
        </w:rPr>
        <w:fldChar w:fldCharType="end"/>
      </w:r>
      <w:r w:rsidRPr="00885CE3">
        <w:rPr>
          <w:lang w:val="en-GB"/>
        </w:rPr>
        <w:t xml:space="preserve"> would also be sub-optimal, as the </w:t>
      </w:r>
      <w:r w:rsidR="000A30A9">
        <w:rPr>
          <w:lang w:val="en-GB"/>
        </w:rPr>
        <w:t>digitiz</w:t>
      </w:r>
      <w:r w:rsidRPr="00885CE3">
        <w:rPr>
          <w:lang w:val="en-GB"/>
        </w:rPr>
        <w:t xml:space="preserve">ed data </w:t>
      </w:r>
      <w:r>
        <w:rPr>
          <w:lang w:val="en-GB"/>
        </w:rPr>
        <w:t>d</w:t>
      </w:r>
      <w:r w:rsidRPr="00885CE3">
        <w:rPr>
          <w:lang w:val="en-GB"/>
        </w:rPr>
        <w:t xml:space="preserve">o not cover a wide geographic area and consistent time period. We therefore decided that a multiple-step process would be </w:t>
      </w:r>
      <w:r w:rsidR="00295C35">
        <w:rPr>
          <w:lang w:val="en-GB"/>
        </w:rPr>
        <w:t xml:space="preserve">the </w:t>
      </w:r>
      <w:r w:rsidRPr="00885CE3">
        <w:rPr>
          <w:lang w:val="en-GB"/>
        </w:rPr>
        <w:t>best</w:t>
      </w:r>
      <w:r w:rsidR="00295C35">
        <w:rPr>
          <w:lang w:val="en-GB"/>
        </w:rPr>
        <w:t xml:space="preserve"> approach</w:t>
      </w:r>
      <w:r w:rsidR="00F058FF">
        <w:rPr>
          <w:lang w:val="en-GB"/>
        </w:rPr>
        <w:t>.</w:t>
      </w:r>
      <w:ins w:id="432" w:author="Linden Ashcroft" w:date="2018-07-06T13:20:00Z">
        <w:r w:rsidR="00434DB2">
          <w:rPr>
            <w:lang w:val="en-GB"/>
          </w:rPr>
          <w:t xml:space="preserve"> Several versions of </w:t>
        </w:r>
      </w:ins>
      <w:ins w:id="433" w:author="Linden Ashcroft" w:date="2018-07-06T13:21:00Z">
        <w:r w:rsidR="00434DB2">
          <w:rPr>
            <w:lang w:val="en-GB"/>
          </w:rPr>
          <w:t>the</w:t>
        </w:r>
      </w:ins>
      <w:ins w:id="434" w:author="Linden Ashcroft" w:date="2018-07-06T13:20:00Z">
        <w:r w:rsidR="00434DB2">
          <w:rPr>
            <w:lang w:val="en-GB"/>
          </w:rPr>
          <w:t xml:space="preserve"> </w:t>
        </w:r>
      </w:ins>
      <w:ins w:id="435" w:author="Linden Ashcroft" w:date="2018-07-06T13:21:00Z">
        <w:r w:rsidR="00434DB2">
          <w:rPr>
            <w:lang w:val="en-GB"/>
          </w:rPr>
          <w:t>dataset were produced</w:t>
        </w:r>
      </w:ins>
      <w:ins w:id="436" w:author="Linden Ashcroft" w:date="2018-07-12T12:31:00Z">
        <w:r w:rsidR="005472D3">
          <w:rPr>
            <w:lang w:val="en-GB"/>
          </w:rPr>
          <w:t xml:space="preserve"> after each step</w:t>
        </w:r>
      </w:ins>
      <w:ins w:id="437" w:author="Linden Ashcroft" w:date="2018-07-06T13:21:00Z">
        <w:r w:rsidR="00434DB2">
          <w:rPr>
            <w:lang w:val="en-GB"/>
          </w:rPr>
          <w:t xml:space="preserve">, enabling users to ultimately access the original data, as data that had undergone one or two rounds of quality testing. </w:t>
        </w:r>
      </w:ins>
    </w:p>
    <w:p w14:paraId="0C2D6FB0" w14:textId="1B732837" w:rsidR="00C13A4C" w:rsidRDefault="00F03ACF" w:rsidP="00C13A4C">
      <w:pPr>
        <w:pStyle w:val="BodyText"/>
      </w:pPr>
      <w:r>
        <w:t xml:space="preserve">Figure </w:t>
      </w:r>
      <w:r w:rsidR="00A830E6">
        <w:t>4</w:t>
      </w:r>
      <w:r w:rsidR="008E1723">
        <w:t xml:space="preserve"> outlines the </w:t>
      </w:r>
      <w:r w:rsidR="00295C35">
        <w:t>multiple steps</w:t>
      </w:r>
      <w:r w:rsidR="008E1723">
        <w:t xml:space="preserve"> of the data quality assurance</w:t>
      </w:r>
      <w:r w:rsidR="00A929B9">
        <w:t xml:space="preserve"> and control</w:t>
      </w:r>
      <w:r w:rsidR="008E1723">
        <w:t xml:space="preserve"> procedures used in the development of the dataset. </w:t>
      </w:r>
      <w:r w:rsidR="00C13A4C">
        <w:t xml:space="preserve">As outlined </w:t>
      </w:r>
      <w:r w:rsidR="00A929B9">
        <w:t xml:space="preserve">in </w:t>
      </w:r>
      <w:r>
        <w:t>Sect.</w:t>
      </w:r>
      <w:r w:rsidR="00A929B9">
        <w:t xml:space="preserve"> 2</w:t>
      </w:r>
      <w:r w:rsidR="00C13A4C">
        <w:t>, e</w:t>
      </w:r>
      <w:r w:rsidR="008E1723">
        <w:t xml:space="preserve">fforts were made before </w:t>
      </w:r>
      <w:r w:rsidR="000A30A9">
        <w:t>digitiz</w:t>
      </w:r>
      <w:r w:rsidR="008E1723">
        <w:t xml:space="preserve">ation to </w:t>
      </w:r>
      <w:del w:id="438" w:author="Linden Ashcroft" w:date="2018-07-12T12:00:00Z">
        <w:r w:rsidR="008E1723" w:rsidDel="00B42681">
          <w:delText>minimise</w:delText>
        </w:r>
      </w:del>
      <w:ins w:id="439" w:author="Linden Ashcroft" w:date="2018-07-12T12:00:00Z">
        <w:r w:rsidR="00B42681">
          <w:t>minimize</w:t>
        </w:r>
      </w:ins>
      <w:r w:rsidR="008E1723">
        <w:t xml:space="preserve"> the introduction of errors, including a detailed assessment of each data source, the development of templates for </w:t>
      </w:r>
      <w:r w:rsidR="00A929B9">
        <w:t>many</w:t>
      </w:r>
      <w:r w:rsidR="008E1723">
        <w:t xml:space="preserve"> sources, and the selection of qualified </w:t>
      </w:r>
      <w:r w:rsidR="000A30A9">
        <w:t>digitiz</w:t>
      </w:r>
      <w:r w:rsidR="008E1723">
        <w:t xml:space="preserve">ers. </w:t>
      </w:r>
      <w:r w:rsidR="24616C93">
        <w:t xml:space="preserve">During and after </w:t>
      </w:r>
      <w:r w:rsidR="000A30A9">
        <w:t>digitiz</w:t>
      </w:r>
      <w:r w:rsidR="24616C93">
        <w:t xml:space="preserve">ation, the </w:t>
      </w:r>
      <w:r w:rsidR="000A30A9">
        <w:t>digitiz</w:t>
      </w:r>
      <w:r w:rsidR="24616C93">
        <w:t xml:space="preserve">ed data were then subjected to quality control and assurance testing. </w:t>
      </w:r>
      <w:r w:rsidR="00B4675F">
        <w:t>The structure of the testing (</w:t>
      </w:r>
      <w:r>
        <w:t>Fig.</w:t>
      </w:r>
      <w:r w:rsidR="00C13A4C">
        <w:t xml:space="preserve"> </w:t>
      </w:r>
      <w:r w:rsidR="00F058FF">
        <w:t>4</w:t>
      </w:r>
      <w:r w:rsidR="00B4675F">
        <w:t xml:space="preserve">) </w:t>
      </w:r>
      <w:r w:rsidR="00C13A4C">
        <w:t xml:space="preserve">can be summarised as a basic visual check, statistical testing at the individual station level, and spatial testing across comparable networks. </w:t>
      </w:r>
    </w:p>
    <w:p w14:paraId="380A8C01" w14:textId="1E9F6E79" w:rsidR="00A830E6" w:rsidRDefault="00E015A6" w:rsidP="00A830E6">
      <w:pPr>
        <w:pStyle w:val="BodyText"/>
      </w:pPr>
      <w:r>
        <w:lastRenderedPageBreak/>
        <w:t xml:space="preserve">Note that </w:t>
      </w:r>
      <w:r w:rsidR="006B4DAD">
        <w:t>homogeniz</w:t>
      </w:r>
      <w:r>
        <w:t xml:space="preserve">ation is not included in this </w:t>
      </w:r>
      <w:ins w:id="440" w:author="Linden Ashcroft" w:date="2018-07-12T12:31:00Z">
        <w:r w:rsidR="005472D3">
          <w:t xml:space="preserve">QC </w:t>
        </w:r>
      </w:ins>
      <w:r>
        <w:t xml:space="preserve">procedure. Although the </w:t>
      </w:r>
      <w:r w:rsidR="006B4DAD">
        <w:t>homogeniz</w:t>
      </w:r>
      <w:r>
        <w:t xml:space="preserve">ation of data to remove non-climatic features of a long-term instrumental record is crucial for the assessment of climate variability and change </w:t>
      </w:r>
      <w:r>
        <w:fldChar w:fldCharType="begin" w:fldLock="1"/>
      </w:r>
      <w:r w:rsidR="009930DF">
        <w:instrText>ADDIN CSL_CITATION { "citationItems" : [ { "id" : "ITEM-1", "itemData" : { "DOI" : "10.1002/(SICI)1097-0088(19981115)18:13&lt;1493::AID-JOC329&gt;3.0.CO;2-T", "ISSN" : "08998418", "author" : [ { "dropping-particle" : "", "family" : "Peterson", "given" : "Thomas C.", "non-dropping-particle" : "", "parse-names" : false, "suffix" : "" }, { "dropping-particle" : "", "family" : "Easterling", "given" : "David R.", "non-dropping-particle" : "", "parse-names" : false, "suffix" : "" }, { "dropping-particle" : "", "family" : "Karl", "given" : "Thomas R.", "non-dropping-particle" : "", "parse-names" : false, "suffix" : "" }, { "dropping-particle" : "", "family" : "Groisman", "given" : "Pavel", "non-dropping-particle" : "", "parse-names" : false, "suffix" : "" }, { "dropping-particle" : "", "family" : "Nicholls", "given" : "Neville", "non-dropping-particle" : "", "parse-names" : false, "suffix" : "" }, { "dropping-particle" : "", "family" : "Plummer", "given" : "Neil", "non-dropping-particle" : "", "parse-names" : false, "suffix" : "" }, { "dropping-particle" : "", "family" : "Torok", "given" : "Simon", "non-dropping-particle" : "", "parse-names" : false, "suffix" : "" }, { "dropping-particle" : "", "family" : "Auer", "given" : "Ingeborg", "non-dropping-particle" : "", "parse-names" : false, "suffix" : "" }, { "dropping-particle" : "", "family" : "Boehm", "given" : "Reinhard", "non-dropping-particle" : "", "parse-names" : false, "suffix" : "" }, { "dropping-particle" : "", "family" : "Gullett", "given" : "Donald", "non-dropping-particle" : "", "parse-names" : false, "suffix" : "" }, { "dropping-particle" : "", "family" : "Vincent", "given" : "Lucie", "non-dropping-particle" : "", "parse-names" : false, "suffix" : "" }, { "dropping-particle" : "", "family" : "Heino", "given" : "Raino", "non-dropping-particle" : "", "parse-names" : false, "suffix" : "" }, { "dropping-particle" : "", "family" : "Tuomenvirta", "given" : "Heikki", "non-dropping-particle" : "", "parse-names" : false, "suffix" : "" }, { "dropping-particle" : "", "family" : "Mestre", "given" : "Olivier", "non-dropping-particle" : "", "parse-names" : false, "suffix" : "" }, { "dropping-particle" : "", "family" : "Szentimrey", "given" : "Tam\u00e1s", "non-dropping-particle" : "", "parse-names" : false, "suffix" : "" }, { "dropping-particle" : "", "family" : "Salinger", "given" : "James", "non-dropping-particle" : "", "parse-names" : false, "suffix" : "" }, { "dropping-particle" : "", "family" : "F\u00f8rland", "given" : "Eirik J.", "non-dropping-particle" : "", "parse-names" : false, "suffix" : "" }, { "dropping-particle" : "", "family" : "Hanssen-Bauer", "given" : "Inger", "non-dropping-particle" : "", "parse-names" : false, "suffix" : "" }, { "dropping-particle" : "", "family" : "Alexandersson", "given" : "Hans", "non-dropping-particle" : "", "parse-names" : false, "suffix" : "" }, { "dropping-particle" : "", "family" : "Jones", "given" : "Philip", "non-dropping-particle" : "", "parse-names" : false, "suffix" : "" }, { "dropping-particle" : "", "family" : "Parker", "given" : "David", "non-dropping-particle" : "", "parse-names" : false, "suffix" : "" } ], "container-title" : "International Journal of Climatology", "id" : "ITEM-1", "issue" : "13", "issued" : { "date-parts" : [ [ "1998", "11", "15" ] ] }, "page" : "1493-1517", "publisher" : "John Wiley &amp; Sons, Ltd.", "title" : "Homogeneity adjustments ofin situ atmospheric climate data: a review", "type" : "article-journal", "volume" : "18" }, "uris" : [ "http://www.mendeley.com/documents/?uuid=4bd33e34-83f6-36c5-8375-c7bdcc131715" ] } ], "mendeley" : { "formattedCitation" : "(Peterson et al., 1998)", "manualFormatting" : "(e.g. Peterson et al., 1998)", "plainTextFormattedCitation" : "(Peterson et al., 1998)", "previouslyFormattedCitation" : "(Peterson et al., 1998)" }, "properties" : { "noteIndex" : 0 }, "schema" : "https://github.com/citation-style-language/schema/raw/master/csl-citation.json" }</w:instrText>
      </w:r>
      <w:r>
        <w:fldChar w:fldCharType="separate"/>
      </w:r>
      <w:r w:rsidRPr="00E015A6">
        <w:rPr>
          <w:noProof/>
        </w:rPr>
        <w:t>(</w:t>
      </w:r>
      <w:r>
        <w:rPr>
          <w:noProof/>
        </w:rPr>
        <w:t xml:space="preserve">e.g. </w:t>
      </w:r>
      <w:r w:rsidRPr="00E015A6">
        <w:rPr>
          <w:noProof/>
        </w:rPr>
        <w:t xml:space="preserve">Peterson </w:t>
      </w:r>
      <w:r w:rsidRPr="00E015A6">
        <w:rPr>
          <w:i/>
          <w:noProof/>
        </w:rPr>
        <w:t>et al.</w:t>
      </w:r>
      <w:r w:rsidRPr="00E015A6">
        <w:rPr>
          <w:noProof/>
        </w:rPr>
        <w:t>, 1998)</w:t>
      </w:r>
      <w:r>
        <w:fldChar w:fldCharType="end"/>
      </w:r>
      <w:r>
        <w:t xml:space="preserve">, homogeneity assessment of sub-daily data is a highly complex task that is still </w:t>
      </w:r>
      <w:ins w:id="441" w:author="Linden Ashcroft" w:date="2018-07-09T10:20:00Z">
        <w:r w:rsidR="008C78EA">
          <w:t>under</w:t>
        </w:r>
      </w:ins>
      <w:del w:id="442" w:author="Linden Ashcroft" w:date="2018-07-09T10:20:00Z">
        <w:r w:rsidDel="008C78EA">
          <w:delText>in</w:delText>
        </w:r>
      </w:del>
      <w:r>
        <w:t xml:space="preserve"> development within the research community </w:t>
      </w:r>
      <w:r>
        <w:fldChar w:fldCharType="begin" w:fldLock="1"/>
      </w:r>
      <w:r w:rsidR="009930DF">
        <w:instrText>ADDIN CSL_CITATION { "citationItems" : [ { "id" : "ITEM-1", "itemData" : { "DOI" : "10.5194/cp-8-89-2012", "ISSN" : "1814-9332", "author" : [ { "dropping-particle" : "", "family" : "Venema", "given" : "V. K. C.", "non-dropping-particle" : "", "parse-names" : false, "suffix" : "" }, { "dropping-particle" : "", "family" : "Mestre", "given" : "O.", "non-dropping-particle" : "", "parse-names" : false, "suffix" : "" }, { "dropping-particle" : "", "family" : "Aguilar", "given" : "E.", "non-dropping-particle" : "", "parse-names" : false, "suffix" : "" }, { "dropping-particle" : "", "family" : "Auer", "given" : "I.", "non-dropping-particle" : "", "parse-names" : false, "suffix" : "" }, { "dropping-particle" : "", "family" : "Guijarro", "given" : "J. A.", "non-dropping-particle" : "", "parse-names" : false, "suffix" : "" }, { "dropping-particle" : "", "family" : "Domonkos", "given" : "P.", "non-dropping-particle" : "", "parse-names" : false, "suffix" : "" }, { "dropping-particle" : "", "family" : "Vertacnik", "given" : "G.", "non-dropping-particle" : "", "parse-names" : false, "suffix" : "" }, { "dropping-particle" : "", "family" : "Szentimrey", "given" : "T.", "non-dropping-particle" : "", "parse-names" : false, "suffix" : "" }, { "dropping-particle" : "", "family" : "Stepanek", "given" : "P.", "non-dropping-particle" : "", "parse-names" : false, "suffix" : "" }, { "dropping-particle" : "", "family" : "Zahradnicek", "given" : "P.", "non-dropping-particle" : "", "parse-names" : false, "suffix" : "" }, { "dropping-particle" : "", "family" : "Viarre", "given" : "J.", "non-dropping-particle" : "", "parse-names" : false, "suffix" : "" }, { "dropping-particle" : "", "family" : "M\u00fcller-Westermeier", "given" : "G.", "non-dropping-particle" : "", "parse-names" : false, "suffix" : "" }, { "dropping-particle" : "", "family" : "Lakatos", "given" : "M.", "non-dropping-particle" : "", "parse-names" : false, "suffix" : "" }, { "dropping-particle" : "", "family" : "Williams", "given" : "C. N.", "non-dropping-particle" : "", "parse-names" : false, "suffix" : "" }, { "dropping-particle" : "", "family" : "Menne", "given" : "M. J.", "non-dropping-particle" : "", "parse-names" : false, "suffix" : "" }, { "dropping-particle" : "", "family" : "Lindau", "given" : "R.", "non-dropping-particle" : "", "parse-names" : false, "suffix" : "" }, { "dropping-particle" : "", "family" : "Rasol", "given" : "D.", "non-dropping-particle" : "", "parse-names" : false, "suffix" : "" }, { "dropping-particle" : "", "family" : "Rustemeier", "given" : "E.", "non-dropping-particle" : "", "parse-names" : false, "suffix" : "" }, { "dropping-particle" : "", "family" : "Kolokythas", "given" : "K.", "non-dropping-particle" : "", "parse-names" : false, "suffix" : "" }, { "dropping-particle" : "", "family" : "Marinova", "given" : "T.", "non-dropping-particle" : "", "parse-names" : false, "suffix" : "" }, { "dropping-particle" : "", "family" : "Andresen", "given" : "L.", "non-dropping-particle" : "", "parse-names" : false, "suffix" : "" }, { "dropping-particle" : "", "family" : "Acquaotta", "given" : "F.", "non-dropping-particle" : "", "parse-names" : false, "suffix" : "" }, { "dropping-particle" : "", "family" : "Fratianni", "given" : "S.", "non-dropping-particle" : "", "parse-names" : false, "suffix" : "" }, { "dropping-particle" : "", "family" : "Cheval", "given" : "S.", "non-dropping-particle" : "", "parse-names" : false, "suffix" : "" }, { "dropping-particle" : "", "family" : "Klancar", "given" : "M.", "non-dropping-particle" : "", "parse-names" : false, "suffix" : "" }, { "dropping-particle" : "", "family" : "Brunetti", "given" : "M.", "non-dropping-particle" : "", "parse-names" : false, "suffix" : "" }, { "dropping-particle" : "", "family" : "Gruber", "given" : "C.", "non-dropping-particle" : "", "parse-names" : false, "suffix" : "" }, { "dropping-particle" : "", "family" : "Prohom Duran", "given" : "M.", "non-dropping-particle" : "", "parse-names" : false, "suffix" : "" }, { "dropping-particle" : "", "family" : "Likso", "given" : "T.", "non-dropping-particle" : "", "parse-names" : false, "suffix" : "" }, { "dropping-particle" : "", "family" : "Esteban", "given" : "P.", "non-dropping-particle" : "", "parse-names" : false, "suffix" : "" }, { "dropping-particle" : "", "family" : "Brandsma", "given" : "T.", "non-dropping-particle" : "", "parse-names" : false, "suffix" : "" } ], "container-title" : "Climate of the Past", "id" : "ITEM-1", "issue" : "1", "issued" : { "date-parts" : [ [ "2012", "1", "10" ] ] }, "page" : "89-115", "title" : "Benchmarking homogenization algorithms for monthly data", "type" : "article-journal", "volume" : "8" }, "uris" : [ "http://www.mendeley.com/documents/?uuid=8cb285c1-e82e-32ea-9033-f8f5768334c7" ] } ], "mendeley" : { "formattedCitation" : "(Venema et al., 2012)", "plainTextFormattedCitation" : "(Venema et al., 2012)", "previouslyFormattedCitation" : "(Venema et al., 2012)" }, "properties" : { "noteIndex" : 0 }, "schema" : "https://github.com/citation-style-language/schema/raw/master/csl-citation.json" }</w:instrText>
      </w:r>
      <w:r>
        <w:fldChar w:fldCharType="separate"/>
      </w:r>
      <w:r w:rsidRPr="009930DF">
        <w:rPr>
          <w:noProof/>
        </w:rPr>
        <w:t>(Venema et al., 2012)</w:t>
      </w:r>
      <w:r>
        <w:fldChar w:fldCharType="end"/>
      </w:r>
      <w:r>
        <w:t xml:space="preserve">. </w:t>
      </w:r>
    </w:p>
    <w:p w14:paraId="409F0684" w14:textId="43AAC1C7" w:rsidR="00877DC0" w:rsidRDefault="00A830E6" w:rsidP="00A830E6">
      <w:pPr>
        <w:pStyle w:val="Heading2"/>
      </w:pPr>
      <w:r>
        <w:t>V</w:t>
      </w:r>
      <w:r w:rsidR="24616C93">
        <w:t>isual cross-checking</w:t>
      </w:r>
      <w:bookmarkEnd w:id="418"/>
    </w:p>
    <w:p w14:paraId="5BD6D4AA" w14:textId="3F9E05A4" w:rsidR="00877DC0" w:rsidRDefault="00BF59ED">
      <w:pPr>
        <w:pStyle w:val="BodyText"/>
        <w:rPr>
          <w:szCs w:val="22"/>
        </w:rPr>
      </w:pPr>
      <w:r>
        <w:t xml:space="preserve">Values uploaded by </w:t>
      </w:r>
      <w:r w:rsidR="000A30A9">
        <w:t>digitiz</w:t>
      </w:r>
      <w:r>
        <w:t xml:space="preserve">ers </w:t>
      </w:r>
      <w:r w:rsidR="00A57C6B">
        <w:t xml:space="preserve">were </w:t>
      </w:r>
      <w:r>
        <w:t xml:space="preserve">systematically </w:t>
      </w:r>
      <w:r w:rsidR="24616C93">
        <w:t>compared to the original source images</w:t>
      </w:r>
      <w:r w:rsidR="000F0BB8">
        <w:t xml:space="preserve"> by</w:t>
      </w:r>
      <w:ins w:id="443" w:author="Linden Ashcroft" w:date="2018-07-10T14:37:00Z">
        <w:r w:rsidR="008222E7">
          <w:t xml:space="preserve"> postgraduate researchers</w:t>
        </w:r>
      </w:ins>
      <w:ins w:id="444" w:author="Linden Ashcroft" w:date="2018-07-12T12:32:00Z">
        <w:r w:rsidR="005472D3">
          <w:t xml:space="preserve"> and other digitizers</w:t>
        </w:r>
      </w:ins>
      <w:r w:rsidR="000F0BB8">
        <w:t xml:space="preserve"> </w:t>
      </w:r>
      <w:del w:id="445" w:author="Linden Ashcroft" w:date="2018-07-10T14:37:00Z">
        <w:r w:rsidR="00A929B9" w:rsidDel="008222E7">
          <w:delText>climatologists</w:delText>
        </w:r>
      </w:del>
      <w:ins w:id="446" w:author="Linden Ashcroft" w:date="2018-07-10T14:36:00Z">
        <w:r w:rsidR="008222E7">
          <w:t xml:space="preserve">at the Centre for Climate Change at </w:t>
        </w:r>
        <w:proofErr w:type="spellStart"/>
        <w:r w:rsidR="008222E7">
          <w:t>Universitat</w:t>
        </w:r>
        <w:proofErr w:type="spellEnd"/>
        <w:r w:rsidR="008222E7">
          <w:t xml:space="preserve"> </w:t>
        </w:r>
        <w:proofErr w:type="spellStart"/>
        <w:r w:rsidR="008222E7">
          <w:t>Rovira</w:t>
        </w:r>
        <w:proofErr w:type="spellEnd"/>
        <w:r w:rsidR="008222E7">
          <w:t xml:space="preserve"> </w:t>
        </w:r>
      </w:ins>
      <w:proofErr w:type="spellStart"/>
      <w:ins w:id="447" w:author="Linden Ashcroft" w:date="2018-07-10T14:37:00Z">
        <w:r w:rsidR="008222E7">
          <w:t>i</w:t>
        </w:r>
        <w:proofErr w:type="spellEnd"/>
        <w:r w:rsidR="008222E7">
          <w:t xml:space="preserve"> </w:t>
        </w:r>
        <w:proofErr w:type="spellStart"/>
        <w:r w:rsidR="008222E7">
          <w:t>Virgili</w:t>
        </w:r>
      </w:ins>
      <w:proofErr w:type="spellEnd"/>
      <w:ins w:id="448" w:author="Linden Ashcroft" w:date="2018-07-12T12:31:00Z">
        <w:r w:rsidR="005472D3">
          <w:t xml:space="preserve"> (URV)</w:t>
        </w:r>
      </w:ins>
      <w:r w:rsidR="00A929B9">
        <w:t xml:space="preserve"> familiar with the sources</w:t>
      </w:r>
      <w:del w:id="449" w:author="Linden Ashcroft" w:date="2018-07-12T12:32:00Z">
        <w:r w:rsidR="000F0BB8" w:rsidDel="005472D3">
          <w:delText xml:space="preserve">, and occasionally other </w:delText>
        </w:r>
        <w:r w:rsidR="000A30A9" w:rsidDel="005472D3">
          <w:delText>digitiz</w:delText>
        </w:r>
        <w:r w:rsidR="000F0BB8" w:rsidDel="005472D3">
          <w:delText>ers</w:delText>
        </w:r>
      </w:del>
      <w:r w:rsidR="24616C93">
        <w:t xml:space="preserve">. The aims of these initial visual </w:t>
      </w:r>
      <w:r>
        <w:t>cross</w:t>
      </w:r>
      <w:r w:rsidR="24616C93">
        <w:t xml:space="preserve">checks </w:t>
      </w:r>
      <w:proofErr w:type="gramStart"/>
      <w:r w:rsidR="24616C93">
        <w:t>was</w:t>
      </w:r>
      <w:proofErr w:type="gramEnd"/>
      <w:r w:rsidR="24616C93">
        <w:t xml:space="preserve"> to provide timely feedback to the </w:t>
      </w:r>
      <w:r w:rsidR="000A30A9">
        <w:t>digitiz</w:t>
      </w:r>
      <w:r w:rsidR="24616C93">
        <w:t>ers if common</w:t>
      </w:r>
      <w:ins w:id="450" w:author="Linden Ashcroft" w:date="2018-07-10T14:39:00Z">
        <w:r w:rsidR="008222E7">
          <w:t xml:space="preserve"> digitization</w:t>
        </w:r>
      </w:ins>
      <w:r w:rsidR="24616C93">
        <w:t xml:space="preserve"> errors were occur</w:t>
      </w:r>
      <w:r w:rsidR="00E26337">
        <w:t>r</w:t>
      </w:r>
      <w:r w:rsidR="24616C93">
        <w:t>ing, identify subtle errors in</w:t>
      </w:r>
      <w:r>
        <w:t xml:space="preserve"> the order of the data</w:t>
      </w:r>
      <w:r w:rsidR="24616C93">
        <w:t xml:space="preserve"> that may not be picked up in </w:t>
      </w:r>
      <w:r w:rsidR="00A929B9">
        <w:t xml:space="preserve">statistical </w:t>
      </w:r>
      <w:r w:rsidR="24616C93">
        <w:t xml:space="preserve">procedures, and also make a preliminary assessment of the quality of the data from </w:t>
      </w:r>
      <w:r>
        <w:t>each</w:t>
      </w:r>
      <w:r w:rsidR="24616C93">
        <w:t xml:space="preserve"> particular source</w:t>
      </w:r>
      <w:r>
        <w:t xml:space="preserve"> (Table 1).</w:t>
      </w:r>
      <w:r w:rsidR="000F0BB8">
        <w:t xml:space="preserve"> Additionally, regular reporting of data completed </w:t>
      </w:r>
      <w:r w:rsidR="00A711AE">
        <w:t xml:space="preserve">helped us identify any </w:t>
      </w:r>
      <w:r w:rsidR="000A30A9">
        <w:t>digitiz</w:t>
      </w:r>
      <w:r w:rsidR="00A711AE">
        <w:t xml:space="preserve">ers who were having trouble with their tasks and needed extra assistance. </w:t>
      </w:r>
      <w:r w:rsidR="000F0BB8">
        <w:t xml:space="preserve"> </w:t>
      </w:r>
    </w:p>
    <w:p w14:paraId="2891A9E0" w14:textId="7D82A727" w:rsidR="000F0BB8" w:rsidRDefault="002D1CDC">
      <w:pPr>
        <w:pStyle w:val="BodyText"/>
      </w:pPr>
      <w:r>
        <w:t>For every fourth year of data, two or three days of observations were selected at three monthly intervals for visual cross checking with the original source.</w:t>
      </w:r>
      <w:ins w:id="451" w:author="Linden Ashcroft" w:date="2018-07-10T14:38:00Z">
        <w:r w:rsidR="008222E7">
          <w:t xml:space="preserve"> This was completed for data from all sources.</w:t>
        </w:r>
      </w:ins>
      <w:r>
        <w:t xml:space="preserve"> </w:t>
      </w:r>
      <w:r w:rsidR="000F0BB8">
        <w:t>Additional ad hoc checks were made if a known issue existed in the data source e.g. if the period covered by the data source contained a leap year, or the source pages were known to be out of order.</w:t>
      </w:r>
      <w:r w:rsidR="00A711AE">
        <w:t xml:space="preserve"> Although these checks </w:t>
      </w:r>
      <w:r w:rsidR="006511BC">
        <w:t>only covered</w:t>
      </w:r>
      <w:r w:rsidR="00A711AE">
        <w:t xml:space="preserve"> a small percentage of the total </w:t>
      </w:r>
      <w:r w:rsidR="000A30A9">
        <w:t>digitiz</w:t>
      </w:r>
      <w:r w:rsidR="00A711AE">
        <w:t>ed data</w:t>
      </w:r>
      <w:r w:rsidR="006511BC">
        <w:t xml:space="preserve">, we felt it was sufficient to identify the </w:t>
      </w:r>
      <w:proofErr w:type="gramStart"/>
      <w:r w:rsidR="006511BC">
        <w:t>general quality</w:t>
      </w:r>
      <w:proofErr w:type="gramEnd"/>
      <w:r w:rsidR="006511BC">
        <w:t xml:space="preserve"> of work done by individual </w:t>
      </w:r>
      <w:r w:rsidR="000A30A9">
        <w:t>digitiz</w:t>
      </w:r>
      <w:r w:rsidR="006511BC">
        <w:t>ers</w:t>
      </w:r>
      <w:r w:rsidR="00A929B9">
        <w:t xml:space="preserve"> and for each source</w:t>
      </w:r>
      <w:r w:rsidR="006511BC">
        <w:t>.</w:t>
      </w:r>
    </w:p>
    <w:p w14:paraId="0C0F1935" w14:textId="44315453" w:rsidR="00877DC0" w:rsidRDefault="000F0BB8">
      <w:pPr>
        <w:pStyle w:val="BodyText"/>
        <w:rPr>
          <w:szCs w:val="22"/>
        </w:rPr>
      </w:pPr>
      <w:r>
        <w:t xml:space="preserve">In </w:t>
      </w:r>
      <w:r w:rsidR="00E6429C">
        <w:t>more than 60</w:t>
      </w:r>
      <w:r w:rsidR="00F03ACF">
        <w:t xml:space="preserve"> %</w:t>
      </w:r>
      <w:r w:rsidR="00E6429C">
        <w:t xml:space="preserve"> of stations tested, only a small number (less than 5</w:t>
      </w:r>
      <w:r w:rsidR="00F03ACF">
        <w:t xml:space="preserve"> %</w:t>
      </w:r>
      <w:r w:rsidR="00E6429C">
        <w:t xml:space="preserve">) of the checked values required correction. Visual cross checking </w:t>
      </w:r>
      <w:r w:rsidR="00081A0B">
        <w:t>of data from stations with a larger number of errors</w:t>
      </w:r>
      <w:r w:rsidR="00E6429C">
        <w:t xml:space="preserve"> identified the occasional skipped day or duplicated value, which meant that a large percentage of observations needed to be shifted by </w:t>
      </w:r>
      <w:proofErr w:type="gramStart"/>
      <w:r w:rsidR="00E6429C">
        <w:t>one time</w:t>
      </w:r>
      <w:proofErr w:type="gramEnd"/>
      <w:r w:rsidR="00E6429C">
        <w:t xml:space="preserve"> step. </w:t>
      </w:r>
      <w:proofErr w:type="gramStart"/>
      <w:r w:rsidR="00E6429C">
        <w:t>The majority of</w:t>
      </w:r>
      <w:proofErr w:type="gramEnd"/>
      <w:r w:rsidR="00E6429C">
        <w:t xml:space="preserve"> these errors were found in data for Egypt and Algeria, from sources that had already been flagged as difficult to read and containing date order errors. In two cases, </w:t>
      </w:r>
      <w:r w:rsidR="000A30A9">
        <w:t>digitiz</w:t>
      </w:r>
      <w:r w:rsidR="00E6429C">
        <w:t>ers were asked to repeat their work.</w:t>
      </w:r>
      <w:r w:rsidR="24616C93">
        <w:t xml:space="preserve"> </w:t>
      </w:r>
    </w:p>
    <w:p w14:paraId="32891FFB" w14:textId="1B858403" w:rsidR="00877DC0" w:rsidRDefault="00906574" w:rsidP="001F6EB1">
      <w:pPr>
        <w:pStyle w:val="Heading2"/>
      </w:pPr>
      <w:bookmarkStart w:id="452" w:name="_Toc355018374"/>
      <w:r>
        <w:t xml:space="preserve">Individual station </w:t>
      </w:r>
      <w:r w:rsidR="00877DC0">
        <w:t>quality control</w:t>
      </w:r>
      <w:r w:rsidR="007823EA">
        <w:t xml:space="preserve"> (</w:t>
      </w:r>
      <w:r w:rsidR="00DB3D54">
        <w:t>S</w:t>
      </w:r>
      <w:r w:rsidR="007823EA">
        <w:t>AQC method)</w:t>
      </w:r>
      <w:bookmarkEnd w:id="452"/>
    </w:p>
    <w:p w14:paraId="275B1CDB" w14:textId="01751EEE" w:rsidR="006010B6" w:rsidRDefault="24616C93">
      <w:pPr>
        <w:rPr>
          <w:ins w:id="453" w:author="Linden Ashcroft" w:date="2018-07-06T13:05:00Z"/>
        </w:rPr>
      </w:pPr>
      <w:r>
        <w:t xml:space="preserve">After the basic visual </w:t>
      </w:r>
      <w:ins w:id="454" w:author="Linden Ashcroft" w:date="2018-07-12T12:32:00Z">
        <w:r w:rsidR="005472D3">
          <w:t>cross-checks</w:t>
        </w:r>
      </w:ins>
      <w:del w:id="455" w:author="Linden Ashcroft" w:date="2018-07-12T12:32:00Z">
        <w:r w:rsidDel="005472D3">
          <w:delText>quality checks</w:delText>
        </w:r>
      </w:del>
      <w:r>
        <w:t xml:space="preserve">, the </w:t>
      </w:r>
      <w:r w:rsidR="000A30A9">
        <w:t>digitiz</w:t>
      </w:r>
      <w:r>
        <w:t xml:space="preserve">ed data were subjected to a range of statistical </w:t>
      </w:r>
      <w:r w:rsidR="00670E33">
        <w:t xml:space="preserve">quality control </w:t>
      </w:r>
      <w:r>
        <w:t xml:space="preserve">tests. Due to the highly variable nature of the different data sources, </w:t>
      </w:r>
      <w:r w:rsidR="000F0BB8">
        <w:t xml:space="preserve">and their disparate geographical spread, </w:t>
      </w:r>
      <w:r w:rsidR="00670E33">
        <w:t xml:space="preserve">data from </w:t>
      </w:r>
      <w:r>
        <w:t>each station w</w:t>
      </w:r>
      <w:r w:rsidR="00670E33">
        <w:t>ere</w:t>
      </w:r>
      <w:r>
        <w:t xml:space="preserve"> examined individually</w:t>
      </w:r>
      <w:del w:id="456" w:author="Linden Ashcroft" w:date="2018-07-12T12:32:00Z">
        <w:r w:rsidDel="005472D3">
          <w:delText xml:space="preserve"> in this step</w:delText>
        </w:r>
      </w:del>
      <w:r>
        <w:t>.</w:t>
      </w:r>
      <w:ins w:id="457" w:author="Linden Ashcroft" w:date="2018-07-10T12:49:00Z">
        <w:r w:rsidR="00D92DF5">
          <w:t xml:space="preserve"> Data were also examined in their original temporal resolution, and not converted to daily averages,</w:t>
        </w:r>
      </w:ins>
      <w:ins w:id="458" w:author="Linden Ashcroft" w:date="2018-07-10T12:50:00Z">
        <w:r w:rsidR="00D92DF5">
          <w:t xml:space="preserve"> </w:t>
        </w:r>
      </w:ins>
      <w:ins w:id="459" w:author="Linden Ashcroft" w:date="2018-07-10T12:51:00Z">
        <w:r w:rsidR="00D92DF5">
          <w:t xml:space="preserve">as averaging the sub-daily values would make it difficult to identify the </w:t>
        </w:r>
      </w:ins>
      <w:ins w:id="460" w:author="Linden Ashcroft" w:date="2018-07-12T12:32:00Z">
        <w:r w:rsidR="005472D3">
          <w:t>erroneous value</w:t>
        </w:r>
      </w:ins>
      <w:ins w:id="461" w:author="Linden Ashcroft" w:date="2018-07-10T12:52:00Z">
        <w:r w:rsidR="00845585">
          <w:t>.</w:t>
        </w:r>
      </w:ins>
      <w:ins w:id="462" w:author="Linden Ashcroft" w:date="2018-07-10T12:50:00Z">
        <w:r w:rsidR="00D92DF5">
          <w:t xml:space="preserve"> </w:t>
        </w:r>
      </w:ins>
      <w:r>
        <w:t xml:space="preserve"> Statistical quali</w:t>
      </w:r>
      <w:r w:rsidR="000F0BB8">
        <w:t>ty control was conducted using a</w:t>
      </w:r>
      <w:r>
        <w:t xml:space="preserve"> semi-automatic </w:t>
      </w:r>
      <w:r w:rsidR="00670E33">
        <w:t>q</w:t>
      </w:r>
      <w:r>
        <w:t xml:space="preserve">uality </w:t>
      </w:r>
      <w:r w:rsidR="00670E33">
        <w:t>c</w:t>
      </w:r>
      <w:r>
        <w:t>ontrol (SAQC) procedure</w:t>
      </w:r>
      <w:ins w:id="463" w:author="Linden Ashcroft" w:date="2018-07-06T13:02:00Z">
        <w:r w:rsidR="006010B6">
          <w:t xml:space="preserve"> </w:t>
        </w:r>
      </w:ins>
      <w:ins w:id="464" w:author="Linden Ashcroft" w:date="2018-07-06T13:04:00Z">
        <w:r w:rsidR="006010B6">
          <w:fldChar w:fldCharType="begin" w:fldLock="1"/>
        </w:r>
      </w:ins>
      <w:r w:rsidR="00435081">
        <w:instrText>ADDIN CSL_CITATION { "citationItems" : [ { "id" : "ITEM-1", "itemData" : { "author" : [ { "dropping-particle" : "", "family" : "Universitat Rovira i Virgili", "given" : "", "non-dropping-particle" : "", "parse-names" : false, "suffix" : "" } ], "id" : "ITEM-1", "issued" : { "date-parts" : [ [ "2014" ] ] }, "number-of-pages" : "11", "title" : "Universal Quality Control (UQC) \u2013 software for the automatic quality control of hourly observational data of surface air temperature, air humidity, wind speed and wind direction: user guide and scientific description", "type" : "report" }, "uris" : [ "http://www.mendeley.com/documents/?uuid=1d5113f6-3e96-400d-90d1-4a82375b2c73" ] } ], "mendeley" : { "formattedCitation" : "(Universitat Rovira i Virgili, 2014)", "plainTextFormattedCitation" : "(Universitat Rovira i Virgili, 2014)", "previouslyFormattedCitation" : "(Universitat Rovira i Virgili, 2014)" }, "properties" : { "noteIndex" : 0 }, "schema" : "https://github.com/citation-style-language/schema/raw/master/csl-citation.json" }</w:instrText>
      </w:r>
      <w:r w:rsidR="006010B6">
        <w:fldChar w:fldCharType="separate"/>
      </w:r>
      <w:r w:rsidR="006010B6" w:rsidRPr="006010B6">
        <w:rPr>
          <w:noProof/>
        </w:rPr>
        <w:t>(Universitat Rovira i Virgili, 2014)</w:t>
      </w:r>
      <w:ins w:id="465" w:author="Linden Ashcroft" w:date="2018-07-06T13:04:00Z">
        <w:r w:rsidR="006010B6">
          <w:fldChar w:fldCharType="end"/>
        </w:r>
      </w:ins>
      <w:del w:id="466" w:author="Linden Ashcroft" w:date="2018-07-06T12:35:00Z">
        <w:r w:rsidDel="002221ED">
          <w:delText xml:space="preserve"> developed by the Centre for Climate Change at URV</w:delText>
        </w:r>
      </w:del>
      <w:ins w:id="467" w:author="Linden Ashcroft" w:date="2018-07-06T12:34:00Z">
        <w:r w:rsidR="002221ED">
          <w:t xml:space="preserve">. </w:t>
        </w:r>
      </w:ins>
      <w:ins w:id="468" w:author="Linden Ashcroft" w:date="2018-07-06T12:35:00Z">
        <w:r w:rsidR="002221ED">
          <w:t xml:space="preserve">The </w:t>
        </w:r>
      </w:ins>
      <w:moveToRangeStart w:id="469" w:author="Linden Ashcroft" w:date="2018-07-06T12:34:00Z" w:name="move518643784"/>
      <w:moveTo w:id="470" w:author="Linden Ashcroft" w:date="2018-07-06T12:34:00Z">
        <w:del w:id="471" w:author="Linden Ashcroft" w:date="2018-07-06T12:34:00Z">
          <w:r w:rsidR="002221ED" w:rsidDel="002221ED">
            <w:delText>The tests were</w:delText>
          </w:r>
        </w:del>
      </w:moveTo>
      <w:ins w:id="472" w:author="Linden Ashcroft" w:date="2018-07-06T12:34:00Z">
        <w:r w:rsidR="002221ED">
          <w:t>SAQC</w:t>
        </w:r>
      </w:ins>
      <w:ins w:id="473" w:author="Linden Ashcroft" w:date="2018-07-06T12:35:00Z">
        <w:r w:rsidR="002221ED">
          <w:t xml:space="preserve"> method</w:t>
        </w:r>
      </w:ins>
      <w:ins w:id="474" w:author="Linden Ashcroft" w:date="2018-07-06T12:34:00Z">
        <w:r w:rsidR="002221ED">
          <w:t xml:space="preserve"> was</w:t>
        </w:r>
      </w:ins>
      <w:moveTo w:id="475" w:author="Linden Ashcroft" w:date="2018-07-06T12:34:00Z">
        <w:r w:rsidR="002221ED">
          <w:t xml:space="preserve"> largely adapted from existing automatic quality control procedures developed for sub-daily data at a global scale </w:t>
        </w:r>
        <w:r w:rsidR="002221ED">
          <w:fldChar w:fldCharType="begin" w:fldLock="1"/>
        </w:r>
        <w:r w:rsidR="002221ED">
          <w:instrText>ADDIN CSL_CITATION { "citationItems" : [ { "id" : "ITEM-1", "itemData" : { "DOI" : "10.5194/cp-8-1649-2012", "ISBN" : "1814-9332", "ISSN" : "18149324", "abstract" : "This paper describes the creation of HadISD: an automatically quality-controlled synoptic resolution dataset of temperature, dewpoint temperature, sea-level pressure, wind speed, wind direction and cloud cover from global weather stations for 1973\u20132011. The full dataset consists of over 6000 stations, with 3427 long-term stations deemed to have sufficient sampling and quality for climate applications requiring sub-daily resolution. As with other surface datasets, coverage is heavily skewed towards Northern Hemisphere mid-latitudes. {&lt;}br{&gt;}{&lt;}br{&gt;} The dataset is constructed from a large pre-existing ASCII flatfile data bank that represents over a decade of substantial effort at data retrieval, reformatting and provision. These raw data have had varying levels of quality control applied to them by individual data providers. The work proceeded in several steps: merging stations with multiple reporting identifiers; reformatting to netCDF; quality control; and then filtering to form a final dataset. Particular attention has been paid to maintaining true extreme values where possible within an automated, objective process. Detailed validation has been performed on a subset of global stations and also on UK data using known extreme events to help finalise the QC tests. Further validation was performed on a selection of extreme events world-wide (Hurricane Katrina in 2005, the cold snap in Alaska in 1989 and heat waves in SE Australia in 2009). Some very initial analyses are performed to illustrate some of the types of problems to which the final data could be applied. Although the filtering has removed the poorest station records, no attempt has been made to homogenise the data thus far, due to the complexity of retaining the true distribution of high-resolution data when applying adjustments. Hence non-climatic, time-varying errors may still exist in many of the individual station records and care is needed in inferring long-term trends from these data. {&lt;}br{&gt;}{&lt;}br{&gt;} This dataset will allow the study of high frequency variations of temperature, pressure and humidity on a global basis over the last four decades. Both individual extremes and the overall population of extreme events could be investigated in detail to allow for comparison with past and projected climate. A version-control system has been constructed for this dataset to allow for the clear documentation of any updates and corrections in the future.", "author" : [ { "dropping-particle" : "", "family" : "Dunn", "given" : "R. J H", "non-dropping-particle" : "", "parse-names" : false, "suffix" : "" }, { "dropping-particle" : "", "family" : "Willett", "given" : "K. M.", "non-dropping-particle" : "", "parse-names" : false, "suffix" : "" }, { "dropping-particle" : "", "family" : "Thorne", "given" : "P. W.", "non-dropping-particle" : "", "parse-names" : false, "suffix" : "" }, { "dropping-particle" : "V.", "family" : "Woolley", "given" : "E.", "non-dropping-particle" : "", "parse-names" : false, "suffix" : "" }, { "dropping-particle" : "", "family" : "Durre", "given" : "I.", "non-dropping-particle" : "", "parse-names" : false, "suffix" : "" }, { "dropping-particle" : "", "family" : "Dai", "given" : "A.", "non-dropping-particle" : "", "parse-names" : false, "suffix" : "" }, { "dropping-particle" : "", "family" : "Parker", "given" : "D. E.", "non-dropping-particle" : "", "parse-names" : false, "suffix" : "" }, { "dropping-particle" : "", "family" : "Vose", "given" : "R. S.", "non-dropping-particle" : "", "parse-names" : false, "suffix" : "" } ], "container-title" : "Climate of the Past", "id" : "ITEM-1", "issue" : "5", "issued" : { "date-parts" : [ [ "2012" ] ] }, "page" : "1649-1679", "title" : "HadISD: A quality-controlled global synoptic report database for selected variables at long-term stations from 1973-2011", "type" : "article-journal", "volume" : "8" }, "uris" : [ "http://www.mendeley.com/documents/?uuid=3b6e35fd-e95c-46ca-8fb4-1c1f0e56624a" ] }, { "id" : "ITEM-2", "itemData" : { "DOI" : "10.1175/2010JAMC2375.1", "ISSN" : "1558-8424", "abstract" : "Abstract This paper describes a comprehensive set of fully automated quality assurance (QA) procedures for observations of daily surface temperature, precipitation, snowfall, and snow depth. The QA procedures are being applied operationally to the Global Historical Climatology Network (GHCN)-Daily dataset. Since these data are used for analyzing and monitoring variations in extremes, the QA system is designed to detect as many errors as possible while maintaining a low probability of falsely identifying true meteorological events as erroneous. The system consists of 19 carefully evaluated tests that detect duplicate data, climatological outliers, and various inconsistencies (internal, temporal, and spatial). Manual review of random samples of the values flagged as errors is used to set the threshold for each procedure such that its false-positive rate, or fraction of valid values identified as errors, is minimized. In addition, the tests are arranged in a deliberate sequence in which the performance of th...", "author" : [ { "dropping-particle" : "", "family" : "Durre", "given" : "Imke", "non-dropping-particle" : "", "parse-names" : false, "suffix" : "" }, { "dropping-particle" : "", "family" : "Menne", "given" : "Matthew J.", "non-dropping-particle" : "", "parse-names" : false, "suffix" : "" }, { "dropping-particle" : "", "family" : "Gleason", "given" : "Byron E.", "non-dropping-particle" : "", "parse-names" : false, "suffix" : "" }, { "dropping-particle" : "", "family" : "Houston", "given" : "Tamara G.", "non-dropping-particle" : "", "parse-names" : false, "suffix" : "" }, { "dropping-particle" : "", "family" : "Vose", "given" : "Russell S.", "non-dropping-particle" : "", "parse-names" : false, "suffix" : "" }, { "dropping-particle" : "", "family" : "Durre", "given" : "Imke", "non-dropping-particle" : "", "parse-names" : false, "suffix" : "" }, { "dropping-particle" : "", "family" : "Menne", "given" : "Matthew J.", "non-dropping-particle" : "", "parse-names" : false, "suffix" : "" }, { "dropping-particle" : "", "family" : "Gleason", "given" : "Byron E.", "non-dropping-particle" : "", "parse-names" : false, "suffix" : "" }, { "dropping-particle" : "", "family" : "Houston", "given" : "Tamara G.", "non-dropping-particle" : "", "parse-names" : false, "suffix" : "" }, { "dropping-particle" : "", "family" : "Vose", "given" : "Russell S.", "non-dropping-particle" : "", "parse-names" : false, "suffix" : "" } ], "container-title" : "Journal of Applied Meteorology and Climatology", "id" : "ITEM-2", "issue" : "8", "issued" : { "date-parts" : [ [ "2010", "8", "1" ] ] }, "page" : "1615-1633", "title" : "Comprehensive Automated Quality Assurance of Daily Surface Observations", "type" : "article-journal", "volume" : "49" }, "uris" : [ "http://www.mendeley.com/documents/?uuid=c433a193-8888-3197-b423-423031b4e51c" ] } ], "mendeley" : { "formattedCitation" : "(Dunn et al., 2012; Durre et al., 2010)", "manualFormatting" : "(e.g. Dunn et al., 2012; Durre et al., 2010)", "plainTextFormattedCitation" : "(Dunn et al., 2012; Durre et al., 2010)", "previouslyFormattedCitation" : "(Dunn et al., 2012; Durre et al., 2010)" }, "properties" : { "noteIndex" : 0 }, "schema" : "https://github.com/citation-style-language/schema/raw/master/csl-citation.json" }</w:instrText>
        </w:r>
        <w:r w:rsidR="002221ED">
          <w:fldChar w:fldCharType="separate"/>
        </w:r>
        <w:r w:rsidR="002221ED" w:rsidRPr="00220500">
          <w:rPr>
            <w:noProof/>
          </w:rPr>
          <w:t>(</w:t>
        </w:r>
        <w:r w:rsidR="002221ED">
          <w:rPr>
            <w:noProof/>
          </w:rPr>
          <w:t xml:space="preserve">e.g. </w:t>
        </w:r>
        <w:r w:rsidR="002221ED" w:rsidRPr="00220500">
          <w:rPr>
            <w:noProof/>
          </w:rPr>
          <w:t xml:space="preserve">Dunn </w:t>
        </w:r>
        <w:r w:rsidR="002221ED" w:rsidRPr="00220500">
          <w:rPr>
            <w:i/>
            <w:noProof/>
          </w:rPr>
          <w:t>et al.</w:t>
        </w:r>
        <w:r w:rsidR="002221ED" w:rsidRPr="00220500">
          <w:rPr>
            <w:noProof/>
          </w:rPr>
          <w:t xml:space="preserve">, 2012; Durre </w:t>
        </w:r>
        <w:r w:rsidR="002221ED" w:rsidRPr="00220500">
          <w:rPr>
            <w:i/>
            <w:noProof/>
          </w:rPr>
          <w:t>et al.</w:t>
        </w:r>
        <w:r w:rsidR="002221ED" w:rsidRPr="00220500">
          <w:rPr>
            <w:noProof/>
          </w:rPr>
          <w:t>, 2010)</w:t>
        </w:r>
        <w:r w:rsidR="002221ED">
          <w:fldChar w:fldCharType="end"/>
        </w:r>
        <w:r w:rsidR="002221ED">
          <w:t>, but w</w:t>
        </w:r>
      </w:moveTo>
      <w:ins w:id="476" w:author="Linden Ashcroft" w:date="2018-07-06T13:05:00Z">
        <w:r w:rsidR="006010B6">
          <w:t>as modified</w:t>
        </w:r>
      </w:ins>
      <w:moveTo w:id="477" w:author="Linden Ashcroft" w:date="2018-07-06T12:34:00Z">
        <w:del w:id="478" w:author="Linden Ashcroft" w:date="2018-07-06T13:05:00Z">
          <w:r w:rsidR="002221ED" w:rsidDel="006010B6">
            <w:delText>ere</w:delText>
          </w:r>
        </w:del>
        <w:del w:id="479" w:author="Linden Ashcroft" w:date="2018-07-06T13:04:00Z">
          <w:r w:rsidR="002221ED" w:rsidDel="006010B6">
            <w:delText xml:space="preserve"> adapted</w:delText>
          </w:r>
        </w:del>
        <w:r w:rsidR="002221ED">
          <w:t xml:space="preserve"> for the UERRA dataset to enable more manual examination of the resultant flags. </w:t>
        </w:r>
      </w:moveTo>
      <w:moveToRangeEnd w:id="469"/>
      <w:del w:id="480" w:author="Linden Ashcroft" w:date="2018-07-06T12:37:00Z">
        <w:r w:rsidDel="002221ED">
          <w:delText xml:space="preserve"> </w:delText>
        </w:r>
      </w:del>
      <w:ins w:id="481" w:author="Linden Ashcroft" w:date="2018-07-06T12:34:00Z">
        <w:r w:rsidR="002221ED">
          <w:t xml:space="preserve">Full details of the </w:t>
        </w:r>
      </w:ins>
      <w:ins w:id="482" w:author="Linden Ashcroft" w:date="2018-07-06T12:35:00Z">
        <w:r w:rsidR="002221ED">
          <w:t>procedure</w:t>
        </w:r>
      </w:ins>
      <w:ins w:id="483" w:author="Linden Ashcroft" w:date="2018-07-06T12:34:00Z">
        <w:r w:rsidR="002221ED">
          <w:t xml:space="preserve">, the </w:t>
        </w:r>
      </w:ins>
      <w:ins w:id="484" w:author="Linden Ashcroft" w:date="2018-07-06T12:35:00Z">
        <w:r w:rsidR="002221ED">
          <w:t>relevant</w:t>
        </w:r>
      </w:ins>
      <w:ins w:id="485" w:author="Linden Ashcroft" w:date="2018-07-06T12:34:00Z">
        <w:r w:rsidR="002221ED">
          <w:t xml:space="preserve"> </w:t>
        </w:r>
      </w:ins>
      <w:ins w:id="486" w:author="Linden Ashcroft" w:date="2018-07-06T12:35:00Z">
        <w:r w:rsidR="002221ED">
          <w:t>software and instructions for use are available from</w:t>
        </w:r>
      </w:ins>
      <w:ins w:id="487" w:author="Linden Ashcroft" w:date="2018-07-06T12:36:00Z">
        <w:r w:rsidR="002221ED">
          <w:t xml:space="preserve"> </w:t>
        </w:r>
      </w:ins>
      <w:ins w:id="488" w:author="Linden Ashcroft" w:date="2018-07-06T13:02:00Z">
        <w:r w:rsidR="00595638">
          <w:t>"</w:t>
        </w:r>
      </w:ins>
      <w:ins w:id="489" w:author="Linden Ashcroft" w:date="2018-07-06T12:36:00Z">
        <w:r w:rsidR="002221ED">
          <w:t>A</w:t>
        </w:r>
      </w:ins>
      <w:ins w:id="490" w:author="Linden Ashcroft" w:date="2018-07-06T12:37:00Z">
        <w:r w:rsidR="002221ED">
          <w:t>.</w:t>
        </w:r>
      </w:ins>
      <w:ins w:id="491" w:author="Linden Ashcroft" w:date="2018-07-06T12:36:00Z">
        <w:r w:rsidR="002221ED">
          <w:t>Q</w:t>
        </w:r>
      </w:ins>
      <w:ins w:id="492" w:author="Linden Ashcroft" w:date="2018-07-06T12:37:00Z">
        <w:r w:rsidR="002221ED">
          <w:t>.</w:t>
        </w:r>
      </w:ins>
      <w:ins w:id="493" w:author="Linden Ashcroft" w:date="2018-07-06T12:36:00Z">
        <w:r w:rsidR="002221ED">
          <w:t>C</w:t>
        </w:r>
      </w:ins>
      <w:ins w:id="494" w:author="Linden Ashcroft" w:date="2018-07-06T12:37:00Z">
        <w:r w:rsidR="002221ED">
          <w:t>.</w:t>
        </w:r>
      </w:ins>
      <w:ins w:id="495" w:author="Linden Ashcroft" w:date="2018-07-06T12:36:00Z">
        <w:r w:rsidR="002221ED">
          <w:t xml:space="preserve"> Software</w:t>
        </w:r>
      </w:ins>
      <w:ins w:id="496" w:author="Linden Ashcroft" w:date="2018-07-06T13:02:00Z">
        <w:r w:rsidR="00595638">
          <w:t>"</w:t>
        </w:r>
      </w:ins>
      <w:ins w:id="497" w:author="Linden Ashcroft" w:date="2018-07-06T12:37:00Z">
        <w:r w:rsidR="005472D3">
          <w:t xml:space="preserve"> menu at</w:t>
        </w:r>
      </w:ins>
      <w:ins w:id="498" w:author="Linden Ashcroft" w:date="2018-07-06T12:35:00Z">
        <w:r w:rsidR="002221ED">
          <w:t xml:space="preserve"> </w:t>
        </w:r>
      </w:ins>
      <w:del w:id="499" w:author="Linden Ashcroft" w:date="2018-07-06T12:35:00Z">
        <w:r w:rsidDel="002221ED">
          <w:delText>(</w:delText>
        </w:r>
      </w:del>
      <w:ins w:id="500" w:author="Linden Ashcroft" w:date="2018-07-06T12:36:00Z">
        <w:r w:rsidR="002221ED">
          <w:fldChar w:fldCharType="begin"/>
        </w:r>
        <w:r w:rsidR="002221ED">
          <w:instrText xml:space="preserve"> HYPERLINK "</w:instrText>
        </w:r>
      </w:ins>
      <w:r w:rsidR="002221ED" w:rsidRPr="002A4C26">
        <w:instrText>http://www.c3.urv.cat/softdata.php</w:instrText>
      </w:r>
      <w:ins w:id="501" w:author="Linden Ashcroft" w:date="2018-07-06T12:36:00Z">
        <w:r w:rsidR="002221ED">
          <w:instrText xml:space="preserve">" </w:instrText>
        </w:r>
        <w:r w:rsidR="002221ED">
          <w:fldChar w:fldCharType="separate"/>
        </w:r>
      </w:ins>
      <w:r w:rsidR="002221ED" w:rsidRPr="007120D8">
        <w:rPr>
          <w:rStyle w:val="Hyperlink"/>
        </w:rPr>
        <w:t>http://www.c3.urv.cat/softdata.php</w:t>
      </w:r>
      <w:ins w:id="502" w:author="Linden Ashcroft" w:date="2018-07-06T12:36:00Z">
        <w:r w:rsidR="002221ED">
          <w:fldChar w:fldCharType="end"/>
        </w:r>
      </w:ins>
      <w:del w:id="503" w:author="Linden Ashcroft" w:date="2018-07-06T12:36:00Z">
        <w:r w:rsidDel="002221ED">
          <w:delText>)</w:delText>
        </w:r>
      </w:del>
      <w:r>
        <w:t>.</w:t>
      </w:r>
      <w:r w:rsidR="00E015A6">
        <w:t xml:space="preserve"> </w:t>
      </w:r>
    </w:p>
    <w:p w14:paraId="13062033" w14:textId="009B79CA" w:rsidR="00160174" w:rsidRDefault="00E015A6">
      <w:pPr>
        <w:rPr>
          <w:lang w:val="en-GB"/>
        </w:rPr>
      </w:pPr>
      <w:r>
        <w:t>SAQC comprised of three separate programs</w:t>
      </w:r>
      <w:r w:rsidR="00FB4184">
        <w:t xml:space="preserve"> that can be applied to </w:t>
      </w:r>
      <w:ins w:id="504" w:author="Linden Ashcroft" w:date="2018-07-10T12:32:00Z">
        <w:r w:rsidR="0057123D">
          <w:t xml:space="preserve">the </w:t>
        </w:r>
      </w:ins>
      <w:r w:rsidR="00FB4184">
        <w:t>data</w:t>
      </w:r>
      <w:ins w:id="505" w:author="Linden Ashcroft" w:date="2018-07-10T12:33:00Z">
        <w:r w:rsidR="0057123D">
          <w:t xml:space="preserve"> at their original time resolution</w:t>
        </w:r>
      </w:ins>
      <w:r w:rsidR="00FB4184">
        <w:t xml:space="preserve"> in text file format</w:t>
      </w:r>
      <w:r>
        <w:t>: one examining temperature, wind, relative humidity and dewpoint observations; another assessing sea level pressure data</w:t>
      </w:r>
      <w:ins w:id="506" w:author="Linden Ashcroft" w:date="2018-07-12T12:33:00Z">
        <w:r w:rsidR="008E39C4">
          <w:t>;</w:t>
        </w:r>
      </w:ins>
      <w:del w:id="507" w:author="Linden Ashcroft" w:date="2018-07-12T12:33:00Z">
        <w:r w:rsidDel="008E39C4">
          <w:delText>,</w:delText>
        </w:r>
      </w:del>
      <w:r>
        <w:t xml:space="preserve"> and a f</w:t>
      </w:r>
      <w:r w:rsidR="007F3438">
        <w:t>inal check on sub-daily rainfall data, daily snow</w:t>
      </w:r>
      <w:r w:rsidR="00081A0B">
        <w:t xml:space="preserve"> </w:t>
      </w:r>
      <w:r w:rsidR="007F3438">
        <w:t>depth and snow fall</w:t>
      </w:r>
      <w:ins w:id="508" w:author="Linden Ashcroft" w:date="2018-07-12T12:33:00Z">
        <w:r w:rsidR="005472D3">
          <w:t xml:space="preserve"> data</w:t>
        </w:r>
      </w:ins>
      <w:r w:rsidR="007F3438">
        <w:t xml:space="preserve">. </w:t>
      </w:r>
      <w:moveFromRangeStart w:id="509" w:author="Linden Ashcroft" w:date="2018-07-06T12:34:00Z" w:name="move518643784"/>
      <w:moveFrom w:id="510" w:author="Linden Ashcroft" w:date="2018-07-06T12:34:00Z">
        <w:r w:rsidR="007F3438" w:rsidDel="002221ED">
          <w:t>The tests were largely adapted from existing</w:t>
        </w:r>
        <w:r w:rsidR="00670E33" w:rsidDel="002221ED">
          <w:t xml:space="preserve"> automatic</w:t>
        </w:r>
        <w:r w:rsidR="007F3438" w:rsidDel="002221ED">
          <w:t xml:space="preserve"> quality control procedures developed for sub-daily data at a global scale</w:t>
        </w:r>
        <w:r w:rsidR="002A4C26" w:rsidDel="002221ED">
          <w:t xml:space="preserve"> </w:t>
        </w:r>
        <w:r w:rsidR="00220500" w:rsidDel="002221ED">
          <w:fldChar w:fldCharType="begin" w:fldLock="1"/>
        </w:r>
        <w:r w:rsidR="009930DF" w:rsidRPr="002221ED" w:rsidDel="002221ED">
          <w:instrText>ADDIN CSL_CITATION { "citationItems" : [ { "id" : "ITEM-1", "itemData" : { "DOI" : "10.5194/cp-8-1649-2012", "ISBN" : "1814-9332", "ISSN" : "18149324", "abstract" : "This paper describes the creation of HadISD: an automatically quality-controlled synoptic resolution dataset of temperature, dewpoint temperature, sea-level pressure, wind speed, wind direction and cloud cover from global weather stations for 1973\u20132011. The full dataset consists of over 6000 stations, with 3427 long-term stations deemed to have sufficient sampling and quality for climate applications requiring sub-daily resolution. As with other surface datasets, coverage is heavily skewed towards Northern Hemisphere mid-latitudes. {&lt;}br{&gt;}{&lt;}br{&gt;} The dataset is constructed from a large pre-existing ASCII flatfile data bank that represents over a decade of substantial effort at data retrieval, reformatting and provision. These raw data have had varying levels of quality control applied to them by individual data providers. The work proceeded in several steps: merging stations with multiple reporting identifiers; reformatting to netCDF; quality control; and then filtering to form a final dataset. Particular attention has been paid to maintaining true extreme values where possible within an automated, objective process. Detailed validation has been performed on a subset of global stations and also on UK data using known extreme events to help finalise the QC tests. Further validation was performed on a selection of extreme events world-wide (Hurricane Katrina in 2005, the cold snap in Alaska in 1989 and heat waves in SE Australia in 2009). Some very initial analyses are performed to illustrate some of the types of problems to which the final data could be applied. Although the filtering has removed the poorest station records, no attempt has been made to homogenise the data thus far, due to the complexity of retaining the true distribution of high-resolution data when applying adjustments. Hence non-climatic, time-varying errors may still exist in many of the individual station records and care is needed in inferring long-term trends from these data. {&lt;}br{&gt;}{&lt;}br{&gt;} This dataset will allow the study of high frequency variations of temperature, pressure and humidity on a global basis over the last four decades. Both individual extremes and the overall population of extreme events could be investigated in detail to allow for comparison with past and projected climate. A version-control system has been constructed for this dataset to allow for the clear documentation of any updates and corrections in the future.", "author" : [ { "dropping-particle" : "", "family" : "Dunn", "given" : "R. J H", "non-dropping-particle" : "", "parse-names" : false, "suffix" : "" }, { "dropping-particle" : "", "family" : "Willett", "given" : "K. M.", "non-dropping-particle" : "", "parse-names" : false, "suffix" : "" }, { "dropping-particle" : "", "family" : "Thorne", "given" : "P. W.", "non-dropping-particle" : "", "parse-names" : false, "suffix" : "" }, { "dropping-particle" : "V.", "family" : "Woolley", "given" : "E.", "non-dropping-particle" : "", "parse-names" : false, "suffix" : "" }, { "dropping-particle" : "", "family" : "Durre", "given" : "I.", "non-dropping-particle" : "", "parse-names" : false, "suffix" : "" }, { "dropping-particle" : "", "family" : "Dai", "given" : "A.", "non-dropping-particle" : "", "parse-names" : false, "suffix" : "" }, { "dropping-particle" : "", "family" : "Parker", "given" : "D. E.", "non-dropping-particle" : "", "parse-names" : false, "suffix" : "" }, { "dropping-particle" : "", "family" : "Vose", "given" : "R. S.", "non-dropping-particle" : "", "parse-names" : false, "suffix" : "" } ], "container-title" : "Climate of the Past", "id" : "ITEM-1", "issue" : "5", "issued" : { "date-parts" : [ [ "2012" ] ] }, "page" : "1649-1679", "title" : "HadISD: A quality-controlled global synoptic report database for selected variables at long-term stations from 1973-2011", "type" : "article-journal", "volume" : "8" }, "uris" : [ "http://www.mendeley.com/documents/?uuid=3b6e35fd-e95c-46ca-8fb4-1c1f0e56624a" ] }, { "id" : "ITEM-2", "itemData" : { "DOI" : "10.1175/2010JAMC2375.1", "ISSN" : "1558-8424", "abstract" : "Abstract This paper describes a comprehensive set of fully automated quality assurance (QA) procedures for observations of daily surface temperature, precipitation, snowfall, and snow depth. The QA procedures are being applied operationally to the Global Historical Climatology Network (GHCN)-Daily dataset. Since these data are used for analyzing and monitoring variations in extremes, the QA system is designed to detect as many errors as possible while maintaining a low probability of falsely identifying true meteorological events as erroneous. The system consists of 19 carefully evaluated tests that detect duplicate data, climatological outliers, and various inconsistencies (internal, temporal, and spatial). Manual review of random samples of the values flagged as errors is used to set the threshold for each procedure such that its false-positive rate, or fraction of valid values identified as errors, is minimized. In addition, the tests are arranged in a deliberate sequence in which the performance of th...", "author" : [ { "dropping-particle" : "", "family" : "Durre", "given" : "Imke", "non-dropping-particle" : "", "parse-names" : false, "suffix" : "" }, { "dropping-particle" : "", "family" : "Menne", "given" : "Matthew J.", "non-dropping-particle" : "", "parse-names" : false, "suffix" : "" }, { "dropping-particle" : "", "family" : "Gleason", "given" : "Byron E.", "non-dropping-particle" : "", "parse-names" : false, "suffix" : "" }, { "dropping-particle" : "", "family" : "Houston", "given" : "Tamara G.", "non-dropping-particle" : "", "parse-names" : false, "suffix" : "" }, { "dropping-particle" : "", "family" : "Vose", "given" : "Russell S.", "non-dropping-particle" : "", "parse-names" : false, "suffix" : "" }, { "dropping-particle" : "", "family" : "Durre", "given" : "Imke", "non-dropping-particle" : "", "parse-names" : false, "suffix" : "" }, { "dropping-particle" : "", "family" : "Menne", "given" : "Matthew J.", "non-dropping-particle" : "", "parse-names" : false, "suffix" : "" }, { "dropping-particle" : "", "family" : "Gleason", "given" : "Byron E.", "non-dropping-particle" : "", "parse-names" : false, "suffix" : "" }, { "dropping-particle" : "", "family" : "Houston", "given" : "Tamara G.", "non-dropping-particle" : "", "parse-names" : false, "suffix" : "" }, { "dropping-particle" : "", "family" : "Vose", "given" : "Russell S.", "non-dropping-particle" : "", "parse-names" : false, "suffix" : "" } ], "container-title" : "Journal of Applied Meteorology and Climatology", "id" : "ITEM-2", "issue" : "8", "issued" : { "date-parts" : [ [ "2010", "8", "1" ] ] }, "page" : "1615-1633", "title" : "Comprehensive Automated Quality Assurance of Daily Surface Observations", "type" : "article-journal", "volume" : "49" }, "uris" : [ "http://www.mendeley.com/documents/?uuid=c433a193-8888-3197-b423-423031b4e51c" ] } ], "mendeley" : { "formattedCitation" : "(Dunn et al., 2012; Durre et al., 2010)", "manualFormatting" : "(e.g. Dunn et al., 2012; Durre et al., 2010)", "plainTextFormattedCitation" : "(Dunn et al., 2012; Durre et al., 2010)", "previouslyFormattedCitation" : "(Dunn et al., 2012; Durre et al., 2010)" }, "properties" : { "noteIndex" : 0 }, "schema" : "https://github.com/citation-style-language/schema/raw/master/csl-citation.json" }</w:instrText>
        </w:r>
        <w:r w:rsidR="00220500" w:rsidDel="002221ED">
          <w:fldChar w:fldCharType="separate"/>
        </w:r>
        <w:r w:rsidR="00220500" w:rsidRPr="006010B6" w:rsidDel="002221ED">
          <w:rPr>
            <w:noProof/>
          </w:rPr>
          <w:t xml:space="preserve">(e.g. Dunn </w:t>
        </w:r>
        <w:r w:rsidR="00220500" w:rsidRPr="002221ED" w:rsidDel="002221ED">
          <w:rPr>
            <w:i/>
            <w:noProof/>
          </w:rPr>
          <w:t>et al.</w:t>
        </w:r>
        <w:r w:rsidR="00220500" w:rsidRPr="002221ED" w:rsidDel="002221ED">
          <w:rPr>
            <w:noProof/>
          </w:rPr>
          <w:t xml:space="preserve">, 2012; Durre </w:t>
        </w:r>
        <w:r w:rsidR="00220500" w:rsidRPr="002221ED" w:rsidDel="002221ED">
          <w:rPr>
            <w:i/>
            <w:noProof/>
          </w:rPr>
          <w:t>et al.</w:t>
        </w:r>
        <w:r w:rsidR="00220500" w:rsidRPr="002221ED" w:rsidDel="002221ED">
          <w:rPr>
            <w:noProof/>
          </w:rPr>
          <w:t>, 2010)</w:t>
        </w:r>
        <w:r w:rsidR="00220500" w:rsidDel="002221ED">
          <w:fldChar w:fldCharType="end"/>
        </w:r>
        <w:r w:rsidR="002A4C26" w:rsidDel="002221ED">
          <w:t xml:space="preserve">, but </w:t>
        </w:r>
        <w:r w:rsidR="00670E33" w:rsidDel="002221ED">
          <w:t>were adapted for the UERRA dataset to enable</w:t>
        </w:r>
        <w:r w:rsidR="002A4C26" w:rsidDel="002221ED">
          <w:t xml:space="preserve"> more manual examination of the resultant flags</w:t>
        </w:r>
        <w:r w:rsidR="007F3438" w:rsidDel="002221ED">
          <w:t xml:space="preserve">. </w:t>
        </w:r>
      </w:moveFrom>
      <w:moveFromRangeEnd w:id="509"/>
      <w:r w:rsidR="002D1CDC">
        <w:t xml:space="preserve">The </w:t>
      </w:r>
      <w:r w:rsidR="24616C93">
        <w:t xml:space="preserve">tests applied within SAQC </w:t>
      </w:r>
      <w:r w:rsidR="002D1CDC">
        <w:t xml:space="preserve">(Table 3) </w:t>
      </w:r>
      <w:r w:rsidR="00160174">
        <w:rPr>
          <w:lang w:val="en-GB"/>
        </w:rPr>
        <w:t xml:space="preserve">can be </w:t>
      </w:r>
      <w:r w:rsidR="00220500">
        <w:rPr>
          <w:lang w:val="en-GB"/>
        </w:rPr>
        <w:t xml:space="preserve">largely </w:t>
      </w:r>
      <w:r w:rsidR="00160174">
        <w:rPr>
          <w:lang w:val="en-GB"/>
        </w:rPr>
        <w:t xml:space="preserve">grouped </w:t>
      </w:r>
      <w:r w:rsidR="00220500">
        <w:rPr>
          <w:lang w:val="en-GB"/>
        </w:rPr>
        <w:t>into</w:t>
      </w:r>
      <w:r w:rsidR="00160174">
        <w:rPr>
          <w:lang w:val="en-GB"/>
        </w:rPr>
        <w:t xml:space="preserve"> four groups depending on the degree of QC applied </w:t>
      </w:r>
      <w:r w:rsidR="00220500">
        <w:rPr>
          <w:lang w:val="en-GB"/>
        </w:rPr>
        <w:fldChar w:fldCharType="begin" w:fldLock="1"/>
      </w:r>
      <w:r w:rsidR="009930DF">
        <w:rPr>
          <w:lang w:val="en-GB"/>
        </w:rPr>
        <w:instrText>ADDIN CSL_CITATION { "citationItems" : [ { "id" : "ITEM-1", "itemData" : { "abstract" : "In recognizing the need for National Meteorological Services (NMSs) to improve their climate data and monitoring services, the Commission for Climatology (CCl) and the CCl Management Group placed a high priority on the distribution of guidelines for the NMSs. Within the World Climate Data and Monitoring Programme, a meeting was held at the kind invitation of Spain (Malaga, 24-26 February 2003) in which a number of experts in the two CCl Open Programme Area Groups (OPAGs) on Climate Data and Monitoring initiated the preparation of guidelines on metadata and data homogenization, observation networks and systems, and data rescue. The participants were either members of an Expert Team of CCl, or were invited experts. The Guidelines on Climate Metadata and Homogenization are meant to be easy to read and refer to, well illustrated, and not bulky. They provide information and assistance on how to organize and implement climate services, and present processes and technological solutions that attempt to address the special situation and needs of smaller NMSs which have limited resources. The review of the Guidelines was the first such activity that was done within the CCl OPAG structure, so that all CCl Members were given an opportunity to review and comment, as well as to see the progress being made in the OPAGs. It was drafted by a sub-group of the CCl Expert Team on Metadata for Climate Applications, circulated for contributions and comment among the members of the CCl Expert Team, and posted to the OPAG's web site for review and comment by the members of CCl.", "author" : [ { "dropping-particle" : "", "family" : "Aguilar", "given" : "Enric", "non-dropping-particle" : "", "parse-names" : false, "suffix" : "" }, { "dropping-particle" : "", "family" : "Auer", "given" : "Inge", "non-dropping-particle" : "", "parse-names" : false, "suffix" : "" }, { "dropping-particle" : "", "family" : "Brunet", "given" : "Manola", "non-dropping-particle" : "", "parse-names" : false, "suffix" : "" }, { "dropping-particle" : "", "family" : "Peterson", "given" : "Thomas C", "non-dropping-particle" : "", "parse-names" : false, "suffix" : "" }, { "dropping-particle" : "", "family" : "Wieringa", "given" : "Jon", "non-dropping-particle" : "", "parse-names" : false, "suffix" : "" } ], "container-title" : "World Meteorological Organization", "id" : "ITEM-1", "issue" : "1186", "issued" : { "date-parts" : [ [ "2003" ] ] }, "page" : "55", "title" : "Guidelines on Climate Metadata and Homogenization", "type" : "article-journal" }, "uris" : [ "http://www.mendeley.com/documents/?uuid=1981db1f-d555-47af-b784-c974e5be388a" ] } ], "mendeley" : { "formattedCitation" : "(Aguilar et al., 2003)", "plainTextFormattedCitation" : "(Aguilar et al., 2003)", "previouslyFormattedCitation" : "(Aguilar et al., 2003)" }, "properties" : { "noteIndex" : 0 }, "schema" : "https://github.com/citation-style-language/schema/raw/master/csl-citation.json" }</w:instrText>
      </w:r>
      <w:r w:rsidR="00220500">
        <w:rPr>
          <w:lang w:val="en-GB"/>
        </w:rPr>
        <w:fldChar w:fldCharType="separate"/>
      </w:r>
      <w:r w:rsidR="00220500" w:rsidRPr="009930DF">
        <w:rPr>
          <w:noProof/>
          <w:lang w:val="en-GB"/>
        </w:rPr>
        <w:t>(Aguilar et al., 2003)</w:t>
      </w:r>
      <w:r w:rsidR="00220500">
        <w:rPr>
          <w:lang w:val="en-GB"/>
        </w:rPr>
        <w:fldChar w:fldCharType="end"/>
      </w:r>
      <w:r w:rsidR="00160174">
        <w:rPr>
          <w:lang w:val="en-GB"/>
        </w:rPr>
        <w:t>:</w:t>
      </w:r>
    </w:p>
    <w:p w14:paraId="6D0E0770" w14:textId="655081EB" w:rsidR="00160174" w:rsidRDefault="00160174" w:rsidP="00EE7EA5">
      <w:pPr>
        <w:pStyle w:val="ListParagraph"/>
        <w:numPr>
          <w:ilvl w:val="0"/>
          <w:numId w:val="23"/>
        </w:numPr>
        <w:spacing w:after="200"/>
      </w:pPr>
      <w:r w:rsidRPr="00EE7EA5">
        <w:rPr>
          <w:i/>
        </w:rPr>
        <w:lastRenderedPageBreak/>
        <w:t>Gross errors</w:t>
      </w:r>
      <w:r w:rsidR="00A34C2A" w:rsidRPr="00EE7EA5">
        <w:rPr>
          <w:i/>
        </w:rPr>
        <w:t xml:space="preserve"> tests</w:t>
      </w:r>
      <w:r w:rsidR="00A34C2A">
        <w:t>:</w:t>
      </w:r>
      <w:r>
        <w:t xml:space="preserve"> QC tests </w:t>
      </w:r>
      <w:r w:rsidR="00A34C2A">
        <w:t xml:space="preserve">that </w:t>
      </w:r>
      <w:r>
        <w:t xml:space="preserve">detect and flag obviously erroneous values (date order check, </w:t>
      </w:r>
      <w:r w:rsidR="0024060B">
        <w:t xml:space="preserve">date errors, </w:t>
      </w:r>
      <w:r>
        <w:t xml:space="preserve">unrealistic values, data repetitions </w:t>
      </w:r>
      <w:r w:rsidR="00670E33">
        <w:t>and</w:t>
      </w:r>
      <w:r>
        <w:t xml:space="preserve"> non-numeric value tests).</w:t>
      </w:r>
    </w:p>
    <w:p w14:paraId="4E403565" w14:textId="7CF78477" w:rsidR="00160174" w:rsidRDefault="00160174" w:rsidP="00EE7EA5">
      <w:pPr>
        <w:pStyle w:val="ListParagraph"/>
        <w:numPr>
          <w:ilvl w:val="0"/>
          <w:numId w:val="23"/>
        </w:numPr>
        <w:spacing w:after="200"/>
      </w:pPr>
      <w:r w:rsidRPr="00EE7EA5">
        <w:rPr>
          <w:i/>
        </w:rPr>
        <w:t>Tolerance tests</w:t>
      </w:r>
      <w:r w:rsidR="00A34C2A">
        <w:t>:</w:t>
      </w:r>
      <w:r>
        <w:t xml:space="preserve"> QC tests </w:t>
      </w:r>
      <w:r w:rsidR="00A34C2A">
        <w:t xml:space="preserve">that </w:t>
      </w:r>
      <w:r>
        <w:t xml:space="preserve">detect and flag those values considered outliers </w:t>
      </w:r>
      <w:r w:rsidR="00081A0B">
        <w:t xml:space="preserve">with respect </w:t>
      </w:r>
      <w:r>
        <w:t>to their own</w:t>
      </w:r>
      <w:ins w:id="511" w:author="Linden Ashcroft" w:date="2018-07-12T12:33:00Z">
        <w:r w:rsidR="008E39C4">
          <w:t xml:space="preserve"> </w:t>
        </w:r>
      </w:ins>
      <w:del w:id="512" w:author="Linden Ashcroft" w:date="2018-07-12T12:33:00Z">
        <w:r w:rsidDel="008E39C4">
          <w:delText>-</w:delText>
        </w:r>
      </w:del>
      <w:r>
        <w:t>defined upper/lower limits</w:t>
      </w:r>
      <w:r w:rsidR="00670E33">
        <w:t xml:space="preserve"> </w:t>
      </w:r>
      <w:r>
        <w:t>(climatic outliers</w:t>
      </w:r>
      <w:r w:rsidR="00670E33">
        <w:t>, bivariate comparisons,</w:t>
      </w:r>
      <w:r>
        <w:t xml:space="preserve"> monthly mean of absolute increment</w:t>
      </w:r>
      <w:r w:rsidR="00670E33">
        <w:t xml:space="preserve">s, and unusual distribution of values </w:t>
      </w:r>
      <w:r>
        <w:t>tests).</w:t>
      </w:r>
    </w:p>
    <w:p w14:paraId="104D3824" w14:textId="38377014" w:rsidR="00160174" w:rsidRDefault="00160174" w:rsidP="00EE7EA5">
      <w:pPr>
        <w:pStyle w:val="ListParagraph"/>
        <w:numPr>
          <w:ilvl w:val="0"/>
          <w:numId w:val="23"/>
        </w:numPr>
        <w:spacing w:after="200"/>
      </w:pPr>
      <w:r w:rsidRPr="00EE7EA5">
        <w:rPr>
          <w:i/>
        </w:rPr>
        <w:t>Internal consistency check</w:t>
      </w:r>
      <w:r w:rsidR="00A34C2A">
        <w:t>:</w:t>
      </w:r>
      <w:r>
        <w:t xml:space="preserve"> QC tests which detect and flag incoherencies between associated elements within each record (Interval and DP/FS/SD inconsistency test, RH/DP/TT comparison tests, precipitation and snow totals test)</w:t>
      </w:r>
    </w:p>
    <w:p w14:paraId="7D6F6563" w14:textId="67461042" w:rsidR="00160174" w:rsidRPr="004B7A34" w:rsidRDefault="00160174" w:rsidP="00EE7EA5">
      <w:pPr>
        <w:pStyle w:val="ListParagraph"/>
        <w:numPr>
          <w:ilvl w:val="0"/>
          <w:numId w:val="23"/>
        </w:numPr>
        <w:spacing w:after="200"/>
      </w:pPr>
      <w:r w:rsidRPr="00EE7EA5">
        <w:rPr>
          <w:i/>
        </w:rPr>
        <w:t>Temporal coherency</w:t>
      </w:r>
      <w:r w:rsidR="00A34C2A">
        <w:t>:</w:t>
      </w:r>
      <w:r>
        <w:t xml:space="preserve"> QC tests which </w:t>
      </w:r>
      <w:proofErr w:type="gramStart"/>
      <w:r>
        <w:t>detect</w:t>
      </w:r>
      <w:proofErr w:type="gramEnd"/>
      <w:r>
        <w:t xml:space="preserve"> and flag a given value </w:t>
      </w:r>
      <w:r w:rsidR="00A34C2A">
        <w:t xml:space="preserve">that is </w:t>
      </w:r>
      <w:r>
        <w:t>not consistent with the amount of change that might be expected in a variable in any time interval according to adjacent values (Flat line test, big jump test</w:t>
      </w:r>
      <w:r w:rsidR="00A34C2A">
        <w:t>, summer snow test</w:t>
      </w:r>
      <w:r>
        <w:t xml:space="preserve"> and irregular temporal evolution).</w:t>
      </w:r>
    </w:p>
    <w:p w14:paraId="0E92A186" w14:textId="7DD7E803" w:rsidR="006D6458" w:rsidRPr="002D1CDC" w:rsidRDefault="00670E33" w:rsidP="006D6458">
      <w:pPr>
        <w:rPr>
          <w:color w:val="000000" w:themeColor="text1"/>
        </w:rPr>
      </w:pPr>
      <w:bookmarkStart w:id="513" w:name="_Toc355018375"/>
      <w:r w:rsidRPr="00287BCA">
        <w:t xml:space="preserve">Each program </w:t>
      </w:r>
      <w:del w:id="514" w:author="Linden Ashcroft" w:date="2018-07-12T12:33:00Z">
        <w:r w:rsidRPr="00287BCA" w:rsidDel="008E39C4">
          <w:delText>was applied at a country level, producing</w:delText>
        </w:r>
      </w:del>
      <w:ins w:id="515" w:author="Linden Ashcroft" w:date="2018-07-12T12:33:00Z">
        <w:r w:rsidR="008E39C4">
          <w:t>produced</w:t>
        </w:r>
      </w:ins>
      <w:r w:rsidRPr="00287BCA">
        <w:t xml:space="preserve"> a list of values flagged by each test at each station.</w:t>
      </w:r>
      <w:r>
        <w:t xml:space="preserve"> </w:t>
      </w:r>
      <w:r w:rsidRPr="00287BCA">
        <w:rPr>
          <w:color w:val="000000" w:themeColor="text1"/>
        </w:rPr>
        <w:t xml:space="preserve">The results of each test were then manually cross referenced </w:t>
      </w:r>
      <w:r>
        <w:rPr>
          <w:color w:val="000000" w:themeColor="text1"/>
        </w:rPr>
        <w:t>against</w:t>
      </w:r>
      <w:r w:rsidRPr="00287BCA">
        <w:rPr>
          <w:color w:val="000000" w:themeColor="text1"/>
        </w:rPr>
        <w:t xml:space="preserve"> the original source </w:t>
      </w:r>
      <w:proofErr w:type="gramStart"/>
      <w:r w:rsidRPr="00287BCA">
        <w:rPr>
          <w:color w:val="000000" w:themeColor="text1"/>
        </w:rPr>
        <w:t>data, and</w:t>
      </w:r>
      <w:proofErr w:type="gramEnd"/>
      <w:r w:rsidRPr="00287BCA">
        <w:rPr>
          <w:color w:val="000000" w:themeColor="text1"/>
        </w:rPr>
        <w:t xml:space="preserve"> corrected or removed </w:t>
      </w:r>
      <w:del w:id="516" w:author="Linden Ashcroft" w:date="2018-07-12T12:33:00Z">
        <w:r w:rsidRPr="00287BCA" w:rsidDel="008E39C4">
          <w:rPr>
            <w:color w:val="000000" w:themeColor="text1"/>
          </w:rPr>
          <w:delText>by a trained climatologist</w:delText>
        </w:r>
      </w:del>
      <w:ins w:id="517" w:author="Linden Ashcroft" w:date="2018-07-12T12:33:00Z">
        <w:r w:rsidR="008E39C4">
          <w:rPr>
            <w:color w:val="000000" w:themeColor="text1"/>
          </w:rPr>
          <w:t>from the QC-ed version of the dataset</w:t>
        </w:r>
      </w:ins>
      <w:r w:rsidRPr="00287BCA">
        <w:rPr>
          <w:color w:val="000000" w:themeColor="text1"/>
        </w:rPr>
        <w:t xml:space="preserve">. The removal or correction of each value was recorded using a flag system, to clearly document the nature of the </w:t>
      </w:r>
      <w:r>
        <w:rPr>
          <w:color w:val="000000" w:themeColor="text1"/>
        </w:rPr>
        <w:t>identified errors and result</w:t>
      </w:r>
      <w:r w:rsidR="00081A0B">
        <w:rPr>
          <w:color w:val="000000" w:themeColor="text1"/>
        </w:rPr>
        <w:t>s</w:t>
      </w:r>
      <w:r w:rsidRPr="00287BCA">
        <w:rPr>
          <w:color w:val="000000" w:themeColor="text1"/>
        </w:rPr>
        <w:t xml:space="preserve"> (Table 4).</w:t>
      </w:r>
      <w:ins w:id="518" w:author="Linden Ashcroft" w:date="2018-07-06T13:22:00Z">
        <w:r w:rsidR="003E6E0A">
          <w:rPr>
            <w:color w:val="000000" w:themeColor="text1"/>
          </w:rPr>
          <w:t xml:space="preserve"> </w:t>
        </w:r>
      </w:ins>
      <w:del w:id="519" w:author="Linden Ashcroft" w:date="2018-07-06T13:22:00Z">
        <w:r w:rsidRPr="00287BCA" w:rsidDel="003E6E0A">
          <w:rPr>
            <w:color w:val="000000" w:themeColor="text1"/>
          </w:rPr>
          <w:delText xml:space="preserve"> </w:delText>
        </w:r>
      </w:del>
      <w:r w:rsidR="002D1CDC">
        <w:rPr>
          <w:lang w:val="en-GB"/>
        </w:rPr>
        <w:t>A</w:t>
      </w:r>
      <w:r w:rsidR="006D6458">
        <w:rPr>
          <w:lang w:val="en-GB"/>
        </w:rPr>
        <w:t>n example of the air temperature evolution in Port Said (Egypt) taken at 0800 and 1400 for the short period 1939–1940</w:t>
      </w:r>
      <w:r w:rsidR="002D1CDC">
        <w:rPr>
          <w:lang w:val="en-GB"/>
        </w:rPr>
        <w:t xml:space="preserve"> and resultant QC flags is shown in </w:t>
      </w:r>
      <w:r w:rsidR="00F03ACF">
        <w:rPr>
          <w:lang w:val="en-GB"/>
        </w:rPr>
        <w:t>Fig.</w:t>
      </w:r>
      <w:r w:rsidR="002D1CDC">
        <w:rPr>
          <w:lang w:val="en-GB"/>
        </w:rPr>
        <w:t xml:space="preserve"> 5, highlighting </w:t>
      </w:r>
      <w:r w:rsidR="006D6458">
        <w:rPr>
          <w:lang w:val="en-GB"/>
        </w:rPr>
        <w:t>various type</w:t>
      </w:r>
      <w:r>
        <w:rPr>
          <w:lang w:val="en-GB"/>
        </w:rPr>
        <w:t>s</w:t>
      </w:r>
      <w:r w:rsidR="006D6458">
        <w:rPr>
          <w:lang w:val="en-GB"/>
        </w:rPr>
        <w:t xml:space="preserve"> of errors, outliers and extreme values over a short time period. </w:t>
      </w:r>
    </w:p>
    <w:p w14:paraId="6F1FB2A3" w14:textId="71EB8462" w:rsidR="002315E6" w:rsidRDefault="002315E6" w:rsidP="006D6458">
      <w:pPr>
        <w:rPr>
          <w:lang w:val="en-GB"/>
        </w:rPr>
      </w:pPr>
      <w:r>
        <w:rPr>
          <w:lang w:val="en-GB"/>
        </w:rPr>
        <w:t xml:space="preserve">In the initial testing of the SAQC procedure, the tests for duplicate values, monthly mean of absolute increments and unusual distribution of values tests were found to be overly sensitive, resulting in many valid observations being flagged for assessment. Many of the legitimate errors identified by these tests were also found by others, so the thresholds on these tests were relaxed to make the task of checking flagged values more manageable. </w:t>
      </w:r>
    </w:p>
    <w:p w14:paraId="03181B2F" w14:textId="5A54196B" w:rsidR="00877DC0" w:rsidRDefault="00906574" w:rsidP="001F6EB1">
      <w:pPr>
        <w:pStyle w:val="Heading2"/>
      </w:pPr>
      <w:r>
        <w:t>Spatial</w:t>
      </w:r>
      <w:ins w:id="520" w:author="Linden Ashcroft" w:date="2018-07-12T12:34:00Z">
        <w:r w:rsidR="008E39C4">
          <w:t xml:space="preserve"> and automatic</w:t>
        </w:r>
      </w:ins>
      <w:r>
        <w:t xml:space="preserve"> quality assurance</w:t>
      </w:r>
      <w:r w:rsidR="001109BF">
        <w:t xml:space="preserve"> (HQC</w:t>
      </w:r>
      <w:r w:rsidR="007823EA">
        <w:t xml:space="preserve"> method)</w:t>
      </w:r>
      <w:bookmarkEnd w:id="513"/>
    </w:p>
    <w:p w14:paraId="26F77BED" w14:textId="37FF40A3" w:rsidR="0057123D" w:rsidRDefault="00160174" w:rsidP="00160174">
      <w:pPr>
        <w:rPr>
          <w:ins w:id="521" w:author="Linden Ashcroft" w:date="2018-07-10T12:40:00Z"/>
          <w:lang w:val="en-GB"/>
        </w:rPr>
      </w:pPr>
      <w:r w:rsidRPr="000D1A7E">
        <w:rPr>
          <w:lang w:val="en-GB"/>
        </w:rPr>
        <w:t xml:space="preserve">The final </w:t>
      </w:r>
      <w:r w:rsidR="0074282C">
        <w:rPr>
          <w:lang w:val="en-GB"/>
        </w:rPr>
        <w:t>QC</w:t>
      </w:r>
      <w:r w:rsidRPr="000D1A7E">
        <w:rPr>
          <w:lang w:val="en-GB"/>
        </w:rPr>
        <w:t xml:space="preserve"> procedure consist</w:t>
      </w:r>
      <w:r w:rsidR="002315E6">
        <w:rPr>
          <w:lang w:val="en-GB"/>
        </w:rPr>
        <w:t>ed</w:t>
      </w:r>
      <w:r w:rsidRPr="000D1A7E">
        <w:rPr>
          <w:lang w:val="en-GB"/>
        </w:rPr>
        <w:t xml:space="preserve"> of subject</w:t>
      </w:r>
      <w:r>
        <w:rPr>
          <w:lang w:val="en-GB"/>
        </w:rPr>
        <w:t>ing</w:t>
      </w:r>
      <w:r w:rsidRPr="000D1A7E">
        <w:rPr>
          <w:lang w:val="en-GB"/>
        </w:rPr>
        <w:t xml:space="preserve"> </w:t>
      </w:r>
      <w:r w:rsidR="0066697F">
        <w:rPr>
          <w:lang w:val="en-GB"/>
        </w:rPr>
        <w:t xml:space="preserve">data from </w:t>
      </w:r>
      <w:proofErr w:type="spellStart"/>
      <w:r w:rsidR="006B4DAD">
        <w:rPr>
          <w:lang w:val="en-GB"/>
        </w:rPr>
        <w:t>neighbor</w:t>
      </w:r>
      <w:r w:rsidRPr="000D1A7E">
        <w:rPr>
          <w:lang w:val="en-GB"/>
        </w:rPr>
        <w:t>ing</w:t>
      </w:r>
      <w:proofErr w:type="spellEnd"/>
      <w:r w:rsidRPr="000D1A7E">
        <w:rPr>
          <w:lang w:val="en-GB"/>
        </w:rPr>
        <w:t xml:space="preserve"> stations to spatial quality control test</w:t>
      </w:r>
      <w:r>
        <w:rPr>
          <w:lang w:val="en-GB"/>
        </w:rPr>
        <w:t>s</w:t>
      </w:r>
      <w:ins w:id="522" w:author="Linden Ashcroft" w:date="2018-07-10T14:58:00Z">
        <w:r w:rsidR="00EE465F">
          <w:rPr>
            <w:lang w:val="en-GB"/>
          </w:rPr>
          <w:t>, as well as rerunning several checks from SAQC in a fully automated way</w:t>
        </w:r>
      </w:ins>
      <w:r w:rsidRPr="000D1A7E">
        <w:rPr>
          <w:lang w:val="en-GB"/>
        </w:rPr>
        <w:t>.</w:t>
      </w:r>
      <w:ins w:id="523" w:author="Linden Ashcroft" w:date="2018-07-10T12:40:00Z">
        <w:r w:rsidR="0057123D">
          <w:rPr>
            <w:lang w:val="en-GB"/>
          </w:rPr>
          <w:t xml:space="preserve"> </w:t>
        </w:r>
      </w:ins>
      <w:r w:rsidRPr="000D1A7E">
        <w:rPr>
          <w:lang w:val="en-GB"/>
        </w:rPr>
        <w:t xml:space="preserve"> </w:t>
      </w:r>
      <w:r w:rsidR="0066697F" w:rsidRPr="000D1A7E">
        <w:rPr>
          <w:lang w:val="en-GB"/>
        </w:rPr>
        <w:t>Only data</w:t>
      </w:r>
      <w:r w:rsidR="0066697F">
        <w:rPr>
          <w:lang w:val="en-GB"/>
        </w:rPr>
        <w:t xml:space="preserve"> that had been checked by</w:t>
      </w:r>
      <w:r w:rsidR="0066697F" w:rsidRPr="000D1A7E">
        <w:rPr>
          <w:lang w:val="en-GB"/>
        </w:rPr>
        <w:t xml:space="preserve"> visual and </w:t>
      </w:r>
      <w:ins w:id="524" w:author="Linden Ashcroft" w:date="2018-07-10T12:33:00Z">
        <w:r w:rsidR="0057123D">
          <w:rPr>
            <w:lang w:val="en-GB"/>
          </w:rPr>
          <w:t>SA</w:t>
        </w:r>
      </w:ins>
      <w:del w:id="525" w:author="Linden Ashcroft" w:date="2018-07-10T12:33:00Z">
        <w:r w:rsidR="0066697F" w:rsidRPr="000D1A7E" w:rsidDel="0057123D">
          <w:rPr>
            <w:lang w:val="en-GB"/>
          </w:rPr>
          <w:delText xml:space="preserve">automatic </w:delText>
        </w:r>
      </w:del>
      <w:r w:rsidR="0066697F" w:rsidRPr="000D1A7E">
        <w:rPr>
          <w:lang w:val="en-GB"/>
        </w:rPr>
        <w:t xml:space="preserve">QC were subjected to this procedure. </w:t>
      </w:r>
      <w:del w:id="526" w:author="Linden Ashcroft" w:date="2018-07-12T12:34:00Z">
        <w:r w:rsidR="0066697F" w:rsidDel="008E39C4">
          <w:rPr>
            <w:lang w:val="en-GB"/>
          </w:rPr>
          <w:delText>The spatial</w:delText>
        </w:r>
      </w:del>
      <w:ins w:id="527" w:author="Linden Ashcroft" w:date="2018-07-12T12:34:00Z">
        <w:r w:rsidR="008E39C4">
          <w:rPr>
            <w:lang w:val="en-GB"/>
          </w:rPr>
          <w:t>This</w:t>
        </w:r>
      </w:ins>
      <w:r w:rsidR="0066697F">
        <w:rPr>
          <w:lang w:val="en-GB"/>
        </w:rPr>
        <w:t xml:space="preserve"> QC</w:t>
      </w:r>
      <w:r w:rsidR="0066697F" w:rsidRPr="000D1A7E">
        <w:rPr>
          <w:lang w:val="en-GB"/>
        </w:rPr>
        <w:t xml:space="preserve"> process </w:t>
      </w:r>
      <w:ins w:id="528" w:author="Linden Ashcroft" w:date="2018-07-10T14:40:00Z">
        <w:r w:rsidR="008222E7">
          <w:rPr>
            <w:lang w:val="en-GB"/>
          </w:rPr>
          <w:t xml:space="preserve">(Hadley quality control, or HQC) </w:t>
        </w:r>
      </w:ins>
      <w:r w:rsidR="0066697F" w:rsidRPr="000D1A7E">
        <w:rPr>
          <w:lang w:val="en-GB"/>
        </w:rPr>
        <w:t>was conducted using an adapted version of the</w:t>
      </w:r>
      <w:r w:rsidR="0066697F">
        <w:rPr>
          <w:lang w:val="en-GB"/>
        </w:rPr>
        <w:t xml:space="preserve"> procedure used in the development of the </w:t>
      </w:r>
      <w:r w:rsidR="0066697F" w:rsidRPr="002315E6">
        <w:rPr>
          <w:lang w:val="en-GB"/>
        </w:rPr>
        <w:t>U.K. Met Office Hadley Centre Global Sub-Daily Station Observations</w:t>
      </w:r>
      <w:r w:rsidR="0066697F">
        <w:rPr>
          <w:lang w:val="en-GB"/>
        </w:rPr>
        <w:t xml:space="preserve"> dataset</w:t>
      </w:r>
      <w:r w:rsidR="0066697F" w:rsidRPr="000D1A7E">
        <w:rPr>
          <w:lang w:val="en-GB"/>
        </w:rPr>
        <w:t xml:space="preserve"> </w:t>
      </w:r>
      <w:r w:rsidR="0066697F">
        <w:rPr>
          <w:lang w:val="en-GB"/>
        </w:rPr>
        <w:fldChar w:fldCharType="begin" w:fldLock="1"/>
      </w:r>
      <w:r w:rsidR="0066697F">
        <w:rPr>
          <w:lang w:val="en-GB"/>
        </w:rPr>
        <w:instrText>ADDIN CSL_CITATION { "citationItems" : [ { "id" : "ITEM-1", "itemData" : { "DOI" : "10.5194/cp-8-1649-2012", "ISBN" : "1814-9332", "ISSN" : "18149324", "abstract" : "This paper describes the creation of HadISD: an automatically quality-controlled synoptic resolution dataset of temperature, dewpoint temperature, sea-level pressure, wind speed, wind direction and cloud cover from global weather stations for 1973\u20132011. The full dataset consists of over 6000 stations, with 3427 long-term stations deemed to have sufficient sampling and quality for climate applications requiring sub-daily resolution. As with other surface datasets, coverage is heavily skewed towards Northern Hemisphere mid-latitudes. {&lt;}br{&gt;}{&lt;}br{&gt;} The dataset is constructed from a large pre-existing ASCII flatfile data bank that represents over a decade of substantial effort at data retrieval, reformatting and provision. These raw data have had varying levels of quality control applied to them by individual data providers. The work proceeded in several steps: merging stations with multiple reporting identifiers; reformatting to netCDF; quality control; and then filtering to form a final dataset. Particular attention has been paid to maintaining true extreme values where possible within an automated, objective process. Detailed validation has been performed on a subset of global stations and also on UK data using known extreme events to help finalise the QC tests. Further validation was performed on a selection of extreme events world-wide (Hurricane Katrina in 2005, the cold snap in Alaska in 1989 and heat waves in SE Australia in 2009). Some very initial analyses are performed to illustrate some of the types of problems to which the final data could be applied. Although the filtering has removed the poorest station records, no attempt has been made to homogenise the data thus far, due to the complexity of retaining the true distribution of high-resolution data when applying adjustments. Hence non-climatic, time-varying errors may still exist in many of the individual station records and care is needed in inferring long-term trends from these data. {&lt;}br{&gt;}{&lt;}br{&gt;} This dataset will allow the study of high frequency variations of temperature, pressure and humidity on a global basis over the last four decades. Both individual extremes and the overall population of extreme events could be investigated in detail to allow for comparison with past and projected climate. A version-control system has been constructed for this dataset to allow for the clear documentation of any updates and corrections in the future.", "author" : [ { "dropping-particle" : "", "family" : "Dunn", "given" : "R. J H", "non-dropping-particle" : "", "parse-names" : false, "suffix" : "" }, { "dropping-particle" : "", "family" : "Willett", "given" : "K. M.", "non-dropping-particle" : "", "parse-names" : false, "suffix" : "" }, { "dropping-particle" : "", "family" : "Thorne", "given" : "P. W.", "non-dropping-particle" : "", "parse-names" : false, "suffix" : "" }, { "dropping-particle" : "V.", "family" : "Woolley", "given" : "E.", "non-dropping-particle" : "", "parse-names" : false, "suffix" : "" }, { "dropping-particle" : "", "family" : "Durre", "given" : "I.", "non-dropping-particle" : "", "parse-names" : false, "suffix" : "" }, { "dropping-particle" : "", "family" : "Dai", "given" : "A.", "non-dropping-particle" : "", "parse-names" : false, "suffix" : "" }, { "dropping-particle" : "", "family" : "Parker", "given" : "D. E.", "non-dropping-particle" : "", "parse-names" : false, "suffix" : "" }, { "dropping-particle" : "", "family" : "Vose", "given" : "R. S.", "non-dropping-particle" : "", "parse-names" : false, "suffix" : "" } ], "container-title" : "Climate of the Past", "id" : "ITEM-1", "issue" : "5", "issued" : { "date-parts" : [ [ "2012" ] ] }, "page" : "1649-1679", "title" : "HadISD: A quality-controlled global synoptic report database for selected variables at long-term stations from 1973-2011", "type" : "article-journal", "volume" : "8" }, "uris" : [ "http://www.mendeley.com/documents/?uuid=3b6e35fd-e95c-46ca-8fb4-1c1f0e56624a" ] }, { "id" : "ITEM-2", "itemData" : { "DOI" : "10.5194/gi-5-473-2016", "ISSN" : "2193-0864", "abstract" : "HadISD is a sub-daily, station-based, quality-controlled dataset designed to study past extremes of temperature, pressure and humidity and allow comparisons to future projections. Herein we describe the first major update to the HadISD dataset. The temporal coverage of the dataset has been extended to 1931 to present, doubling the time range over which data are provided. Improvements made to the station selection and merging procedures result in 7677 stations being provided in version 2.0.0.2015p of this dataset. The selection of stations to merge together making composites has also been improved and made more robust. The underlying structure of the quality control procedure is the same as for HadISD.1.0.x, but a number of improvements have been implemented in individual tests. Also, more detailed quality control tests for wind speed and direction have been added. The data will be made available as NetCDF files at http://www.metoffice.gov.uk/hadobs/hadisd and updated annually.", "author" : [ { "dropping-particle" : "", "family" : "Dunn", "given" : "Robert J. H.", "non-dropping-particle" : "", "parse-names" : false, "suffix" : "" }, { "dropping-particle" : "", "family" : "Willett", "given" : "Kate M.", "non-dropping-particle" : "", "parse-names" : false, "suffix" : "" }, { "dropping-particle" : "", "family" : "Parker", "given" : "David E.", "non-dropping-particle" : "", "parse-names" : false, "suffix" : "" }, { "dropping-particle" : "", "family" : "Mitchell", "given" : "Lorna", "non-dropping-particle" : "", "parse-names" : false, "suffix" : "" } ], "container-title" : "Geoscientific Instrumentation, Methods and Data Systems", "id" : "ITEM-2", "issue" : "2", "issued" : { "date-parts" : [ [ "2016", "9", "29" ] ] }, "page" : "473-491", "title" : "Expanding HadISD: quality-controlled, sub-daily station data from 1931", "type" : "article-journal", "volume" : "5" }, "uris" : [ "http://www.mendeley.com/documents/?uuid=b5a44cfe-a7aa-3a26-997b-8fc89bbb2ba3" ] } ], "mendeley" : { "formattedCitation" : "(Dunn et al., 2012, 2016)", "manualFormatting" : "(HadISD v2.0.1.2016p; Dunn et al., 2012, 2016)", "plainTextFormattedCitation" : "(Dunn et al., 2012, 2016)", "previouslyFormattedCitation" : "(Dunn et al., 2012, 2016)" }, "properties" : { "noteIndex" : 0 }, "schema" : "https://github.com/citation-style-language/schema/raw/master/csl-citation.json" }</w:instrText>
      </w:r>
      <w:r w:rsidR="0066697F">
        <w:rPr>
          <w:lang w:val="en-GB"/>
        </w:rPr>
        <w:fldChar w:fldCharType="separate"/>
      </w:r>
      <w:r w:rsidR="0066697F" w:rsidRPr="009930DF">
        <w:rPr>
          <w:noProof/>
          <w:lang w:val="en-GB"/>
        </w:rPr>
        <w:t>(</w:t>
      </w:r>
      <w:r w:rsidR="0066697F" w:rsidRPr="000D1A7E">
        <w:rPr>
          <w:noProof/>
          <w:lang w:val="en-GB"/>
        </w:rPr>
        <w:t>HadISD v2.0.1.2016p</w:t>
      </w:r>
      <w:r w:rsidR="0066697F">
        <w:rPr>
          <w:noProof/>
          <w:lang w:val="en-GB"/>
        </w:rPr>
        <w:t>;</w:t>
      </w:r>
      <w:r w:rsidR="0066697F" w:rsidRPr="000D1A7E">
        <w:rPr>
          <w:noProof/>
          <w:lang w:val="en-GB"/>
        </w:rPr>
        <w:t xml:space="preserve"> </w:t>
      </w:r>
      <w:r w:rsidR="0066697F" w:rsidRPr="009930DF">
        <w:rPr>
          <w:noProof/>
          <w:lang w:val="en-GB"/>
        </w:rPr>
        <w:t>Dunn et al., 2012, 2016)</w:t>
      </w:r>
      <w:r w:rsidR="0066697F">
        <w:rPr>
          <w:lang w:val="en-GB"/>
        </w:rPr>
        <w:fldChar w:fldCharType="end"/>
      </w:r>
      <w:r w:rsidR="0066697F" w:rsidRPr="000D1A7E">
        <w:rPr>
          <w:lang w:val="en-GB"/>
        </w:rPr>
        <w:t xml:space="preserve">. </w:t>
      </w:r>
      <w:ins w:id="529" w:author="Linden Ashcroft" w:date="2018-07-10T12:40:00Z">
        <w:r w:rsidR="0057123D">
          <w:rPr>
            <w:lang w:val="en-GB"/>
          </w:rPr>
          <w:t xml:space="preserve">Due to time constraints, only data digitized as part of this project were used in the spatial quality assessment, although future work could make use of the existing </w:t>
        </w:r>
        <w:proofErr w:type="spellStart"/>
        <w:r w:rsidR="0057123D">
          <w:rPr>
            <w:lang w:val="en-GB"/>
          </w:rPr>
          <w:t>HadISD</w:t>
        </w:r>
        <w:proofErr w:type="spellEnd"/>
        <w:r w:rsidR="0057123D">
          <w:rPr>
            <w:lang w:val="en-GB"/>
          </w:rPr>
          <w:t xml:space="preserve"> dataset</w:t>
        </w:r>
      </w:ins>
      <w:ins w:id="530" w:author="Linden Ashcroft" w:date="2018-07-12T12:34:00Z">
        <w:r w:rsidR="008E39C4">
          <w:rPr>
            <w:lang w:val="en-GB"/>
          </w:rPr>
          <w:t xml:space="preserve"> as a reference network</w:t>
        </w:r>
      </w:ins>
      <w:ins w:id="531" w:author="Linden Ashcroft" w:date="2018-07-10T12:40:00Z">
        <w:r w:rsidR="0057123D">
          <w:rPr>
            <w:lang w:val="en-GB"/>
          </w:rPr>
          <w:t xml:space="preserve">. </w:t>
        </w:r>
      </w:ins>
    </w:p>
    <w:p w14:paraId="79A9A450" w14:textId="5F535C6B" w:rsidR="0011411B" w:rsidDel="0057123D" w:rsidRDefault="0066697F" w:rsidP="00160174">
      <w:pPr>
        <w:rPr>
          <w:del w:id="532" w:author="Linden Ashcroft" w:date="2018-07-10T12:41:00Z"/>
          <w:lang w:val="en-GB"/>
        </w:rPr>
      </w:pPr>
      <w:del w:id="533" w:author="Linden Ashcroft" w:date="2018-07-12T12:34:00Z">
        <w:r w:rsidDel="008E39C4">
          <w:rPr>
            <w:lang w:val="en-GB"/>
          </w:rPr>
          <w:delText>Adaptation of some tests (Table 5) was required a</w:delText>
        </w:r>
        <w:r w:rsidR="00160174" w:rsidDel="008E39C4">
          <w:rPr>
            <w:lang w:val="en-GB"/>
          </w:rPr>
          <w:delText xml:space="preserve">s </w:delText>
        </w:r>
        <w:r w:rsidR="002315E6" w:rsidDel="008E39C4">
          <w:rPr>
            <w:lang w:val="en-GB"/>
          </w:rPr>
          <w:delText xml:space="preserve">the </w:delText>
        </w:r>
        <w:r w:rsidR="0074282C" w:rsidDel="008E39C4">
          <w:rPr>
            <w:lang w:val="en-GB"/>
          </w:rPr>
          <w:delText>UERRA</w:delText>
        </w:r>
        <w:r w:rsidR="00160174" w:rsidDel="008E39C4">
          <w:rPr>
            <w:lang w:val="en-GB"/>
          </w:rPr>
          <w:delText xml:space="preserve"> dataset</w:delText>
        </w:r>
        <w:r w:rsidR="002315E6" w:rsidDel="008E39C4">
          <w:rPr>
            <w:lang w:val="en-GB"/>
          </w:rPr>
          <w:delText xml:space="preserve"> had low spatial resolution and</w:delText>
        </w:r>
        <w:r w:rsidR="00160174" w:rsidDel="008E39C4">
          <w:rPr>
            <w:lang w:val="en-GB"/>
          </w:rPr>
          <w:delText xml:space="preserve"> </w:delText>
        </w:r>
        <w:r w:rsidR="0074282C" w:rsidDel="008E39C4">
          <w:rPr>
            <w:lang w:val="en-GB"/>
          </w:rPr>
          <w:delText>include</w:delText>
        </w:r>
        <w:r w:rsidR="002315E6" w:rsidDel="008E39C4">
          <w:rPr>
            <w:lang w:val="en-GB"/>
          </w:rPr>
          <w:delText>d</w:delText>
        </w:r>
        <w:r w:rsidR="0074282C" w:rsidDel="008E39C4">
          <w:rPr>
            <w:lang w:val="en-GB"/>
          </w:rPr>
          <w:delText xml:space="preserve"> observations</w:delText>
        </w:r>
        <w:r w:rsidR="00474C6B" w:rsidDel="008E39C4">
          <w:rPr>
            <w:lang w:val="en-GB"/>
          </w:rPr>
          <w:delText xml:space="preserve"> taken at inconsistent times, </w:delText>
        </w:r>
        <w:r w:rsidR="002315E6" w:rsidDel="008E39C4">
          <w:rPr>
            <w:lang w:val="en-GB"/>
          </w:rPr>
          <w:delText xml:space="preserve">often </w:delText>
        </w:r>
        <w:r w:rsidR="00474C6B" w:rsidDel="008E39C4">
          <w:rPr>
            <w:lang w:val="en-GB"/>
          </w:rPr>
          <w:delText>converted from units with coarse resolution</w:delText>
        </w:r>
        <w:r w:rsidR="00160174" w:rsidRPr="000D1A7E" w:rsidDel="008E39C4">
          <w:rPr>
            <w:lang w:val="en-GB"/>
          </w:rPr>
          <w:delText>.</w:delText>
        </w:r>
        <w:r w:rsidR="0011411B" w:rsidDel="008E39C4">
          <w:rPr>
            <w:lang w:val="en-GB"/>
          </w:rPr>
          <w:delText xml:space="preserve"> </w:delText>
        </w:r>
      </w:del>
      <w:r>
        <w:rPr>
          <w:lang w:val="en-GB"/>
        </w:rPr>
        <w:t>Automatically r</w:t>
      </w:r>
      <w:r w:rsidR="0011411B">
        <w:rPr>
          <w:lang w:val="en-GB"/>
        </w:rPr>
        <w:t xml:space="preserve">unning HQC </w:t>
      </w:r>
      <w:del w:id="534" w:author="Linden Ashcroft" w:date="2018-07-10T14:43:00Z">
        <w:r w:rsidDel="008222E7">
          <w:rPr>
            <w:lang w:val="en-GB"/>
          </w:rPr>
          <w:delText>in its standard form</w:delText>
        </w:r>
      </w:del>
      <w:ins w:id="535" w:author="Linden Ashcroft" w:date="2018-07-10T14:43:00Z">
        <w:r w:rsidR="008222E7">
          <w:rPr>
            <w:lang w:val="en-GB"/>
          </w:rPr>
          <w:t xml:space="preserve">with the standard thresholds used in the development of the global </w:t>
        </w:r>
        <w:proofErr w:type="spellStart"/>
        <w:r w:rsidR="008222E7">
          <w:rPr>
            <w:lang w:val="en-GB"/>
          </w:rPr>
          <w:t>HadISD</w:t>
        </w:r>
        <w:proofErr w:type="spellEnd"/>
        <w:r w:rsidR="008222E7">
          <w:rPr>
            <w:lang w:val="en-GB"/>
          </w:rPr>
          <w:t xml:space="preserve"> dataset</w:t>
        </w:r>
      </w:ins>
      <w:r>
        <w:rPr>
          <w:lang w:val="en-GB"/>
        </w:rPr>
        <w:t xml:space="preserve"> </w:t>
      </w:r>
      <w:r w:rsidR="0011411B">
        <w:rPr>
          <w:lang w:val="en-GB"/>
        </w:rPr>
        <w:t xml:space="preserve">led to </w:t>
      </w:r>
      <w:proofErr w:type="gramStart"/>
      <w:r w:rsidR="0011411B">
        <w:rPr>
          <w:lang w:val="en-GB"/>
        </w:rPr>
        <w:t>a large number of</w:t>
      </w:r>
      <w:proofErr w:type="gramEnd"/>
      <w:r w:rsidR="0011411B">
        <w:rPr>
          <w:lang w:val="en-GB"/>
        </w:rPr>
        <w:t xml:space="preserve"> false positive flags being identified</w:t>
      </w:r>
      <w:ins w:id="536" w:author="Linden Ashcroft" w:date="2018-07-12T12:37:00Z">
        <w:r w:rsidR="008E39C4">
          <w:rPr>
            <w:lang w:val="en-GB"/>
          </w:rPr>
          <w:t xml:space="preserve"> (Fig. 6)</w:t>
        </w:r>
      </w:ins>
      <w:r w:rsidR="0011411B">
        <w:rPr>
          <w:lang w:val="en-GB"/>
        </w:rPr>
        <w:t xml:space="preserve">, </w:t>
      </w:r>
      <w:ins w:id="537" w:author="Linden Ashcroft" w:date="2018-07-12T12:36:00Z">
        <w:r w:rsidR="008E39C4">
          <w:rPr>
            <w:lang w:val="en-GB"/>
          </w:rPr>
          <w:t>as the rescued dataset had low spatial resolution and included observations taken at inconsistent times, often converted from units with coarse resolution</w:t>
        </w:r>
        <w:r w:rsidR="008E39C4" w:rsidRPr="000D1A7E">
          <w:rPr>
            <w:lang w:val="en-GB"/>
          </w:rPr>
          <w:t>.</w:t>
        </w:r>
        <w:r w:rsidR="008E39C4">
          <w:rPr>
            <w:lang w:val="en-GB"/>
          </w:rPr>
          <w:t xml:space="preserve"> </w:t>
        </w:r>
      </w:ins>
      <w:del w:id="538" w:author="Linden Ashcroft" w:date="2018-07-12T12:37:00Z">
        <w:r w:rsidR="002315E6" w:rsidDel="008E39C4">
          <w:rPr>
            <w:lang w:val="en-GB"/>
          </w:rPr>
          <w:delText xml:space="preserve">automatically </w:delText>
        </w:r>
        <w:r w:rsidDel="008E39C4">
          <w:rPr>
            <w:lang w:val="en-GB"/>
          </w:rPr>
          <w:delText xml:space="preserve">removing </w:delText>
        </w:r>
        <w:r w:rsidR="0011411B" w:rsidDel="008E39C4">
          <w:rPr>
            <w:lang w:val="en-GB"/>
          </w:rPr>
          <w:delText xml:space="preserve">a significant number of </w:delText>
        </w:r>
        <w:r w:rsidR="002315E6" w:rsidDel="008E39C4">
          <w:rPr>
            <w:lang w:val="en-GB"/>
          </w:rPr>
          <w:delText xml:space="preserve">correct </w:delText>
        </w:r>
        <w:r w:rsidR="0011411B" w:rsidDel="008E39C4">
          <w:rPr>
            <w:lang w:val="en-GB"/>
          </w:rPr>
          <w:delText xml:space="preserve">observations </w:delText>
        </w:r>
      </w:del>
      <w:del w:id="539" w:author="Linden Ashcroft" w:date="2018-07-10T14:45:00Z">
        <w:r w:rsidR="0011411B" w:rsidDel="00164AA9">
          <w:rPr>
            <w:lang w:val="en-GB"/>
          </w:rPr>
          <w:delText xml:space="preserve">being removed </w:delText>
        </w:r>
      </w:del>
      <w:del w:id="540" w:author="Linden Ashcroft" w:date="2018-07-12T12:37:00Z">
        <w:r w:rsidR="0011411B" w:rsidDel="008E39C4">
          <w:rPr>
            <w:lang w:val="en-GB"/>
          </w:rPr>
          <w:delText>from the dataset</w:delText>
        </w:r>
        <w:r w:rsidDel="008E39C4">
          <w:rPr>
            <w:lang w:val="en-GB"/>
          </w:rPr>
          <w:delText xml:space="preserve"> (</w:delText>
        </w:r>
        <w:r w:rsidR="00F03ACF" w:rsidDel="008E39C4">
          <w:rPr>
            <w:lang w:val="en-GB"/>
          </w:rPr>
          <w:delText>Fig.</w:delText>
        </w:r>
        <w:r w:rsidDel="008E39C4">
          <w:rPr>
            <w:lang w:val="en-GB"/>
          </w:rPr>
          <w:delText xml:space="preserve"> 6)</w:delText>
        </w:r>
        <w:r w:rsidR="0011411B" w:rsidDel="008E39C4">
          <w:rPr>
            <w:lang w:val="en-GB"/>
          </w:rPr>
          <w:delText>.</w:delText>
        </w:r>
      </w:del>
    </w:p>
    <w:p w14:paraId="51CF1BFC" w14:textId="327DC67E" w:rsidR="00160174" w:rsidRPr="000D1A7E" w:rsidRDefault="00474C6B" w:rsidP="00160174">
      <w:pPr>
        <w:rPr>
          <w:lang w:val="en-GB"/>
        </w:rPr>
      </w:pPr>
      <w:r>
        <w:rPr>
          <w:lang w:val="en-GB"/>
        </w:rPr>
        <w:t>To reduce the number of false positive flags</w:t>
      </w:r>
      <w:ins w:id="541" w:author="Linden Ashcroft" w:date="2018-07-10T14:47:00Z">
        <w:r w:rsidR="00164AA9">
          <w:rPr>
            <w:lang w:val="en-GB"/>
          </w:rPr>
          <w:t xml:space="preserve"> and increase the number of stations that could be checked</w:t>
        </w:r>
      </w:ins>
      <w:r>
        <w:rPr>
          <w:lang w:val="en-GB"/>
        </w:rPr>
        <w:t>,</w:t>
      </w:r>
      <w:ins w:id="542" w:author="Linden Ashcroft" w:date="2018-07-12T12:35:00Z">
        <w:r w:rsidR="008E39C4">
          <w:rPr>
            <w:lang w:val="en-GB"/>
          </w:rPr>
          <w:t xml:space="preserve"> some of the</w:t>
        </w:r>
      </w:ins>
      <w:ins w:id="543" w:author="Linden Ashcroft" w:date="2018-07-12T12:37:00Z">
        <w:r w:rsidR="008E39C4">
          <w:rPr>
            <w:lang w:val="en-GB"/>
          </w:rPr>
          <w:t xml:space="preserve"> </w:t>
        </w:r>
        <w:proofErr w:type="spellStart"/>
        <w:r w:rsidR="008E39C4">
          <w:rPr>
            <w:lang w:val="en-GB"/>
          </w:rPr>
          <w:t>HadISD</w:t>
        </w:r>
        <w:proofErr w:type="spellEnd"/>
        <w:r w:rsidR="008E39C4">
          <w:rPr>
            <w:lang w:val="en-GB"/>
          </w:rPr>
          <w:t xml:space="preserve"> tests were adapted</w:t>
        </w:r>
      </w:ins>
      <w:ins w:id="544" w:author="Linden Ashcroft" w:date="2018-07-12T13:33:00Z">
        <w:r w:rsidR="00B21F66">
          <w:rPr>
            <w:lang w:val="en-GB"/>
          </w:rPr>
          <w:t xml:space="preserve"> (Table S2)</w:t>
        </w:r>
      </w:ins>
      <w:ins w:id="545" w:author="Linden Ashcroft" w:date="2018-07-12T12:37:00Z">
        <w:r w:rsidR="008E39C4">
          <w:rPr>
            <w:lang w:val="en-GB"/>
          </w:rPr>
          <w:t>.</w:t>
        </w:r>
      </w:ins>
      <w:ins w:id="546" w:author="Linden Ashcroft" w:date="2018-07-12T12:35:00Z">
        <w:r w:rsidR="008E39C4">
          <w:rPr>
            <w:lang w:val="en-GB"/>
          </w:rPr>
          <w:t xml:space="preserve"> T</w:t>
        </w:r>
      </w:ins>
      <w:del w:id="547" w:author="Linden Ashcroft" w:date="2018-07-12T12:37:00Z">
        <w:r w:rsidR="00160174" w:rsidRPr="000D1A7E" w:rsidDel="008E39C4">
          <w:rPr>
            <w:lang w:val="en-GB"/>
          </w:rPr>
          <w:delText xml:space="preserve"> </w:delText>
        </w:r>
        <w:r w:rsidDel="008E39C4">
          <w:rPr>
            <w:lang w:val="en-GB"/>
          </w:rPr>
          <w:delText>t</w:delText>
        </w:r>
      </w:del>
      <w:r w:rsidR="00160174">
        <w:rPr>
          <w:lang w:val="en-GB"/>
        </w:rPr>
        <w:t xml:space="preserve">he minimum number of </w:t>
      </w:r>
      <w:proofErr w:type="spellStart"/>
      <w:r w:rsidR="006B4DAD">
        <w:rPr>
          <w:lang w:val="en-GB"/>
        </w:rPr>
        <w:t>neighbor</w:t>
      </w:r>
      <w:r w:rsidR="00160174">
        <w:rPr>
          <w:lang w:val="en-GB"/>
        </w:rPr>
        <w:t>ing</w:t>
      </w:r>
      <w:proofErr w:type="spellEnd"/>
      <w:r w:rsidR="00160174">
        <w:rPr>
          <w:lang w:val="en-GB"/>
        </w:rPr>
        <w:t xml:space="preserve"> stations required for </w:t>
      </w:r>
      <w:r>
        <w:rPr>
          <w:lang w:val="en-GB"/>
        </w:rPr>
        <w:t xml:space="preserve">HQC </w:t>
      </w:r>
      <w:r w:rsidR="00160174">
        <w:rPr>
          <w:lang w:val="en-GB"/>
        </w:rPr>
        <w:t xml:space="preserve">testing was reduced from ten to five, and </w:t>
      </w:r>
      <w:r>
        <w:rPr>
          <w:lang w:val="en-GB"/>
        </w:rPr>
        <w:t xml:space="preserve">the </w:t>
      </w:r>
      <w:r w:rsidR="00160174">
        <w:rPr>
          <w:lang w:val="en-GB"/>
        </w:rPr>
        <w:t>percentage of non-missing observations per month</w:t>
      </w:r>
      <w:r>
        <w:rPr>
          <w:lang w:val="en-GB"/>
        </w:rPr>
        <w:t xml:space="preserve"> allowed</w:t>
      </w:r>
      <w:r w:rsidR="00160174">
        <w:rPr>
          <w:lang w:val="en-GB"/>
        </w:rPr>
        <w:t xml:space="preserve"> </w:t>
      </w:r>
      <w:r>
        <w:rPr>
          <w:lang w:val="en-GB"/>
        </w:rPr>
        <w:t xml:space="preserve">was </w:t>
      </w:r>
      <w:r w:rsidR="00160174">
        <w:rPr>
          <w:lang w:val="en-GB"/>
        </w:rPr>
        <w:t>reduced from 75</w:t>
      </w:r>
      <w:r w:rsidR="00F03ACF">
        <w:rPr>
          <w:lang w:val="en-GB"/>
        </w:rPr>
        <w:t xml:space="preserve"> %</w:t>
      </w:r>
      <w:r w:rsidR="00160174">
        <w:rPr>
          <w:lang w:val="en-GB"/>
        </w:rPr>
        <w:t xml:space="preserve"> to 66</w:t>
      </w:r>
      <w:r w:rsidR="00F03ACF">
        <w:rPr>
          <w:lang w:val="en-GB"/>
        </w:rPr>
        <w:t xml:space="preserve"> %</w:t>
      </w:r>
      <w:r w:rsidR="00160174">
        <w:rPr>
          <w:lang w:val="en-GB"/>
        </w:rPr>
        <w:t>. Tests that look</w:t>
      </w:r>
      <w:r>
        <w:rPr>
          <w:lang w:val="en-GB"/>
        </w:rPr>
        <w:t>ed</w:t>
      </w:r>
      <w:r w:rsidR="00160174">
        <w:rPr>
          <w:lang w:val="en-GB"/>
        </w:rPr>
        <w:t xml:space="preserve"> for streaks of identical values, or non-uniform distributions in the frequency of values were also slackened to account for the fact that many observations were converted from different units. </w:t>
      </w:r>
    </w:p>
    <w:p w14:paraId="187C305D" w14:textId="454D92DE" w:rsidR="00160174" w:rsidRPr="000D1A7E" w:rsidRDefault="00E251AE" w:rsidP="00160174">
      <w:pPr>
        <w:rPr>
          <w:lang w:val="en-GB"/>
        </w:rPr>
      </w:pPr>
      <w:del w:id="548" w:author="Linden Ashcroft" w:date="2018-07-12T12:37:00Z">
        <w:r w:rsidDel="008E39C4">
          <w:rPr>
            <w:lang w:val="en-GB"/>
          </w:rPr>
          <w:delText>T</w:delText>
        </w:r>
        <w:r w:rsidR="00160174" w:rsidDel="008E39C4">
          <w:rPr>
            <w:lang w:val="en-GB"/>
          </w:rPr>
          <w:delText>he 127 stations</w:delText>
        </w:r>
      </w:del>
      <w:ins w:id="549" w:author="Linden Ashcroft" w:date="2018-07-12T12:37:00Z">
        <w:r w:rsidR="008E39C4">
          <w:rPr>
            <w:lang w:val="en-GB"/>
          </w:rPr>
          <w:t>Data from each country</w:t>
        </w:r>
      </w:ins>
      <w:r w:rsidR="00160174" w:rsidRPr="000D1A7E">
        <w:rPr>
          <w:lang w:val="en-GB"/>
        </w:rPr>
        <w:t xml:space="preserve"> </w:t>
      </w:r>
      <w:r>
        <w:rPr>
          <w:lang w:val="en-GB"/>
        </w:rPr>
        <w:t xml:space="preserve">were then split </w:t>
      </w:r>
      <w:r w:rsidR="00160174" w:rsidRPr="000D1A7E">
        <w:rPr>
          <w:lang w:val="en-GB"/>
        </w:rPr>
        <w:t xml:space="preserve">into networks according </w:t>
      </w:r>
      <w:r w:rsidR="00160174">
        <w:rPr>
          <w:lang w:val="en-GB"/>
        </w:rPr>
        <w:t xml:space="preserve">to </w:t>
      </w:r>
      <w:r w:rsidR="00160174" w:rsidRPr="000D1A7E">
        <w:rPr>
          <w:lang w:val="en-GB"/>
        </w:rPr>
        <w:t xml:space="preserve">their correlation, spatial distance, observing times, overlapping observing periods and variables observed. </w:t>
      </w:r>
      <w:r w:rsidR="00160174">
        <w:rPr>
          <w:lang w:val="en-GB"/>
        </w:rPr>
        <w:t>Six appropriate networks were identified</w:t>
      </w:r>
      <w:r w:rsidR="0066697F">
        <w:rPr>
          <w:lang w:val="en-GB"/>
        </w:rPr>
        <w:t xml:space="preserve"> (Table </w:t>
      </w:r>
      <w:ins w:id="550" w:author="Linden Ashcroft" w:date="2018-07-12T13:32:00Z">
        <w:r w:rsidR="00B21F66">
          <w:rPr>
            <w:lang w:val="en-GB"/>
          </w:rPr>
          <w:t>5</w:t>
        </w:r>
      </w:ins>
      <w:del w:id="551" w:author="Linden Ashcroft" w:date="2018-07-12T13:32:00Z">
        <w:r w:rsidR="0066697F" w:rsidDel="00B21F66">
          <w:rPr>
            <w:lang w:val="en-GB"/>
          </w:rPr>
          <w:delText>6</w:delText>
        </w:r>
      </w:del>
      <w:r w:rsidR="0066697F">
        <w:rPr>
          <w:lang w:val="en-GB"/>
        </w:rPr>
        <w:t>)</w:t>
      </w:r>
      <w:r w:rsidR="00160174">
        <w:rPr>
          <w:lang w:val="en-GB"/>
        </w:rPr>
        <w:t xml:space="preserve">, but </w:t>
      </w:r>
      <w:del w:id="552" w:author="Linden Ashcroft" w:date="2018-07-12T12:37:00Z">
        <w:r w:rsidR="00160174" w:rsidDel="008E39C4">
          <w:rPr>
            <w:lang w:val="en-GB"/>
          </w:rPr>
          <w:delText>unfortunately</w:delText>
        </w:r>
        <w:r w:rsidR="00160174" w:rsidRPr="000D1A7E" w:rsidDel="008E39C4">
          <w:rPr>
            <w:lang w:val="en-GB"/>
          </w:rPr>
          <w:delText xml:space="preserve"> </w:delText>
        </w:r>
      </w:del>
      <w:r w:rsidR="00160174" w:rsidRPr="000D1A7E">
        <w:rPr>
          <w:lang w:val="en-GB"/>
        </w:rPr>
        <w:t xml:space="preserve">it was </w:t>
      </w:r>
      <w:r w:rsidR="00160174">
        <w:rPr>
          <w:lang w:val="en-GB"/>
        </w:rPr>
        <w:t xml:space="preserve">not </w:t>
      </w:r>
      <w:r w:rsidR="00160174" w:rsidRPr="000D1A7E">
        <w:rPr>
          <w:lang w:val="en-GB"/>
        </w:rPr>
        <w:t xml:space="preserve">possible to include </w:t>
      </w:r>
      <w:r w:rsidR="00160174">
        <w:rPr>
          <w:lang w:val="en-GB"/>
        </w:rPr>
        <w:t>all</w:t>
      </w:r>
      <w:r w:rsidR="00160174" w:rsidRPr="000D1A7E">
        <w:rPr>
          <w:lang w:val="en-GB"/>
        </w:rPr>
        <w:t xml:space="preserve"> stations, periods, variables and observing times</w:t>
      </w:r>
      <w:r w:rsidR="00160174">
        <w:rPr>
          <w:lang w:val="en-GB"/>
        </w:rPr>
        <w:t>.</w:t>
      </w:r>
      <w:r w:rsidR="00160174" w:rsidRPr="000D1A7E">
        <w:rPr>
          <w:lang w:val="en-GB"/>
        </w:rPr>
        <w:t xml:space="preserve"> </w:t>
      </w:r>
      <w:r w:rsidR="00160174">
        <w:rPr>
          <w:lang w:val="en-GB"/>
        </w:rPr>
        <w:t>T</w:t>
      </w:r>
      <w:r w:rsidR="00160174" w:rsidRPr="000D1A7E">
        <w:rPr>
          <w:lang w:val="en-GB"/>
        </w:rPr>
        <w:t xml:space="preserve">he heterogeneous characteristics of the </w:t>
      </w:r>
      <w:r w:rsidR="00160174" w:rsidRPr="000D1A7E">
        <w:rPr>
          <w:lang w:val="en-GB"/>
        </w:rPr>
        <w:lastRenderedPageBreak/>
        <w:t>dataset</w:t>
      </w:r>
      <w:r w:rsidR="00FB4184">
        <w:rPr>
          <w:lang w:val="en-GB"/>
        </w:rPr>
        <w:t xml:space="preserve">, </w:t>
      </w:r>
      <w:r w:rsidR="00160174" w:rsidRPr="000D1A7E">
        <w:rPr>
          <w:lang w:val="en-GB"/>
        </w:rPr>
        <w:t xml:space="preserve">the high spatial </w:t>
      </w:r>
      <w:del w:id="553" w:author="Linden Ashcroft" w:date="2018-07-09T10:21:00Z">
        <w:r w:rsidR="00160174" w:rsidRPr="000D1A7E" w:rsidDel="008C78EA">
          <w:rPr>
            <w:lang w:val="en-GB"/>
          </w:rPr>
          <w:delText xml:space="preserve">distance </w:delText>
        </w:r>
      </w:del>
      <w:ins w:id="554" w:author="Linden Ashcroft" w:date="2018-07-09T10:21:00Z">
        <w:r w:rsidR="008C78EA">
          <w:rPr>
            <w:lang w:val="en-GB"/>
          </w:rPr>
          <w:t>separation</w:t>
        </w:r>
        <w:r w:rsidR="008C78EA" w:rsidRPr="000D1A7E">
          <w:rPr>
            <w:lang w:val="en-GB"/>
          </w:rPr>
          <w:t xml:space="preserve"> </w:t>
        </w:r>
      </w:ins>
      <w:r w:rsidR="00160174" w:rsidRPr="000D1A7E">
        <w:rPr>
          <w:lang w:val="en-GB"/>
        </w:rPr>
        <w:t xml:space="preserve">and low spatial resolution of the stations and </w:t>
      </w:r>
      <w:r w:rsidR="00FB4184">
        <w:rPr>
          <w:lang w:val="en-GB"/>
        </w:rPr>
        <w:t xml:space="preserve">the </w:t>
      </w:r>
      <w:r w:rsidR="00160174">
        <w:rPr>
          <w:lang w:val="en-GB"/>
        </w:rPr>
        <w:t>inconsistent coverage of the</w:t>
      </w:r>
      <w:r w:rsidR="00160174" w:rsidRPr="000D1A7E">
        <w:rPr>
          <w:lang w:val="en-GB"/>
        </w:rPr>
        <w:t xml:space="preserve"> variables included in the dataset </w:t>
      </w:r>
      <w:r w:rsidR="00160174">
        <w:rPr>
          <w:lang w:val="en-GB"/>
        </w:rPr>
        <w:t>meant that only</w:t>
      </w:r>
      <w:r w:rsidR="00160174" w:rsidRPr="000D1A7E">
        <w:rPr>
          <w:lang w:val="en-GB"/>
        </w:rPr>
        <w:t xml:space="preserve"> </w:t>
      </w:r>
      <w:r w:rsidR="00160174">
        <w:rPr>
          <w:lang w:val="en-GB"/>
        </w:rPr>
        <w:t>a</w:t>
      </w:r>
      <w:r w:rsidR="00160174" w:rsidRPr="000D1A7E">
        <w:rPr>
          <w:lang w:val="en-GB"/>
        </w:rPr>
        <w:t>bout 4.3 million observations (over 48</w:t>
      </w:r>
      <w:r w:rsidR="00F03ACF">
        <w:rPr>
          <w:lang w:val="en-GB"/>
        </w:rPr>
        <w:t xml:space="preserve"> %</w:t>
      </w:r>
      <w:r w:rsidR="00160174" w:rsidRPr="000D1A7E">
        <w:rPr>
          <w:lang w:val="en-GB"/>
        </w:rPr>
        <w:t xml:space="preserve"> of the total dataset) could be subjected to HQC. </w:t>
      </w:r>
    </w:p>
    <w:p w14:paraId="6F582338" w14:textId="0AD09556" w:rsidR="00160174" w:rsidRDefault="00FB4184" w:rsidP="00160174">
      <w:pPr>
        <w:rPr>
          <w:lang w:val="en-GB"/>
        </w:rPr>
      </w:pPr>
      <w:r>
        <w:rPr>
          <w:lang w:val="en-GB"/>
        </w:rPr>
        <w:t>For example, i</w:t>
      </w:r>
      <w:r w:rsidR="006D6458">
        <w:rPr>
          <w:lang w:val="en-GB"/>
        </w:rPr>
        <w:t xml:space="preserve">t was not possible to </w:t>
      </w:r>
      <w:r w:rsidR="00474C6B">
        <w:rPr>
          <w:lang w:val="en-GB"/>
        </w:rPr>
        <w:t xml:space="preserve">apply HQC to data from Cyprus, Lebanon and Spain </w:t>
      </w:r>
      <w:r w:rsidR="00160174" w:rsidRPr="000D1A7E">
        <w:rPr>
          <w:lang w:val="en-GB"/>
        </w:rPr>
        <w:t xml:space="preserve">due to the low number of stations </w:t>
      </w:r>
      <w:r w:rsidR="00081A0B">
        <w:rPr>
          <w:lang w:val="en-GB"/>
        </w:rPr>
        <w:t>in</w:t>
      </w:r>
      <w:r w:rsidR="00081A0B" w:rsidRPr="000D1A7E">
        <w:rPr>
          <w:lang w:val="en-GB"/>
        </w:rPr>
        <w:t xml:space="preserve"> </w:t>
      </w:r>
      <w:r w:rsidR="00160174" w:rsidRPr="000D1A7E">
        <w:rPr>
          <w:lang w:val="en-GB"/>
        </w:rPr>
        <w:t>each country and</w:t>
      </w:r>
      <w:r w:rsidR="006D6458">
        <w:rPr>
          <w:lang w:val="en-GB"/>
        </w:rPr>
        <w:t xml:space="preserve"> the large </w:t>
      </w:r>
      <w:del w:id="555" w:author="Linden Ashcroft" w:date="2018-07-09T10:22:00Z">
        <w:r w:rsidR="006D6458" w:rsidDel="008C78EA">
          <w:rPr>
            <w:lang w:val="en-GB"/>
          </w:rPr>
          <w:delText>spatial distance from</w:delText>
        </w:r>
      </w:del>
      <w:ins w:id="556" w:author="Linden Ashcroft" w:date="2018-07-09T10:22:00Z">
        <w:r w:rsidR="008C78EA">
          <w:rPr>
            <w:lang w:val="en-GB"/>
          </w:rPr>
          <w:t>distance between</w:t>
        </w:r>
      </w:ins>
      <w:r w:rsidR="00160174" w:rsidRPr="000D1A7E">
        <w:rPr>
          <w:lang w:val="en-GB"/>
        </w:rPr>
        <w:t xml:space="preserve"> the </w:t>
      </w:r>
      <w:proofErr w:type="spellStart"/>
      <w:r w:rsidR="006B4DAD">
        <w:rPr>
          <w:lang w:val="en-GB"/>
        </w:rPr>
        <w:t>neighbor</w:t>
      </w:r>
      <w:r w:rsidR="00160174" w:rsidRPr="000D1A7E">
        <w:rPr>
          <w:lang w:val="en-GB"/>
        </w:rPr>
        <w:t>ing</w:t>
      </w:r>
      <w:proofErr w:type="spellEnd"/>
      <w:r w:rsidR="00160174" w:rsidRPr="000D1A7E">
        <w:rPr>
          <w:lang w:val="en-GB"/>
        </w:rPr>
        <w:t xml:space="preserve"> country stations. </w:t>
      </w:r>
      <w:r w:rsidR="00E4386D">
        <w:rPr>
          <w:lang w:val="en-GB"/>
        </w:rPr>
        <w:t xml:space="preserve">We were also unable </w:t>
      </w:r>
      <w:r w:rsidR="00160174" w:rsidRPr="000D1A7E">
        <w:rPr>
          <w:lang w:val="en-GB"/>
        </w:rPr>
        <w:t>to analyse fresh snow and snow depth</w:t>
      </w:r>
      <w:r>
        <w:rPr>
          <w:lang w:val="en-GB"/>
        </w:rPr>
        <w:t>, precipitation or relative humidity data,</w:t>
      </w:r>
      <w:r w:rsidR="00160174" w:rsidRPr="000D1A7E">
        <w:rPr>
          <w:lang w:val="en-GB"/>
        </w:rPr>
        <w:t xml:space="preserve"> </w:t>
      </w:r>
      <w:r w:rsidR="00160174">
        <w:rPr>
          <w:lang w:val="en-GB"/>
        </w:rPr>
        <w:t>as the</w:t>
      </w:r>
      <w:r w:rsidR="00160174" w:rsidRPr="000D1A7E">
        <w:rPr>
          <w:lang w:val="en-GB"/>
        </w:rPr>
        <w:t xml:space="preserve"> </w:t>
      </w:r>
      <w:proofErr w:type="spellStart"/>
      <w:r w:rsidR="00160174">
        <w:rPr>
          <w:lang w:val="en-GB"/>
        </w:rPr>
        <w:t>H</w:t>
      </w:r>
      <w:r w:rsidR="00160174" w:rsidRPr="000D1A7E">
        <w:rPr>
          <w:lang w:val="en-GB"/>
        </w:rPr>
        <w:t>adISD</w:t>
      </w:r>
      <w:proofErr w:type="spellEnd"/>
      <w:r w:rsidR="00160174" w:rsidRPr="000D1A7E">
        <w:rPr>
          <w:lang w:val="en-GB"/>
        </w:rPr>
        <w:t xml:space="preserve"> QC </w:t>
      </w:r>
      <w:r w:rsidR="00160174">
        <w:rPr>
          <w:lang w:val="en-GB"/>
        </w:rPr>
        <w:t>does not</w:t>
      </w:r>
      <w:r w:rsidR="00160174" w:rsidRPr="000D1A7E">
        <w:rPr>
          <w:lang w:val="en-GB"/>
        </w:rPr>
        <w:t xml:space="preserve"> </w:t>
      </w:r>
      <w:r w:rsidR="00160174">
        <w:rPr>
          <w:lang w:val="en-GB"/>
        </w:rPr>
        <w:t>assess</w:t>
      </w:r>
      <w:r w:rsidR="00160174" w:rsidRPr="000D1A7E">
        <w:rPr>
          <w:lang w:val="en-GB"/>
        </w:rPr>
        <w:t xml:space="preserve"> th</w:t>
      </w:r>
      <w:r w:rsidR="00160174">
        <w:rPr>
          <w:lang w:val="en-GB"/>
        </w:rPr>
        <w:t>ese</w:t>
      </w:r>
      <w:r w:rsidR="006D6458">
        <w:rPr>
          <w:lang w:val="en-GB"/>
        </w:rPr>
        <w:t xml:space="preserve"> variables</w:t>
      </w:r>
      <w:r w:rsidR="00160174" w:rsidRPr="000D1A7E">
        <w:rPr>
          <w:lang w:val="en-GB"/>
        </w:rPr>
        <w:t xml:space="preserve">. Moreover, </w:t>
      </w:r>
      <w:r w:rsidR="00160174">
        <w:rPr>
          <w:lang w:val="en-GB"/>
        </w:rPr>
        <w:t>several stations (such as those in Germany and Slovenia, network 6 in Table</w:t>
      </w:r>
      <w:r>
        <w:rPr>
          <w:lang w:val="en-GB"/>
        </w:rPr>
        <w:t xml:space="preserve"> </w:t>
      </w:r>
      <w:ins w:id="557" w:author="Linden Ashcroft" w:date="2018-07-12T13:32:00Z">
        <w:r w:rsidR="00B21F66">
          <w:rPr>
            <w:lang w:val="en-GB"/>
          </w:rPr>
          <w:t>5</w:t>
        </w:r>
      </w:ins>
      <w:del w:id="558" w:author="Linden Ashcroft" w:date="2018-07-12T13:32:00Z">
        <w:r w:rsidR="00370520" w:rsidDel="00B21F66">
          <w:rPr>
            <w:lang w:val="en-GB"/>
          </w:rPr>
          <w:delText>6</w:delText>
        </w:r>
      </w:del>
      <w:r w:rsidR="00160174">
        <w:rPr>
          <w:lang w:val="en-GB"/>
        </w:rPr>
        <w:t xml:space="preserve">) provided hourly data, but there were not enough </w:t>
      </w:r>
      <w:proofErr w:type="spellStart"/>
      <w:r w:rsidR="006B4DAD">
        <w:rPr>
          <w:lang w:val="en-GB"/>
        </w:rPr>
        <w:t>neighbor</w:t>
      </w:r>
      <w:r w:rsidR="00160174">
        <w:rPr>
          <w:lang w:val="en-GB"/>
        </w:rPr>
        <w:t>ing</w:t>
      </w:r>
      <w:proofErr w:type="spellEnd"/>
      <w:r w:rsidR="00160174">
        <w:rPr>
          <w:lang w:val="en-GB"/>
        </w:rPr>
        <w:t xml:space="preserve"> stations</w:t>
      </w:r>
      <w:r>
        <w:rPr>
          <w:lang w:val="en-GB"/>
        </w:rPr>
        <w:t xml:space="preserve"> with sufficiently high temporal resolution</w:t>
      </w:r>
      <w:r w:rsidR="00160174">
        <w:rPr>
          <w:lang w:val="en-GB"/>
        </w:rPr>
        <w:t xml:space="preserve"> to allow for more than </w:t>
      </w:r>
      <w:del w:id="559" w:author="Linden Ashcroft" w:date="2018-07-09T10:22:00Z">
        <w:r w:rsidR="00160174" w:rsidDel="008C78EA">
          <w:rPr>
            <w:lang w:val="en-GB"/>
          </w:rPr>
          <w:delText>several observing times</w:delText>
        </w:r>
      </w:del>
      <w:ins w:id="560" w:author="Linden Ashcroft" w:date="2018-07-09T10:22:00Z">
        <w:r w:rsidR="008C78EA">
          <w:rPr>
            <w:lang w:val="en-GB"/>
          </w:rPr>
          <w:t>a subset of observing times</w:t>
        </w:r>
      </w:ins>
      <w:r w:rsidR="00160174">
        <w:rPr>
          <w:lang w:val="en-GB"/>
        </w:rPr>
        <w:t xml:space="preserve"> per day to be checked.</w:t>
      </w:r>
    </w:p>
    <w:p w14:paraId="4222892F" w14:textId="63B925E1" w:rsidR="00160174" w:rsidDel="006010B6" w:rsidRDefault="001109BF" w:rsidP="001109BF">
      <w:pPr>
        <w:pStyle w:val="Heading2"/>
        <w:rPr>
          <w:del w:id="561" w:author="Linden Ashcroft" w:date="2018-07-06T13:07:00Z"/>
        </w:rPr>
      </w:pPr>
      <w:del w:id="562" w:author="Linden Ashcroft" w:date="2018-07-06T13:07:00Z">
        <w:r w:rsidDel="006010B6">
          <w:delText>Final check</w:delText>
        </w:r>
      </w:del>
    </w:p>
    <w:p w14:paraId="76C374BA" w14:textId="64AE62B8" w:rsidR="001109BF" w:rsidRPr="001109BF" w:rsidDel="006010B6" w:rsidRDefault="001109BF" w:rsidP="001109BF">
      <w:pPr>
        <w:rPr>
          <w:del w:id="563" w:author="Linden Ashcroft" w:date="2018-07-06T13:07:00Z"/>
        </w:rPr>
      </w:pPr>
      <w:del w:id="564" w:author="Linden Ashcroft" w:date="2018-07-06T13:07:00Z">
        <w:r w:rsidDel="006010B6">
          <w:rPr>
            <w:lang w:val="en-GB"/>
          </w:rPr>
          <w:delText>After the H</w:delText>
        </w:r>
        <w:r w:rsidRPr="000D1A7E" w:rsidDel="006010B6">
          <w:rPr>
            <w:lang w:val="en-GB"/>
          </w:rPr>
          <w:delText>QC</w:delText>
        </w:r>
        <w:r w:rsidR="00E4386D" w:rsidDel="006010B6">
          <w:rPr>
            <w:lang w:val="en-GB"/>
          </w:rPr>
          <w:delText xml:space="preserve"> was applied</w:delText>
        </w:r>
        <w:r w:rsidDel="006010B6">
          <w:rPr>
            <w:lang w:val="en-GB"/>
          </w:rPr>
          <w:delText>,</w:delText>
        </w:r>
        <w:r w:rsidR="00E251AE" w:rsidDel="006010B6">
          <w:rPr>
            <w:lang w:val="en-GB"/>
          </w:rPr>
          <w:delText xml:space="preserve"> a final check was made to ensure that the conversion procedures had been applied correctly and that all flags were realistic</w:delText>
        </w:r>
      </w:del>
      <w:del w:id="565" w:author="Linden Ashcroft" w:date="2018-07-06T13:06:00Z">
        <w:r w:rsidR="00E251AE" w:rsidDel="006010B6">
          <w:rPr>
            <w:lang w:val="en-GB"/>
          </w:rPr>
          <w:delText xml:space="preserve"> i.e. that a flag of 3 was associated with a value that had been removed from the final datasets.</w:delText>
        </w:r>
        <w:r w:rsidDel="006010B6">
          <w:rPr>
            <w:lang w:val="en-GB"/>
          </w:rPr>
          <w:delText xml:space="preserve"> </w:delText>
        </w:r>
      </w:del>
    </w:p>
    <w:p w14:paraId="4ED79C3C" w14:textId="40E90620" w:rsidR="00906574" w:rsidRDefault="00906574" w:rsidP="001F6EB1">
      <w:pPr>
        <w:pStyle w:val="Heading1"/>
      </w:pPr>
      <w:bookmarkStart w:id="566" w:name="_Toc355018376"/>
      <w:r>
        <w:t>Results</w:t>
      </w:r>
      <w:bookmarkEnd w:id="566"/>
    </w:p>
    <w:p w14:paraId="4091928D" w14:textId="77777777" w:rsidR="007823EA" w:rsidRDefault="007823EA" w:rsidP="007823EA">
      <w:pPr>
        <w:pStyle w:val="Heading2"/>
      </w:pPr>
      <w:bookmarkStart w:id="567" w:name="_Toc355018377"/>
      <w:r>
        <w:t>Spatial and temporal data distribution</w:t>
      </w:r>
      <w:bookmarkEnd w:id="567"/>
    </w:p>
    <w:p w14:paraId="10FF2A17" w14:textId="25CDBDC3" w:rsidR="003E6A7D" w:rsidDel="008E39C4" w:rsidRDefault="24616C93">
      <w:pPr>
        <w:rPr>
          <w:del w:id="568" w:author="Linden Ashcroft" w:date="2018-07-12T12:38:00Z"/>
          <w:lang w:val="en-GB"/>
        </w:rPr>
      </w:pPr>
      <w:r>
        <w:t xml:space="preserve">A total of </w:t>
      </w:r>
      <w:r w:rsidR="000154EA">
        <w:t>8.8</w:t>
      </w:r>
      <w:r>
        <w:t xml:space="preserve"> million observations were </w:t>
      </w:r>
      <w:r w:rsidR="000A30A9">
        <w:t>digitiz</w:t>
      </w:r>
      <w:r>
        <w:t>ed from 127 stations in 1</w:t>
      </w:r>
      <w:r w:rsidR="006D6458">
        <w:t>5</w:t>
      </w:r>
      <w:r>
        <w:t xml:space="preserve"> countries</w:t>
      </w:r>
      <w:r w:rsidR="00806F99">
        <w:t xml:space="preserve"> (Table </w:t>
      </w:r>
      <w:ins w:id="569" w:author="Linden Ashcroft" w:date="2018-07-12T13:32:00Z">
        <w:r w:rsidR="00B21F66">
          <w:t>6</w:t>
        </w:r>
      </w:ins>
      <w:del w:id="570" w:author="Linden Ashcroft" w:date="2018-07-12T13:32:00Z">
        <w:r w:rsidR="00806F99" w:rsidDel="00B21F66">
          <w:delText>7</w:delText>
        </w:r>
      </w:del>
      <w:r w:rsidR="00806F99">
        <w:t xml:space="preserve"> and Table S</w:t>
      </w:r>
      <w:ins w:id="571" w:author="Linden Ashcroft" w:date="2018-07-12T13:32:00Z">
        <w:r w:rsidR="00B21F66">
          <w:t>3</w:t>
        </w:r>
      </w:ins>
      <w:del w:id="572" w:author="Linden Ashcroft" w:date="2018-07-12T13:32:00Z">
        <w:r w:rsidR="00806F99" w:rsidDel="00B21F66">
          <w:delText>2</w:delText>
        </w:r>
      </w:del>
      <w:r w:rsidR="00806F99">
        <w:t>)</w:t>
      </w:r>
      <w:r>
        <w:t xml:space="preserve">. </w:t>
      </w:r>
      <w:del w:id="573" w:author="Linden Ashcroft" w:date="2018-07-12T12:38:00Z">
        <w:r w:rsidRPr="24616C93" w:rsidDel="008E39C4">
          <w:rPr>
            <w:lang w:val="en-GB"/>
          </w:rPr>
          <w:delText xml:space="preserve">The majority of located sources provided </w:delText>
        </w:r>
        <w:r w:rsidR="008616F6" w:rsidDel="008E39C4">
          <w:rPr>
            <w:lang w:val="en-GB"/>
          </w:rPr>
          <w:delText>sub-daily</w:delText>
        </w:r>
        <w:r w:rsidRPr="24616C93" w:rsidDel="008E39C4">
          <w:rPr>
            <w:lang w:val="en-GB"/>
          </w:rPr>
          <w:delText xml:space="preserve"> temperature observations, wind speed and</w:delText>
        </w:r>
        <w:r w:rsidR="00063EE8" w:rsidDel="008E39C4">
          <w:rPr>
            <w:lang w:val="en-GB"/>
          </w:rPr>
          <w:delText xml:space="preserve"> wind</w:delText>
        </w:r>
        <w:r w:rsidRPr="24616C93" w:rsidDel="008E39C4">
          <w:rPr>
            <w:lang w:val="en-GB"/>
          </w:rPr>
          <w:delText xml:space="preserve"> direction, and atmospheric pressure.  </w:delText>
        </w:r>
      </w:del>
      <w:moveFromRangeStart w:id="574" w:author="Linden Ashcroft" w:date="2018-07-10T15:02:00Z" w:name="move518998252"/>
      <w:moveFrom w:id="575" w:author="Linden Ashcroft" w:date="2018-07-10T15:02:00Z">
        <w:del w:id="576" w:author="Linden Ashcroft" w:date="2018-07-12T12:38:00Z">
          <w:r w:rsidRPr="24616C93" w:rsidDel="008E39C4">
            <w:rPr>
              <w:lang w:val="en-GB"/>
            </w:rPr>
            <w:delText xml:space="preserve">A small network of sources from Germany, Lebanon and Slovenia contained hourly data for a number of variables, contributing to the high number of observations for those countries. </w:delText>
          </w:r>
        </w:del>
      </w:moveFrom>
      <w:moveFromRangeEnd w:id="574"/>
      <w:del w:id="577" w:author="Linden Ashcroft" w:date="2018-07-12T12:38:00Z">
        <w:r w:rsidRPr="24616C93" w:rsidDel="008E39C4">
          <w:rPr>
            <w:lang w:val="en-GB"/>
          </w:rPr>
          <w:delText>Additional sources</w:delText>
        </w:r>
        <w:r w:rsidR="00AE1476" w:rsidDel="008E39C4">
          <w:rPr>
            <w:lang w:val="en-GB"/>
          </w:rPr>
          <w:delText xml:space="preserve"> from</w:delText>
        </w:r>
        <w:r w:rsidRPr="24616C93" w:rsidDel="008E39C4">
          <w:rPr>
            <w:lang w:val="en-GB"/>
          </w:rPr>
          <w:delText xml:space="preserve"> Slovenia contained </w:delText>
        </w:r>
        <w:r w:rsidR="008616F6" w:rsidDel="008E39C4">
          <w:rPr>
            <w:lang w:val="en-GB"/>
          </w:rPr>
          <w:delText>sub-daily</w:delText>
        </w:r>
        <w:r w:rsidRPr="24616C93" w:rsidDel="008E39C4">
          <w:rPr>
            <w:lang w:val="en-GB"/>
          </w:rPr>
          <w:delText xml:space="preserve"> rainfall data, while sources provided by the SEA and DWD included daily snowfall and snow</w:delText>
        </w:r>
        <w:r w:rsidR="00063EE8" w:rsidDel="008E39C4">
          <w:rPr>
            <w:lang w:val="en-GB"/>
          </w:rPr>
          <w:delText xml:space="preserve"> </w:delText>
        </w:r>
        <w:r w:rsidRPr="24616C93" w:rsidDel="008E39C4">
          <w:rPr>
            <w:lang w:val="en-GB"/>
          </w:rPr>
          <w:delText>depth data from Slovenia and Germany.</w:delText>
        </w:r>
      </w:del>
      <w:moveToRangeStart w:id="578" w:author="Linden Ashcroft" w:date="2018-07-10T15:02:00Z" w:name="move518998252"/>
      <w:moveTo w:id="579" w:author="Linden Ashcroft" w:date="2018-07-10T15:02:00Z">
        <w:del w:id="580" w:author="Linden Ashcroft" w:date="2018-07-10T15:02:00Z">
          <w:r w:rsidR="00EE465F" w:rsidRPr="24616C93" w:rsidDel="00EE465F">
            <w:rPr>
              <w:lang w:val="en-GB"/>
            </w:rPr>
            <w:delText>A small network of sources from Germany, Lebanon and Slovenia contained hourly data for a number of variables, contributing to the high number of observations for those countries.</w:delText>
          </w:r>
        </w:del>
      </w:moveTo>
      <w:moveToRangeEnd w:id="578"/>
    </w:p>
    <w:p w14:paraId="179BE668" w14:textId="37B32BAF" w:rsidR="00137707" w:rsidRDefault="00137707">
      <w:pPr>
        <w:rPr>
          <w:lang w:val="en-GB"/>
        </w:rPr>
      </w:pPr>
      <w:r>
        <w:rPr>
          <w:lang w:val="en-GB"/>
        </w:rPr>
        <w:t>Long records (&gt; 30 years)</w:t>
      </w:r>
      <w:del w:id="581" w:author="Linden Ashcroft" w:date="2018-07-12T12:38:00Z">
        <w:r w:rsidDel="008E39C4">
          <w:rPr>
            <w:lang w:val="en-GB"/>
          </w:rPr>
          <w:delText xml:space="preserve"> with</w:delText>
        </w:r>
      </w:del>
      <w:ins w:id="582" w:author="Linden Ashcroft" w:date="2018-07-12T12:38:00Z">
        <w:r w:rsidR="008E39C4">
          <w:rPr>
            <w:lang w:val="en-GB"/>
          </w:rPr>
          <w:t xml:space="preserve"> of</w:t>
        </w:r>
      </w:ins>
      <w:r>
        <w:rPr>
          <w:lang w:val="en-GB"/>
        </w:rPr>
        <w:t xml:space="preserve"> many variables </w:t>
      </w:r>
      <w:r w:rsidR="000563AB">
        <w:rPr>
          <w:lang w:val="en-GB"/>
        </w:rPr>
        <w:t>were</w:t>
      </w:r>
      <w:r>
        <w:rPr>
          <w:lang w:val="en-GB"/>
        </w:rPr>
        <w:t xml:space="preserve"> </w:t>
      </w:r>
      <w:r>
        <w:rPr>
          <w:rFonts w:hint="eastAsia"/>
          <w:lang w:val="en-GB"/>
        </w:rPr>
        <w:t>successfully</w:t>
      </w:r>
      <w:r>
        <w:rPr>
          <w:lang w:val="en-GB"/>
        </w:rPr>
        <w:t xml:space="preserve"> recovered from stations in Egypt, Tunisia and Algeria, although only the Egyptian stations provide</w:t>
      </w:r>
      <w:ins w:id="583" w:author="Linden Ashcroft" w:date="2018-07-12T12:38:00Z">
        <w:r w:rsidR="008E39C4">
          <w:rPr>
            <w:lang w:val="en-GB"/>
          </w:rPr>
          <w:t>d</w:t>
        </w:r>
      </w:ins>
      <w:r>
        <w:rPr>
          <w:lang w:val="en-GB"/>
        </w:rPr>
        <w:t xml:space="preserve"> observations more than once a day</w:t>
      </w:r>
      <w:r w:rsidR="000563AB">
        <w:rPr>
          <w:lang w:val="en-GB"/>
        </w:rPr>
        <w:t xml:space="preserve"> (</w:t>
      </w:r>
      <w:r w:rsidR="00F03ACF">
        <w:rPr>
          <w:lang w:val="en-GB"/>
        </w:rPr>
        <w:t>Fig.</w:t>
      </w:r>
      <w:r w:rsidR="000563AB">
        <w:rPr>
          <w:lang w:val="en-GB"/>
        </w:rPr>
        <w:t xml:space="preserve"> 7)</w:t>
      </w:r>
      <w:r>
        <w:rPr>
          <w:lang w:val="en-GB"/>
        </w:rPr>
        <w:t xml:space="preserve">. Shorter but more widespread observations </w:t>
      </w:r>
      <w:r w:rsidR="000563AB">
        <w:rPr>
          <w:lang w:val="en-GB"/>
        </w:rPr>
        <w:t>were</w:t>
      </w:r>
      <w:r>
        <w:rPr>
          <w:lang w:val="en-GB"/>
        </w:rPr>
        <w:t xml:space="preserve"> rescued across Morocco, Turkey and in the Balkans region, while the snowfall observations in Germany </w:t>
      </w:r>
      <w:r w:rsidR="00063EE8">
        <w:rPr>
          <w:lang w:val="en-GB"/>
        </w:rPr>
        <w:t xml:space="preserve">only </w:t>
      </w:r>
      <w:r>
        <w:rPr>
          <w:lang w:val="en-GB"/>
        </w:rPr>
        <w:t>cover</w:t>
      </w:r>
      <w:r w:rsidR="000563AB">
        <w:rPr>
          <w:lang w:val="en-GB"/>
        </w:rPr>
        <w:t>ed</w:t>
      </w:r>
      <w:r>
        <w:rPr>
          <w:lang w:val="en-GB"/>
        </w:rPr>
        <w:t xml:space="preserve"> the west of the country. </w:t>
      </w:r>
    </w:p>
    <w:p w14:paraId="4CDDFBB0" w14:textId="132960C9" w:rsidR="00137707" w:rsidRDefault="00137707">
      <w:pPr>
        <w:rPr>
          <w:lang w:val="en-GB"/>
        </w:rPr>
      </w:pPr>
      <w:r>
        <w:rPr>
          <w:lang w:val="en-GB"/>
        </w:rPr>
        <w:t>The largest number of observations (more than 28</w:t>
      </w:r>
      <w:r w:rsidR="00F03ACF">
        <w:rPr>
          <w:lang w:val="en-GB"/>
        </w:rPr>
        <w:t xml:space="preserve"> %</w:t>
      </w:r>
      <w:r>
        <w:rPr>
          <w:lang w:val="en-GB"/>
        </w:rPr>
        <w:t>) c</w:t>
      </w:r>
      <w:r w:rsidR="000563AB">
        <w:rPr>
          <w:lang w:val="en-GB"/>
        </w:rPr>
        <w:t>ame</w:t>
      </w:r>
      <w:r>
        <w:rPr>
          <w:lang w:val="en-GB"/>
        </w:rPr>
        <w:t xml:space="preserve"> from Slovenia</w:t>
      </w:r>
      <w:r w:rsidR="00AE1476">
        <w:rPr>
          <w:lang w:val="en-GB"/>
        </w:rPr>
        <w:t xml:space="preserve"> (</w:t>
      </w:r>
      <w:r w:rsidR="00F03ACF">
        <w:rPr>
          <w:lang w:val="en-GB"/>
        </w:rPr>
        <w:t>Fig.</w:t>
      </w:r>
      <w:r w:rsidR="00AE1476">
        <w:rPr>
          <w:lang w:val="en-GB"/>
        </w:rPr>
        <w:t xml:space="preserve"> </w:t>
      </w:r>
      <w:r w:rsidR="00FB4184">
        <w:rPr>
          <w:lang w:val="en-GB"/>
        </w:rPr>
        <w:t>8</w:t>
      </w:r>
      <w:r w:rsidR="00AE1476">
        <w:rPr>
          <w:lang w:val="en-GB"/>
        </w:rPr>
        <w:t>a)</w:t>
      </w:r>
      <w:r>
        <w:rPr>
          <w:lang w:val="en-GB"/>
        </w:rPr>
        <w:t>; even though we only had data for three stations in Slovenia, the observations were hourly</w:t>
      </w:r>
      <w:r w:rsidR="00FB4184">
        <w:rPr>
          <w:lang w:val="en-GB"/>
        </w:rPr>
        <w:t>, includ</w:t>
      </w:r>
      <w:r w:rsidR="00A90A68">
        <w:rPr>
          <w:lang w:val="en-GB"/>
        </w:rPr>
        <w:t>ed</w:t>
      </w:r>
      <w:r w:rsidR="00FB4184">
        <w:rPr>
          <w:lang w:val="en-GB"/>
        </w:rPr>
        <w:t xml:space="preserve"> nine variables, and</w:t>
      </w:r>
      <w:r>
        <w:rPr>
          <w:lang w:val="en-GB"/>
        </w:rPr>
        <w:t xml:space="preserve"> </w:t>
      </w:r>
      <w:r w:rsidR="00A90A68">
        <w:rPr>
          <w:lang w:val="en-GB"/>
        </w:rPr>
        <w:t>covered</w:t>
      </w:r>
      <w:r w:rsidR="00AE1476">
        <w:rPr>
          <w:lang w:val="en-GB"/>
        </w:rPr>
        <w:t xml:space="preserve"> </w:t>
      </w:r>
      <w:r>
        <w:rPr>
          <w:lang w:val="en-GB"/>
        </w:rPr>
        <w:t xml:space="preserve">more than 20 years. </w:t>
      </w:r>
      <w:r w:rsidR="0087211C">
        <w:rPr>
          <w:lang w:val="en-GB"/>
        </w:rPr>
        <w:t>Around 15</w:t>
      </w:r>
      <w:r w:rsidR="00F03ACF">
        <w:rPr>
          <w:lang w:val="en-GB"/>
        </w:rPr>
        <w:t xml:space="preserve"> %</w:t>
      </w:r>
      <w:r w:rsidR="000563AB">
        <w:rPr>
          <w:lang w:val="en-GB"/>
        </w:rPr>
        <w:t xml:space="preserve"> of the rescued observations ca</w:t>
      </w:r>
      <w:r w:rsidR="0087211C">
        <w:rPr>
          <w:lang w:val="en-GB"/>
        </w:rPr>
        <w:t>me from Egypt, and almost 12</w:t>
      </w:r>
      <w:r w:rsidR="00F03ACF">
        <w:rPr>
          <w:lang w:val="en-GB"/>
        </w:rPr>
        <w:t xml:space="preserve"> %</w:t>
      </w:r>
      <w:r w:rsidR="0087211C">
        <w:rPr>
          <w:lang w:val="en-GB"/>
        </w:rPr>
        <w:t xml:space="preserve"> from Turkey</w:t>
      </w:r>
      <w:r w:rsidR="00FB4184">
        <w:rPr>
          <w:lang w:val="en-GB"/>
        </w:rPr>
        <w:t xml:space="preserve">. </w:t>
      </w:r>
      <w:proofErr w:type="gramStart"/>
      <w:r w:rsidR="00FB4184">
        <w:rPr>
          <w:lang w:val="en-GB"/>
        </w:rPr>
        <w:t>B</w:t>
      </w:r>
      <w:r w:rsidR="0087211C">
        <w:rPr>
          <w:lang w:val="en-GB"/>
        </w:rPr>
        <w:t>oth</w:t>
      </w:r>
      <w:r w:rsidR="00A90A68">
        <w:rPr>
          <w:lang w:val="en-GB"/>
        </w:rPr>
        <w:t xml:space="preserve"> of these</w:t>
      </w:r>
      <w:proofErr w:type="gramEnd"/>
      <w:r w:rsidR="00A90A68">
        <w:rPr>
          <w:lang w:val="en-GB"/>
        </w:rPr>
        <w:t xml:space="preserve"> countries</w:t>
      </w:r>
      <w:r w:rsidR="0087211C">
        <w:rPr>
          <w:lang w:val="en-GB"/>
        </w:rPr>
        <w:t xml:space="preserve"> have a large number of stations in the recovered network, and a variety of variables</w:t>
      </w:r>
      <w:r w:rsidR="00506DE1">
        <w:rPr>
          <w:lang w:val="en-GB"/>
        </w:rPr>
        <w:t xml:space="preserve"> over a long period of time</w:t>
      </w:r>
      <w:r w:rsidR="000563AB">
        <w:rPr>
          <w:lang w:val="en-GB"/>
        </w:rPr>
        <w:t xml:space="preserve"> (</w:t>
      </w:r>
      <w:r w:rsidR="00F03ACF">
        <w:rPr>
          <w:lang w:val="en-GB"/>
        </w:rPr>
        <w:t>Fig.</w:t>
      </w:r>
      <w:r w:rsidR="000563AB">
        <w:rPr>
          <w:lang w:val="en-GB"/>
        </w:rPr>
        <w:t xml:space="preserve"> 7)</w:t>
      </w:r>
      <w:r w:rsidR="0087211C">
        <w:rPr>
          <w:lang w:val="en-GB"/>
        </w:rPr>
        <w:t>.</w:t>
      </w:r>
    </w:p>
    <w:p w14:paraId="564FE0E5" w14:textId="128F2855" w:rsidR="0087211C" w:rsidRDefault="0087211C">
      <w:pPr>
        <w:rPr>
          <w:lang w:val="en-GB"/>
        </w:rPr>
      </w:pPr>
      <w:r>
        <w:rPr>
          <w:lang w:val="en-GB"/>
        </w:rPr>
        <w:t>More than 21</w:t>
      </w:r>
      <w:r w:rsidR="00F03ACF">
        <w:rPr>
          <w:lang w:val="en-GB"/>
        </w:rPr>
        <w:t xml:space="preserve"> %</w:t>
      </w:r>
      <w:r>
        <w:rPr>
          <w:lang w:val="en-GB"/>
        </w:rPr>
        <w:t xml:space="preserve"> </w:t>
      </w:r>
      <w:r w:rsidR="00063EE8">
        <w:rPr>
          <w:lang w:val="en-GB"/>
        </w:rPr>
        <w:t>(</w:t>
      </w:r>
      <w:r>
        <w:rPr>
          <w:lang w:val="en-GB"/>
        </w:rPr>
        <w:t>1.8 million</w:t>
      </w:r>
      <w:r w:rsidR="00063EE8">
        <w:rPr>
          <w:lang w:val="en-GB"/>
        </w:rPr>
        <w:t>)</w:t>
      </w:r>
      <w:r>
        <w:rPr>
          <w:lang w:val="en-GB"/>
        </w:rPr>
        <w:t xml:space="preserve"> of the rescued observations </w:t>
      </w:r>
      <w:r w:rsidR="000563AB">
        <w:rPr>
          <w:lang w:val="en-GB"/>
        </w:rPr>
        <w:t>were</w:t>
      </w:r>
      <w:r>
        <w:rPr>
          <w:lang w:val="en-GB"/>
        </w:rPr>
        <w:t xml:space="preserve"> </w:t>
      </w:r>
      <w:r w:rsidR="008616F6">
        <w:rPr>
          <w:lang w:val="en-GB"/>
        </w:rPr>
        <w:t>sub-daily</w:t>
      </w:r>
      <w:r>
        <w:rPr>
          <w:lang w:val="en-GB"/>
        </w:rPr>
        <w:t xml:space="preserve"> temperature measurements, with wind </w:t>
      </w:r>
      <w:r w:rsidR="000563AB">
        <w:rPr>
          <w:lang w:val="en-GB"/>
        </w:rPr>
        <w:t xml:space="preserve">speed and direction </w:t>
      </w:r>
      <w:r>
        <w:rPr>
          <w:lang w:val="en-GB"/>
        </w:rPr>
        <w:t xml:space="preserve">measurements </w:t>
      </w:r>
      <w:r>
        <w:rPr>
          <w:rFonts w:hint="eastAsia"/>
          <w:lang w:val="en-GB"/>
        </w:rPr>
        <w:t>totalling</w:t>
      </w:r>
      <w:r>
        <w:rPr>
          <w:lang w:val="en-GB"/>
        </w:rPr>
        <w:t xml:space="preserve"> over 17</w:t>
      </w:r>
      <w:r w:rsidR="00F03ACF">
        <w:rPr>
          <w:lang w:val="en-GB"/>
        </w:rPr>
        <w:t xml:space="preserve"> %</w:t>
      </w:r>
      <w:r>
        <w:rPr>
          <w:lang w:val="en-GB"/>
        </w:rPr>
        <w:t xml:space="preserve"> </w:t>
      </w:r>
      <w:r w:rsidR="00AE1476">
        <w:rPr>
          <w:lang w:val="en-GB"/>
        </w:rPr>
        <w:t>(</w:t>
      </w:r>
      <w:r w:rsidR="00F03ACF">
        <w:rPr>
          <w:lang w:val="en-GB"/>
        </w:rPr>
        <w:t>Fig.</w:t>
      </w:r>
      <w:r w:rsidR="00AE1476">
        <w:rPr>
          <w:lang w:val="en-GB"/>
        </w:rPr>
        <w:t xml:space="preserve"> 8b)</w:t>
      </w:r>
      <w:r>
        <w:rPr>
          <w:lang w:val="en-GB"/>
        </w:rPr>
        <w:t xml:space="preserve">. There </w:t>
      </w:r>
      <w:r w:rsidR="000563AB">
        <w:rPr>
          <w:lang w:val="en-GB"/>
        </w:rPr>
        <w:t>were</w:t>
      </w:r>
      <w:r>
        <w:rPr>
          <w:lang w:val="en-GB"/>
        </w:rPr>
        <w:t xml:space="preserve"> around 20,000 more wind direction observations than wind speed; this is because very early Tunisian </w:t>
      </w:r>
      <w:r w:rsidR="00615CC5">
        <w:rPr>
          <w:lang w:val="en-GB"/>
        </w:rPr>
        <w:t xml:space="preserve">and Egyptian </w:t>
      </w:r>
      <w:r>
        <w:rPr>
          <w:lang w:val="en-GB"/>
        </w:rPr>
        <w:t xml:space="preserve">wind speed observations were qualitative (e.g. light, moderate) and were not </w:t>
      </w:r>
      <w:r w:rsidR="000A30A9">
        <w:rPr>
          <w:lang w:val="en-GB"/>
        </w:rPr>
        <w:t>digitiz</w:t>
      </w:r>
      <w:r>
        <w:rPr>
          <w:lang w:val="en-GB"/>
        </w:rPr>
        <w:t>ed.</w:t>
      </w:r>
      <w:r w:rsidR="00506DE1">
        <w:rPr>
          <w:lang w:val="en-GB"/>
        </w:rPr>
        <w:t xml:space="preserve"> Relative humi</w:t>
      </w:r>
      <w:r w:rsidR="000563AB">
        <w:rPr>
          <w:lang w:val="en-GB"/>
        </w:rPr>
        <w:t>dity data mad</w:t>
      </w:r>
      <w:r w:rsidR="00506DE1">
        <w:rPr>
          <w:lang w:val="en-GB"/>
        </w:rPr>
        <w:t>e up around 16</w:t>
      </w:r>
      <w:r w:rsidR="00F03ACF">
        <w:rPr>
          <w:lang w:val="en-GB"/>
        </w:rPr>
        <w:t xml:space="preserve"> %</w:t>
      </w:r>
      <w:r w:rsidR="00506DE1">
        <w:rPr>
          <w:lang w:val="en-GB"/>
        </w:rPr>
        <w:t xml:space="preserve"> of the rescued dataset</w:t>
      </w:r>
      <w:r w:rsidR="00615CC5">
        <w:rPr>
          <w:lang w:val="en-GB"/>
        </w:rPr>
        <w:t>, while sea</w:t>
      </w:r>
      <w:r w:rsidR="00063EE8">
        <w:rPr>
          <w:lang w:val="en-GB"/>
        </w:rPr>
        <w:t xml:space="preserve"> level pressure</w:t>
      </w:r>
      <w:r w:rsidR="00615CC5">
        <w:rPr>
          <w:lang w:val="en-GB"/>
        </w:rPr>
        <w:t xml:space="preserve"> and </w:t>
      </w:r>
      <w:r w:rsidR="00063EE8">
        <w:rPr>
          <w:lang w:val="en-GB"/>
        </w:rPr>
        <w:t xml:space="preserve">station </w:t>
      </w:r>
      <w:r w:rsidR="00615CC5">
        <w:rPr>
          <w:lang w:val="en-GB"/>
        </w:rPr>
        <w:t>level pressure contribute</w:t>
      </w:r>
      <w:r w:rsidR="000563AB">
        <w:rPr>
          <w:lang w:val="en-GB"/>
        </w:rPr>
        <w:t>d</w:t>
      </w:r>
      <w:r w:rsidR="00615CC5">
        <w:rPr>
          <w:lang w:val="en-GB"/>
        </w:rPr>
        <w:t xml:space="preserve"> a similar amount at just over 15</w:t>
      </w:r>
      <w:r w:rsidR="00F03ACF">
        <w:rPr>
          <w:lang w:val="en-GB"/>
        </w:rPr>
        <w:t xml:space="preserve"> %</w:t>
      </w:r>
      <w:r w:rsidR="00615CC5">
        <w:rPr>
          <w:lang w:val="en-GB"/>
        </w:rPr>
        <w:t xml:space="preserve"> (around 1.4 million values)</w:t>
      </w:r>
      <w:r w:rsidR="00AE1476">
        <w:rPr>
          <w:lang w:val="en-GB"/>
        </w:rPr>
        <w:t>.</w:t>
      </w:r>
      <w:r>
        <w:rPr>
          <w:lang w:val="en-GB"/>
        </w:rPr>
        <w:t xml:space="preserve"> Over 160,000 fresh snow and</w:t>
      </w:r>
      <w:r w:rsidR="00506DE1">
        <w:rPr>
          <w:lang w:val="en-GB"/>
        </w:rPr>
        <w:t xml:space="preserve"> 160,000</w:t>
      </w:r>
      <w:r>
        <w:rPr>
          <w:lang w:val="en-GB"/>
        </w:rPr>
        <w:t xml:space="preserve"> snow depth values </w:t>
      </w:r>
      <w:r w:rsidR="00506DE1">
        <w:rPr>
          <w:lang w:val="en-GB"/>
        </w:rPr>
        <w:t>(more than 3.5</w:t>
      </w:r>
      <w:r w:rsidR="00F03ACF">
        <w:rPr>
          <w:lang w:val="en-GB"/>
        </w:rPr>
        <w:t xml:space="preserve"> %</w:t>
      </w:r>
      <w:ins w:id="584" w:author="Linden Ashcroft" w:date="2018-07-12T12:38:00Z">
        <w:r w:rsidR="008E39C4">
          <w:rPr>
            <w:lang w:val="en-GB"/>
          </w:rPr>
          <w:t xml:space="preserve"> of the full dataset</w:t>
        </w:r>
      </w:ins>
      <w:r w:rsidR="00506DE1">
        <w:rPr>
          <w:lang w:val="en-GB"/>
        </w:rPr>
        <w:t xml:space="preserve"> combined) </w:t>
      </w:r>
      <w:r w:rsidR="000563AB">
        <w:rPr>
          <w:lang w:val="en-GB"/>
        </w:rPr>
        <w:t>were also</w:t>
      </w:r>
      <w:r>
        <w:rPr>
          <w:lang w:val="en-GB"/>
        </w:rPr>
        <w:t xml:space="preserve"> recovered from Germany and Slovenia</w:t>
      </w:r>
      <w:r w:rsidR="00A90A68">
        <w:rPr>
          <w:lang w:val="en-GB"/>
        </w:rPr>
        <w:t xml:space="preserve"> from as </w:t>
      </w:r>
      <w:del w:id="585" w:author="Linden Ashcroft" w:date="2018-07-12T12:38:00Z">
        <w:r w:rsidR="00A90A68" w:rsidDel="008E39C4">
          <w:rPr>
            <w:lang w:val="en-GB"/>
          </w:rPr>
          <w:delText>far back</w:delText>
        </w:r>
      </w:del>
      <w:ins w:id="586" w:author="Linden Ashcroft" w:date="2018-07-12T12:38:00Z">
        <w:r w:rsidR="008E39C4">
          <w:rPr>
            <w:lang w:val="en-GB"/>
          </w:rPr>
          <w:t>early</w:t>
        </w:r>
      </w:ins>
      <w:r w:rsidR="00A90A68">
        <w:rPr>
          <w:lang w:val="en-GB"/>
        </w:rPr>
        <w:t xml:space="preserve"> as the 1950s</w:t>
      </w:r>
      <w:r>
        <w:rPr>
          <w:lang w:val="en-GB"/>
        </w:rPr>
        <w:t xml:space="preserve">, representing a significant increase </w:t>
      </w:r>
      <w:r w:rsidR="00506DE1">
        <w:rPr>
          <w:lang w:val="en-GB"/>
        </w:rPr>
        <w:t xml:space="preserve">in snow observations across the region. </w:t>
      </w:r>
    </w:p>
    <w:p w14:paraId="0FA716DF" w14:textId="695763BF" w:rsidR="00506DE1" w:rsidRDefault="00506DE1">
      <w:pPr>
        <w:rPr>
          <w:lang w:val="en-GB"/>
        </w:rPr>
      </w:pPr>
      <w:r>
        <w:rPr>
          <w:lang w:val="en-GB"/>
        </w:rPr>
        <w:t xml:space="preserve">Due to the temporal coverage of the Slovenian data (1950–1978), as well as the dedicated focus of the UERRA project on post-1950 observations, the </w:t>
      </w:r>
      <w:r w:rsidR="00A90A68">
        <w:rPr>
          <w:lang w:val="en-GB"/>
        </w:rPr>
        <w:t>mid-20</w:t>
      </w:r>
      <w:r w:rsidR="00A90A68" w:rsidRPr="00506DE1">
        <w:rPr>
          <w:vertAlign w:val="superscript"/>
          <w:lang w:val="en-GB"/>
        </w:rPr>
        <w:t>th</w:t>
      </w:r>
      <w:r>
        <w:rPr>
          <w:lang w:val="en-GB"/>
        </w:rPr>
        <w:t xml:space="preserve"> Century </w:t>
      </w:r>
      <w:r w:rsidR="000563AB">
        <w:rPr>
          <w:lang w:val="en-GB"/>
        </w:rPr>
        <w:t>was</w:t>
      </w:r>
      <w:r>
        <w:rPr>
          <w:lang w:val="en-GB"/>
        </w:rPr>
        <w:t xml:space="preserve"> the </w:t>
      </w:r>
      <w:r w:rsidR="00AE1476">
        <w:rPr>
          <w:lang w:val="en-GB"/>
        </w:rPr>
        <w:t xml:space="preserve">most well </w:t>
      </w:r>
      <w:r>
        <w:rPr>
          <w:lang w:val="en-GB"/>
        </w:rPr>
        <w:t xml:space="preserve">represented </w:t>
      </w:r>
      <w:r w:rsidR="00AE1476">
        <w:rPr>
          <w:lang w:val="en-GB"/>
        </w:rPr>
        <w:t xml:space="preserve">period </w:t>
      </w:r>
      <w:r>
        <w:rPr>
          <w:lang w:val="en-GB"/>
        </w:rPr>
        <w:t>in the rescued dataset</w:t>
      </w:r>
      <w:r w:rsidR="00AE1476">
        <w:rPr>
          <w:lang w:val="en-GB"/>
        </w:rPr>
        <w:t xml:space="preserve"> (</w:t>
      </w:r>
      <w:r w:rsidR="00F03ACF">
        <w:rPr>
          <w:lang w:val="en-GB"/>
        </w:rPr>
        <w:t>Fig.</w:t>
      </w:r>
      <w:r w:rsidR="00AE1476">
        <w:rPr>
          <w:lang w:val="en-GB"/>
        </w:rPr>
        <w:t xml:space="preserve"> 8c)</w:t>
      </w:r>
      <w:r>
        <w:rPr>
          <w:lang w:val="en-GB"/>
        </w:rPr>
        <w:t xml:space="preserve">. </w:t>
      </w:r>
      <w:r w:rsidR="000563AB">
        <w:rPr>
          <w:lang w:val="en-GB"/>
        </w:rPr>
        <w:t>Almost 60</w:t>
      </w:r>
      <w:r w:rsidR="00F03ACF">
        <w:rPr>
          <w:lang w:val="en-GB"/>
        </w:rPr>
        <w:t xml:space="preserve"> %</w:t>
      </w:r>
      <w:r w:rsidR="000563AB">
        <w:rPr>
          <w:lang w:val="en-GB"/>
        </w:rPr>
        <w:t xml:space="preserve"> of the dataset covered</w:t>
      </w:r>
      <w:r>
        <w:rPr>
          <w:lang w:val="en-GB"/>
        </w:rPr>
        <w:t xml:space="preserve"> the 20 years from 1950 to 1969.  Observations from Cyprus and northern Africa provide</w:t>
      </w:r>
      <w:r w:rsidR="000563AB">
        <w:rPr>
          <w:lang w:val="en-GB"/>
        </w:rPr>
        <w:t>d</w:t>
      </w:r>
      <w:r>
        <w:rPr>
          <w:lang w:val="en-GB"/>
        </w:rPr>
        <w:t xml:space="preserve"> data from the late 19</w:t>
      </w:r>
      <w:r w:rsidRPr="00506DE1">
        <w:rPr>
          <w:vertAlign w:val="superscript"/>
          <w:lang w:val="en-GB"/>
        </w:rPr>
        <w:t>th</w:t>
      </w:r>
      <w:r>
        <w:rPr>
          <w:lang w:val="en-GB"/>
        </w:rPr>
        <w:t xml:space="preserve"> century, and records from Serbia </w:t>
      </w:r>
      <w:r w:rsidR="000563AB">
        <w:rPr>
          <w:lang w:val="en-GB"/>
        </w:rPr>
        <w:t>were</w:t>
      </w:r>
      <w:r>
        <w:rPr>
          <w:lang w:val="en-GB"/>
        </w:rPr>
        <w:t xml:space="preserve"> recovered up to 2012.</w:t>
      </w:r>
    </w:p>
    <w:p w14:paraId="15A4E651" w14:textId="43BB696D" w:rsidR="00506DE1" w:rsidRDefault="00506DE1">
      <w:pPr>
        <w:rPr>
          <w:lang w:val="en-GB"/>
        </w:rPr>
      </w:pPr>
      <w:r>
        <w:rPr>
          <w:lang w:val="en-GB"/>
        </w:rPr>
        <w:t>Finally, the most common observing t</w:t>
      </w:r>
      <w:r w:rsidR="000563AB">
        <w:rPr>
          <w:lang w:val="en-GB"/>
        </w:rPr>
        <w:t>imes for the variables rescued we</w:t>
      </w:r>
      <w:r>
        <w:rPr>
          <w:lang w:val="en-GB"/>
        </w:rPr>
        <w:t>re 0700, 1400 and 2100, reflecting standard observing practises over the European region in the 20</w:t>
      </w:r>
      <w:r w:rsidRPr="00506DE1">
        <w:rPr>
          <w:vertAlign w:val="superscript"/>
          <w:lang w:val="en-GB"/>
        </w:rPr>
        <w:t>th</w:t>
      </w:r>
      <w:r>
        <w:rPr>
          <w:lang w:val="en-GB"/>
        </w:rPr>
        <w:t xml:space="preserve"> century. Tunisian observations were only available for 0700, and for many othe</w:t>
      </w:r>
      <w:r w:rsidR="000563AB">
        <w:rPr>
          <w:lang w:val="en-GB"/>
        </w:rPr>
        <w:t>r countries where observations we</w:t>
      </w:r>
      <w:r>
        <w:rPr>
          <w:lang w:val="en-GB"/>
        </w:rPr>
        <w:t xml:space="preserve">re only </w:t>
      </w:r>
      <w:r>
        <w:rPr>
          <w:rFonts w:hint="eastAsia"/>
          <w:lang w:val="en-GB"/>
        </w:rPr>
        <w:t>available</w:t>
      </w:r>
      <w:r>
        <w:rPr>
          <w:lang w:val="en-GB"/>
        </w:rPr>
        <w:t xml:space="preserve"> once a day in the early part of the record, these observations were inevi</w:t>
      </w:r>
      <w:r w:rsidR="000563AB">
        <w:rPr>
          <w:lang w:val="en-GB"/>
        </w:rPr>
        <w:t>tably in the morning also. T</w:t>
      </w:r>
      <w:r>
        <w:rPr>
          <w:lang w:val="en-GB"/>
        </w:rPr>
        <w:t xml:space="preserve">wo German stations included a small number of half hourly observations </w:t>
      </w:r>
      <w:r w:rsidR="000563AB">
        <w:rPr>
          <w:lang w:val="en-GB"/>
        </w:rPr>
        <w:t>(</w:t>
      </w:r>
      <w:r w:rsidR="00F03ACF">
        <w:rPr>
          <w:lang w:val="en-GB"/>
        </w:rPr>
        <w:t>Fig.</w:t>
      </w:r>
      <w:r>
        <w:rPr>
          <w:lang w:val="en-GB"/>
        </w:rPr>
        <w:t xml:space="preserve"> </w:t>
      </w:r>
      <w:r w:rsidR="00AE1476">
        <w:rPr>
          <w:lang w:val="en-GB"/>
        </w:rPr>
        <w:t>8</w:t>
      </w:r>
      <w:r>
        <w:rPr>
          <w:lang w:val="en-GB"/>
        </w:rPr>
        <w:t>d</w:t>
      </w:r>
      <w:r w:rsidR="000563AB">
        <w:rPr>
          <w:lang w:val="en-GB"/>
        </w:rPr>
        <w:t>)</w:t>
      </w:r>
      <w:r>
        <w:rPr>
          <w:lang w:val="en-GB"/>
        </w:rPr>
        <w:t xml:space="preserve">. </w:t>
      </w:r>
    </w:p>
    <w:p w14:paraId="1EE62BD2" w14:textId="5A228039" w:rsidR="00CE034B" w:rsidRPr="00DF6D86" w:rsidRDefault="0011411B">
      <w:pPr>
        <w:pStyle w:val="Heading2"/>
      </w:pPr>
      <w:r w:rsidRPr="00DF6D86">
        <w:rPr>
          <w:rPrChange w:id="587" w:author="Linden Ashcroft" w:date="2018-07-12T09:00:00Z">
            <w:rPr>
              <w:rFonts w:ascii="Scala" w:hAnsi="Scala"/>
            </w:rPr>
          </w:rPrChange>
        </w:rPr>
        <w:lastRenderedPageBreak/>
        <w:t>Semi-automatic quality control results (SAQC)</w:t>
      </w:r>
    </w:p>
    <w:p w14:paraId="64243624" w14:textId="5A2AD78B" w:rsidR="000563AB" w:rsidRDefault="000563AB" w:rsidP="00CE034B">
      <w:pPr>
        <w:rPr>
          <w:lang w:val="en-GB"/>
        </w:rPr>
      </w:pPr>
      <w:r>
        <w:rPr>
          <w:lang w:val="en-GB" w:eastAsia="ca-ES"/>
        </w:rPr>
        <w:t>All</w:t>
      </w:r>
      <w:r w:rsidR="00CE034B" w:rsidRPr="00F910CE">
        <w:rPr>
          <w:lang w:val="en-GB" w:eastAsia="ca-ES"/>
        </w:rPr>
        <w:t xml:space="preserve"> rescued sub</w:t>
      </w:r>
      <w:r w:rsidR="00CE034B">
        <w:rPr>
          <w:lang w:val="en-GB" w:eastAsia="ca-ES"/>
        </w:rPr>
        <w:t>-</w:t>
      </w:r>
      <w:r w:rsidR="00CE034B" w:rsidRPr="00F910CE">
        <w:rPr>
          <w:lang w:val="en-GB" w:eastAsia="ca-ES"/>
        </w:rPr>
        <w:t xml:space="preserve">daily data were subjected to quality control routines to </w:t>
      </w:r>
      <w:r w:rsidR="00AE1476">
        <w:rPr>
          <w:lang w:val="en-GB" w:eastAsia="ca-ES"/>
        </w:rPr>
        <w:t>identify</w:t>
      </w:r>
      <w:r w:rsidR="00CE034B">
        <w:rPr>
          <w:lang w:val="en-GB" w:eastAsia="ca-ES"/>
        </w:rPr>
        <w:t xml:space="preserve"> erroneous values</w:t>
      </w:r>
      <w:r w:rsidR="00DD38F3">
        <w:rPr>
          <w:lang w:val="en-GB" w:eastAsia="ca-ES"/>
        </w:rPr>
        <w:t xml:space="preserve"> or chains of values</w:t>
      </w:r>
      <w:r w:rsidR="00CE034B">
        <w:rPr>
          <w:lang w:val="en-GB" w:eastAsia="ca-ES"/>
        </w:rPr>
        <w:t xml:space="preserve"> </w:t>
      </w:r>
      <w:r w:rsidR="00CE034B" w:rsidRPr="00F910CE">
        <w:rPr>
          <w:lang w:val="en-GB" w:eastAsia="ca-ES"/>
        </w:rPr>
        <w:t>in</w:t>
      </w:r>
      <w:r w:rsidR="00AE1476">
        <w:rPr>
          <w:lang w:val="en-GB" w:eastAsia="ca-ES"/>
        </w:rPr>
        <w:t xml:space="preserve"> the</w:t>
      </w:r>
      <w:r w:rsidR="00CE034B" w:rsidRPr="00F910CE">
        <w:rPr>
          <w:lang w:val="en-GB" w:eastAsia="ca-ES"/>
        </w:rPr>
        <w:t xml:space="preserve"> time series</w:t>
      </w:r>
      <w:r>
        <w:rPr>
          <w:lang w:val="en-GB" w:eastAsia="ca-ES"/>
        </w:rPr>
        <w:t xml:space="preserve"> (</w:t>
      </w:r>
      <w:r w:rsidR="00F03ACF">
        <w:rPr>
          <w:lang w:val="en-GB" w:eastAsia="ca-ES"/>
        </w:rPr>
        <w:t>Sect.</w:t>
      </w:r>
      <w:r>
        <w:rPr>
          <w:lang w:val="en-GB" w:eastAsia="ca-ES"/>
        </w:rPr>
        <w:t xml:space="preserve"> 3)</w:t>
      </w:r>
      <w:r w:rsidR="00CE034B" w:rsidRPr="00F910CE">
        <w:rPr>
          <w:lang w:val="en-GB" w:eastAsia="ca-ES"/>
        </w:rPr>
        <w:t xml:space="preserve">. </w:t>
      </w:r>
      <w:r>
        <w:rPr>
          <w:lang w:val="en-GB"/>
        </w:rPr>
        <w:t>A total of</w:t>
      </w:r>
      <w:r w:rsidR="00CE034B">
        <w:rPr>
          <w:lang w:val="en-GB"/>
        </w:rPr>
        <w:t xml:space="preserve"> </w:t>
      </w:r>
      <w:r w:rsidR="00A90A68">
        <w:rPr>
          <w:lang w:val="en-GB"/>
        </w:rPr>
        <w:t>3.</w:t>
      </w:r>
      <w:r w:rsidR="00887390">
        <w:rPr>
          <w:lang w:val="en-GB"/>
        </w:rPr>
        <w:t>2</w:t>
      </w:r>
      <w:r w:rsidR="00F03ACF">
        <w:rPr>
          <w:lang w:val="en-GB"/>
        </w:rPr>
        <w:t xml:space="preserve"> %</w:t>
      </w:r>
      <w:r>
        <w:rPr>
          <w:lang w:val="en-GB"/>
        </w:rPr>
        <w:t xml:space="preserve"> </w:t>
      </w:r>
      <w:r w:rsidR="007C107F">
        <w:rPr>
          <w:lang w:val="en-GB"/>
        </w:rPr>
        <w:t xml:space="preserve">of </w:t>
      </w:r>
      <w:r w:rsidR="005B16F4">
        <w:rPr>
          <w:lang w:val="en-GB"/>
        </w:rPr>
        <w:t>observations, around 268,000</w:t>
      </w:r>
      <w:r w:rsidR="007C107F">
        <w:rPr>
          <w:lang w:val="en-GB"/>
        </w:rPr>
        <w:t>,</w:t>
      </w:r>
      <w:r w:rsidR="00CE034B" w:rsidRPr="00F910CE">
        <w:rPr>
          <w:lang w:val="en-GB"/>
        </w:rPr>
        <w:t xml:space="preserve"> were flagged as suspicious</w:t>
      </w:r>
      <w:r w:rsidR="00CE034B">
        <w:rPr>
          <w:lang w:val="en-GB"/>
        </w:rPr>
        <w:t xml:space="preserve"> for the whole </w:t>
      </w:r>
      <w:del w:id="588" w:author="Linden Ashcroft" w:date="2018-07-12T12:38:00Z">
        <w:r w:rsidR="00CE034B" w:rsidDel="008E39C4">
          <w:rPr>
            <w:lang w:val="en-GB"/>
          </w:rPr>
          <w:delText xml:space="preserve">UERRA </w:delText>
        </w:r>
      </w:del>
      <w:r w:rsidR="00CE034B">
        <w:rPr>
          <w:lang w:val="en-GB"/>
        </w:rPr>
        <w:t>dataset</w:t>
      </w:r>
      <w:r w:rsidR="00920AF6">
        <w:rPr>
          <w:lang w:val="en-GB"/>
        </w:rPr>
        <w:t xml:space="preserve"> using SAQC</w:t>
      </w:r>
      <w:r>
        <w:rPr>
          <w:lang w:val="en-GB"/>
        </w:rPr>
        <w:t xml:space="preserve"> (</w:t>
      </w:r>
      <w:r w:rsidR="00F03ACF">
        <w:rPr>
          <w:lang w:val="en-GB"/>
        </w:rPr>
        <w:t>Fig.</w:t>
      </w:r>
      <w:r>
        <w:rPr>
          <w:lang w:val="en-GB"/>
        </w:rPr>
        <w:t xml:space="preserve"> 9).</w:t>
      </w:r>
    </w:p>
    <w:p w14:paraId="65132704" w14:textId="4A56AC9E" w:rsidR="00920AF6" w:rsidRDefault="00BF03B5" w:rsidP="00CE034B">
      <w:pPr>
        <w:rPr>
          <w:lang w:val="en-GB"/>
        </w:rPr>
      </w:pPr>
      <w:r>
        <w:rPr>
          <w:lang w:val="en-GB"/>
        </w:rPr>
        <w:t>Removing correct values that have been flagged</w:t>
      </w:r>
      <w:ins w:id="589" w:author="Linden Ashcroft" w:date="2018-07-12T12:39:00Z">
        <w:r w:rsidR="008E39C4">
          <w:rPr>
            <w:lang w:val="en-GB"/>
          </w:rPr>
          <w:t xml:space="preserve"> as suspicious</w:t>
        </w:r>
      </w:ins>
      <w:r>
        <w:rPr>
          <w:lang w:val="en-GB"/>
        </w:rPr>
        <w:t xml:space="preserve"> (false positives) is a common QC issue, and manual examination ensured that these important observations – often of extreme events – are retained for future studies. </w:t>
      </w:r>
      <w:proofErr w:type="gramStart"/>
      <w:r w:rsidR="00887390">
        <w:rPr>
          <w:lang w:val="en-GB"/>
        </w:rPr>
        <w:t>The majority of</w:t>
      </w:r>
      <w:proofErr w:type="gramEnd"/>
      <w:r w:rsidR="00887390">
        <w:rPr>
          <w:lang w:val="en-GB"/>
        </w:rPr>
        <w:t xml:space="preserve"> the values flagged (1.5</w:t>
      </w:r>
      <w:r w:rsidR="00F03ACF">
        <w:rPr>
          <w:lang w:val="en-GB"/>
        </w:rPr>
        <w:t xml:space="preserve"> %</w:t>
      </w:r>
      <w:r w:rsidR="00887390">
        <w:rPr>
          <w:lang w:val="en-GB"/>
        </w:rPr>
        <w:t xml:space="preserve"> of the total number of values) were corrected after manual examination, with just over 1</w:t>
      </w:r>
      <w:r w:rsidR="00F03ACF">
        <w:rPr>
          <w:lang w:val="en-GB"/>
        </w:rPr>
        <w:t xml:space="preserve"> %</w:t>
      </w:r>
      <w:r w:rsidR="00887390">
        <w:rPr>
          <w:lang w:val="en-GB"/>
        </w:rPr>
        <w:t xml:space="preserve"> of the total number of observations</w:t>
      </w:r>
      <w:del w:id="590" w:author="Linden Ashcroft" w:date="2018-07-12T12:40:00Z">
        <w:r w:rsidR="00887390" w:rsidDel="00083740">
          <w:rPr>
            <w:lang w:val="en-GB"/>
          </w:rPr>
          <w:delText xml:space="preserve"> deleted</w:delText>
        </w:r>
      </w:del>
      <w:ins w:id="591" w:author="Linden Ashcroft" w:date="2018-07-12T12:40:00Z">
        <w:r w:rsidR="00083740">
          <w:rPr>
            <w:lang w:val="en-GB"/>
          </w:rPr>
          <w:t xml:space="preserve"> removed from the QC-ed version of the dataset</w:t>
        </w:r>
      </w:ins>
      <w:r w:rsidR="00887390">
        <w:rPr>
          <w:lang w:val="en-GB"/>
        </w:rPr>
        <w:t xml:space="preserve"> due to errors in the source image or issues with the readability of the original values. Over 27,</w:t>
      </w:r>
      <w:del w:id="592" w:author="Linden Ashcroft" w:date="2018-07-12T12:41:00Z">
        <w:r w:rsidR="00887390" w:rsidDel="00083740">
          <w:rPr>
            <w:lang w:val="en-GB"/>
          </w:rPr>
          <w:delText xml:space="preserve"> </w:delText>
        </w:r>
      </w:del>
      <w:r w:rsidR="00887390">
        <w:rPr>
          <w:lang w:val="en-GB"/>
        </w:rPr>
        <w:t>000,</w:t>
      </w:r>
      <w:ins w:id="593" w:author="Linden Ashcroft" w:date="2018-07-12T12:41:00Z">
        <w:r w:rsidR="00083740">
          <w:rPr>
            <w:lang w:val="en-GB"/>
          </w:rPr>
          <w:t xml:space="preserve"> or</w:t>
        </w:r>
      </w:ins>
      <w:r w:rsidR="00887390">
        <w:rPr>
          <w:lang w:val="en-GB"/>
        </w:rPr>
        <w:t xml:space="preserve"> 0.3</w:t>
      </w:r>
      <w:r w:rsidR="00F03ACF">
        <w:rPr>
          <w:lang w:val="en-GB"/>
        </w:rPr>
        <w:t xml:space="preserve"> %</w:t>
      </w:r>
      <w:r w:rsidR="00887390">
        <w:rPr>
          <w:lang w:val="en-GB"/>
        </w:rPr>
        <w:t xml:space="preserve"> of the </w:t>
      </w:r>
      <w:r w:rsidR="007C107F">
        <w:rPr>
          <w:lang w:val="en-GB"/>
        </w:rPr>
        <w:t xml:space="preserve">total </w:t>
      </w:r>
      <w:r w:rsidR="00887390">
        <w:rPr>
          <w:lang w:val="en-GB"/>
        </w:rPr>
        <w:t>number of observations</w:t>
      </w:r>
      <w:r w:rsidR="007C107F">
        <w:rPr>
          <w:lang w:val="en-GB"/>
        </w:rPr>
        <w:t>,</w:t>
      </w:r>
      <w:r w:rsidR="00887390">
        <w:rPr>
          <w:lang w:val="en-GB"/>
        </w:rPr>
        <w:t xml:space="preserve"> were flagged but then found to be correct after examination.</w:t>
      </w:r>
    </w:p>
    <w:p w14:paraId="148C04F0" w14:textId="4311B548" w:rsidR="00CE034B" w:rsidRDefault="00AD3AE2" w:rsidP="00CE034B">
      <w:pPr>
        <w:rPr>
          <w:lang w:val="en-GB"/>
        </w:rPr>
      </w:pPr>
      <w:r>
        <w:rPr>
          <w:lang w:val="en-GB"/>
        </w:rPr>
        <w:t>Despite being</w:t>
      </w:r>
      <w:ins w:id="594" w:author="Linden Ashcroft" w:date="2018-07-09T10:23:00Z">
        <w:r w:rsidR="008C78EA">
          <w:rPr>
            <w:lang w:val="en-GB"/>
          </w:rPr>
          <w:t xml:space="preserve"> among</w:t>
        </w:r>
      </w:ins>
      <w:r>
        <w:rPr>
          <w:lang w:val="en-GB"/>
        </w:rPr>
        <w:t xml:space="preserve"> the </w:t>
      </w:r>
      <w:r w:rsidR="00BF03B5">
        <w:rPr>
          <w:lang w:val="en-GB"/>
        </w:rPr>
        <w:t>countr</w:t>
      </w:r>
      <w:ins w:id="595" w:author="Linden Ashcroft" w:date="2018-07-09T10:23:00Z">
        <w:r w:rsidR="008C78EA">
          <w:rPr>
            <w:lang w:val="en-GB"/>
          </w:rPr>
          <w:t>ies</w:t>
        </w:r>
      </w:ins>
      <w:del w:id="596" w:author="Linden Ashcroft" w:date="2018-07-09T10:23:00Z">
        <w:r w:rsidR="00BF03B5" w:rsidDel="008C78EA">
          <w:rPr>
            <w:lang w:val="en-GB"/>
          </w:rPr>
          <w:delText>y</w:delText>
        </w:r>
      </w:del>
      <w:r w:rsidR="00BF03B5">
        <w:rPr>
          <w:lang w:val="en-GB"/>
        </w:rPr>
        <w:t xml:space="preserve"> with the smallest </w:t>
      </w:r>
      <w:r>
        <w:rPr>
          <w:lang w:val="en-GB"/>
        </w:rPr>
        <w:t>number of observations</w:t>
      </w:r>
      <w:r w:rsidR="000563AB">
        <w:rPr>
          <w:lang w:val="en-GB"/>
        </w:rPr>
        <w:t>,</w:t>
      </w:r>
      <w:r>
        <w:rPr>
          <w:lang w:val="en-GB"/>
        </w:rPr>
        <w:t xml:space="preserve"> the largest percentages </w:t>
      </w:r>
      <w:r w:rsidR="00CE034B">
        <w:rPr>
          <w:lang w:val="en-GB"/>
        </w:rPr>
        <w:t xml:space="preserve">of flagged values found </w:t>
      </w:r>
      <w:r>
        <w:rPr>
          <w:lang w:val="en-GB"/>
        </w:rPr>
        <w:t>were for Bosnia and Herzegovina and the Czech Republic (~8</w:t>
      </w:r>
      <w:r w:rsidR="00F03ACF">
        <w:rPr>
          <w:lang w:val="en-GB"/>
        </w:rPr>
        <w:t xml:space="preserve"> %</w:t>
      </w:r>
      <w:r>
        <w:rPr>
          <w:lang w:val="en-GB"/>
        </w:rPr>
        <w:t xml:space="preserve"> of the total number of data </w:t>
      </w:r>
      <w:r w:rsidR="000A30A9">
        <w:rPr>
          <w:lang w:val="en-GB"/>
        </w:rPr>
        <w:t>digitiz</w:t>
      </w:r>
      <w:r>
        <w:rPr>
          <w:lang w:val="en-GB"/>
        </w:rPr>
        <w:t>ed</w:t>
      </w:r>
      <w:r w:rsidR="000563AB">
        <w:rPr>
          <w:lang w:val="en-GB"/>
        </w:rPr>
        <w:t xml:space="preserve">, </w:t>
      </w:r>
      <w:r w:rsidR="00F03ACF">
        <w:rPr>
          <w:lang w:val="en-GB"/>
        </w:rPr>
        <w:t>Fig.</w:t>
      </w:r>
      <w:r w:rsidR="000563AB">
        <w:rPr>
          <w:lang w:val="en-GB"/>
        </w:rPr>
        <w:t xml:space="preserve"> 10a</w:t>
      </w:r>
      <w:r>
        <w:rPr>
          <w:lang w:val="en-GB"/>
        </w:rPr>
        <w:t xml:space="preserve">). For Bosnia and Herzegovina a large </w:t>
      </w:r>
      <w:r w:rsidR="00F03ACF">
        <w:rPr>
          <w:lang w:val="en-GB"/>
        </w:rPr>
        <w:t>section</w:t>
      </w:r>
      <w:r>
        <w:rPr>
          <w:lang w:val="en-GB"/>
        </w:rPr>
        <w:t xml:space="preserve"> of observations from one station </w:t>
      </w:r>
      <w:ins w:id="597" w:author="Linden Ashcroft" w:date="2018-07-10T15:04:00Z">
        <w:r w:rsidR="00EE465F">
          <w:rPr>
            <w:lang w:val="en-GB"/>
          </w:rPr>
          <w:t xml:space="preserve">was given a flag of fl11 and removed </w:t>
        </w:r>
      </w:ins>
      <w:del w:id="598" w:author="Linden Ashcroft" w:date="2018-07-10T15:04:00Z">
        <w:r w:rsidDel="00EE465F">
          <w:rPr>
            <w:lang w:val="en-GB"/>
          </w:rPr>
          <w:delText xml:space="preserve">needed to be set to missing </w:delText>
        </w:r>
      </w:del>
      <w:r>
        <w:rPr>
          <w:lang w:val="en-GB"/>
        </w:rPr>
        <w:t>due to</w:t>
      </w:r>
      <w:ins w:id="599" w:author="Linden Ashcroft" w:date="2018-07-12T12:41:00Z">
        <w:r w:rsidR="00083740">
          <w:rPr>
            <w:lang w:val="en-GB"/>
          </w:rPr>
          <w:t xml:space="preserve"> a</w:t>
        </w:r>
      </w:ins>
      <w:del w:id="600" w:author="Linden Ashcroft" w:date="2018-07-10T15:06:00Z">
        <w:r w:rsidDel="00992BCF">
          <w:rPr>
            <w:lang w:val="en-GB"/>
          </w:rPr>
          <w:delText xml:space="preserve"> </w:delText>
        </w:r>
      </w:del>
      <w:ins w:id="601" w:author="Linden Ashcroft" w:date="2018-07-10T15:07:00Z">
        <w:r w:rsidR="00992BCF">
          <w:rPr>
            <w:lang w:val="en-GB"/>
          </w:rPr>
          <w:t xml:space="preserve"> </w:t>
        </w:r>
      </w:ins>
      <w:r w:rsidR="000A30A9">
        <w:rPr>
          <w:lang w:val="en-GB"/>
        </w:rPr>
        <w:t>digitiz</w:t>
      </w:r>
      <w:r>
        <w:rPr>
          <w:lang w:val="en-GB"/>
        </w:rPr>
        <w:t>er error</w:t>
      </w:r>
      <w:ins w:id="602" w:author="Linden Ashcroft" w:date="2018-07-12T12:41:00Z">
        <w:r w:rsidR="00083740">
          <w:rPr>
            <w:lang w:val="en-GB"/>
          </w:rPr>
          <w:t xml:space="preserve"> that could not be reconciled due to time constraints</w:t>
        </w:r>
      </w:ins>
      <w:ins w:id="603" w:author="Linden Ashcroft" w:date="2018-07-12T12:42:00Z">
        <w:r w:rsidR="00083740">
          <w:rPr>
            <w:lang w:val="en-GB"/>
          </w:rPr>
          <w:t>.</w:t>
        </w:r>
      </w:ins>
      <w:del w:id="604" w:author="Linden Ashcroft" w:date="2018-07-12T12:42:00Z">
        <w:r w:rsidDel="00083740">
          <w:rPr>
            <w:lang w:val="en-GB"/>
          </w:rPr>
          <w:delText xml:space="preserve">, </w:delText>
        </w:r>
        <w:r w:rsidR="000563AB" w:rsidDel="00083740">
          <w:rPr>
            <w:lang w:val="en-GB"/>
          </w:rPr>
          <w:delText>and</w:delText>
        </w:r>
      </w:del>
      <w:ins w:id="605" w:author="Linden Ashcroft" w:date="2018-07-12T12:42:00Z">
        <w:r w:rsidR="00083740">
          <w:rPr>
            <w:lang w:val="en-GB"/>
          </w:rPr>
          <w:t xml:space="preserve"> A </w:t>
        </w:r>
      </w:ins>
      <w:del w:id="606" w:author="Linden Ashcroft" w:date="2018-07-12T12:42:00Z">
        <w:r w:rsidDel="00083740">
          <w:rPr>
            <w:lang w:val="en-GB"/>
          </w:rPr>
          <w:delText xml:space="preserve"> for the Czech Republic observations a </w:delText>
        </w:r>
      </w:del>
      <w:r w:rsidR="000A30A9">
        <w:rPr>
          <w:lang w:val="en-GB"/>
        </w:rPr>
        <w:t>digitiz</w:t>
      </w:r>
      <w:r>
        <w:rPr>
          <w:lang w:val="en-GB"/>
        </w:rPr>
        <w:t>ation error</w:t>
      </w:r>
      <w:ins w:id="607" w:author="Linden Ashcroft" w:date="2018-07-12T12:42:00Z">
        <w:r w:rsidR="00083740">
          <w:rPr>
            <w:lang w:val="en-GB"/>
          </w:rPr>
          <w:t xml:space="preserve"> in the Czech Republic observations</w:t>
        </w:r>
      </w:ins>
      <w:r>
        <w:rPr>
          <w:lang w:val="en-GB"/>
        </w:rPr>
        <w:t xml:space="preserve"> was able to be corrected by shifting data by one day</w:t>
      </w:r>
      <w:ins w:id="608" w:author="Linden Ashcroft" w:date="2018-07-12T12:41:00Z">
        <w:r w:rsidR="00083740">
          <w:rPr>
            <w:lang w:val="en-GB"/>
          </w:rPr>
          <w:t>, resulting in a large number of fl12 flags (</w:t>
        </w:r>
      </w:ins>
      <w:ins w:id="609" w:author="Linden Ashcroft" w:date="2018-07-12T12:43:00Z">
        <w:r w:rsidR="00016755">
          <w:rPr>
            <w:lang w:val="en-GB"/>
          </w:rPr>
          <w:t>corrected based on original source</w:t>
        </w:r>
      </w:ins>
      <w:ins w:id="610" w:author="Linden Ashcroft" w:date="2018-07-12T12:41:00Z">
        <w:r w:rsidR="00083740">
          <w:rPr>
            <w:lang w:val="en-GB"/>
          </w:rPr>
          <w:t>)</w:t>
        </w:r>
      </w:ins>
      <w:r>
        <w:rPr>
          <w:lang w:val="en-GB"/>
        </w:rPr>
        <w:t xml:space="preserve">. </w:t>
      </w:r>
      <w:r w:rsidR="007D50F7">
        <w:rPr>
          <w:lang w:val="en-GB"/>
        </w:rPr>
        <w:t>The hand-written nature of the Czech data,</w:t>
      </w:r>
      <w:r w:rsidR="007D50F7" w:rsidRPr="007D50F7">
        <w:rPr>
          <w:lang w:val="en-GB"/>
        </w:rPr>
        <w:t xml:space="preserve"> </w:t>
      </w:r>
      <w:r w:rsidR="007D50F7">
        <w:rPr>
          <w:lang w:val="en-GB"/>
        </w:rPr>
        <w:t xml:space="preserve">together with the absence of data templates (only used in Slovenian, Spanish and German data sources) may go some way to explaining the large number of flagged values among both countries. </w:t>
      </w:r>
      <w:r>
        <w:rPr>
          <w:lang w:val="en-GB"/>
        </w:rPr>
        <w:t>The countries with the largest number of observations (Egypt and Slovenia) had about 3</w:t>
      </w:r>
      <w:r w:rsidR="00F03ACF">
        <w:rPr>
          <w:lang w:val="en-GB"/>
        </w:rPr>
        <w:t xml:space="preserve"> %</w:t>
      </w:r>
      <w:r>
        <w:rPr>
          <w:lang w:val="en-GB"/>
        </w:rPr>
        <w:t xml:space="preserve"> of their observations corrected or verified, and less than 2</w:t>
      </w:r>
      <w:r w:rsidR="00F03ACF">
        <w:rPr>
          <w:lang w:val="en-GB"/>
        </w:rPr>
        <w:t xml:space="preserve"> %</w:t>
      </w:r>
      <w:r>
        <w:rPr>
          <w:lang w:val="en-GB"/>
        </w:rPr>
        <w:t xml:space="preserve"> removed under the SAQC procedure</w:t>
      </w:r>
      <w:r w:rsidR="007D50F7">
        <w:rPr>
          <w:lang w:val="en-GB"/>
        </w:rPr>
        <w:t xml:space="preserve">. </w:t>
      </w:r>
    </w:p>
    <w:p w14:paraId="4079C01E" w14:textId="6B90EA36" w:rsidR="001D78E6" w:rsidDel="008C78EA" w:rsidRDefault="007D50F7" w:rsidP="00CE034B">
      <w:pPr>
        <w:rPr>
          <w:del w:id="611" w:author="Linden Ashcroft" w:date="2018-07-09T10:24:00Z"/>
          <w:lang w:val="en-GB" w:eastAsia="ca-ES"/>
        </w:rPr>
      </w:pPr>
      <w:r>
        <w:rPr>
          <w:lang w:val="en-GB" w:eastAsia="ca-ES"/>
        </w:rPr>
        <w:t>A</w:t>
      </w:r>
      <w:r w:rsidR="00817B9F">
        <w:rPr>
          <w:lang w:val="en-GB" w:eastAsia="ca-ES"/>
        </w:rPr>
        <w:t xml:space="preserve"> </w:t>
      </w:r>
      <w:r w:rsidR="00CE034B">
        <w:rPr>
          <w:lang w:val="en-GB" w:eastAsia="ca-ES"/>
        </w:rPr>
        <w:t xml:space="preserve">similar amount of flagged values </w:t>
      </w:r>
      <w:proofErr w:type="gramStart"/>
      <w:r w:rsidR="00CE034B">
        <w:rPr>
          <w:lang w:val="en-GB" w:eastAsia="ca-ES"/>
        </w:rPr>
        <w:t>were</w:t>
      </w:r>
      <w:proofErr w:type="gramEnd"/>
      <w:r w:rsidR="00CE034B">
        <w:rPr>
          <w:lang w:val="en-GB" w:eastAsia="ca-ES"/>
        </w:rPr>
        <w:t xml:space="preserve"> proportionally found in all rescued observations distributed by variables, except</w:t>
      </w:r>
      <w:r w:rsidR="007C107F">
        <w:rPr>
          <w:lang w:val="en-GB" w:eastAsia="ca-ES"/>
        </w:rPr>
        <w:t xml:space="preserve"> for precipitation </w:t>
      </w:r>
      <w:r w:rsidR="00CE034B">
        <w:rPr>
          <w:lang w:val="en-GB" w:eastAsia="ca-ES"/>
        </w:rPr>
        <w:t>(RR</w:t>
      </w:r>
      <w:r>
        <w:rPr>
          <w:lang w:val="en-GB" w:eastAsia="ca-ES"/>
        </w:rPr>
        <w:t xml:space="preserve">, </w:t>
      </w:r>
      <w:r w:rsidR="00F03ACF">
        <w:rPr>
          <w:lang w:val="en-GB" w:eastAsia="ca-ES"/>
        </w:rPr>
        <w:t>Fig.</w:t>
      </w:r>
      <w:r>
        <w:rPr>
          <w:lang w:val="en-GB" w:eastAsia="ca-ES"/>
        </w:rPr>
        <w:t>10b</w:t>
      </w:r>
      <w:r w:rsidR="00CE034B">
        <w:rPr>
          <w:lang w:val="en-GB" w:eastAsia="ca-ES"/>
        </w:rPr>
        <w:t>)</w:t>
      </w:r>
      <w:ins w:id="612" w:author="Linden Ashcroft" w:date="2018-07-12T12:42:00Z">
        <w:r w:rsidR="00083740">
          <w:rPr>
            <w:lang w:val="en-GB" w:eastAsia="ca-ES"/>
          </w:rPr>
          <w:t>, which was only available for Slovenia</w:t>
        </w:r>
      </w:ins>
      <w:r w:rsidR="00CE034B">
        <w:rPr>
          <w:lang w:val="en-GB" w:eastAsia="ca-ES"/>
        </w:rPr>
        <w:t xml:space="preserve">. </w:t>
      </w:r>
      <w:r w:rsidR="001D78E6">
        <w:rPr>
          <w:lang w:val="en-GB" w:eastAsia="ca-ES"/>
        </w:rPr>
        <w:t xml:space="preserve">The high number of </w:t>
      </w:r>
      <w:r w:rsidR="007C107F">
        <w:rPr>
          <w:lang w:val="en-GB" w:eastAsia="ca-ES"/>
        </w:rPr>
        <w:t xml:space="preserve">precipitation </w:t>
      </w:r>
      <w:r w:rsidR="001D78E6">
        <w:rPr>
          <w:lang w:val="en-GB" w:eastAsia="ca-ES"/>
        </w:rPr>
        <w:t xml:space="preserve">flags is due to two factors. Firstly, several </w:t>
      </w:r>
      <w:r w:rsidR="000A30A9">
        <w:rPr>
          <w:lang w:val="en-GB" w:eastAsia="ca-ES"/>
        </w:rPr>
        <w:t>digitiz</w:t>
      </w:r>
      <w:r w:rsidR="001D78E6">
        <w:rPr>
          <w:lang w:val="en-GB" w:eastAsia="ca-ES"/>
        </w:rPr>
        <w:t>ers inadvertently recorded zero rainfall value</w:t>
      </w:r>
      <w:r w:rsidR="00817B9F">
        <w:rPr>
          <w:lang w:val="en-GB" w:eastAsia="ca-ES"/>
        </w:rPr>
        <w:t>s</w:t>
      </w:r>
      <w:r w:rsidR="001D78E6">
        <w:rPr>
          <w:lang w:val="en-GB" w:eastAsia="ca-ES"/>
        </w:rPr>
        <w:t xml:space="preserve"> as missing, or missing rainfall as zero. The format of the Slovenian data sources changed over the period, with some years having hourly rainfall data and others only providing observations three or four times a day</w:t>
      </w:r>
      <w:del w:id="613" w:author="Linden Ashcroft" w:date="2018-07-12T12:43:00Z">
        <w:r w:rsidR="001D78E6" w:rsidDel="00083740">
          <w:rPr>
            <w:lang w:val="en-GB" w:eastAsia="ca-ES"/>
          </w:rPr>
          <w:delText xml:space="preserve">. This </w:delText>
        </w:r>
        <w:r w:rsidR="007C107F" w:rsidDel="00083740">
          <w:rPr>
            <w:lang w:val="en-GB" w:eastAsia="ca-ES"/>
          </w:rPr>
          <w:delText>issue</w:delText>
        </w:r>
      </w:del>
      <w:ins w:id="614" w:author="Linden Ashcroft" w:date="2018-07-12T12:43:00Z">
        <w:r w:rsidR="00083740">
          <w:rPr>
            <w:lang w:val="en-GB" w:eastAsia="ca-ES"/>
          </w:rPr>
          <w:t>. Reporting no rainfall as missing data</w:t>
        </w:r>
      </w:ins>
      <w:r w:rsidR="007C107F">
        <w:rPr>
          <w:lang w:val="en-GB" w:eastAsia="ca-ES"/>
        </w:rPr>
        <w:t xml:space="preserve"> </w:t>
      </w:r>
      <w:r w:rsidR="001D78E6">
        <w:rPr>
          <w:lang w:val="en-GB" w:eastAsia="ca-ES"/>
        </w:rPr>
        <w:t>c</w:t>
      </w:r>
      <w:ins w:id="615" w:author="Linden Ashcroft" w:date="2018-07-10T15:09:00Z">
        <w:r w:rsidR="00992BCF">
          <w:rPr>
            <w:lang w:val="en-GB" w:eastAsia="ca-ES"/>
          </w:rPr>
          <w:t>ould</w:t>
        </w:r>
      </w:ins>
      <w:del w:id="616" w:author="Linden Ashcroft" w:date="2018-07-10T15:09:00Z">
        <w:r w:rsidR="001D78E6" w:rsidDel="00992BCF">
          <w:rPr>
            <w:lang w:val="en-GB" w:eastAsia="ca-ES"/>
          </w:rPr>
          <w:delText>an</w:delText>
        </w:r>
      </w:del>
      <w:r w:rsidR="001D78E6">
        <w:rPr>
          <w:lang w:val="en-GB" w:eastAsia="ca-ES"/>
        </w:rPr>
        <w:t xml:space="preserve"> significantly </w:t>
      </w:r>
      <w:ins w:id="617" w:author="Linden Ashcroft" w:date="2018-07-10T15:09:00Z">
        <w:r w:rsidR="00992BCF">
          <w:rPr>
            <w:lang w:val="en-GB" w:eastAsia="ca-ES"/>
          </w:rPr>
          <w:t>affect</w:t>
        </w:r>
      </w:ins>
      <w:del w:id="618" w:author="Linden Ashcroft" w:date="2018-07-10T15:09:00Z">
        <w:r w:rsidR="001D78E6" w:rsidDel="00992BCF">
          <w:rPr>
            <w:lang w:val="en-GB" w:eastAsia="ca-ES"/>
          </w:rPr>
          <w:delText>skew</w:delText>
        </w:r>
      </w:del>
      <w:r w:rsidR="001D78E6">
        <w:rPr>
          <w:lang w:val="en-GB" w:eastAsia="ca-ES"/>
        </w:rPr>
        <w:t xml:space="preserve"> any </w:t>
      </w:r>
      <w:del w:id="619" w:author="Linden Ashcroft" w:date="2018-07-10T15:09:00Z">
        <w:r w:rsidR="001D78E6" w:rsidDel="00992BCF">
          <w:rPr>
            <w:lang w:val="en-GB" w:eastAsia="ca-ES"/>
          </w:rPr>
          <w:delText xml:space="preserve">resulting </w:delText>
        </w:r>
      </w:del>
      <w:ins w:id="620" w:author="Linden Ashcroft" w:date="2018-07-10T15:09:00Z">
        <w:r w:rsidR="00992BCF">
          <w:rPr>
            <w:lang w:val="en-GB" w:eastAsia="ca-ES"/>
          </w:rPr>
          <w:t xml:space="preserve">future </w:t>
        </w:r>
      </w:ins>
      <w:r w:rsidR="001D78E6">
        <w:rPr>
          <w:lang w:val="en-GB" w:eastAsia="ca-ES"/>
        </w:rPr>
        <w:t>analysis</w:t>
      </w:r>
      <w:ins w:id="621" w:author="Linden Ashcroft" w:date="2018-07-10T15:09:00Z">
        <w:r w:rsidR="00992BCF">
          <w:rPr>
            <w:lang w:val="en-GB" w:eastAsia="ca-ES"/>
          </w:rPr>
          <w:t xml:space="preserve"> of rainfall frequency using these data, and so these values were</w:t>
        </w:r>
      </w:ins>
      <w:r w:rsidR="001D78E6">
        <w:rPr>
          <w:lang w:val="en-GB" w:eastAsia="ca-ES"/>
        </w:rPr>
        <w:t xml:space="preserve"> </w:t>
      </w:r>
      <w:del w:id="622" w:author="Linden Ashcroft" w:date="2018-07-10T15:09:00Z">
        <w:r w:rsidR="001D78E6" w:rsidDel="00992BCF">
          <w:rPr>
            <w:lang w:val="en-GB" w:eastAsia="ca-ES"/>
          </w:rPr>
          <w:delText>and so was</w:delText>
        </w:r>
      </w:del>
      <w:del w:id="623" w:author="Linden Ashcroft" w:date="2018-07-12T12:43:00Z">
        <w:r w:rsidR="001D78E6" w:rsidDel="00016755">
          <w:rPr>
            <w:lang w:val="en-GB" w:eastAsia="ca-ES"/>
          </w:rPr>
          <w:delText xml:space="preserve"> </w:delText>
        </w:r>
      </w:del>
      <w:r w:rsidR="001D78E6">
        <w:rPr>
          <w:lang w:val="en-GB" w:eastAsia="ca-ES"/>
        </w:rPr>
        <w:t>corrected</w:t>
      </w:r>
      <w:del w:id="624" w:author="Linden Ashcroft" w:date="2018-07-10T15:13:00Z">
        <w:r w:rsidR="001D78E6" w:rsidDel="00992BCF">
          <w:rPr>
            <w:lang w:val="en-GB" w:eastAsia="ca-ES"/>
          </w:rPr>
          <w:delText xml:space="preserve"> wherever </w:delText>
        </w:r>
      </w:del>
      <w:del w:id="625" w:author="Linden Ashcroft" w:date="2018-07-10T15:10:00Z">
        <w:r w:rsidR="001D78E6" w:rsidDel="00992BCF">
          <w:rPr>
            <w:lang w:val="en-GB" w:eastAsia="ca-ES"/>
          </w:rPr>
          <w:delText>it</w:delText>
        </w:r>
      </w:del>
      <w:del w:id="626" w:author="Linden Ashcroft" w:date="2018-07-10T15:13:00Z">
        <w:r w:rsidR="001D78E6" w:rsidDel="00992BCF">
          <w:rPr>
            <w:lang w:val="en-GB" w:eastAsia="ca-ES"/>
          </w:rPr>
          <w:delText xml:space="preserve"> was identified</w:delText>
        </w:r>
      </w:del>
      <w:ins w:id="627" w:author="Linden Ashcroft" w:date="2018-07-10T15:10:00Z">
        <w:r w:rsidR="00992BCF">
          <w:rPr>
            <w:lang w:val="en-GB" w:eastAsia="ca-ES"/>
          </w:rPr>
          <w:t xml:space="preserve">, resulting in </w:t>
        </w:r>
        <w:proofErr w:type="gramStart"/>
        <w:r w:rsidR="00992BCF">
          <w:rPr>
            <w:lang w:val="en-GB" w:eastAsia="ca-ES"/>
          </w:rPr>
          <w:t>a number of</w:t>
        </w:r>
        <w:proofErr w:type="gramEnd"/>
        <w:r w:rsidR="00992BCF">
          <w:rPr>
            <w:lang w:val="en-GB" w:eastAsia="ca-ES"/>
          </w:rPr>
          <w:t xml:space="preserve"> fl12</w:t>
        </w:r>
      </w:ins>
      <w:ins w:id="628" w:author="Linden Ashcroft" w:date="2018-07-10T15:12:00Z">
        <w:r w:rsidR="00992BCF">
          <w:rPr>
            <w:lang w:val="en-GB" w:eastAsia="ca-ES"/>
          </w:rPr>
          <w:t xml:space="preserve"> (corrected based on original source)</w:t>
        </w:r>
      </w:ins>
      <w:ins w:id="629" w:author="Linden Ashcroft" w:date="2018-07-10T15:10:00Z">
        <w:r w:rsidR="00016755">
          <w:rPr>
            <w:lang w:val="en-GB" w:eastAsia="ca-ES"/>
          </w:rPr>
          <w:t xml:space="preserve"> flags</w:t>
        </w:r>
      </w:ins>
      <w:r w:rsidR="001D78E6">
        <w:rPr>
          <w:lang w:val="en-GB" w:eastAsia="ca-ES"/>
        </w:rPr>
        <w:t xml:space="preserve">. </w:t>
      </w:r>
    </w:p>
    <w:p w14:paraId="04DADA8D" w14:textId="6BFC5EE6" w:rsidR="001D78E6" w:rsidRDefault="001D78E6" w:rsidP="00CE034B">
      <w:pPr>
        <w:rPr>
          <w:lang w:val="en-GB" w:eastAsia="ca-ES"/>
        </w:rPr>
      </w:pPr>
      <w:r>
        <w:rPr>
          <w:lang w:val="en-GB" w:eastAsia="ca-ES"/>
        </w:rPr>
        <w:t xml:space="preserve">Secondly, during the latter part of the Slovenian record, some </w:t>
      </w:r>
      <w:r w:rsidR="007D50F7">
        <w:rPr>
          <w:lang w:val="en-GB" w:eastAsia="ca-ES"/>
        </w:rPr>
        <w:t>daily</w:t>
      </w:r>
      <w:r>
        <w:rPr>
          <w:lang w:val="en-GB" w:eastAsia="ca-ES"/>
        </w:rPr>
        <w:t xml:space="preserve"> rainfall totals </w:t>
      </w:r>
      <w:r w:rsidR="007D50F7">
        <w:rPr>
          <w:lang w:val="en-GB" w:eastAsia="ca-ES"/>
        </w:rPr>
        <w:t xml:space="preserve">were calculated </w:t>
      </w:r>
      <w:r>
        <w:rPr>
          <w:lang w:val="en-GB" w:eastAsia="ca-ES"/>
        </w:rPr>
        <w:t xml:space="preserve">inconsistently, using a midnight to midnight sum occasionally rather than a 0700–0700 total. </w:t>
      </w:r>
      <w:r w:rsidR="00DD38F3">
        <w:rPr>
          <w:lang w:val="en-GB" w:eastAsia="ca-ES"/>
        </w:rPr>
        <w:t xml:space="preserve">The six-hourly observations </w:t>
      </w:r>
      <w:ins w:id="630" w:author="Linden Ashcroft" w:date="2018-07-10T15:13:00Z">
        <w:r w:rsidR="00992BCF">
          <w:rPr>
            <w:lang w:val="en-GB" w:eastAsia="ca-ES"/>
          </w:rPr>
          <w:t xml:space="preserve">from the same stations </w:t>
        </w:r>
      </w:ins>
      <w:r w:rsidR="00DD38F3">
        <w:rPr>
          <w:lang w:val="en-GB" w:eastAsia="ca-ES"/>
        </w:rPr>
        <w:t xml:space="preserve">were </w:t>
      </w:r>
      <w:proofErr w:type="spellStart"/>
      <w:r w:rsidR="00DD38F3">
        <w:rPr>
          <w:lang w:val="en-GB" w:eastAsia="ca-ES"/>
        </w:rPr>
        <w:t>QCed</w:t>
      </w:r>
      <w:proofErr w:type="spellEnd"/>
      <w:r w:rsidR="00DD38F3">
        <w:rPr>
          <w:lang w:val="en-GB" w:eastAsia="ca-ES"/>
        </w:rPr>
        <w:t xml:space="preserve"> based on these totals, but t</w:t>
      </w:r>
      <w:r>
        <w:rPr>
          <w:lang w:val="en-GB" w:eastAsia="ca-ES"/>
        </w:rPr>
        <w:t xml:space="preserve">he daily rainfall totals calculated in this way were removed from the </w:t>
      </w:r>
      <w:r w:rsidR="00DD38F3">
        <w:rPr>
          <w:lang w:val="en-GB" w:eastAsia="ca-ES"/>
        </w:rPr>
        <w:t xml:space="preserve">final </w:t>
      </w:r>
      <w:r>
        <w:rPr>
          <w:lang w:val="en-GB" w:eastAsia="ca-ES"/>
        </w:rPr>
        <w:t xml:space="preserve">version of the dataset to ensure </w:t>
      </w:r>
      <w:proofErr w:type="gramStart"/>
      <w:r>
        <w:rPr>
          <w:lang w:val="en-GB" w:eastAsia="ca-ES"/>
        </w:rPr>
        <w:t>consistency</w:t>
      </w:r>
      <w:ins w:id="631" w:author="Linden Ashcroft" w:date="2018-07-10T15:11:00Z">
        <w:r w:rsidR="00992BCF">
          <w:rPr>
            <w:lang w:val="en-GB" w:eastAsia="ca-ES"/>
          </w:rPr>
          <w:t>, and</w:t>
        </w:r>
        <w:proofErr w:type="gramEnd"/>
        <w:r w:rsidR="00992BCF">
          <w:rPr>
            <w:lang w:val="en-GB" w:eastAsia="ca-ES"/>
          </w:rPr>
          <w:t xml:space="preserve"> given a flag of fl15</w:t>
        </w:r>
      </w:ins>
      <w:ins w:id="632" w:author="Linden Ashcroft" w:date="2018-07-10T15:12:00Z">
        <w:r w:rsidR="00992BCF">
          <w:rPr>
            <w:lang w:val="en-GB" w:eastAsia="ca-ES"/>
          </w:rPr>
          <w:t xml:space="preserve"> (removed due to source error)</w:t>
        </w:r>
      </w:ins>
      <w:r>
        <w:rPr>
          <w:lang w:val="en-GB" w:eastAsia="ca-ES"/>
        </w:rPr>
        <w:t xml:space="preserve">. </w:t>
      </w:r>
      <w:r w:rsidR="00DD38F3">
        <w:rPr>
          <w:lang w:val="en-GB" w:eastAsia="ca-ES"/>
        </w:rPr>
        <w:t xml:space="preserve"> </w:t>
      </w:r>
    </w:p>
    <w:p w14:paraId="1C967873" w14:textId="3E4DA896" w:rsidR="00CE034B" w:rsidRDefault="00BF03B5" w:rsidP="00CE034B">
      <w:pPr>
        <w:rPr>
          <w:lang w:val="en-GB" w:eastAsia="ca-ES"/>
        </w:rPr>
      </w:pPr>
      <w:r>
        <w:rPr>
          <w:lang w:val="en-GB" w:eastAsia="ca-ES"/>
        </w:rPr>
        <w:t>SAQC f</w:t>
      </w:r>
      <w:r w:rsidR="007D177E">
        <w:rPr>
          <w:lang w:val="en-GB" w:eastAsia="ca-ES"/>
        </w:rPr>
        <w:t xml:space="preserve">lags distributed by decade </w:t>
      </w:r>
      <w:r>
        <w:rPr>
          <w:lang w:val="en-GB" w:eastAsia="ca-ES"/>
        </w:rPr>
        <w:t>show a similar pattern to the distribution of observations, with a peak in the mid-20th century</w:t>
      </w:r>
      <w:r w:rsidR="000563AB">
        <w:rPr>
          <w:lang w:val="en-GB" w:eastAsia="ca-ES"/>
        </w:rPr>
        <w:t xml:space="preserve"> (</w:t>
      </w:r>
      <w:r w:rsidR="00F03ACF">
        <w:rPr>
          <w:lang w:val="en-GB" w:eastAsia="ca-ES"/>
        </w:rPr>
        <w:t>Fig.</w:t>
      </w:r>
      <w:r w:rsidR="000563AB">
        <w:rPr>
          <w:lang w:val="en-GB" w:eastAsia="ca-ES"/>
        </w:rPr>
        <w:t>10c)</w:t>
      </w:r>
      <w:r>
        <w:rPr>
          <w:lang w:val="en-GB" w:eastAsia="ca-ES"/>
        </w:rPr>
        <w:t xml:space="preserve">. The higher number of fl17 flags (observations set to missing as no value could be found in the source image) during the 1940s may reflect </w:t>
      </w:r>
      <w:r w:rsidR="000563AB">
        <w:rPr>
          <w:lang w:val="en-GB" w:eastAsia="ca-ES"/>
        </w:rPr>
        <w:t xml:space="preserve">data issues </w:t>
      </w:r>
      <w:r>
        <w:rPr>
          <w:lang w:val="en-GB" w:eastAsia="ca-ES"/>
        </w:rPr>
        <w:t xml:space="preserve">during </w:t>
      </w:r>
      <w:r w:rsidR="007C107F">
        <w:rPr>
          <w:lang w:val="en-GB" w:eastAsia="ca-ES"/>
        </w:rPr>
        <w:t>the Second World War</w:t>
      </w:r>
      <w:r w:rsidR="000563AB">
        <w:rPr>
          <w:lang w:val="en-GB" w:eastAsia="ca-ES"/>
        </w:rPr>
        <w:t>, particularly for</w:t>
      </w:r>
      <w:r>
        <w:rPr>
          <w:lang w:val="en-GB" w:eastAsia="ca-ES"/>
        </w:rPr>
        <w:t xml:space="preserve"> Egypt and Algeria</w:t>
      </w:r>
      <w:r w:rsidR="000563AB">
        <w:rPr>
          <w:lang w:val="en-GB" w:eastAsia="ca-ES"/>
        </w:rPr>
        <w:t>,</w:t>
      </w:r>
      <w:r>
        <w:rPr>
          <w:lang w:val="en-GB" w:eastAsia="ca-ES"/>
        </w:rPr>
        <w:t xml:space="preserve"> where</w:t>
      </w:r>
      <w:ins w:id="633" w:author="Linden Ashcroft" w:date="2018-07-10T15:22:00Z">
        <w:r w:rsidR="00992BCF">
          <w:rPr>
            <w:lang w:val="en-GB" w:eastAsia="ca-ES"/>
          </w:rPr>
          <w:t xml:space="preserve"> some original source files were ordered incorrectly. This resulted in </w:t>
        </w:r>
        <w:proofErr w:type="gramStart"/>
        <w:r w:rsidR="00711C74">
          <w:rPr>
            <w:lang w:val="en-GB" w:eastAsia="ca-ES"/>
          </w:rPr>
          <w:t>a number of</w:t>
        </w:r>
        <w:proofErr w:type="gramEnd"/>
        <w:r w:rsidR="00711C74">
          <w:rPr>
            <w:lang w:val="en-GB" w:eastAsia="ca-ES"/>
          </w:rPr>
          <w:t xml:space="preserve"> values being ascribed to the wrong date. </w:t>
        </w:r>
      </w:ins>
      <w:del w:id="634" w:author="Linden Ashcroft" w:date="2018-07-10T15:22:00Z">
        <w:r w:rsidDel="00711C74">
          <w:rPr>
            <w:lang w:val="en-GB" w:eastAsia="ca-ES"/>
          </w:rPr>
          <w:delText xml:space="preserve"> there were issues associated with the ordering of the original source files. </w:delText>
        </w:r>
      </w:del>
      <w:r w:rsidR="007D177E">
        <w:rPr>
          <w:lang w:val="en-GB" w:eastAsia="ca-ES"/>
        </w:rPr>
        <w:t>F</w:t>
      </w:r>
      <w:r w:rsidR="00CE034B">
        <w:rPr>
          <w:lang w:val="en-GB" w:eastAsia="ca-ES"/>
        </w:rPr>
        <w:t xml:space="preserve">lagged values were </w:t>
      </w:r>
      <w:r w:rsidR="007D177E">
        <w:rPr>
          <w:lang w:val="en-GB" w:eastAsia="ca-ES"/>
        </w:rPr>
        <w:t>relatively evenly distributed across observation times (</w:t>
      </w:r>
      <w:r w:rsidR="00F03ACF">
        <w:rPr>
          <w:lang w:val="en-GB" w:eastAsia="ca-ES"/>
        </w:rPr>
        <w:t>Fig.</w:t>
      </w:r>
      <w:r w:rsidR="007D177E">
        <w:rPr>
          <w:lang w:val="en-GB" w:eastAsia="ca-ES"/>
        </w:rPr>
        <w:t xml:space="preserve">10d), although the lower absolute numbers of half hourly observations made for a higher proportion of flagged observations </w:t>
      </w:r>
      <w:r w:rsidR="00CE034B">
        <w:rPr>
          <w:lang w:val="en-GB" w:eastAsia="ca-ES"/>
        </w:rPr>
        <w:t>proportionally found in all rescued observations distributed by observat</w:t>
      </w:r>
      <w:r w:rsidR="007C107F">
        <w:rPr>
          <w:lang w:val="en-GB" w:eastAsia="ca-ES"/>
        </w:rPr>
        <w:t>ion</w:t>
      </w:r>
      <w:r w:rsidR="00CE034B">
        <w:rPr>
          <w:lang w:val="en-GB" w:eastAsia="ca-ES"/>
        </w:rPr>
        <w:t xml:space="preserve"> times.</w:t>
      </w:r>
    </w:p>
    <w:p w14:paraId="0C82F474" w14:textId="5C99D19E" w:rsidR="007823EA" w:rsidRDefault="0011411B" w:rsidP="007823EA">
      <w:pPr>
        <w:pStyle w:val="Heading2"/>
      </w:pPr>
      <w:bookmarkStart w:id="635" w:name="_Toc355018378"/>
      <w:r>
        <w:lastRenderedPageBreak/>
        <w:t>Spatial quality control results (HQC)</w:t>
      </w:r>
      <w:del w:id="636" w:author="Linden Ashcroft" w:date="2018-07-10T15:24:00Z">
        <w:r w:rsidR="00DD38F3" w:rsidDel="00711C74">
          <w:delText xml:space="preserve"> </w:delText>
        </w:r>
        <w:r w:rsidR="24616C93" w:rsidDel="00711C74">
          <w:delText>Quality control results</w:delText>
        </w:r>
      </w:del>
      <w:bookmarkEnd w:id="635"/>
    </w:p>
    <w:p w14:paraId="420652AE" w14:textId="070239FB" w:rsidR="00CE034B" w:rsidRPr="000D1A7E" w:rsidDel="00016755" w:rsidRDefault="00CE034B" w:rsidP="00CE034B">
      <w:pPr>
        <w:rPr>
          <w:del w:id="637" w:author="Linden Ashcroft" w:date="2018-07-12T12:43:00Z"/>
          <w:rStyle w:val="IntenseReference"/>
        </w:rPr>
      </w:pPr>
      <w:del w:id="638" w:author="Linden Ashcroft" w:date="2018-07-12T12:43:00Z">
        <w:r w:rsidRPr="000D1A7E" w:rsidDel="00016755">
          <w:rPr>
            <w:lang w:val="en-GB"/>
          </w:rPr>
          <w:delText>Temperature was the variable wi</w:delText>
        </w:r>
        <w:r w:rsidR="0011411B" w:rsidDel="00016755">
          <w:rPr>
            <w:lang w:val="en-GB"/>
          </w:rPr>
          <w:delText>th the smallest number of flagged values</w:delText>
        </w:r>
        <w:r w:rsidR="00F84961" w:rsidDel="00016755">
          <w:rPr>
            <w:lang w:val="en-GB"/>
          </w:rPr>
          <w:delText xml:space="preserve"> overall</w:delText>
        </w:r>
        <w:r w:rsidR="000563AB" w:rsidDel="00016755">
          <w:rPr>
            <w:lang w:val="en-GB"/>
          </w:rPr>
          <w:delText xml:space="preserve"> by HQC</w:delText>
        </w:r>
        <w:r w:rsidR="00F84961" w:rsidDel="00016755">
          <w:rPr>
            <w:lang w:val="en-GB"/>
          </w:rPr>
          <w:delText xml:space="preserve">, with the exception of network 2 where </w:delText>
        </w:r>
        <w:r w:rsidRPr="000D1A7E" w:rsidDel="00016755">
          <w:rPr>
            <w:lang w:val="en-GB"/>
          </w:rPr>
          <w:delText xml:space="preserve">data source resolution and the high percentage of </w:delText>
        </w:r>
        <w:r w:rsidR="00817B9F" w:rsidDel="00016755">
          <w:rPr>
            <w:lang w:val="en-GB"/>
          </w:rPr>
          <w:delText xml:space="preserve">temporal </w:delText>
        </w:r>
        <w:r w:rsidRPr="000D1A7E" w:rsidDel="00016755">
          <w:rPr>
            <w:lang w:val="en-GB"/>
          </w:rPr>
          <w:delText>gaps</w:delText>
        </w:r>
        <w:r w:rsidR="00F84961" w:rsidDel="00016755">
          <w:rPr>
            <w:lang w:val="en-GB"/>
          </w:rPr>
          <w:delText xml:space="preserve"> le</w:delText>
        </w:r>
      </w:del>
      <w:del w:id="639" w:author="Linden Ashcroft" w:date="2018-07-10T15:34:00Z">
        <w:r w:rsidR="00F84961" w:rsidDel="00E036CD">
          <w:rPr>
            <w:lang w:val="en-GB"/>
          </w:rPr>
          <w:delText>a</w:delText>
        </w:r>
      </w:del>
      <w:del w:id="640" w:author="Linden Ashcroft" w:date="2018-07-12T12:43:00Z">
        <w:r w:rsidR="00F84961" w:rsidDel="00016755">
          <w:rPr>
            <w:lang w:val="en-GB"/>
          </w:rPr>
          <w:delText>d to extra flags</w:delText>
        </w:r>
        <w:r w:rsidR="000563AB" w:rsidDel="00016755">
          <w:rPr>
            <w:lang w:val="en-GB"/>
          </w:rPr>
          <w:delText xml:space="preserve"> (</w:delText>
        </w:r>
        <w:r w:rsidR="00F03ACF" w:rsidDel="00016755">
          <w:rPr>
            <w:lang w:val="en-GB"/>
          </w:rPr>
          <w:delText>Fig.</w:delText>
        </w:r>
        <w:r w:rsidR="000563AB" w:rsidDel="00016755">
          <w:rPr>
            <w:lang w:val="en-GB"/>
          </w:rPr>
          <w:delText xml:space="preserve"> 11)</w:delText>
        </w:r>
        <w:r w:rsidRPr="000D1A7E" w:rsidDel="00016755">
          <w:rPr>
            <w:lang w:val="en-GB"/>
          </w:rPr>
          <w:delText xml:space="preserve">. </w:delText>
        </w:r>
        <w:r w:rsidR="00817B9F" w:rsidDel="00016755">
          <w:rPr>
            <w:lang w:val="en-GB"/>
          </w:rPr>
          <w:delText>The variable with the highest proportion of flagged values in network 2 was sea level pressure.</w:delText>
        </w:r>
        <w:r w:rsidRPr="000D1A7E" w:rsidDel="00016755">
          <w:rPr>
            <w:lang w:val="en-GB"/>
          </w:rPr>
          <w:delText xml:space="preserve"> </w:delText>
        </w:r>
      </w:del>
    </w:p>
    <w:p w14:paraId="23ADB6D4" w14:textId="6CBEF04F" w:rsidR="003A3BC3" w:rsidRDefault="00CE034B" w:rsidP="00CE034B">
      <w:pPr>
        <w:rPr>
          <w:lang w:val="en-GB"/>
        </w:rPr>
      </w:pPr>
      <w:r w:rsidRPr="000D1A7E">
        <w:rPr>
          <w:lang w:val="en-GB"/>
        </w:rPr>
        <w:t>Given the</w:t>
      </w:r>
      <w:r w:rsidR="0011411B">
        <w:rPr>
          <w:lang w:val="en-GB"/>
        </w:rPr>
        <w:t xml:space="preserve"> automatic nature of the H</w:t>
      </w:r>
      <w:r w:rsidRPr="000D1A7E">
        <w:rPr>
          <w:lang w:val="en-GB"/>
        </w:rPr>
        <w:t xml:space="preserve">QC tests, all values flagged by this step were removed and given a flag of </w:t>
      </w:r>
      <w:ins w:id="641" w:author="Linden Ashcroft" w:date="2018-07-10T15:35:00Z">
        <w:r w:rsidR="00E036CD">
          <w:rPr>
            <w:lang w:val="en-GB"/>
          </w:rPr>
          <w:t>fl</w:t>
        </w:r>
      </w:ins>
      <w:r w:rsidRPr="000D1A7E">
        <w:rPr>
          <w:lang w:val="en-GB"/>
        </w:rPr>
        <w:t xml:space="preserve">36. Values that were subjected to </w:t>
      </w:r>
      <w:r w:rsidR="00F84961">
        <w:rPr>
          <w:lang w:val="en-GB"/>
        </w:rPr>
        <w:t>HQC</w:t>
      </w:r>
      <w:r w:rsidRPr="000D1A7E">
        <w:rPr>
          <w:lang w:val="en-GB"/>
        </w:rPr>
        <w:t xml:space="preserve"> were therefore marked with an additional flag (a prefix of 3), to clearly identify the level of testing applied to each indi</w:t>
      </w:r>
      <w:r w:rsidR="0011411B">
        <w:rPr>
          <w:lang w:val="en-GB"/>
        </w:rPr>
        <w:t>vidual observation (see Table 5</w:t>
      </w:r>
      <w:r w:rsidR="00F84961">
        <w:rPr>
          <w:lang w:val="en-GB"/>
        </w:rPr>
        <w:t xml:space="preserve"> and </w:t>
      </w:r>
      <w:r w:rsidR="00F03ACF">
        <w:rPr>
          <w:lang w:val="en-GB"/>
        </w:rPr>
        <w:t>Fig.</w:t>
      </w:r>
      <w:r w:rsidR="007C107F">
        <w:rPr>
          <w:lang w:val="en-GB"/>
        </w:rPr>
        <w:t xml:space="preserve"> 12</w:t>
      </w:r>
      <w:r w:rsidRPr="000D1A7E">
        <w:rPr>
          <w:lang w:val="en-GB"/>
        </w:rPr>
        <w:t xml:space="preserve">). </w:t>
      </w:r>
      <w:del w:id="642" w:author="Linden Ashcroft" w:date="2018-07-10T15:36:00Z">
        <w:r w:rsidRPr="000D1A7E" w:rsidDel="00E036CD">
          <w:rPr>
            <w:lang w:val="en-GB"/>
          </w:rPr>
          <w:delText>This means that</w:delText>
        </w:r>
      </w:del>
      <w:ins w:id="643" w:author="Linden Ashcroft" w:date="2018-07-10T15:36:00Z">
        <w:r w:rsidR="00E036CD">
          <w:rPr>
            <w:lang w:val="en-GB"/>
          </w:rPr>
          <w:t>For example,</w:t>
        </w:r>
      </w:ins>
      <w:r w:rsidRPr="000D1A7E">
        <w:rPr>
          <w:lang w:val="en-GB"/>
        </w:rPr>
        <w:t xml:space="preserve"> observations w</w:t>
      </w:r>
      <w:r w:rsidR="0011411B">
        <w:rPr>
          <w:lang w:val="en-GB"/>
        </w:rPr>
        <w:t>hich were corrected</w:t>
      </w:r>
      <w:r w:rsidR="00F84961">
        <w:rPr>
          <w:lang w:val="en-GB"/>
        </w:rPr>
        <w:t xml:space="preserve"> or verified</w:t>
      </w:r>
      <w:r w:rsidR="0011411B">
        <w:rPr>
          <w:lang w:val="en-GB"/>
        </w:rPr>
        <w:t xml:space="preserve"> in the SAQC</w:t>
      </w:r>
      <w:r w:rsidRPr="000D1A7E">
        <w:rPr>
          <w:lang w:val="en-GB"/>
        </w:rPr>
        <w:t xml:space="preserve"> round of testing (and given a</w:t>
      </w:r>
      <w:ins w:id="644" w:author="Linden Ashcroft" w:date="2018-07-10T15:36:00Z">
        <w:r w:rsidR="00E036CD">
          <w:rPr>
            <w:lang w:val="en-GB"/>
          </w:rPr>
          <w:t>n initial</w:t>
        </w:r>
      </w:ins>
      <w:r w:rsidRPr="000D1A7E">
        <w:rPr>
          <w:lang w:val="en-GB"/>
        </w:rPr>
        <w:t xml:space="preserve"> flag of </w:t>
      </w:r>
      <w:ins w:id="645" w:author="Linden Ashcroft" w:date="2018-07-10T15:36:00Z">
        <w:r w:rsidR="00E036CD">
          <w:rPr>
            <w:lang w:val="en-GB"/>
          </w:rPr>
          <w:t>fl1</w:t>
        </w:r>
      </w:ins>
      <w:r w:rsidRPr="000D1A7E">
        <w:rPr>
          <w:lang w:val="en-GB"/>
        </w:rPr>
        <w:t>2</w:t>
      </w:r>
      <w:r w:rsidR="007C107F">
        <w:rPr>
          <w:lang w:val="en-GB"/>
        </w:rPr>
        <w:t xml:space="preserve"> or </w:t>
      </w:r>
      <w:ins w:id="646" w:author="Linden Ashcroft" w:date="2018-07-10T15:36:00Z">
        <w:r w:rsidR="00E036CD">
          <w:rPr>
            <w:lang w:val="en-GB"/>
          </w:rPr>
          <w:t>fl1</w:t>
        </w:r>
      </w:ins>
      <w:r w:rsidR="007C107F">
        <w:rPr>
          <w:lang w:val="en-GB"/>
        </w:rPr>
        <w:t>4</w:t>
      </w:r>
      <w:r w:rsidRPr="000D1A7E">
        <w:rPr>
          <w:lang w:val="en-GB"/>
        </w:rPr>
        <w:t xml:space="preserve">) but passed the </w:t>
      </w:r>
      <w:del w:id="647" w:author="Linden Ashcroft" w:date="2018-07-12T12:44:00Z">
        <w:r w:rsidRPr="000D1A7E" w:rsidDel="00016755">
          <w:rPr>
            <w:lang w:val="en-GB"/>
          </w:rPr>
          <w:delText>spatial</w:delText>
        </w:r>
      </w:del>
      <w:ins w:id="648" w:author="Linden Ashcroft" w:date="2018-07-12T12:44:00Z">
        <w:r w:rsidR="00016755">
          <w:rPr>
            <w:lang w:val="en-GB"/>
          </w:rPr>
          <w:t>H</w:t>
        </w:r>
      </w:ins>
      <w:del w:id="649" w:author="Linden Ashcroft" w:date="2018-07-12T12:44:00Z">
        <w:r w:rsidRPr="000D1A7E" w:rsidDel="00016755">
          <w:rPr>
            <w:lang w:val="en-GB"/>
          </w:rPr>
          <w:delText xml:space="preserve"> </w:delText>
        </w:r>
      </w:del>
      <w:r w:rsidRPr="000D1A7E">
        <w:rPr>
          <w:lang w:val="en-GB"/>
        </w:rPr>
        <w:t xml:space="preserve">QC procedure had a final flag of </w:t>
      </w:r>
      <w:r w:rsidR="00F84961">
        <w:rPr>
          <w:lang w:val="en-GB"/>
        </w:rPr>
        <w:t>fl</w:t>
      </w:r>
      <w:r w:rsidRPr="000D1A7E">
        <w:rPr>
          <w:lang w:val="en-GB"/>
        </w:rPr>
        <w:t>32</w:t>
      </w:r>
      <w:r w:rsidR="000563AB">
        <w:rPr>
          <w:lang w:val="en-GB"/>
        </w:rPr>
        <w:t xml:space="preserve"> or fl34, ensuring</w:t>
      </w:r>
      <w:r w:rsidR="00F84961">
        <w:rPr>
          <w:lang w:val="en-GB"/>
        </w:rPr>
        <w:t xml:space="preserve"> that </w:t>
      </w:r>
      <w:r w:rsidRPr="000D1A7E">
        <w:rPr>
          <w:lang w:val="en-GB"/>
        </w:rPr>
        <w:t>information from both round</w:t>
      </w:r>
      <w:r w:rsidR="00F84961">
        <w:rPr>
          <w:lang w:val="en-GB"/>
        </w:rPr>
        <w:t>s</w:t>
      </w:r>
      <w:r w:rsidRPr="000D1A7E">
        <w:rPr>
          <w:lang w:val="en-GB"/>
        </w:rPr>
        <w:t xml:space="preserve"> of QC </w:t>
      </w:r>
      <w:r w:rsidR="00F84961">
        <w:rPr>
          <w:lang w:val="en-GB"/>
        </w:rPr>
        <w:t xml:space="preserve">were </w:t>
      </w:r>
      <w:r w:rsidRPr="000D1A7E">
        <w:rPr>
          <w:lang w:val="en-GB"/>
        </w:rPr>
        <w:t>retained</w:t>
      </w:r>
      <w:del w:id="650" w:author="Linden Ashcroft" w:date="2018-07-12T12:44:00Z">
        <w:r w:rsidRPr="000D1A7E" w:rsidDel="00016755">
          <w:rPr>
            <w:lang w:val="en-GB"/>
          </w:rPr>
          <w:delText xml:space="preserve"> to </w:delText>
        </w:r>
        <w:r w:rsidR="00F84961" w:rsidDel="00016755">
          <w:rPr>
            <w:lang w:val="en-GB"/>
          </w:rPr>
          <w:delText>maintain</w:delText>
        </w:r>
        <w:r w:rsidR="00F84961" w:rsidRPr="000D1A7E" w:rsidDel="00016755">
          <w:rPr>
            <w:lang w:val="en-GB"/>
          </w:rPr>
          <w:delText xml:space="preserve"> </w:delText>
        </w:r>
        <w:r w:rsidRPr="000D1A7E" w:rsidDel="00016755">
          <w:rPr>
            <w:lang w:val="en-GB"/>
          </w:rPr>
          <w:delText xml:space="preserve">the traceability of </w:delText>
        </w:r>
        <w:r w:rsidR="00F84961" w:rsidDel="00016755">
          <w:rPr>
            <w:lang w:val="en-GB"/>
          </w:rPr>
          <w:delText>the QC</w:delText>
        </w:r>
        <w:r w:rsidRPr="000D1A7E" w:rsidDel="00016755">
          <w:rPr>
            <w:lang w:val="en-GB"/>
          </w:rPr>
          <w:delText xml:space="preserve"> procedure</w:delText>
        </w:r>
      </w:del>
      <w:r w:rsidRPr="000D1A7E">
        <w:rPr>
          <w:lang w:val="en-GB"/>
        </w:rPr>
        <w:t xml:space="preserve">. </w:t>
      </w:r>
    </w:p>
    <w:p w14:paraId="588311F2" w14:textId="77777777" w:rsidR="00016755" w:rsidRPr="000D1A7E" w:rsidRDefault="001109BF" w:rsidP="00016755">
      <w:pPr>
        <w:rPr>
          <w:ins w:id="651" w:author="Linden Ashcroft" w:date="2018-07-12T12:44:00Z"/>
          <w:rStyle w:val="IntenseReference"/>
        </w:rPr>
      </w:pPr>
      <w:r>
        <w:rPr>
          <w:lang w:val="en-GB"/>
        </w:rPr>
        <w:t>In total about 64</w:t>
      </w:r>
      <w:r w:rsidR="007C107F">
        <w:rPr>
          <w:lang w:val="en-GB"/>
        </w:rPr>
        <w:t>,</w:t>
      </w:r>
      <w:r>
        <w:rPr>
          <w:lang w:val="en-GB"/>
        </w:rPr>
        <w:t>000</w:t>
      </w:r>
      <w:r w:rsidR="00CE034B" w:rsidRPr="000D1A7E">
        <w:rPr>
          <w:lang w:val="en-GB"/>
        </w:rPr>
        <w:t xml:space="preserve"> values were flagged</w:t>
      </w:r>
      <w:r w:rsidR="00A726C6">
        <w:rPr>
          <w:lang w:val="en-GB"/>
        </w:rPr>
        <w:t xml:space="preserve"> and subsequently removed by HQC</w:t>
      </w:r>
      <w:r>
        <w:rPr>
          <w:lang w:val="en-GB"/>
        </w:rPr>
        <w:t>, around 0.7</w:t>
      </w:r>
      <w:r w:rsidR="00F03ACF">
        <w:rPr>
          <w:lang w:val="en-GB"/>
        </w:rPr>
        <w:t xml:space="preserve"> %</w:t>
      </w:r>
      <w:r w:rsidR="00CE034B" w:rsidRPr="000D1A7E">
        <w:rPr>
          <w:lang w:val="en-GB"/>
        </w:rPr>
        <w:t xml:space="preserve"> of the </w:t>
      </w:r>
      <w:r>
        <w:rPr>
          <w:lang w:val="en-GB"/>
        </w:rPr>
        <w:t>total dat</w:t>
      </w:r>
      <w:r w:rsidR="000563AB">
        <w:rPr>
          <w:lang w:val="en-GB"/>
        </w:rPr>
        <w:t>aset (</w:t>
      </w:r>
      <w:ins w:id="652" w:author="Linden Ashcroft" w:date="2018-07-10T15:39:00Z">
        <w:r w:rsidR="00E036CD">
          <w:rPr>
            <w:lang w:val="en-GB"/>
          </w:rPr>
          <w:t xml:space="preserve">dark orange in </w:t>
        </w:r>
      </w:ins>
      <w:r w:rsidR="00F03ACF">
        <w:rPr>
          <w:lang w:val="en-GB"/>
        </w:rPr>
        <w:t>Fig.</w:t>
      </w:r>
      <w:r>
        <w:rPr>
          <w:lang w:val="en-GB"/>
        </w:rPr>
        <w:t xml:space="preserve"> 1</w:t>
      </w:r>
      <w:r w:rsidR="00F84961">
        <w:rPr>
          <w:lang w:val="en-GB"/>
        </w:rPr>
        <w:t>2</w:t>
      </w:r>
      <w:r w:rsidR="00CE034B" w:rsidRPr="000D1A7E">
        <w:rPr>
          <w:lang w:val="en-GB"/>
        </w:rPr>
        <w:t>).</w:t>
      </w:r>
      <w:r w:rsidR="003A3BC3">
        <w:rPr>
          <w:lang w:val="en-GB"/>
        </w:rPr>
        <w:t xml:space="preserve"> </w:t>
      </w:r>
      <w:ins w:id="653" w:author="Linden Ashcroft" w:date="2018-07-12T12:44:00Z">
        <w:r w:rsidR="00016755" w:rsidRPr="000D1A7E">
          <w:rPr>
            <w:lang w:val="en-GB"/>
          </w:rPr>
          <w:t>Temperature was the variable wi</w:t>
        </w:r>
        <w:r w:rsidR="00016755">
          <w:rPr>
            <w:lang w:val="en-GB"/>
          </w:rPr>
          <w:t xml:space="preserve">th the smallest number of flagged values overall by HQC, </w:t>
        </w:r>
        <w:proofErr w:type="gramStart"/>
        <w:r w:rsidR="00016755">
          <w:rPr>
            <w:lang w:val="en-GB"/>
          </w:rPr>
          <w:t>with the exception of</w:t>
        </w:r>
        <w:proofErr w:type="gramEnd"/>
        <w:r w:rsidR="00016755">
          <w:rPr>
            <w:lang w:val="en-GB"/>
          </w:rPr>
          <w:t xml:space="preserve"> network 2 (north Africa) where </w:t>
        </w:r>
        <w:r w:rsidR="00016755" w:rsidRPr="000D1A7E">
          <w:rPr>
            <w:lang w:val="en-GB"/>
          </w:rPr>
          <w:t xml:space="preserve">data source resolution and the high percentage of </w:t>
        </w:r>
        <w:r w:rsidR="00016755">
          <w:rPr>
            <w:lang w:val="en-GB"/>
          </w:rPr>
          <w:t xml:space="preserve">temporal </w:t>
        </w:r>
        <w:r w:rsidR="00016755" w:rsidRPr="000D1A7E">
          <w:rPr>
            <w:lang w:val="en-GB"/>
          </w:rPr>
          <w:t>gaps</w:t>
        </w:r>
        <w:r w:rsidR="00016755">
          <w:rPr>
            <w:lang w:val="en-GB"/>
          </w:rPr>
          <w:t xml:space="preserve"> led to extra flags (Fig. 11)</w:t>
        </w:r>
        <w:r w:rsidR="00016755" w:rsidRPr="000D1A7E">
          <w:rPr>
            <w:lang w:val="en-GB"/>
          </w:rPr>
          <w:t xml:space="preserve">. </w:t>
        </w:r>
        <w:r w:rsidR="00016755">
          <w:rPr>
            <w:lang w:val="en-GB"/>
          </w:rPr>
          <w:t>The variable with the highest proportion of flagged values in network 2 was sea level pressure.</w:t>
        </w:r>
        <w:r w:rsidR="00016755" w:rsidRPr="000D1A7E">
          <w:rPr>
            <w:lang w:val="en-GB"/>
          </w:rPr>
          <w:t xml:space="preserve"> </w:t>
        </w:r>
      </w:ins>
    </w:p>
    <w:p w14:paraId="08B6D7D5" w14:textId="44CC79FF" w:rsidR="00CE034B" w:rsidRPr="001109BF" w:rsidRDefault="000E6621" w:rsidP="00CE034B">
      <w:pPr>
        <w:rPr>
          <w:rStyle w:val="IntenseReference"/>
          <w:rFonts w:ascii="Times New Roman" w:hAnsi="Times New Roman"/>
          <w:bCs w:val="0"/>
          <w:i w:val="0"/>
          <w:spacing w:val="0"/>
          <w:sz w:val="24"/>
        </w:rPr>
      </w:pPr>
      <w:r>
        <w:rPr>
          <w:lang w:val="en-GB"/>
        </w:rPr>
        <w:t xml:space="preserve">While the HQC tests were unable to be applied to all of the observations, these results are similar to the findings of </w:t>
      </w:r>
      <w:ins w:id="654" w:author="Linden Ashcroft" w:date="2018-07-10T15:42:00Z">
        <w:r w:rsidR="00E036CD">
          <w:rPr>
            <w:lang w:val="en-GB"/>
          </w:rPr>
          <w:t xml:space="preserve">the </w:t>
        </w:r>
        <w:proofErr w:type="spellStart"/>
        <w:r w:rsidR="00E036CD">
          <w:rPr>
            <w:lang w:val="en-GB"/>
          </w:rPr>
          <w:t>HadISD</w:t>
        </w:r>
      </w:ins>
      <w:proofErr w:type="spellEnd"/>
      <w:del w:id="655" w:author="Linden Ashcroft" w:date="2018-07-10T15:42:00Z">
        <w:r w:rsidDel="00E036CD">
          <w:rPr>
            <w:lang w:val="en-GB"/>
          </w:rPr>
          <w:delText>other</w:delText>
        </w:r>
      </w:del>
      <w:r>
        <w:rPr>
          <w:lang w:val="en-GB"/>
        </w:rPr>
        <w:t xml:space="preserve"> </w:t>
      </w:r>
      <w:del w:id="656" w:author="Linden Ashcroft" w:date="2018-07-10T15:41:00Z">
        <w:r w:rsidDel="00E036CD">
          <w:rPr>
            <w:lang w:val="en-GB"/>
          </w:rPr>
          <w:delText>large-scale</w:delText>
        </w:r>
      </w:del>
      <w:ins w:id="657" w:author="Linden Ashcroft" w:date="2018-07-10T15:41:00Z">
        <w:r w:rsidR="00E036CD">
          <w:rPr>
            <w:lang w:val="en-GB"/>
          </w:rPr>
          <w:t>spatial</w:t>
        </w:r>
      </w:ins>
      <w:r>
        <w:rPr>
          <w:lang w:val="en-GB"/>
        </w:rPr>
        <w:t xml:space="preserve"> QC </w:t>
      </w:r>
      <w:ins w:id="658" w:author="Linden Ashcroft" w:date="2018-07-10T15:41:00Z">
        <w:r w:rsidR="00E036CD">
          <w:rPr>
            <w:lang w:val="en-GB"/>
          </w:rPr>
          <w:t xml:space="preserve">analyses </w:t>
        </w:r>
      </w:ins>
      <w:del w:id="659" w:author="Linden Ashcroft" w:date="2018-07-10T15:41:00Z">
        <w:r w:rsidDel="00E036CD">
          <w:rPr>
            <w:lang w:val="en-GB"/>
          </w:rPr>
          <w:delText>efforts</w:delText>
        </w:r>
      </w:del>
      <w:del w:id="660" w:author="Linden Ashcroft" w:date="2018-07-10T15:42:00Z">
        <w:r w:rsidDel="00E036CD">
          <w:rPr>
            <w:lang w:val="en-GB"/>
          </w:rPr>
          <w:delText xml:space="preserve"> </w:delText>
        </w:r>
      </w:del>
      <w:r>
        <w:rPr>
          <w:lang w:val="en-GB"/>
        </w:rPr>
        <w:fldChar w:fldCharType="begin" w:fldLock="1"/>
      </w:r>
      <w:r w:rsidR="009930DF">
        <w:rPr>
          <w:lang w:val="en-GB"/>
        </w:rPr>
        <w:instrText>ADDIN CSL_CITATION { "citationItems" : [ { "id" : "ITEM-1", "itemData" : { "DOI" : "10.5194/cp-8-1649-2012", "ISBN" : "1814-9332", "ISSN" : "18149324", "abstract" : "This paper describes the creation of HadISD: an automatically quality-controlled synoptic resolution dataset of temperature, dewpoint temperature, sea-level pressure, wind speed, wind direction and cloud cover from global weather stations for 1973\u20132011. The full dataset consists of over 6000 stations, with 3427 long-term stations deemed to have sufficient sampling and quality for climate applications requiring sub-daily resolution. As with other surface datasets, coverage is heavily skewed towards Northern Hemisphere mid-latitudes. {&lt;}br{&gt;}{&lt;}br{&gt;} The dataset is constructed from a large pre-existing ASCII flatfile data bank that represents over a decade of substantial effort at data retrieval, reformatting and provision. These raw data have had varying levels of quality control applied to them by individual data providers. The work proceeded in several steps: merging stations with multiple reporting identifiers; reformatting to netCDF; quality control; and then filtering to form a final dataset. Particular attention has been paid to maintaining true extreme values where possible within an automated, objective process. Detailed validation has been performed on a subset of global stations and also on UK data using known extreme events to help finalise the QC tests. Further validation was performed on a selection of extreme events world-wide (Hurricane Katrina in 2005, the cold snap in Alaska in 1989 and heat waves in SE Australia in 2009). Some very initial analyses are performed to illustrate some of the types of problems to which the final data could be applied. Although the filtering has removed the poorest station records, no attempt has been made to homogenise the data thus far, due to the complexity of retaining the true distribution of high-resolution data when applying adjustments. Hence non-climatic, time-varying errors may still exist in many of the individual station records and care is needed in inferring long-term trends from these data. {&lt;}br{&gt;}{&lt;}br{&gt;} This dataset will allow the study of high frequency variations of temperature, pressure and humidity on a global basis over the last four decades. Both individual extremes and the overall population of extreme events could be investigated in detail to allow for comparison with past and projected climate. A version-control system has been constructed for this dataset to allow for the clear documentation of any updates and corrections in the future.", "author" : [ { "dropping-particle" : "", "family" : "Dunn", "given" : "R. J H", "non-dropping-particle" : "", "parse-names" : false, "suffix" : "" }, { "dropping-particle" : "", "family" : "Willett", "given" : "K. M.", "non-dropping-particle" : "", "parse-names" : false, "suffix" : "" }, { "dropping-particle" : "", "family" : "Thorne", "given" : "P. W.", "non-dropping-particle" : "", "parse-names" : false, "suffix" : "" }, { "dropping-particle" : "V.", "family" : "Woolley", "given" : "E.", "non-dropping-particle" : "", "parse-names" : false, "suffix" : "" }, { "dropping-particle" : "", "family" : "Durre", "given" : "I.", "non-dropping-particle" : "", "parse-names" : false, "suffix" : "" }, { "dropping-particle" : "", "family" : "Dai", "given" : "A.", "non-dropping-particle" : "", "parse-names" : false, "suffix" : "" }, { "dropping-particle" : "", "family" : "Parker", "given" : "D. E.", "non-dropping-particle" : "", "parse-names" : false, "suffix" : "" }, { "dropping-particle" : "", "family" : "Vose", "given" : "R. S.", "non-dropping-particle" : "", "parse-names" : false, "suffix" : "" } ], "container-title" : "Climate of the Past", "id" : "ITEM-1", "issue" : "5", "issued" : { "date-parts" : [ [ "2012" ] ] }, "page" : "1649-1679", "title" : "HadISD: A quality-controlled global synoptic report database for selected variables at long-term stations from 1973-2011", "type" : "article-journal", "volume" : "8" }, "uris" : [ "http://www.mendeley.com/documents/?uuid=3b6e35fd-e95c-46ca-8fb4-1c1f0e56624a" ] } ], "mendeley" : { "formattedCitation" : "(Dunn et al., 2012)", "plainTextFormattedCitation" : "(Dunn et al., 2012)", "previouslyFormattedCitation" : "(Dunn et al., 2012)" }, "properties" : { "noteIndex" : 0 }, "schema" : "https://github.com/citation-style-language/schema/raw/master/csl-citation.json" }</w:instrText>
      </w:r>
      <w:r>
        <w:rPr>
          <w:lang w:val="en-GB"/>
        </w:rPr>
        <w:fldChar w:fldCharType="separate"/>
      </w:r>
      <w:r w:rsidRPr="009930DF">
        <w:rPr>
          <w:noProof/>
          <w:lang w:val="en-GB"/>
        </w:rPr>
        <w:t>(Dunn et al., 2012)</w:t>
      </w:r>
      <w:r>
        <w:rPr>
          <w:lang w:val="en-GB"/>
        </w:rPr>
        <w:fldChar w:fldCharType="end"/>
      </w:r>
      <w:r w:rsidR="00F84961">
        <w:rPr>
          <w:lang w:val="en-GB"/>
        </w:rPr>
        <w:t>.</w:t>
      </w:r>
      <w:r>
        <w:rPr>
          <w:lang w:val="en-GB"/>
        </w:rPr>
        <w:t xml:space="preserve"> </w:t>
      </w:r>
      <w:r w:rsidR="00601CAD">
        <w:rPr>
          <w:lang w:val="en-GB"/>
        </w:rPr>
        <w:t>Around</w:t>
      </w:r>
      <w:r w:rsidR="003A3BC3">
        <w:rPr>
          <w:lang w:val="en-GB"/>
        </w:rPr>
        <w:t xml:space="preserve"> 3.</w:t>
      </w:r>
      <w:r w:rsidR="00F03ACF">
        <w:rPr>
          <w:lang w:val="en-GB"/>
        </w:rPr>
        <w:t>9 %</w:t>
      </w:r>
      <w:r w:rsidR="003A3BC3">
        <w:rPr>
          <w:lang w:val="en-GB"/>
        </w:rPr>
        <w:t xml:space="preserve">, </w:t>
      </w:r>
      <w:r w:rsidR="00601CAD">
        <w:rPr>
          <w:lang w:val="en-GB"/>
        </w:rPr>
        <w:t xml:space="preserve">or </w:t>
      </w:r>
      <w:r w:rsidR="003A3BC3">
        <w:rPr>
          <w:lang w:val="en-GB"/>
        </w:rPr>
        <w:t xml:space="preserve">about 330,000 observations were flagged by </w:t>
      </w:r>
      <w:r w:rsidR="00F84961">
        <w:rPr>
          <w:lang w:val="en-GB"/>
        </w:rPr>
        <w:t xml:space="preserve">both </w:t>
      </w:r>
      <w:r w:rsidR="003A3BC3">
        <w:rPr>
          <w:lang w:val="en-GB"/>
        </w:rPr>
        <w:t>QC procedures</w:t>
      </w:r>
      <w:r w:rsidR="00601CAD">
        <w:rPr>
          <w:lang w:val="en-GB"/>
        </w:rPr>
        <w:t xml:space="preserve"> (</w:t>
      </w:r>
      <w:r w:rsidR="00F03ACF">
        <w:rPr>
          <w:lang w:val="en-GB"/>
        </w:rPr>
        <w:t>Fig.</w:t>
      </w:r>
      <w:r w:rsidR="00601CAD">
        <w:rPr>
          <w:lang w:val="en-GB"/>
        </w:rPr>
        <w:t xml:space="preserve"> 12)</w:t>
      </w:r>
      <w:r w:rsidR="00F84961">
        <w:rPr>
          <w:lang w:val="en-GB"/>
        </w:rPr>
        <w:t xml:space="preserve">. </w:t>
      </w:r>
      <w:r w:rsidR="00173D51">
        <w:rPr>
          <w:lang w:val="en-GB"/>
        </w:rPr>
        <w:t>A total of 2.1</w:t>
      </w:r>
      <w:r w:rsidR="00F03ACF">
        <w:rPr>
          <w:lang w:val="en-GB"/>
        </w:rPr>
        <w:t xml:space="preserve"> %</w:t>
      </w:r>
      <w:r w:rsidR="00173D51">
        <w:rPr>
          <w:lang w:val="en-GB"/>
        </w:rPr>
        <w:t xml:space="preserve"> of the data were removed </w:t>
      </w:r>
      <w:proofErr w:type="gramStart"/>
      <w:r w:rsidR="00173D51">
        <w:rPr>
          <w:lang w:val="en-GB"/>
        </w:rPr>
        <w:t>as a result of</w:t>
      </w:r>
      <w:proofErr w:type="gramEnd"/>
      <w:r w:rsidR="00173D51">
        <w:rPr>
          <w:lang w:val="en-GB"/>
        </w:rPr>
        <w:t xml:space="preserve"> SAQC and HQC testing, with 1.5</w:t>
      </w:r>
      <w:r w:rsidR="00F03ACF">
        <w:rPr>
          <w:lang w:val="en-GB"/>
        </w:rPr>
        <w:t xml:space="preserve"> %</w:t>
      </w:r>
      <w:r w:rsidR="00173D51">
        <w:rPr>
          <w:lang w:val="en-GB"/>
        </w:rPr>
        <w:t xml:space="preserve"> corrected during the SAQC process. Only 0.3</w:t>
      </w:r>
      <w:r w:rsidR="00F03ACF">
        <w:rPr>
          <w:lang w:val="en-GB"/>
        </w:rPr>
        <w:t xml:space="preserve"> %</w:t>
      </w:r>
      <w:r w:rsidR="00173D51">
        <w:rPr>
          <w:lang w:val="en-GB"/>
        </w:rPr>
        <w:t xml:space="preserve"> were flagged but later verified during SAQC, although this includes many legitimate extreme events that are crucial for calibrating and verifying the tail</w:t>
      </w:r>
      <w:ins w:id="661" w:author="Linden Ashcroft" w:date="2018-07-09T10:25:00Z">
        <w:r w:rsidR="008C78EA">
          <w:rPr>
            <w:lang w:val="en-GB"/>
          </w:rPr>
          <w:t>s</w:t>
        </w:r>
      </w:ins>
      <w:del w:id="662" w:author="Linden Ashcroft" w:date="2018-07-09T10:25:00Z">
        <w:r w:rsidR="00173D51" w:rsidDel="008C78EA">
          <w:rPr>
            <w:lang w:val="en-GB"/>
          </w:rPr>
          <w:delText xml:space="preserve"> end</w:delText>
        </w:r>
      </w:del>
      <w:r w:rsidR="00173D51">
        <w:rPr>
          <w:lang w:val="en-GB"/>
        </w:rPr>
        <w:t xml:space="preserve"> of atmospheric behaviour </w:t>
      </w:r>
      <w:ins w:id="663" w:author="Linden Ashcroft" w:date="2018-07-12T12:44:00Z">
        <w:r w:rsidR="00016755">
          <w:rPr>
            <w:lang w:val="en-GB"/>
          </w:rPr>
          <w:t>which</w:t>
        </w:r>
      </w:ins>
      <w:del w:id="664" w:author="Linden Ashcroft" w:date="2018-07-12T12:44:00Z">
        <w:r w:rsidR="00173D51" w:rsidDel="00016755">
          <w:rPr>
            <w:lang w:val="en-GB"/>
          </w:rPr>
          <w:delText>that</w:delText>
        </w:r>
      </w:del>
      <w:r w:rsidR="00173D51">
        <w:rPr>
          <w:lang w:val="en-GB"/>
        </w:rPr>
        <w:t xml:space="preserve"> can have the largest societal impact. </w:t>
      </w:r>
      <w:ins w:id="665" w:author="Linden Ashcroft" w:date="2018-07-10T15:47:00Z">
        <w:r w:rsidR="00C21D17">
          <w:rPr>
            <w:lang w:val="en-GB"/>
          </w:rPr>
          <w:t>These</w:t>
        </w:r>
      </w:ins>
      <w:del w:id="666" w:author="Linden Ashcroft" w:date="2018-07-10T15:47:00Z">
        <w:r w:rsidR="00173D51" w:rsidDel="00C21D17">
          <w:rPr>
            <w:lang w:val="en-GB"/>
          </w:rPr>
          <w:delText>These</w:delText>
        </w:r>
      </w:del>
      <w:r w:rsidR="00173D51">
        <w:rPr>
          <w:lang w:val="en-GB"/>
        </w:rPr>
        <w:t xml:space="preserve"> </w:t>
      </w:r>
      <w:ins w:id="667" w:author="Linden Ashcroft" w:date="2018-07-10T15:43:00Z">
        <w:r w:rsidR="00C21D17">
          <w:rPr>
            <w:lang w:val="en-GB"/>
          </w:rPr>
          <w:t>percentages</w:t>
        </w:r>
      </w:ins>
      <w:ins w:id="668" w:author="Linden Ashcroft" w:date="2018-07-10T15:47:00Z">
        <w:r w:rsidR="00C21D17">
          <w:rPr>
            <w:lang w:val="en-GB"/>
          </w:rPr>
          <w:t xml:space="preserve"> of flagged</w:t>
        </w:r>
      </w:ins>
      <w:ins w:id="669" w:author="Linden Ashcroft" w:date="2018-07-10T15:54:00Z">
        <w:r w:rsidR="00AB668B">
          <w:rPr>
            <w:lang w:val="en-GB"/>
          </w:rPr>
          <w:t xml:space="preserve"> values</w:t>
        </w:r>
      </w:ins>
      <w:del w:id="670" w:author="Linden Ashcroft" w:date="2018-07-10T15:43:00Z">
        <w:r w:rsidR="00173D51" w:rsidDel="00C21D17">
          <w:rPr>
            <w:lang w:val="en-GB"/>
          </w:rPr>
          <w:delText>results</w:delText>
        </w:r>
      </w:del>
      <w:r w:rsidR="00173D51">
        <w:rPr>
          <w:lang w:val="en-GB"/>
        </w:rPr>
        <w:t xml:space="preserve"> are</w:t>
      </w:r>
      <w:ins w:id="671" w:author="Linden Ashcroft" w:date="2018-07-10T15:47:00Z">
        <w:r w:rsidR="00C21D17">
          <w:rPr>
            <w:lang w:val="en-GB"/>
          </w:rPr>
          <w:t xml:space="preserve"> similar to that identified by </w:t>
        </w:r>
        <w:proofErr w:type="spellStart"/>
        <w:r w:rsidR="00C21D17">
          <w:rPr>
            <w:lang w:val="en-GB"/>
          </w:rPr>
          <w:t>Brönnimann</w:t>
        </w:r>
        <w:proofErr w:type="spellEnd"/>
        <w:r w:rsidR="00C21D17">
          <w:rPr>
            <w:lang w:val="en-GB"/>
          </w:rPr>
          <w:t xml:space="preserve"> et al.</w:t>
        </w:r>
        <w:r w:rsidR="00C21D17" w:rsidRPr="00C21D17">
          <w:rPr>
            <w:lang w:val="en-GB"/>
          </w:rPr>
          <w:t xml:space="preserve"> </w:t>
        </w:r>
        <w:r w:rsidR="00C21D17">
          <w:rPr>
            <w:lang w:val="en-GB"/>
          </w:rPr>
          <w:t>(</w:t>
        </w:r>
        <w:r w:rsidR="00C21D17" w:rsidRPr="00C21D17">
          <w:rPr>
            <w:lang w:val="en-GB"/>
          </w:rPr>
          <w:t>2006</w:t>
        </w:r>
        <w:r w:rsidR="00C21D17">
          <w:rPr>
            <w:lang w:val="en-GB"/>
          </w:rPr>
          <w:t xml:space="preserve">), who </w:t>
        </w:r>
      </w:ins>
      <w:ins w:id="672" w:author="Linden Ashcroft" w:date="2018-07-10T15:48:00Z">
        <w:r w:rsidR="00C21D17">
          <w:rPr>
            <w:lang w:val="en-GB"/>
          </w:rPr>
          <w:t xml:space="preserve">found key error rates of  0.2 % to 3 % for </w:t>
        </w:r>
      </w:ins>
      <w:ins w:id="673" w:author="Linden Ashcroft" w:date="2018-07-10T15:54:00Z">
        <w:r w:rsidR="002A1765">
          <w:rPr>
            <w:lang w:val="en-GB"/>
          </w:rPr>
          <w:t>hourly temperature and upper air observations</w:t>
        </w:r>
      </w:ins>
      <w:del w:id="674" w:author="Linden Ashcroft" w:date="2018-07-10T15:54:00Z">
        <w:r w:rsidR="00173D51" w:rsidDel="002A1765">
          <w:rPr>
            <w:lang w:val="en-GB"/>
          </w:rPr>
          <w:delText xml:space="preserve"> </w:delText>
        </w:r>
      </w:del>
      <w:del w:id="675" w:author="Linden Ashcroft" w:date="2018-07-10T15:43:00Z">
        <w:r w:rsidR="00173D51" w:rsidDel="00C21D17">
          <w:rPr>
            <w:lang w:val="en-GB"/>
          </w:rPr>
          <w:delText xml:space="preserve">generally </w:delText>
        </w:r>
      </w:del>
      <w:del w:id="676" w:author="Linden Ashcroft" w:date="2018-07-10T15:54:00Z">
        <w:r w:rsidDel="002A1765">
          <w:rPr>
            <w:lang w:val="en-GB"/>
          </w:rPr>
          <w:delText xml:space="preserve">on par with the percentage of keying errors identified in similar </w:delText>
        </w:r>
        <w:r w:rsidR="000A30A9" w:rsidDel="002A1765">
          <w:rPr>
            <w:lang w:val="en-GB"/>
          </w:rPr>
          <w:delText>digitiz</w:delText>
        </w:r>
        <w:r w:rsidDel="002A1765">
          <w:rPr>
            <w:lang w:val="en-GB"/>
          </w:rPr>
          <w:delText xml:space="preserve">ation efforts </w:delText>
        </w:r>
        <w:r w:rsidDel="002A1765">
          <w:rPr>
            <w:lang w:val="en-GB"/>
          </w:rPr>
          <w:fldChar w:fldCharType="begin" w:fldLock="1"/>
        </w:r>
      </w:del>
      <w:del w:id="677" w:author="Linden Ashcroft" w:date="2018-07-10T15:44:00Z">
        <w:r w:rsidR="009930DF" w:rsidRPr="00AB668B" w:rsidDel="00C21D17">
          <w:rPr>
            <w:lang w:val="en-GB"/>
          </w:rPr>
          <w:delInstrText>ADDIN CSL_CITATION { "citationItems" : [ { "id" : "ITEM-1", "itemData" : { "DOI" : "10.5194/cpd-2-191-2006", "ISSN" : "18149324", "abstract" : "Hand-written or printed manuscript data are an important source for paleo-climatological studies, but bringing them into a suitable format can be a time consuming adventure with uncertain success. Before digitising such data (e.g., in the context a specific research project), it is worthwhile spending a few thoughts on the characteristics of the data, the scientific requirements with respect to quality and coverage, the metadata, and technical aspects such as reproduction techniques, digitising techniques, and quality control strategies. Here we briefly discuss the most important considerations according to our own experience and describe different methods for digitising numeric or text data (optical character recognition, speech recognition, and key entry). We present a tentative guide that is intended to help others compiling the necessary information and making the right decisions.", "author" : [ { "dropping-particle" : "", "family" : "Br\u00f6nnimann", "given" : "S.", "non-dropping-particle" : "", "parse-names" : false, "suffix" : "" }, { "dropping-particle" : "", "family" : "Annis", "given" : "J", "non-dropping-particle" : "", "parse-names" : false, "suffix" : "" }, { "dropping-particle" : "", "family" : "Dann", "given" : "W", "non-dropping-particle" : "", "parse-names" : false, "suffix" : "" }, { "dropping-particle" : "", "family" : "Ewen", "given" : "T", "non-dropping-particle" : "", "parse-names" : false, "suffix" : "" }, { "dropping-particle" : "", "family" : "Grant", "given" : "A N", "non-dropping-particle" : "", "parse-names" : false, "suffix" : "" }, { "dropping-particle" : "", "family" : "Griesser", "given" : "T", "non-dropping-particle" : "", "parse-names" : false, "suffix" : "" }, { "dropping-particle" : "", "family" : "Kr\u00e4henmann", "given" : "S.", "non-dropping-particle" : "", "parse-names" : false, "suffix" : "" }, { "dropping-particle" : "", "family" : "Mohr", "given" : "C", "non-dropping-particle" : "", "parse-names" : false, "suffix" : "" }, { "dropping-particle" : "", "family" : "Scherer", "given" : "M", "non-dropping-particle" : "", "parse-names" : false, "suffix" : "" }, { "dropping-particle" : "", "family" : "Vogler", "given" : "C", "non-dropping-particle" : "", "parse-names" : false, "suffix" : "" } ], "container-title" : "Climate of the Past", "id" : "ITEM-1", "issue" : "3", "issued" : { "date-parts" : [ [ "2006" ] ] }, "page" : "191-207", "title" : "A guide for digitising manuscript climate data", "type" : "article-journal", "volume" : "2" }, "uris" : [ "http://www.mendeley.com/documents/?uuid=588aa265-a9c8-4406-abe0-a4a4fb83f9b8" ] } ], "mendeley" : { "formattedCitation" : "(Br\u00f6nnimann et al., 2006)", "plainTextFormattedCitation" : "(Br\u00f6nnimann et al., 2006)", "previouslyFormattedCitation" : "(Br\u00f6nnimann et al., 2006)" }, "properties" : { "noteIndex" : 0 }, "schema" : "https://github.com/citation-style-language/schema/raw/master/csl-citation.json" }</w:delInstrText>
        </w:r>
      </w:del>
      <w:del w:id="678" w:author="Linden Ashcroft" w:date="2018-07-10T15:54:00Z">
        <w:r w:rsidDel="002A1765">
          <w:rPr>
            <w:lang w:val="en-GB"/>
          </w:rPr>
          <w:fldChar w:fldCharType="separate"/>
        </w:r>
        <w:r w:rsidRPr="002A1765" w:rsidDel="002A1765">
          <w:rPr>
            <w:noProof/>
            <w:lang w:val="en-GB"/>
          </w:rPr>
          <w:delText>(Brönnimann et al., 2006)</w:delText>
        </w:r>
        <w:r w:rsidDel="002A1765">
          <w:rPr>
            <w:lang w:val="en-GB"/>
          </w:rPr>
          <w:fldChar w:fldCharType="end"/>
        </w:r>
      </w:del>
      <w:r>
        <w:rPr>
          <w:lang w:val="en-GB"/>
        </w:rPr>
        <w:t>.</w:t>
      </w:r>
    </w:p>
    <w:p w14:paraId="2BC8DEA9" w14:textId="203D109E" w:rsidR="00050763" w:rsidRDefault="24616C93" w:rsidP="00050763">
      <w:pPr>
        <w:pStyle w:val="Heading2"/>
      </w:pPr>
      <w:r>
        <w:t xml:space="preserve">Additional </w:t>
      </w:r>
      <w:r w:rsidR="000A30A9">
        <w:t>digitiz</w:t>
      </w:r>
      <w:r w:rsidR="00DB45F0">
        <w:t xml:space="preserve">ation </w:t>
      </w:r>
      <w:r>
        <w:t>quality</w:t>
      </w:r>
      <w:r w:rsidR="00DB45F0">
        <w:t xml:space="preserve"> assurance</w:t>
      </w:r>
      <w:r>
        <w:t xml:space="preserve"> checks</w:t>
      </w:r>
    </w:p>
    <w:p w14:paraId="453655AB" w14:textId="2797D358" w:rsidR="00E251AE" w:rsidRDefault="00E251AE" w:rsidP="00E251AE">
      <w:pPr>
        <w:pStyle w:val="BodyText"/>
      </w:pPr>
      <w:r>
        <w:rPr>
          <w:lang w:val="en-GB"/>
        </w:rPr>
        <w:t xml:space="preserve">In the final data check, a small conversion problem was detected with the sea level pressure at two Slovenian stations (around 318,000 values).  The </w:t>
      </w:r>
      <w:proofErr w:type="gramStart"/>
      <w:r>
        <w:rPr>
          <w:lang w:val="en-GB"/>
        </w:rPr>
        <w:t>vast majority</w:t>
      </w:r>
      <w:proofErr w:type="gramEnd"/>
      <w:r>
        <w:rPr>
          <w:lang w:val="en-GB"/>
        </w:rPr>
        <w:t xml:space="preserve"> of these observations passed both SAQC and HQC, with large errors identified and flagged appropriately. However, these observations were </w:t>
      </w:r>
      <w:del w:id="679" w:author="Linden Ashcroft" w:date="2018-07-10T15:56:00Z">
        <w:r w:rsidDel="00AB668B">
          <w:rPr>
            <w:lang w:val="en-GB"/>
          </w:rPr>
          <w:delText xml:space="preserve">also </w:delText>
        </w:r>
      </w:del>
      <w:r>
        <w:rPr>
          <w:lang w:val="en-GB"/>
        </w:rPr>
        <w:t>marked with a</w:t>
      </w:r>
      <w:ins w:id="680" w:author="Linden Ashcroft" w:date="2018-07-10T15:56:00Z">
        <w:r w:rsidR="00AB668B">
          <w:rPr>
            <w:lang w:val="en-GB"/>
          </w:rPr>
          <w:t xml:space="preserve"> </w:t>
        </w:r>
      </w:ins>
      <w:del w:id="681" w:author="Linden Ashcroft" w:date="2018-07-10T15:56:00Z">
        <w:r w:rsidDel="00AB668B">
          <w:rPr>
            <w:lang w:val="en-GB"/>
          </w:rPr>
          <w:delText xml:space="preserve">n additional </w:delText>
        </w:r>
      </w:del>
      <w:r>
        <w:rPr>
          <w:lang w:val="en-GB"/>
        </w:rPr>
        <w:t xml:space="preserve">prefix of </w:t>
      </w:r>
      <w:ins w:id="682" w:author="Linden Ashcroft" w:date="2018-07-10T16:00:00Z">
        <w:r w:rsidR="00AB668B">
          <w:rPr>
            <w:lang w:val="en-GB"/>
          </w:rPr>
          <w:t>"</w:t>
        </w:r>
      </w:ins>
      <w:ins w:id="683" w:author="Linden Ashcroft" w:date="2018-07-10T15:58:00Z">
        <w:r w:rsidR="00AB668B">
          <w:rPr>
            <w:lang w:val="en-GB"/>
          </w:rPr>
          <w:t>4</w:t>
        </w:r>
      </w:ins>
      <w:ins w:id="684" w:author="Linden Ashcroft" w:date="2018-07-10T16:00:00Z">
        <w:r w:rsidR="00AB668B">
          <w:rPr>
            <w:lang w:val="en-GB"/>
          </w:rPr>
          <w:t>"</w:t>
        </w:r>
      </w:ins>
      <w:ins w:id="685" w:author="Linden Ashcroft" w:date="2018-07-10T15:59:00Z">
        <w:r w:rsidR="00AB668B">
          <w:rPr>
            <w:lang w:val="en-GB"/>
          </w:rPr>
          <w:t xml:space="preserve"> rather than "1"</w:t>
        </w:r>
      </w:ins>
      <w:ins w:id="686" w:author="Linden Ashcroft" w:date="2018-07-10T16:00:00Z">
        <w:r w:rsidR="00AB668B">
          <w:rPr>
            <w:lang w:val="en-GB"/>
          </w:rPr>
          <w:t xml:space="preserve"> (subjected to SAQC) or "3" (subjected to SAQC and HQC)</w:t>
        </w:r>
      </w:ins>
      <w:ins w:id="687" w:author="Linden Ashcroft" w:date="2018-07-12T12:44:00Z">
        <w:r w:rsidR="00016755">
          <w:rPr>
            <w:lang w:val="en-GB"/>
          </w:rPr>
          <w:t xml:space="preserve"> in the final dataset</w:t>
        </w:r>
      </w:ins>
      <w:ins w:id="688" w:author="Linden Ashcroft" w:date="2018-07-10T16:00:00Z">
        <w:r w:rsidR="00AB668B">
          <w:rPr>
            <w:lang w:val="en-GB"/>
          </w:rPr>
          <w:t>,</w:t>
        </w:r>
      </w:ins>
      <w:del w:id="689" w:author="Linden Ashcroft" w:date="2018-07-10T15:58:00Z">
        <w:r w:rsidDel="00AB668B">
          <w:rPr>
            <w:lang w:val="en-GB"/>
          </w:rPr>
          <w:delText>4 (Table 4)</w:delText>
        </w:r>
      </w:del>
      <w:r>
        <w:rPr>
          <w:lang w:val="en-GB"/>
        </w:rPr>
        <w:t xml:space="preserve"> to signify that additional QC may be required by future users.</w:t>
      </w:r>
      <w:ins w:id="690" w:author="Linden Ashcroft" w:date="2018-07-06T13:08:00Z">
        <w:r w:rsidR="006010B6">
          <w:rPr>
            <w:lang w:val="en-GB"/>
          </w:rPr>
          <w:t xml:space="preserve"> </w:t>
        </w:r>
      </w:ins>
    </w:p>
    <w:p w14:paraId="5412B556" w14:textId="794A06E7" w:rsidR="00050763" w:rsidRDefault="24616C93" w:rsidP="00E251AE">
      <w:pPr>
        <w:pStyle w:val="BodyText"/>
        <w:rPr>
          <w:szCs w:val="22"/>
        </w:rPr>
      </w:pPr>
      <w:r>
        <w:t xml:space="preserve">Incidental errors throughout the </w:t>
      </w:r>
      <w:r w:rsidR="000A30A9">
        <w:t>digitiz</w:t>
      </w:r>
      <w:r>
        <w:t>ation process</w:t>
      </w:r>
      <w:r w:rsidR="000E6621">
        <w:t xml:space="preserve">, namely </w:t>
      </w:r>
      <w:r w:rsidR="000A30A9">
        <w:t>digitiz</w:t>
      </w:r>
      <w:r w:rsidR="000E6621">
        <w:t>ers keying the same data twice,</w:t>
      </w:r>
      <w:r>
        <w:t xml:space="preserve"> gave us an</w:t>
      </w:r>
      <w:r w:rsidR="00601CAD">
        <w:t xml:space="preserve"> additional opportunity to</w:t>
      </w:r>
      <w:r>
        <w:t xml:space="preserve"> examine the quality of sever</w:t>
      </w:r>
      <w:r w:rsidR="00B723F3">
        <w:t xml:space="preserve">al data sources. </w:t>
      </w:r>
      <w:proofErr w:type="gramStart"/>
      <w:r w:rsidR="00B723F3">
        <w:t>In particular</w:t>
      </w:r>
      <w:r w:rsidR="00C54834">
        <w:t>,</w:t>
      </w:r>
      <w:r w:rsidR="00B723F3">
        <w:t xml:space="preserve"> these</w:t>
      </w:r>
      <w:proofErr w:type="gramEnd"/>
      <w:r w:rsidR="003A3BC3">
        <w:t xml:space="preserve"> opportunistic situations </w:t>
      </w:r>
      <w:r w:rsidR="00173D51">
        <w:t>allo</w:t>
      </w:r>
      <w:r w:rsidR="00601CAD">
        <w:t>wed</w:t>
      </w:r>
      <w:r w:rsidR="00173D51">
        <w:t xml:space="preserve"> us</w:t>
      </w:r>
      <w:r w:rsidR="00C54834">
        <w:t xml:space="preserve"> to </w:t>
      </w:r>
      <w:r>
        <w:t>identify the likely percentage of errors that would be identified using a double keying technique.</w:t>
      </w:r>
    </w:p>
    <w:p w14:paraId="2BC6D56C" w14:textId="1FCAFE6C" w:rsidR="00C54834" w:rsidRDefault="00C54834" w:rsidP="00C54834">
      <w:pPr>
        <w:pStyle w:val="Heading3"/>
      </w:pPr>
      <w:proofErr w:type="spellStart"/>
      <w:r>
        <w:t>Zagazig</w:t>
      </w:r>
      <w:proofErr w:type="spellEnd"/>
      <w:r>
        <w:t xml:space="preserve">, </w:t>
      </w:r>
      <w:r w:rsidR="00616846">
        <w:t xml:space="preserve">Egypt, </w:t>
      </w:r>
      <w:r>
        <w:t>1932</w:t>
      </w:r>
    </w:p>
    <w:p w14:paraId="35828757" w14:textId="5A6E099E" w:rsidR="003E6A7D" w:rsidRDefault="24616C93" w:rsidP="003E6A7D">
      <w:r>
        <w:t>The 0800 WD, WS and RH data</w:t>
      </w:r>
      <w:r w:rsidR="00C54834">
        <w:t xml:space="preserve"> for </w:t>
      </w:r>
      <w:proofErr w:type="spellStart"/>
      <w:r w:rsidR="00C54834">
        <w:t>Zagazig</w:t>
      </w:r>
      <w:proofErr w:type="spellEnd"/>
      <w:r w:rsidR="00C54834">
        <w:t>, Egypt in 1932</w:t>
      </w:r>
      <w:r>
        <w:t xml:space="preserve"> were </w:t>
      </w:r>
      <w:r w:rsidR="000A30A9">
        <w:t>digitiz</w:t>
      </w:r>
      <w:r>
        <w:t>ed twice</w:t>
      </w:r>
      <w:r w:rsidR="00C54834">
        <w:t xml:space="preserve"> by different </w:t>
      </w:r>
      <w:r w:rsidR="000A30A9">
        <w:t>digitiz</w:t>
      </w:r>
      <w:r w:rsidR="00C54834">
        <w:t>ers</w:t>
      </w:r>
      <w:r>
        <w:t xml:space="preserve">: once </w:t>
      </w:r>
      <w:r w:rsidR="00C54834">
        <w:t xml:space="preserve">using a template where every station on a page was </w:t>
      </w:r>
      <w:r w:rsidR="000A30A9">
        <w:t>digitiz</w:t>
      </w:r>
      <w:r w:rsidR="00C54834">
        <w:t xml:space="preserve">ed together, and once without a template but extracting only data from </w:t>
      </w:r>
      <w:proofErr w:type="spellStart"/>
      <w:r w:rsidR="00C54834">
        <w:t>Zagazig</w:t>
      </w:r>
      <w:proofErr w:type="spellEnd"/>
      <w:r w:rsidR="00C54834">
        <w:t xml:space="preserve"> from each source page</w:t>
      </w:r>
      <w:ins w:id="691" w:author="Linden Ashcroft" w:date="2018-07-12T12:44:00Z">
        <w:r w:rsidR="00016755">
          <w:t xml:space="preserve"> (see Fig. 2a)</w:t>
        </w:r>
      </w:ins>
      <w:r w:rsidR="00C54834">
        <w:t>. A total of 70</w:t>
      </w:r>
      <w:r>
        <w:t xml:space="preserve"> disagreements were found</w:t>
      </w:r>
      <w:r w:rsidR="00C54834">
        <w:t xml:space="preserve"> out of 1098 values, just over 6</w:t>
      </w:r>
      <w:r w:rsidR="00F03ACF">
        <w:t xml:space="preserve"> %</w:t>
      </w:r>
      <w:r w:rsidR="00C54834">
        <w:t xml:space="preserve"> of the overlapping data</w:t>
      </w:r>
      <w:r>
        <w:t xml:space="preserve">. </w:t>
      </w:r>
      <w:r w:rsidR="00C54834">
        <w:t>Interestingly, a</w:t>
      </w:r>
      <w:r>
        <w:t xml:space="preserve">ll but one </w:t>
      </w:r>
      <w:r w:rsidR="00C54834">
        <w:t>disagreement was</w:t>
      </w:r>
      <w:r>
        <w:t xml:space="preserve"> </w:t>
      </w:r>
      <w:del w:id="692" w:author="Linden Ashcroft" w:date="2018-07-12T12:44:00Z">
        <w:r w:rsidDel="00016755">
          <w:delText>found to be</w:delText>
        </w:r>
        <w:r w:rsidR="00C54834" w:rsidDel="00016755">
          <w:delText xml:space="preserve"> </w:delText>
        </w:r>
      </w:del>
      <w:r w:rsidR="00C54834">
        <w:t xml:space="preserve">due to errors </w:t>
      </w:r>
      <w:r>
        <w:t>in the da</w:t>
      </w:r>
      <w:r w:rsidR="00C54834">
        <w:t xml:space="preserve">ta </w:t>
      </w:r>
      <w:r w:rsidR="000A30A9">
        <w:t>digitiz</w:t>
      </w:r>
      <w:r w:rsidR="00C54834">
        <w:t>ed using the template. A total of eight</w:t>
      </w:r>
      <w:r>
        <w:t xml:space="preserve"> values were </w:t>
      </w:r>
      <w:proofErr w:type="gramStart"/>
      <w:r w:rsidR="00C54834">
        <w:t>entered into</w:t>
      </w:r>
      <w:proofErr w:type="gramEnd"/>
      <w:r w:rsidR="00C54834">
        <w:t xml:space="preserve"> an incorrect row, six </w:t>
      </w:r>
      <w:r>
        <w:t xml:space="preserve">values were misread </w:t>
      </w:r>
      <w:r w:rsidR="00C54834">
        <w:t xml:space="preserve">by the </w:t>
      </w:r>
      <w:r w:rsidR="000A30A9">
        <w:t>digitiz</w:t>
      </w:r>
      <w:r w:rsidR="00C54834">
        <w:t>er as they were hard to read</w:t>
      </w:r>
      <w:r>
        <w:t>, and 55 errors were as a result of skipped days</w:t>
      </w:r>
      <w:r w:rsidR="00C54834">
        <w:t xml:space="preserve"> i.e. entire pages of data were skipped</w:t>
      </w:r>
      <w:r>
        <w:t xml:space="preserve">. </w:t>
      </w:r>
      <w:proofErr w:type="gramStart"/>
      <w:r>
        <w:t>All of</w:t>
      </w:r>
      <w:proofErr w:type="gramEnd"/>
      <w:r>
        <w:t xml:space="preserve"> the skipped days errors occurred in relative humidity</w:t>
      </w:r>
      <w:r w:rsidR="00C54834">
        <w:t xml:space="preserve">, indicating that the </w:t>
      </w:r>
      <w:r w:rsidR="000A30A9">
        <w:t>digitiz</w:t>
      </w:r>
      <w:r w:rsidR="00C54834">
        <w:t xml:space="preserve">er worked through the source </w:t>
      </w:r>
      <w:r w:rsidR="00616846">
        <w:t xml:space="preserve">by </w:t>
      </w:r>
      <w:r w:rsidR="000A30A9">
        <w:t>digitiz</w:t>
      </w:r>
      <w:r w:rsidR="00616846">
        <w:t>ing one complete column at a time, rather than reading across each row</w:t>
      </w:r>
      <w:r>
        <w:t>. The one error in the non-templated data was due to</w:t>
      </w:r>
      <w:r w:rsidR="00616846">
        <w:t xml:space="preserve"> an incorrect row being read. </w:t>
      </w:r>
    </w:p>
    <w:p w14:paraId="39BD8EFD" w14:textId="7002D3EF" w:rsidR="00616846" w:rsidRDefault="00616846" w:rsidP="00616846">
      <w:pPr>
        <w:pStyle w:val="Heading3"/>
      </w:pPr>
      <w:r>
        <w:lastRenderedPageBreak/>
        <w:t>Egypt 1931</w:t>
      </w:r>
    </w:p>
    <w:p w14:paraId="498F3898" w14:textId="09F8B62A" w:rsidR="00616846" w:rsidRDefault="00616846" w:rsidP="00616846">
      <w:pPr>
        <w:pStyle w:val="BodyText"/>
      </w:pPr>
      <w:r>
        <w:t xml:space="preserve">Two </w:t>
      </w:r>
      <w:r w:rsidR="000A30A9">
        <w:t>digitiz</w:t>
      </w:r>
      <w:r>
        <w:t xml:space="preserve">ers inadvertently </w:t>
      </w:r>
      <w:r w:rsidR="000A30A9">
        <w:t>digitiz</w:t>
      </w:r>
      <w:r>
        <w:t>ed</w:t>
      </w:r>
      <w:r w:rsidR="00B723F3">
        <w:t xml:space="preserve"> 0800</w:t>
      </w:r>
      <w:r>
        <w:t xml:space="preserve"> SLP, TT, WS, WD and RH data for 11 stations in Egypt in 1931, both using the same template. A total of 308 differences were found between the two versions, 1.6</w:t>
      </w:r>
      <w:r w:rsidR="00F03ACF">
        <w:t xml:space="preserve"> %</w:t>
      </w:r>
      <w:r>
        <w:t xml:space="preserve"> of the 19800 values </w:t>
      </w:r>
      <w:r w:rsidR="000A30A9">
        <w:t>digitiz</w:t>
      </w:r>
      <w:r>
        <w:t>ed. Checking the differences with the original source images revealed that 79</w:t>
      </w:r>
      <w:r w:rsidR="00F03ACF">
        <w:t xml:space="preserve"> %</w:t>
      </w:r>
      <w:r>
        <w:t xml:space="preserve"> were errors from one </w:t>
      </w:r>
      <w:r w:rsidR="000A30A9">
        <w:t>digitiz</w:t>
      </w:r>
      <w:r>
        <w:t xml:space="preserve">er, and </w:t>
      </w:r>
      <w:r w:rsidR="00B723F3">
        <w:t>21</w:t>
      </w:r>
      <w:r w:rsidR="00F03ACF">
        <w:t xml:space="preserve"> %</w:t>
      </w:r>
      <w:r w:rsidR="00B723F3">
        <w:t xml:space="preserve"> from the second </w:t>
      </w:r>
      <w:r w:rsidR="000A30A9">
        <w:t>digitiz</w:t>
      </w:r>
      <w:r w:rsidR="00B723F3">
        <w:t>er. The most common error type was an incorrect row or column being read (54</w:t>
      </w:r>
      <w:r w:rsidR="00F03ACF">
        <w:t xml:space="preserve"> %</w:t>
      </w:r>
      <w:r w:rsidR="00B723F3">
        <w:t xml:space="preserve"> of errors), or the misreading of a value that was hard to decipher (43</w:t>
      </w:r>
      <w:r w:rsidR="00F03ACF">
        <w:t xml:space="preserve"> %</w:t>
      </w:r>
      <w:r w:rsidR="00B723F3">
        <w:t>). Only 4</w:t>
      </w:r>
      <w:r w:rsidR="00F03ACF">
        <w:t xml:space="preserve"> %</w:t>
      </w:r>
      <w:r w:rsidR="00B723F3">
        <w:t xml:space="preserve"> of the errors identified were put down to gross typographical errors (e.g. 999 instead of 99). </w:t>
      </w:r>
    </w:p>
    <w:p w14:paraId="27482487" w14:textId="77777777" w:rsidR="00601CAD" w:rsidRDefault="00601CAD" w:rsidP="00616846">
      <w:pPr>
        <w:pStyle w:val="BodyText"/>
      </w:pPr>
    </w:p>
    <w:p w14:paraId="43D29F2D" w14:textId="439B3B3D" w:rsidR="00173D51" w:rsidRDefault="00B723F3" w:rsidP="00616846">
      <w:pPr>
        <w:pStyle w:val="BodyText"/>
      </w:pPr>
      <w:r>
        <w:t xml:space="preserve">These two Egyptian examples highlight </w:t>
      </w:r>
      <w:proofErr w:type="gramStart"/>
      <w:r>
        <w:t>a number of</w:t>
      </w:r>
      <w:proofErr w:type="gramEnd"/>
      <w:r>
        <w:t xml:space="preserve"> key issues with data </w:t>
      </w:r>
      <w:r w:rsidR="000A30A9">
        <w:t>digitiz</w:t>
      </w:r>
      <w:r>
        <w:t xml:space="preserve">ation. The first is that </w:t>
      </w:r>
      <w:r w:rsidR="003271AC">
        <w:t xml:space="preserve">the reliability of </w:t>
      </w:r>
      <w:r w:rsidR="000A30A9">
        <w:t>digitiz</w:t>
      </w:r>
      <w:r w:rsidR="003271AC">
        <w:t xml:space="preserve">ed data depends to </w:t>
      </w:r>
      <w:proofErr w:type="gramStart"/>
      <w:r w:rsidR="003271AC">
        <w:t>a large extent</w:t>
      </w:r>
      <w:proofErr w:type="gramEnd"/>
      <w:r w:rsidR="003271AC">
        <w:t xml:space="preserve"> on the reliability of the person </w:t>
      </w:r>
      <w:r w:rsidR="000A30A9">
        <w:t>digitiz</w:t>
      </w:r>
      <w:r w:rsidR="003271AC">
        <w:t xml:space="preserve">ing those data. In both cases there was a clear separation between the two </w:t>
      </w:r>
      <w:r w:rsidR="000A30A9">
        <w:t>digitiz</w:t>
      </w:r>
      <w:r w:rsidR="003271AC">
        <w:t xml:space="preserve">ers, even though (in the case of Egypt 1931), both </w:t>
      </w:r>
      <w:r w:rsidR="000A30A9">
        <w:t>digitiz</w:t>
      </w:r>
      <w:r w:rsidR="003271AC">
        <w:t xml:space="preserve">ers used the same method. </w:t>
      </w:r>
      <w:r w:rsidR="00173D51">
        <w:t xml:space="preserve">The second is that templates created without input from </w:t>
      </w:r>
      <w:r w:rsidR="000A30A9">
        <w:t>digitiz</w:t>
      </w:r>
      <w:r w:rsidR="00173D51">
        <w:t xml:space="preserve">ers may not always achieve the best result. Indeed, follow up surveys with the </w:t>
      </w:r>
      <w:r w:rsidR="000A30A9">
        <w:t>digitiz</w:t>
      </w:r>
      <w:r w:rsidR="00173D51">
        <w:t xml:space="preserve">ers suggested that several of the </w:t>
      </w:r>
      <w:r w:rsidR="000A30A9">
        <w:t>digitiz</w:t>
      </w:r>
      <w:r w:rsidR="00173D51">
        <w:t>ers did not enjoy using templates, and preferred to work on spreadsheets they designed themselves.</w:t>
      </w:r>
    </w:p>
    <w:p w14:paraId="6A9ED33E" w14:textId="2AFEABA4" w:rsidR="003271AC" w:rsidRDefault="00173D51" w:rsidP="00616846">
      <w:pPr>
        <w:pStyle w:val="BodyText"/>
      </w:pPr>
      <w:r>
        <w:t xml:space="preserve">Finally, these opportunistic analyses show that </w:t>
      </w:r>
      <w:r w:rsidR="003271AC">
        <w:t xml:space="preserve">many of the errors made in the </w:t>
      </w:r>
      <w:r w:rsidR="000A30A9">
        <w:t>digitiz</w:t>
      </w:r>
      <w:r w:rsidR="003271AC">
        <w:t xml:space="preserve">ation process are small, particularly with daily or </w:t>
      </w:r>
      <w:r w:rsidR="008616F6">
        <w:t>sub-daily</w:t>
      </w:r>
      <w:r w:rsidR="003271AC">
        <w:t xml:space="preserve"> data. Reading the value from a nearby station that is given in the row below the station of interest, or accidentally shifting the data by one day is very difficult to identify using </w:t>
      </w:r>
      <w:r w:rsidR="000E6621">
        <w:t>automatic or semi</w:t>
      </w:r>
      <w:ins w:id="693" w:author="Linden Ashcroft" w:date="2018-07-12T12:45:00Z">
        <w:r w:rsidR="00016755">
          <w:t>-</w:t>
        </w:r>
      </w:ins>
      <w:r w:rsidR="000E6621">
        <w:t xml:space="preserve">automatic </w:t>
      </w:r>
      <w:r w:rsidR="003271AC">
        <w:t xml:space="preserve">quality control procedures. </w:t>
      </w:r>
      <w:ins w:id="694" w:author="Linden Ashcroft" w:date="2018-07-11T11:44:00Z">
        <w:r w:rsidR="000B0489">
          <w:t>Double entry, which is considered standard practise for many data entry ac</w:t>
        </w:r>
      </w:ins>
      <w:ins w:id="695" w:author="Linden Ashcroft" w:date="2018-07-11T11:45:00Z">
        <w:r w:rsidR="000B0489">
          <w:t xml:space="preserve">tivities </w:t>
        </w:r>
      </w:ins>
      <w:ins w:id="696" w:author="Linden Ashcroft" w:date="2018-07-11T11:46:00Z">
        <w:r w:rsidR="000B0489">
          <w:fldChar w:fldCharType="begin" w:fldLock="1"/>
        </w:r>
      </w:ins>
      <w:r w:rsidR="00DF6D86">
        <w:instrText>ADDIN CSL_CITATION { "citationItems" : [ { "id" : "ITEM-1", "itemData" : { "DOI" : "10.1016/J.CHB.2011.04.004", "ISSN" : "0747-5632", "abstract" : "Human data entry can result in errors that ruin statistical results and conclusions. A single data entry error can make a moderate correlation turn to zero and a significant t-test non-significant. Therefore, researchers should design and use human computer interactions that minimize data entry errors. In this paper, 195 undergraduates were randomly assigned to three data entry methods: double entry, visual checking, and single entry. After training in their assigned method, participants entered 30 data sheets, each containing six types of data. Visual checking resulted in 2958% more errors than double entry, and was not significantly better than single entry. These data entry errors sometimes had terrible effects on coefficient alphas, correlations, and t-tests. For example, 66% of the visual checking participants produced incorrect values for coefficient alpha, which was sometimes wrong by more than .40. Moreover, these data entry errors would be hard to detect: Only 0.06% of the errors were blank or outside of the allowable range for the variables. Thus, researchers cannot rely upon histograms and frequency tables to detect data entry errors. Single entry and visual checking should be replaced with more effective data entry methods, such as double entry.", "author" : [ { "dropping-particle" : "", "family" : "Barchard", "given" : "Kimberly A.", "non-dropping-particle" : "", "parse-names" : false, "suffix" : "" }, { "dropping-particle" : "", "family" : "Pace", "given" : "Larry A.", "non-dropping-particle" : "", "parse-names" : false, "suffix" : "" } ], "container-title" : "Computers in Human Behavior", "id" : "ITEM-1", "issue" : "5", "issued" : { "date-parts" : [ [ "2011", "9", "1" ] ] }, "page" : "1834-1839", "publisher" : "Pergamon", "title" : "Preventing human error: The impact of data entry methods on data accuracy and statistical results", "type" : "article-journal", "volume" : "27" }, "uris" : [ "http://www.mendeley.com/documents/?uuid=83cf0a83-1ce0-3c82-b8f5-eada450e03d4" ] } ], "mendeley" : { "formattedCitation" : "(Barchard and Pace, 2011)", "plainTextFormattedCitation" : "(Barchard and Pace, 2011)", "previouslyFormattedCitation" : "(Barchard and Pace, 2011)" }, "properties" : { "noteIndex" : 0 }, "schema" : "https://github.com/citation-style-language/schema/raw/master/csl-citation.json" }</w:instrText>
      </w:r>
      <w:r w:rsidR="000B0489">
        <w:fldChar w:fldCharType="separate"/>
      </w:r>
      <w:r w:rsidR="000B0489" w:rsidRPr="000B0489">
        <w:rPr>
          <w:noProof/>
        </w:rPr>
        <w:t>(Barchard and Pace, 2011)</w:t>
      </w:r>
      <w:ins w:id="697" w:author="Linden Ashcroft" w:date="2018-07-11T11:46:00Z">
        <w:r w:rsidR="000B0489">
          <w:fldChar w:fldCharType="end"/>
        </w:r>
      </w:ins>
      <w:del w:id="698" w:author="Linden Ashcroft" w:date="2018-07-11T11:44:00Z">
        <w:r w:rsidR="003271AC" w:rsidDel="000B0489">
          <w:delText>Tri</w:delText>
        </w:r>
      </w:del>
      <w:del w:id="699" w:author="Linden Ashcroft" w:date="2018-07-11T11:43:00Z">
        <w:r w:rsidR="003271AC" w:rsidDel="000B0489">
          <w:delText>ple</w:delText>
        </w:r>
      </w:del>
      <w:r w:rsidR="003271AC">
        <w:t>,</w:t>
      </w:r>
      <w:ins w:id="700" w:author="Linden Ashcroft" w:date="2018-07-11T11:45:00Z">
        <w:r w:rsidR="000B0489">
          <w:t xml:space="preserve"> would be the best way to overcome these issues, or even triple entry, which is the method used by a number of citizen science </w:t>
        </w:r>
      </w:ins>
      <w:ins w:id="701" w:author="Linden Ashcroft" w:date="2018-07-11T11:46:00Z">
        <w:r w:rsidR="000B0489">
          <w:t>activities</w:t>
        </w:r>
      </w:ins>
      <w:ins w:id="702" w:author="Linden Ashcroft" w:date="2018-07-11T11:45:00Z">
        <w:r w:rsidR="000B0489">
          <w:t xml:space="preserve"> </w:t>
        </w:r>
      </w:ins>
      <w:ins w:id="703" w:author="Linden Ashcroft" w:date="2018-07-11T11:46:00Z">
        <w:r w:rsidR="000B0489">
          <w:t>(e.g.</w:t>
        </w:r>
        <w:r w:rsidR="00405367">
          <w:t xml:space="preserve"> Old Weather, www.oldweather.org).</w:t>
        </w:r>
        <w:r w:rsidR="000B0489">
          <w:t xml:space="preserve"> </w:t>
        </w:r>
      </w:ins>
      <w:ins w:id="704" w:author="Linden Ashcroft" w:date="2018-07-11T11:45:00Z">
        <w:r w:rsidR="000B0489">
          <w:t xml:space="preserve"> </w:t>
        </w:r>
      </w:ins>
      <w:del w:id="705" w:author="Linden Ashcroft" w:date="2018-07-11T11:45:00Z">
        <w:r w:rsidR="003271AC" w:rsidDel="000B0489">
          <w:delText xml:space="preserve"> </w:delText>
        </w:r>
      </w:del>
      <w:del w:id="706" w:author="Linden Ashcroft" w:date="2018-07-11T11:49:00Z">
        <w:r w:rsidR="003271AC" w:rsidDel="00405367">
          <w:delText xml:space="preserve">or even five-time keying of data is the best way to overcome these issues. </w:delText>
        </w:r>
      </w:del>
      <w:proofErr w:type="gramStart"/>
      <w:r w:rsidR="003271AC">
        <w:t>However</w:t>
      </w:r>
      <w:proofErr w:type="gramEnd"/>
      <w:r w:rsidR="003271AC">
        <w:t xml:space="preserve"> this </w:t>
      </w:r>
      <w:ins w:id="707" w:author="Linden Ashcroft" w:date="2018-07-12T12:45:00Z">
        <w:r w:rsidR="00016755">
          <w:t>was</w:t>
        </w:r>
      </w:ins>
      <w:del w:id="708" w:author="Linden Ashcroft" w:date="2018-07-12T12:45:00Z">
        <w:r w:rsidR="003271AC" w:rsidDel="00016755">
          <w:delText>is</w:delText>
        </w:r>
      </w:del>
      <w:r w:rsidR="003271AC">
        <w:t xml:space="preserve"> simply not feasible for </w:t>
      </w:r>
      <w:del w:id="709" w:author="Linden Ashcroft" w:date="2018-07-12T12:45:00Z">
        <w:r w:rsidR="003271AC" w:rsidDel="00016755">
          <w:delText xml:space="preserve">many </w:delText>
        </w:r>
      </w:del>
      <w:ins w:id="710" w:author="Linden Ashcroft" w:date="2018-07-12T12:45:00Z">
        <w:r w:rsidR="00016755">
          <w:t xml:space="preserve">this </w:t>
        </w:r>
      </w:ins>
      <w:r w:rsidR="003271AC">
        <w:t xml:space="preserve">digitation projects </w:t>
      </w:r>
      <w:r w:rsidR="007349C1">
        <w:t xml:space="preserve">due to limited </w:t>
      </w:r>
      <w:ins w:id="711" w:author="Linden Ashcroft" w:date="2018-07-12T12:45:00Z">
        <w:r w:rsidR="00016755">
          <w:t xml:space="preserve">resources </w:t>
        </w:r>
      </w:ins>
      <w:r w:rsidR="007349C1">
        <w:t>funds</w:t>
      </w:r>
      <w:del w:id="712" w:author="Linden Ashcroft" w:date="2018-07-12T12:45:00Z">
        <w:r w:rsidR="007349C1" w:rsidDel="00016755">
          <w:delText>, or a prioritisation of quantity over quality</w:delText>
        </w:r>
      </w:del>
      <w:r w:rsidR="007349C1">
        <w:t xml:space="preserve">. </w:t>
      </w:r>
      <w:r w:rsidR="000A4444">
        <w:t>While we cannot say that the</w:t>
      </w:r>
      <w:ins w:id="713" w:author="Linden Ashcroft" w:date="2018-07-12T12:45:00Z">
        <w:r w:rsidR="00016755">
          <w:t xml:space="preserve"> </w:t>
        </w:r>
        <w:proofErr w:type="gramStart"/>
        <w:r w:rsidR="00016755">
          <w:t>final version</w:t>
        </w:r>
        <w:proofErr w:type="gramEnd"/>
        <w:r w:rsidR="00016755">
          <w:t xml:space="preserve"> of the</w:t>
        </w:r>
      </w:ins>
      <w:r w:rsidR="000A4444">
        <w:t xml:space="preserve"> dataset </w:t>
      </w:r>
      <w:ins w:id="714" w:author="Linden Ashcroft" w:date="2018-07-12T12:45:00Z">
        <w:r w:rsidR="00016755">
          <w:t xml:space="preserve">from this study </w:t>
        </w:r>
      </w:ins>
      <w:r w:rsidR="000A4444">
        <w:t xml:space="preserve">is free from errors, the methods we have used have removed or flagged the majority of suspect values. </w:t>
      </w:r>
    </w:p>
    <w:p w14:paraId="6D1121E4" w14:textId="77777777" w:rsidR="00906574" w:rsidRDefault="00906574" w:rsidP="001F6EB1">
      <w:pPr>
        <w:pStyle w:val="Heading1"/>
      </w:pPr>
      <w:bookmarkStart w:id="715" w:name="_Toc355018379"/>
      <w:r>
        <w:t>Discussion</w:t>
      </w:r>
      <w:bookmarkEnd w:id="715"/>
    </w:p>
    <w:p w14:paraId="445DAFA5" w14:textId="3418AD0F" w:rsidR="00906574" w:rsidRDefault="24616C93" w:rsidP="001F6EB1">
      <w:del w:id="716" w:author="Linden Ashcroft" w:date="2018-07-11T11:51:00Z">
        <w:r w:rsidDel="00405367">
          <w:delText>The quality of th</w:delText>
        </w:r>
      </w:del>
      <w:del w:id="717" w:author="Linden Ashcroft" w:date="2018-07-11T11:50:00Z">
        <w:r w:rsidDel="00405367">
          <w:delText>is</w:delText>
        </w:r>
      </w:del>
      <w:del w:id="718" w:author="Linden Ashcroft" w:date="2018-07-11T11:51:00Z">
        <w:r w:rsidR="00E35ECE" w:rsidDel="00405367">
          <w:delText xml:space="preserve"> UERRA</w:delText>
        </w:r>
        <w:r w:rsidDel="00405367">
          <w:delText xml:space="preserve"> dataset is due in large part to t</w:delText>
        </w:r>
      </w:del>
      <w:del w:id="719" w:author="Linden Ashcroft" w:date="2018-07-12T12:48:00Z">
        <w:r w:rsidDel="006A2F76">
          <w:delText xml:space="preserve">he extensive </w:delText>
        </w:r>
      </w:del>
      <w:del w:id="720" w:author="Linden Ashcroft" w:date="2018-07-11T11:51:00Z">
        <w:r w:rsidDel="00405367">
          <w:delText xml:space="preserve">and multi layered </w:delText>
        </w:r>
      </w:del>
      <w:del w:id="721" w:author="Linden Ashcroft" w:date="2018-07-12T12:48:00Z">
        <w:r w:rsidDel="006A2F76">
          <w:delText xml:space="preserve">quality control </w:delText>
        </w:r>
      </w:del>
      <w:ins w:id="722" w:author="Linden Ashcroft" w:date="2018-07-12T12:48:00Z">
        <w:r w:rsidR="006A2F76">
          <w:t>P</w:t>
        </w:r>
      </w:ins>
      <w:del w:id="723" w:author="Linden Ashcroft" w:date="2018-07-12T12:48:00Z">
        <w:r w:rsidDel="006A2F76">
          <w:delText>p</w:delText>
        </w:r>
      </w:del>
      <w:r>
        <w:t xml:space="preserve">rocedures </w:t>
      </w:r>
      <w:ins w:id="724" w:author="Linden Ashcroft" w:date="2018-07-11T11:51:00Z">
        <w:r w:rsidR="00405367">
          <w:t>used</w:t>
        </w:r>
      </w:ins>
      <w:del w:id="725" w:author="Linden Ashcroft" w:date="2018-07-11T11:51:00Z">
        <w:r w:rsidDel="00405367">
          <w:delText>employed</w:delText>
        </w:r>
      </w:del>
      <w:r>
        <w:t xml:space="preserve"> </w:t>
      </w:r>
      <w:ins w:id="726" w:author="Linden Ashcroft" w:date="2018-07-11T11:51:00Z">
        <w:r w:rsidR="00405367">
          <w:t xml:space="preserve">in this study </w:t>
        </w:r>
      </w:ins>
      <w:r>
        <w:t xml:space="preserve">to </w:t>
      </w:r>
      <w:ins w:id="727" w:author="Linden Ashcroft" w:date="2018-07-12T12:48:00Z">
        <w:r w:rsidR="006A2F76">
          <w:t xml:space="preserve">identify, digitize and quality control </w:t>
        </w:r>
      </w:ins>
      <w:del w:id="728" w:author="Linden Ashcroft" w:date="2018-07-12T12:00:00Z">
        <w:r w:rsidDel="00B42681">
          <w:delText>minimise</w:delText>
        </w:r>
      </w:del>
      <w:del w:id="729" w:author="Linden Ashcroft" w:date="2018-07-12T12:48:00Z">
        <w:r w:rsidDel="006A2F76">
          <w:delText xml:space="preserve"> errors from the data source </w:delText>
        </w:r>
      </w:del>
      <w:del w:id="730" w:author="Linden Ashcroft" w:date="2018-07-11T11:51:00Z">
        <w:r w:rsidDel="00405367">
          <w:delText>or</w:delText>
        </w:r>
        <w:r w:rsidR="00682C6B" w:rsidDel="00405367">
          <w:delText xml:space="preserve"> </w:delText>
        </w:r>
        <w:r w:rsidDel="00405367">
          <w:delText>the</w:delText>
        </w:r>
      </w:del>
      <w:del w:id="731" w:author="Linden Ashcroft" w:date="2018-07-12T12:48:00Z">
        <w:r w:rsidDel="006A2F76">
          <w:delText xml:space="preserve"> transcription process</w:delText>
        </w:r>
      </w:del>
      <w:ins w:id="732" w:author="Linden Ashcroft" w:date="2018-07-11T11:51:00Z">
        <w:r w:rsidR="00405367">
          <w:t>are an example of the effort required to pre</w:t>
        </w:r>
        <w:r w:rsidR="006A2F76">
          <w:t>pare an observational</w:t>
        </w:r>
        <w:r w:rsidR="00405367">
          <w:t xml:space="preserve"> dataset for analysis</w:t>
        </w:r>
      </w:ins>
      <w:r>
        <w:t>.</w:t>
      </w:r>
      <w:r w:rsidR="00601CAD">
        <w:t xml:space="preserve"> </w:t>
      </w:r>
      <w:r>
        <w:t xml:space="preserve">Meteorological data come in a wide range of </w:t>
      </w:r>
      <w:proofErr w:type="gramStart"/>
      <w:r>
        <w:t>formats, and</w:t>
      </w:r>
      <w:proofErr w:type="gramEnd"/>
      <w:r>
        <w:t xml:space="preserve"> preparing these data to be ingested into a national database, or shared among the research community, is</w:t>
      </w:r>
      <w:r w:rsidR="007349C1">
        <w:t xml:space="preserve"> not a trivial t</w:t>
      </w:r>
      <w:r w:rsidR="00682C6B">
        <w:t>ask. I</w:t>
      </w:r>
      <w:r w:rsidR="007349C1">
        <w:t>t can be</w:t>
      </w:r>
      <w:r>
        <w:t xml:space="preserve"> time consuming, expensive and</w:t>
      </w:r>
      <w:del w:id="733" w:author="Linden Ashcroft" w:date="2018-07-12T12:48:00Z">
        <w:r w:rsidDel="006A2F76">
          <w:delText xml:space="preserve"> often</w:delText>
        </w:r>
      </w:del>
      <w:r>
        <w:t xml:space="preserve"> difficult </w:t>
      </w:r>
      <w:r w:rsidR="007349C1">
        <w:fldChar w:fldCharType="begin" w:fldLock="1"/>
      </w:r>
      <w:r w:rsidR="009930DF">
        <w:instrText>ADDIN CSL_CITATION { "citationItems" : [ { "id" : "ITEM-1", "itemData" : { "DOI" : "10.5194/cpd-2-191-2006", "ISSN" : "18149324", "abstract" : "Hand-written or printed manuscript data are an important source for paleo-climatological studies, but bringing them into a suitable format can be a time consuming adventure with uncertain success. Before digitising such data (e.g., in the context a specific research project), it is worthwhile spending a few thoughts on the characteristics of the data, the scientific requirements with respect to quality and coverage, the metadata, and technical aspects such as reproduction techniques, digitising techniques, and quality control strategies. Here we briefly discuss the most important considerations according to our own experience and describe different methods for digitising numeric or text data (optical character recognition, speech recognition, and key entry). We present a tentative guide that is intended to help others compiling the necessary information and making the right decisions.", "author" : [ { "dropping-particle" : "", "family" : "Br\u00f6nnimann", "given" : "S.", "non-dropping-particle" : "", "parse-names" : false, "suffix" : "" }, { "dropping-particle" : "", "family" : "Annis", "given" : "J", "non-dropping-particle" : "", "parse-names" : false, "suffix" : "" }, { "dropping-particle" : "", "family" : "Dann", "given" : "W", "non-dropping-particle" : "", "parse-names" : false, "suffix" : "" }, { "dropping-particle" : "", "family" : "Ewen", "given" : "T", "non-dropping-particle" : "", "parse-names" : false, "suffix" : "" }, { "dropping-particle" : "", "family" : "Grant", "given" : "A N", "non-dropping-particle" : "", "parse-names" : false, "suffix" : "" }, { "dropping-particle" : "", "family" : "Griesser", "given" : "T", "non-dropping-particle" : "", "parse-names" : false, "suffix" : "" }, { "dropping-particle" : "", "family" : "Kr\u00e4henmann", "given" : "S.", "non-dropping-particle" : "", "parse-names" : false, "suffix" : "" }, { "dropping-particle" : "", "family" : "Mohr", "given" : "C", "non-dropping-particle" : "", "parse-names" : false, "suffix" : "" }, { "dropping-particle" : "", "family" : "Scherer", "given" : "M", "non-dropping-particle" : "", "parse-names" : false, "suffix" : "" }, { "dropping-particle" : "", "family" : "Vogler", "given" : "C", "non-dropping-particle" : "", "parse-names" : false, "suffix" : "" } ], "container-title" : "Climate of the Past", "id" : "ITEM-1", "issue" : "3", "issued" : { "date-parts" : [ [ "2006" ] ] }, "page" : "191-207", "title" : "A guide for digitising manuscript climate data", "type" : "article-journal", "volume" : "2" }, "uris" : [ "http://www.mendeley.com/documents/?uuid=588aa265-a9c8-4406-abe0-a4a4fb83f9b8" ] } ], "mendeley" : { "formattedCitation" : "(Br\u00f6nnimann et al., 2006)", "plainTextFormattedCitation" : "(Br\u00f6nnimann et al., 2006)", "previouslyFormattedCitation" : "(Br\u00f6nnimann et al., 2006)" }, "properties" : { "noteIndex" : 0 }, "schema" : "https://github.com/citation-style-language/schema/raw/master/csl-citation.json" }</w:instrText>
      </w:r>
      <w:r w:rsidR="007349C1">
        <w:fldChar w:fldCharType="separate"/>
      </w:r>
      <w:r w:rsidR="007349C1" w:rsidRPr="009930DF">
        <w:rPr>
          <w:noProof/>
        </w:rPr>
        <w:t>(Brönnimann et al., 2006)</w:t>
      </w:r>
      <w:r w:rsidR="007349C1">
        <w:fldChar w:fldCharType="end"/>
      </w:r>
      <w:r>
        <w:t xml:space="preserve">. </w:t>
      </w:r>
      <w:proofErr w:type="gramStart"/>
      <w:r>
        <w:t>In particular, the</w:t>
      </w:r>
      <w:proofErr w:type="gramEnd"/>
      <w:r>
        <w:t xml:space="preserve"> transcription of the original observations (hereafter referred to as </w:t>
      </w:r>
      <w:r w:rsidR="000A30A9">
        <w:t>digitiz</w:t>
      </w:r>
      <w:r>
        <w:t>ation) requires a lot of work-hours and resources</w:t>
      </w:r>
      <w:r w:rsidR="00682C6B">
        <w:t xml:space="preserve">. </w:t>
      </w:r>
      <w:del w:id="734" w:author="Linden Ashcroft" w:date="2018-07-12T12:48:00Z">
        <w:r w:rsidR="00682C6B" w:rsidDel="006A2F76">
          <w:delText>T</w:delText>
        </w:r>
        <w:r w:rsidR="007349C1" w:rsidDel="006A2F76">
          <w:delText>he preparation of data sources for keying</w:delText>
        </w:r>
        <w:r w:rsidR="00682C6B" w:rsidDel="006A2F76">
          <w:delText xml:space="preserve">, </w:delText>
        </w:r>
        <w:r w:rsidR="000A30A9" w:rsidDel="006A2F76">
          <w:delText>digitiz</w:delText>
        </w:r>
        <w:r w:rsidR="00682C6B" w:rsidDel="006A2F76">
          <w:delText>ing the values themselves and then assessing their quality are equally important components of the process</w:delText>
        </w:r>
        <w:r w:rsidDel="006A2F76">
          <w:delText xml:space="preserve">. </w:delText>
        </w:r>
      </w:del>
      <w:r>
        <w:t xml:space="preserve">Without a reliable method of </w:t>
      </w:r>
      <w:r w:rsidR="000A30A9">
        <w:t>digitiz</w:t>
      </w:r>
      <w:r>
        <w:t>ation</w:t>
      </w:r>
      <w:r w:rsidR="007349C1">
        <w:t xml:space="preserve"> and a standard method to assess the quality of sources</w:t>
      </w:r>
      <w:r>
        <w:t>, the accuracy</w:t>
      </w:r>
      <w:ins w:id="735" w:author="Linden Ashcroft" w:date="2018-07-11T11:53:00Z">
        <w:r w:rsidR="00405367">
          <w:t xml:space="preserve"> and usability</w:t>
        </w:r>
      </w:ins>
      <w:r>
        <w:t xml:space="preserve"> of the final dataset can be jeopardised</w:t>
      </w:r>
      <w:del w:id="736" w:author="Linden Ashcroft" w:date="2018-07-11T11:53:00Z">
        <w:r w:rsidDel="00405367">
          <w:delText>, potentially wasting the entire project</w:delText>
        </w:r>
      </w:del>
      <w:r>
        <w:t xml:space="preserve">. </w:t>
      </w:r>
    </w:p>
    <w:p w14:paraId="521EA2D3" w14:textId="58BEF369" w:rsidR="00682C6B" w:rsidRDefault="24616C93" w:rsidP="001F6EB1">
      <w:r>
        <w:t>There are some</w:t>
      </w:r>
      <w:r w:rsidR="006D6F76">
        <w:t xml:space="preserve"> overarching</w:t>
      </w:r>
      <w:r>
        <w:t xml:space="preserve"> guidelines</w:t>
      </w:r>
      <w:r w:rsidR="006D6F76">
        <w:t xml:space="preserve"> currently</w:t>
      </w:r>
      <w:r>
        <w:t xml:space="preserve"> available to assist </w:t>
      </w:r>
      <w:r w:rsidR="006B4DAD">
        <w:t>organization</w:t>
      </w:r>
      <w:r>
        <w:t xml:space="preserve">s and communities who are conducting their own data recovery project. However, they are generally brief when it comes to </w:t>
      </w:r>
      <w:r w:rsidR="00682C6B">
        <w:t xml:space="preserve">specifics of the </w:t>
      </w:r>
      <w:r w:rsidR="000A30A9">
        <w:t>digitiz</w:t>
      </w:r>
      <w:r w:rsidR="00682C6B">
        <w:t>ation method</w:t>
      </w:r>
      <w:r>
        <w:t xml:space="preserve">. </w:t>
      </w:r>
      <w:r w:rsidR="00682C6B">
        <w:t xml:space="preserve">Original </w:t>
      </w:r>
      <w:r>
        <w:t xml:space="preserve">WMO guidelines </w:t>
      </w:r>
      <w:r w:rsidR="007349C1">
        <w:t xml:space="preserve">on climate data rescue </w:t>
      </w:r>
      <w:r w:rsidR="00795A5A">
        <w:fldChar w:fldCharType="begin" w:fldLock="1"/>
      </w:r>
      <w:r w:rsidR="009930DF">
        <w:instrText>ADDIN CSL_CITATION { "citationItems" : [ { "id" : "ITEM-1", "itemData" : { "author" : [ { "dropping-particle" : "", "family" : "Tan", "given" : "L.S.", "non-dropping-particle" : "", "parse-names" : false, "suffix" : "" }, { "dropping-particle" : "", "family" : "Burton", "given" : "S.", "non-dropping-particle" : "", "parse-names" : false, "suffix" : "" }, { "dropping-particle" : "", "family" : "Crouthamel", "given" : "R.", "non-dropping-particle" : "", "parse-names" : false, "suffix" : "" }, { "dropping-particle" : "", "family" : "Engelen", "given" : "A.", "non-dropping-particle" : "van", "parse-names" : false, "suffix" : "" }, { "dropping-particle" : "", "family" : "Hutchinson", "given" : "R.", "non-dropping-particle" : "", "parse-names" : false, "suffix" : "" }, { "dropping-particle" : "", "family" : "Nicodemus", "given" : "L.", "non-dropping-particle" : "", "parse-names" : false, "suffix" : "" }, { "dropping-particle" : "", "family" : "Peterson", "given" : "T.C.", "non-dropping-particle" : "", "parse-names" : false, "suffix" : "" }, { "dropping-particle" : "", "family" : "Rahimzadeh", "given" : "F.", "non-dropping-particle" : "", "parse-names" : false, "suffix" : "" } ], "id" : "ITEM-1", "issued" : { "date-parts" : [ [ "2004" ] ] }, "number-of-pages" : "12", "title" : "Guidelines on Climate Data Rescue WMO/TD No. 1210", "type" : "report" }, "uris" : [ "http://www.mendeley.com/documents/?uuid=635359f5-098a-40f7-aa11-4fc4c5b16176" ] } ], "mendeley" : { "formattedCitation" : "(Tan et al., 2004)", "plainTextFormattedCitation" : "(Tan et al., 2004)", "previouslyFormattedCitation" : "(Tan et al., 2004)" }, "properties" : { "noteIndex" : 0 }, "schema" : "https://github.com/citation-style-language/schema/raw/master/csl-citation.json" }</w:instrText>
      </w:r>
      <w:r w:rsidR="00795A5A">
        <w:fldChar w:fldCharType="separate"/>
      </w:r>
      <w:r w:rsidR="00795A5A" w:rsidRPr="009930DF">
        <w:rPr>
          <w:noProof/>
        </w:rPr>
        <w:t>(Tan et al., 2004)</w:t>
      </w:r>
      <w:r w:rsidR="00795A5A">
        <w:fldChar w:fldCharType="end"/>
      </w:r>
      <w:r w:rsidR="00601CAD">
        <w:t>,</w:t>
      </w:r>
      <w:r w:rsidR="007349C1">
        <w:t xml:space="preserve"> </w:t>
      </w:r>
      <w:r>
        <w:t xml:space="preserve">for example, </w:t>
      </w:r>
      <w:r w:rsidR="00682C6B">
        <w:t>include minim</w:t>
      </w:r>
      <w:ins w:id="737" w:author="Linden Ashcroft" w:date="2018-07-12T12:49:00Z">
        <w:r w:rsidR="006A2F76">
          <w:t>al</w:t>
        </w:r>
      </w:ins>
      <w:del w:id="738" w:author="Linden Ashcroft" w:date="2018-07-12T12:49:00Z">
        <w:r w:rsidR="00682C6B" w:rsidDel="006A2F76">
          <w:delText>um</w:delText>
        </w:r>
      </w:del>
      <w:r w:rsidR="00682C6B">
        <w:t xml:space="preserve"> information</w:t>
      </w:r>
      <w:r>
        <w:t xml:space="preserve"> on the best method of </w:t>
      </w:r>
      <w:r w:rsidR="00682C6B">
        <w:t xml:space="preserve">data </w:t>
      </w:r>
      <w:r w:rsidR="000A30A9">
        <w:t>digitiz</w:t>
      </w:r>
      <w:r>
        <w:t xml:space="preserve">ation, but instead focus on </w:t>
      </w:r>
      <w:r w:rsidR="00682C6B">
        <w:t>locating original data sources and data management.</w:t>
      </w:r>
      <w:r>
        <w:t xml:space="preserve"> </w:t>
      </w:r>
    </w:p>
    <w:p w14:paraId="219D30EE" w14:textId="3370AAEB" w:rsidR="00452AAA" w:rsidRDefault="24616C93" w:rsidP="001F6EB1">
      <w:r>
        <w:t xml:space="preserve">In their guide for </w:t>
      </w:r>
      <w:r w:rsidR="000A30A9">
        <w:t>digitiz</w:t>
      </w:r>
      <w:r>
        <w:t xml:space="preserve">ing manuscript climate data, </w:t>
      </w:r>
      <w:proofErr w:type="spellStart"/>
      <w:r>
        <w:t>Brönnimann</w:t>
      </w:r>
      <w:proofErr w:type="spellEnd"/>
      <w:r>
        <w:t xml:space="preserve"> et al. (2006</w:t>
      </w:r>
      <w:r w:rsidR="00657E6C">
        <w:t>)</w:t>
      </w:r>
      <w:r>
        <w:t xml:space="preserve"> </w:t>
      </w:r>
      <w:r w:rsidR="006D6F76">
        <w:t xml:space="preserve">describe the use of </w:t>
      </w:r>
      <w:r>
        <w:t>speech recognition, optical character recognition</w:t>
      </w:r>
      <w:r w:rsidR="00452AAA">
        <w:t xml:space="preserve"> (OCR)</w:t>
      </w:r>
      <w:r>
        <w:t xml:space="preserve"> and </w:t>
      </w:r>
      <w:r w:rsidR="006D6F76">
        <w:t xml:space="preserve">manual </w:t>
      </w:r>
      <w:r>
        <w:t xml:space="preserve">key entry. On balance, they found key entry to be the most efficient method of </w:t>
      </w:r>
      <w:r w:rsidR="000A30A9">
        <w:t>digitiz</w:t>
      </w:r>
      <w:r>
        <w:t>ing data, in terms of speed, error rate and amount of post-proces</w:t>
      </w:r>
      <w:r w:rsidR="00454AAF">
        <w:t xml:space="preserve">sing required. </w:t>
      </w:r>
      <w:r w:rsidR="00682C6B">
        <w:t xml:space="preserve">The WMO </w:t>
      </w:r>
      <w:r w:rsidR="00452AAA" w:rsidRPr="00CC59D2">
        <w:t xml:space="preserve">updated </w:t>
      </w:r>
      <w:r w:rsidR="006D6F76">
        <w:t xml:space="preserve">data </w:t>
      </w:r>
      <w:r w:rsidR="006D6F76">
        <w:lastRenderedPageBreak/>
        <w:t>rescue</w:t>
      </w:r>
      <w:r w:rsidR="00452AAA" w:rsidRPr="00CC59D2">
        <w:t xml:space="preserve"> guidelines</w:t>
      </w:r>
      <w:r w:rsidR="00682C6B">
        <w:t xml:space="preserve"> </w:t>
      </w:r>
      <w:r w:rsidR="00682C6B">
        <w:fldChar w:fldCharType="begin" w:fldLock="1"/>
      </w:r>
      <w:r w:rsidR="00944CBC">
        <w:instrText>ADDIN CSL_CITATION { "citationItems" : [ { "id" : "ITEM-1", "itemData" : { "ISBN" : "9789263111821", "author" : [ { "dropping-particle" : "", "family" : "World Meteorological Organization", "given" : "", "non-dropping-particle" : "", "parse-names" : false, "suffix" : "" } ], "id" : "ITEM-1", "issue" : "WMO-No. 1182", "issued" : { "date-parts" : [ [ "2016" ] ] }, "number-of-pages" : "39", "title" : "Guidelines on Best Practices for Climate Data Rescue 2016", "type" : "report" }, "uris" : [ "http://www.mendeley.com/documents/?uuid=bea4be7d-9d09-4662-b485-da08d7e83e7e" ] } ], "mendeley" : { "formattedCitation" : "(World Meteorological Organization, 2016)", "plainTextFormattedCitation" : "(World Meteorological Organization, 2016)", "previouslyFormattedCitation" : "(World Meteorological Organization, 2016)" }, "properties" : { "noteIndex" : 0 }, "schema" : "https://github.com/citation-style-language/schema/raw/master/csl-citation.json" }</w:instrText>
      </w:r>
      <w:r w:rsidR="00682C6B">
        <w:fldChar w:fldCharType="separate"/>
      </w:r>
      <w:r w:rsidR="00682C6B" w:rsidRPr="00682C6B">
        <w:rPr>
          <w:noProof/>
        </w:rPr>
        <w:t>(World Meteorological Organization, 2016)</w:t>
      </w:r>
      <w:r w:rsidR="00682C6B">
        <w:fldChar w:fldCharType="end"/>
      </w:r>
      <w:r w:rsidR="006D6F76">
        <w:t xml:space="preserve"> support this finding, suggesting that OCR techniques are expensive and only appropriate for certain sources, while the human eye is still better </w:t>
      </w:r>
      <w:r w:rsidR="004C16EC">
        <w:t xml:space="preserve">when </w:t>
      </w:r>
      <w:r w:rsidR="006D6F76">
        <w:t>translating hand</w:t>
      </w:r>
      <w:ins w:id="739" w:author="Linden Ashcroft" w:date="2018-07-12T12:49:00Z">
        <w:r w:rsidR="006A2F76">
          <w:t>-</w:t>
        </w:r>
      </w:ins>
      <w:del w:id="740" w:author="Linden Ashcroft" w:date="2018-07-12T12:49:00Z">
        <w:r w:rsidR="006D6F76" w:rsidDel="006A2F76">
          <w:delText xml:space="preserve"> </w:delText>
        </w:r>
      </w:del>
      <w:r w:rsidR="006D6F76">
        <w:t xml:space="preserve">written observations. </w:t>
      </w:r>
    </w:p>
    <w:p w14:paraId="4B70F29E" w14:textId="65136464" w:rsidR="006D6F76" w:rsidRDefault="24616C93" w:rsidP="001F6EB1">
      <w:r>
        <w:t xml:space="preserve">The currently accepted best practise for manual data </w:t>
      </w:r>
      <w:r w:rsidR="000A30A9">
        <w:t>digitiz</w:t>
      </w:r>
      <w:r>
        <w:t>ation is</w:t>
      </w:r>
      <w:r w:rsidR="00795A5A">
        <w:t xml:space="preserve"> </w:t>
      </w:r>
      <w:r>
        <w:t>to double, or sometimes triple-key data</w:t>
      </w:r>
      <w:r w:rsidR="006D6F76">
        <w:t xml:space="preserve"> using a "key what you see" method that employs templates which match the data source</w:t>
      </w:r>
      <w:r w:rsidR="00795A5A">
        <w:t xml:space="preserve"> </w:t>
      </w:r>
      <w:r w:rsidR="00795A5A">
        <w:fldChar w:fldCharType="begin" w:fldLock="1"/>
      </w:r>
      <w:r w:rsidR="009930DF">
        <w:instrText>ADDIN CSL_CITATION { "citationItems" : [ { "id" : "ITEM-1", "itemData" : { "ISBN" : "9789263111821", "author" : [ { "dropping-particle" : "", "family" : "World Meteorological Organization", "given" : "", "non-dropping-particle" : "", "parse-names" : false, "suffix" : "" } ], "id" : "ITEM-1", "issue" : "WMO-No. 1182", "issued" : { "date-parts" : [ [ "2016" ] ] }, "number-of-pages" : "39", "title" : "Guidelines on Best Practices for Climate Data Rescue 2016", "type" : "report" }, "uris" : [ "http://www.mendeley.com/documents/?uuid=bea4be7d-9d09-4662-b485-da08d7e83e7e" ] }, { "id" : "ITEM-2", "itemData" : { "DOI" : "10.1037/1076-898X.10.3.188", "ISBN" : "1076-898X (Print) 1076-898X (Linking)", "ISSN" : "1939-2192", "PMID" : "15462620", "abstract" : "In 2 experiments, participants used a keyboard to enter 4-digit numbers presented on a computer monitor under conditions promoting fatigue. In Experiment 1, accuracy of data entry declined but response times improved over time, reflecting an increasing speed-accuracy trade-off. In Experiment 2, the (largely cognitive) time to enter the initial digit decreased in the 1st half but increased in the 2nd half of the session. Accuracy and time to enter the remaining digits decreased across though not within session halves. The (largely motoric) time to press a concluding keystroke decreased over the session. Thus, through a combination of facilitation and inhibition, prolonged work affects the component cognitive and motoric processes of data entry differentially and at different points in practice.", "author" : [ { "dropping-particle" : "", "family" : "Healy", "given" : "Alice F.", "non-dropping-particle" : "", "parse-names" : false, "suffix" : "" }, { "dropping-particle" : "", "family" : "Kole", "given" : "James A.", "non-dropping-particle" : "", "parse-names" : false, "suffix" : "" }, { "dropping-particle" : "", "family" : "Buck-Gengler", "given" : "Carolyn J.", "non-dropping-particle" : "", "parse-names" : false, "suffix" : "" }, { "dropping-particle" : "", "family" : "Bourne", "given" : "Lyle E.", "non-dropping-particle" : "", "parse-names" : false, "suffix" : "" } ], "container-title" : "Journal of Experimental Psychology: Applied", "id" : "ITEM-2", "issue" : "3", "issued" : { "date-parts" : [ [ "2004" ] ] }, "page" : "188-199", "title" : "Effects of Prolonged Work on Data Entry Speed and Accuracy.", "type" : "article-journal", "volume" : "10" }, "uris" : [ "http://www.mendeley.com/documents/?uuid=a802b954-816f-4056-9dc1-ca0b1214927d" ] } ], "mendeley" : { "formattedCitation" : "(Healy et al., 2004; World Meteorological Organization, 2016)", "plainTextFormattedCitation" : "(Healy et al., 2004; World Meteorological Organization, 2016)", "previouslyFormattedCitation" : "(Healy et al., 2004; World Meteorological Organization, 2016)" }, "properties" : { "noteIndex" : 0 }, "schema" : "https://github.com/citation-style-language/schema/raw/master/csl-citation.json" }</w:instrText>
      </w:r>
      <w:r w:rsidR="00795A5A">
        <w:fldChar w:fldCharType="separate"/>
      </w:r>
      <w:r w:rsidR="00795A5A" w:rsidRPr="009930DF">
        <w:rPr>
          <w:noProof/>
        </w:rPr>
        <w:t>(Healy et al., 2004; World Meteorological Organization, 2016)</w:t>
      </w:r>
      <w:r w:rsidR="00795A5A">
        <w:fldChar w:fldCharType="end"/>
      </w:r>
      <w:r w:rsidR="00795A5A">
        <w:t>.</w:t>
      </w:r>
      <w:r w:rsidR="006D6F76">
        <w:t xml:space="preserve"> </w:t>
      </w:r>
      <w:r w:rsidR="00795A5A">
        <w:t>Citizen science efforts</w:t>
      </w:r>
      <w:ins w:id="741" w:author="Linden Ashcroft" w:date="2018-07-11T13:40:00Z">
        <w:r w:rsidR="00053D43">
          <w:t xml:space="preserve"> which make use of large numbers of volunteers</w:t>
        </w:r>
      </w:ins>
      <w:del w:id="742" w:author="Linden Ashcroft" w:date="2018-07-11T13:40:00Z">
        <w:r w:rsidR="00795A5A" w:rsidDel="00053D43">
          <w:delText xml:space="preserve">, largely focussed on </w:delText>
        </w:r>
        <w:r w:rsidR="00601CAD" w:rsidDel="00053D43">
          <w:delText>observations taken at sea</w:delText>
        </w:r>
        <w:r w:rsidR="00795A5A" w:rsidDel="00053D43">
          <w:delText>,</w:delText>
        </w:r>
      </w:del>
      <w:r w:rsidR="00795A5A">
        <w:t xml:space="preserve"> in fact require a value to be keyed</w:t>
      </w:r>
      <w:ins w:id="743" w:author="Linden Ashcroft" w:date="2018-07-11T13:41:00Z">
        <w:r w:rsidR="00A12AC5">
          <w:t xml:space="preserve"> at least three, and up to</w:t>
        </w:r>
      </w:ins>
      <w:r w:rsidR="00795A5A">
        <w:t xml:space="preserve"> five</w:t>
      </w:r>
      <w:ins w:id="744" w:author="Linden Ashcroft" w:date="2018-07-11T13:41:00Z">
        <w:r w:rsidR="00A12AC5">
          <w:t>,</w:t>
        </w:r>
      </w:ins>
      <w:r w:rsidR="00795A5A">
        <w:t xml:space="preserve"> times </w:t>
      </w:r>
      <w:r w:rsidR="00795A5A">
        <w:fldChar w:fldCharType="begin" w:fldLock="1"/>
      </w:r>
      <w:r w:rsidR="009930DF">
        <w:instrText>ADDIN CSL_CITATION { "citationItems" : [ { "id" : "ITEM-1", "itemData" : { "DOI" : "10.1145/2583008.2583019", "ISBN" : "9781450328159", "ISSN" : "9781450328159", "abstract" : "Gamification is increasingly implemented in citizen science projects as a means of motivating and sustaining participation. In a survey and subsequent interviews we explored the appeal of gamification for participants in the Old Weather project, and its impact upon data quality. We found that the same competitive mechanisms which some volunteers found rewarding and motivating were either ignored by other participants, or contributed to a decision to discontinue participation. We also identified an opportunity to use gamification to exploit the narrative appeal of a project such as Old Weather. In contrast to previous citizen science research, much of which focuses on how to support the most active or prolific contributors, we offer new design recommendations which recognise varying levels of engagement with a project. Copyright 2013 ACM.", "author" : [ { "dropping-particle" : "", "family" : "Eveleigh", "given" : "Alexandra", "non-dropping-particle" : "", "parse-names" : false, "suffix" : "" }, { "dropping-particle" : "", "family" : "Jennett", "given" : "Charlene", "non-dropping-particle" : "", "parse-names" : false, "suffix" : "" }, { "dropping-particle" : "", "family" : "Lynn", "given" : "Stuart", "non-dropping-particle" : "", "parse-names" : false, "suffix" : "" }, { "dropping-particle" : "", "family" : "Cox", "given" : "Anna L.", "non-dropping-particle" : "", "parse-names" : false, "suffix" : "" } ], "container-title" : "Proceedings of the First International Conference on Gameful Design, Research, and Applications - Gamification '13", "id" : "ITEM-1", "issued" : { "date-parts" : [ [ "2013" ] ] }, "note" : "Read 13 June 2017\n\nNice neat case study of using gamification to encourage contributions. Notes the issue of quantity over quality when only rewarding the greatest number of contributions. Some excellent quotes. \n\nSuggests that participants should be able to learn from their mistakes and correct their own work.", "page" : "79-82", "title" : "\"I want to be a captain! I want to be a captain!\": gamification in the old weather citizen science project", "type" : "article-journal" }, "uris" : [ "http://www.mendeley.com/documents/?uuid=00c9fd3f-5f69-433f-a70d-b0ad17b7092a" ] } ], "mendeley" : { "formattedCitation" : "(Eveleigh et al., 2013)", "plainTextFormattedCitation" : "(Eveleigh et al., 2013)", "previouslyFormattedCitation" : "(Eveleigh et al., 2013)" }, "properties" : { "noteIndex" : 0 }, "schema" : "https://github.com/citation-style-language/schema/raw/master/csl-citation.json" }</w:instrText>
      </w:r>
      <w:r w:rsidR="00795A5A">
        <w:fldChar w:fldCharType="separate"/>
      </w:r>
      <w:r w:rsidR="00795A5A" w:rsidRPr="009930DF">
        <w:rPr>
          <w:noProof/>
        </w:rPr>
        <w:t>(Eveleigh et al., 2013)</w:t>
      </w:r>
      <w:r w:rsidR="00795A5A">
        <w:fldChar w:fldCharType="end"/>
      </w:r>
      <w:r>
        <w:t xml:space="preserve">. </w:t>
      </w:r>
      <w:r w:rsidR="006D6F76">
        <w:t xml:space="preserve">Coupled with an automatic quality control procedure, these features of the </w:t>
      </w:r>
      <w:r w:rsidR="000A30A9">
        <w:t>digitiz</w:t>
      </w:r>
      <w:r w:rsidR="006D6F76">
        <w:t xml:space="preserve">ation process are important for providing the best possible opportunity for data accuracy. </w:t>
      </w:r>
    </w:p>
    <w:p w14:paraId="115CDF67" w14:textId="2BB82A91" w:rsidR="00E73C1B" w:rsidRDefault="24616C93" w:rsidP="001F6EB1">
      <w:r>
        <w:t xml:space="preserve">However, </w:t>
      </w:r>
      <w:proofErr w:type="gramStart"/>
      <w:r>
        <w:t>in reality this</w:t>
      </w:r>
      <w:proofErr w:type="gramEnd"/>
      <w:r>
        <w:t xml:space="preserve"> method is prohibitively expensive and not feasible for many small data recovery projects. Single data entry with visual checking is often the most cost effective </w:t>
      </w:r>
      <w:del w:id="745" w:author="Linden Ashcroft" w:date="2018-07-11T13:44:00Z">
        <w:r w:rsidDel="00A12AC5">
          <w:delText xml:space="preserve">and successful </w:delText>
        </w:r>
      </w:del>
      <w:r>
        <w:t xml:space="preserve">way of recovering valuable climate data for analysis, even though there are known issues around </w:t>
      </w:r>
      <w:r w:rsidR="003A3BC3">
        <w:t xml:space="preserve">the resultant data quality. </w:t>
      </w:r>
      <w:r w:rsidR="006D6F76">
        <w:t>Based on our experience, we provide five key recommendations for other data rescue initiative</w:t>
      </w:r>
      <w:r w:rsidR="00944CBC">
        <w:t>s</w:t>
      </w:r>
      <w:r w:rsidR="006D6F76">
        <w:t xml:space="preserve"> that might lack the resources </w:t>
      </w:r>
      <w:r w:rsidR="00944CBC">
        <w:t>to employ double or triple keying</w:t>
      </w:r>
      <w:r w:rsidR="006D6F76">
        <w:t xml:space="preserve"> techniques:</w:t>
      </w:r>
    </w:p>
    <w:p w14:paraId="4568606A" w14:textId="77777777" w:rsidR="00EE7EA5" w:rsidRDefault="00EE7EA5" w:rsidP="001F6EB1"/>
    <w:p w14:paraId="317D0752" w14:textId="3E274EB7" w:rsidR="006D6F76" w:rsidRDefault="00944CBC" w:rsidP="0079713B">
      <w:pPr>
        <w:numPr>
          <w:ilvl w:val="0"/>
          <w:numId w:val="18"/>
        </w:numPr>
        <w:rPr>
          <w:b/>
        </w:rPr>
      </w:pPr>
      <w:r w:rsidRPr="0079713B">
        <w:rPr>
          <w:b/>
        </w:rPr>
        <w:t>Conduct a complete assessment of each data source</w:t>
      </w:r>
      <w:r w:rsidR="00FF45A6">
        <w:rPr>
          <w:b/>
        </w:rPr>
        <w:t xml:space="preserve"> before </w:t>
      </w:r>
      <w:r w:rsidR="000A30A9">
        <w:rPr>
          <w:b/>
        </w:rPr>
        <w:t>digitiz</w:t>
      </w:r>
      <w:r w:rsidR="00FF45A6">
        <w:rPr>
          <w:b/>
        </w:rPr>
        <w:t>ation</w:t>
      </w:r>
    </w:p>
    <w:p w14:paraId="43A3FDC6" w14:textId="079D1E0A" w:rsidR="00944CBC" w:rsidRDefault="00FF45A6">
      <w:r>
        <w:t>It is vital to understand</w:t>
      </w:r>
      <w:r w:rsidR="00944CBC">
        <w:t xml:space="preserve"> the limitations and issues </w:t>
      </w:r>
      <w:r>
        <w:t>of</w:t>
      </w:r>
      <w:r w:rsidR="00944CBC">
        <w:t xml:space="preserve"> original data images and sources</w:t>
      </w:r>
      <w:r>
        <w:t xml:space="preserve"> before the </w:t>
      </w:r>
      <w:r w:rsidR="000A30A9">
        <w:t>digitiz</w:t>
      </w:r>
      <w:r>
        <w:t xml:space="preserve">ation process begins </w:t>
      </w:r>
      <w:r>
        <w:fldChar w:fldCharType="begin" w:fldLock="1"/>
      </w:r>
      <w:r w:rsidR="009930DF">
        <w:instrText>ADDIN CSL_CITATION { "citationItems" : [ { "id" : "ITEM-1", "itemData" : { "DOI" : "10.5194/cpd-2-191-2006", "ISSN" : "18149324", "abstract" : "Hand-written or printed manuscript data are an important source for paleo-climatological studies, but bringing them into a suitable format can be a time consuming adventure with uncertain success. Before digitising such data (e.g., in the context a specific research project), it is worthwhile spending a few thoughts on the characteristics of the data, the scientific requirements with respect to quality and coverage, the metadata, and technical aspects such as reproduction techniques, digitising techniques, and quality control strategies. Here we briefly discuss the most important considerations according to our own experience and describe different methods for digitising numeric or text data (optical character recognition, speech recognition, and key entry). We present a tentative guide that is intended to help others compiling the necessary information and making the right decisions.", "author" : [ { "dropping-particle" : "", "family" : "Br\u00f6nnimann", "given" : "S.", "non-dropping-particle" : "", "parse-names" : false, "suffix" : "" }, { "dropping-particle" : "", "family" : "Annis", "given" : "J", "non-dropping-particle" : "", "parse-names" : false, "suffix" : "" }, { "dropping-particle" : "", "family" : "Dann", "given" : "W", "non-dropping-particle" : "", "parse-names" : false, "suffix" : "" }, { "dropping-particle" : "", "family" : "Ewen", "given" : "T", "non-dropping-particle" : "", "parse-names" : false, "suffix" : "" }, { "dropping-particle" : "", "family" : "Grant", "given" : "A N", "non-dropping-particle" : "", "parse-names" : false, "suffix" : "" }, { "dropping-particle" : "", "family" : "Griesser", "given" : "T", "non-dropping-particle" : "", "parse-names" : false, "suffix" : "" }, { "dropping-particle" : "", "family" : "Kr\u00e4henmann", "given" : "S.", "non-dropping-particle" : "", "parse-names" : false, "suffix" : "" }, { "dropping-particle" : "", "family" : "Mohr", "given" : "C", "non-dropping-particle" : "", "parse-names" : false, "suffix" : "" }, { "dropping-particle" : "", "family" : "Scherer", "given" : "M", "non-dropping-particle" : "", "parse-names" : false, "suffix" : "" }, { "dropping-particle" : "", "family" : "Vogler", "given" : "C", "non-dropping-particle" : "", "parse-names" : false, "suffix" : "" } ], "container-title" : "Climate of the Past", "id" : "ITEM-1", "issue" : "3", "issued" : { "date-parts" : [ [ "2006" ] ] }, "page" : "191-207", "title" : "A guide for digitising manuscript climate data", "type" : "article-journal", "volume" : "2" }, "uris" : [ "http://www.mendeley.com/documents/?uuid=588aa265-a9c8-4406-abe0-a4a4fb83f9b8" ] } ], "mendeley" : { "formattedCitation" : "(Br\u00f6nnimann et al., 2006)", "plainTextFormattedCitation" : "(Br\u00f6nnimann et al., 2006)", "previouslyFormattedCitation" : "(Br\u00f6nnimann et al., 2006)" }, "properties" : { "noteIndex" : 0 }, "schema" : "https://github.com/citation-style-language/schema/raw/master/csl-citation.json" }</w:instrText>
      </w:r>
      <w:r>
        <w:fldChar w:fldCharType="separate"/>
      </w:r>
      <w:r w:rsidRPr="009930DF">
        <w:rPr>
          <w:noProof/>
        </w:rPr>
        <w:t>(Brönnimann et al., 2006)</w:t>
      </w:r>
      <w:r>
        <w:fldChar w:fldCharType="end"/>
      </w:r>
      <w:ins w:id="746" w:author="Linden Ashcroft" w:date="2018-07-12T12:49:00Z">
        <w:r w:rsidR="006A2F76">
          <w:t>,</w:t>
        </w:r>
      </w:ins>
      <w:del w:id="747" w:author="Linden Ashcroft" w:date="2018-07-12T12:49:00Z">
        <w:r w:rsidDel="006A2F76">
          <w:delText>. This is</w:delText>
        </w:r>
      </w:del>
      <w:r>
        <w:t xml:space="preserve"> particularly </w:t>
      </w:r>
      <w:del w:id="748" w:author="Linden Ashcroft" w:date="2018-07-12T12:49:00Z">
        <w:r w:rsidDel="006A2F76">
          <w:delText xml:space="preserve">the case </w:delText>
        </w:r>
      </w:del>
      <w:r>
        <w:t>if the data are provided in pre-scanned format. Checking</w:t>
      </w:r>
      <w:r w:rsidR="00944CBC">
        <w:t xml:space="preserve"> every page of the original data source before providing it for </w:t>
      </w:r>
      <w:r w:rsidR="000A30A9">
        <w:t>digitiz</w:t>
      </w:r>
      <w:r w:rsidR="00944CBC">
        <w:t>ation</w:t>
      </w:r>
      <w:r>
        <w:t xml:space="preserve"> will save time and effort in the long term. I</w:t>
      </w:r>
      <w:r w:rsidR="00944CBC">
        <w:t xml:space="preserve">dentify any mistakes in the </w:t>
      </w:r>
      <w:r w:rsidR="00601CAD">
        <w:t xml:space="preserve">page </w:t>
      </w:r>
      <w:r w:rsidR="00944CBC">
        <w:t xml:space="preserve">order, </w:t>
      </w:r>
      <w:r>
        <w:t xml:space="preserve">missing pages, images that are too dark or light to be read, or </w:t>
      </w:r>
      <w:r w:rsidR="00944CBC">
        <w:t xml:space="preserve">any changes in format or </w:t>
      </w:r>
      <w:r>
        <w:t xml:space="preserve">data units, to </w:t>
      </w:r>
      <w:proofErr w:type="gramStart"/>
      <w:r>
        <w:t>make an assessment of</w:t>
      </w:r>
      <w:proofErr w:type="gramEnd"/>
      <w:r>
        <w:t xml:space="preserve"> the data source quality.</w:t>
      </w:r>
      <w:ins w:id="749" w:author="Linden Ashcroft" w:date="2018-07-11T13:46:00Z">
        <w:r w:rsidR="00A12AC5">
          <w:t xml:space="preserve"> With this information it then becomes possible to provide improved instructions to digitisers, develop better templates and tools for digitization, or even re</w:t>
        </w:r>
      </w:ins>
      <w:ins w:id="750" w:author="Linden Ashcroft" w:date="2018-07-12T12:49:00Z">
        <w:r w:rsidR="006A2F76">
          <w:t>-</w:t>
        </w:r>
      </w:ins>
      <w:ins w:id="751" w:author="Linden Ashcroft" w:date="2018-07-11T13:46:00Z">
        <w:r w:rsidR="00A12AC5">
          <w:t xml:space="preserve">scan data sources if possible. </w:t>
        </w:r>
      </w:ins>
    </w:p>
    <w:p w14:paraId="3720A587" w14:textId="77777777" w:rsidR="00EE7EA5" w:rsidRPr="00944CBC" w:rsidRDefault="00EE7EA5"/>
    <w:p w14:paraId="41A75980" w14:textId="11986EEC" w:rsidR="00944CBC" w:rsidRDefault="00944CBC" w:rsidP="0079713B">
      <w:pPr>
        <w:numPr>
          <w:ilvl w:val="0"/>
          <w:numId w:val="18"/>
        </w:numPr>
        <w:rPr>
          <w:b/>
        </w:rPr>
      </w:pPr>
      <w:r w:rsidRPr="0079713B">
        <w:rPr>
          <w:b/>
        </w:rPr>
        <w:t>Develop user</w:t>
      </w:r>
      <w:ins w:id="752" w:author="Linden Ashcroft" w:date="2018-07-11T13:54:00Z">
        <w:r w:rsidR="00455D0B">
          <w:rPr>
            <w:b/>
          </w:rPr>
          <w:t>-</w:t>
        </w:r>
      </w:ins>
      <w:del w:id="753" w:author="Linden Ashcroft" w:date="2018-07-11T13:54:00Z">
        <w:r w:rsidRPr="0079713B" w:rsidDel="00455D0B">
          <w:rPr>
            <w:b/>
          </w:rPr>
          <w:delText xml:space="preserve"> </w:delText>
        </w:r>
      </w:del>
      <w:r w:rsidRPr="0079713B">
        <w:rPr>
          <w:b/>
        </w:rPr>
        <w:t>friendly templates</w:t>
      </w:r>
    </w:p>
    <w:p w14:paraId="54DBED68" w14:textId="4B77A4D1" w:rsidR="00455D0B" w:rsidRDefault="00455D0B">
      <w:pPr>
        <w:rPr>
          <w:ins w:id="754" w:author="Linden Ashcroft" w:date="2018-07-11T13:56:00Z"/>
        </w:rPr>
      </w:pPr>
      <w:ins w:id="755" w:author="Linden Ashcroft" w:date="2018-07-11T13:52:00Z">
        <w:r>
          <w:t xml:space="preserve">Our examination of duplicated data for </w:t>
        </w:r>
        <w:proofErr w:type="spellStart"/>
        <w:r>
          <w:t>Zagazig</w:t>
        </w:r>
        <w:proofErr w:type="spellEnd"/>
        <w:r>
          <w:t xml:space="preserve"> (</w:t>
        </w:r>
      </w:ins>
      <w:ins w:id="756" w:author="Linden Ashcroft" w:date="2018-07-11T13:53:00Z">
        <w:r>
          <w:t>section 4.4) does not conform to the recommendations made by WMO (2016) about the use of templates.</w:t>
        </w:r>
      </w:ins>
      <w:ins w:id="757" w:author="Linden Ashcroft" w:date="2018-07-11T13:54:00Z">
        <w:r>
          <w:t xml:space="preserve"> </w:t>
        </w:r>
      </w:ins>
      <w:moveToRangeStart w:id="758" w:author="Linden Ashcroft" w:date="2018-07-11T13:56:00Z" w:name="move519080711"/>
      <w:moveTo w:id="759" w:author="Linden Ashcroft" w:date="2018-07-11T13:56:00Z">
        <w:r>
          <w:t xml:space="preserve">In this case study, one digitizer was asked to key data for more than 20 stations into a template, while the other digitized observations from only one station (one row per page of data source) without a template. </w:t>
        </w:r>
        <w:del w:id="760" w:author="Linden Ashcroft" w:date="2018-07-11T14:12:00Z">
          <w:r w:rsidDel="00D71213">
            <w:delText xml:space="preserve">Clearly there is a balance between the repetitive nature of keying in multiple rows of data, and the high chance of error associated with picking out one row of data in a complex table. </w:delText>
          </w:r>
        </w:del>
      </w:moveTo>
      <w:moveToRangeEnd w:id="758"/>
      <w:ins w:id="761" w:author="Linden Ashcroft" w:date="2018-07-11T13:54:00Z">
        <w:r>
          <w:t>More errors were made using a template than not using a template, although it must be noted that the template style was unfamiliar to the digitizers, and different digitizers completed the tasks.</w:t>
        </w:r>
      </w:ins>
      <w:ins w:id="762" w:author="Linden Ashcroft" w:date="2018-07-11T13:55:00Z">
        <w:r>
          <w:t xml:space="preserve"> </w:t>
        </w:r>
      </w:ins>
      <w:ins w:id="763" w:author="Linden Ashcroft" w:date="2018-07-11T14:12:00Z">
        <w:r w:rsidR="00D71213">
          <w:t>Clearly there is a balance between the repetitive nature of keying in multiple rows of data, and the high chance of error associated with picking out one row of data in a complex table.</w:t>
        </w:r>
      </w:ins>
    </w:p>
    <w:p w14:paraId="437358A0" w14:textId="746BCFE9" w:rsidR="0059697B" w:rsidDel="00455D0B" w:rsidRDefault="00455D0B">
      <w:pPr>
        <w:rPr>
          <w:del w:id="764" w:author="Linden Ashcroft" w:date="2018-07-11T13:56:00Z"/>
        </w:rPr>
      </w:pPr>
      <w:ins w:id="765" w:author="Linden Ashcroft" w:date="2018-07-11T13:55:00Z">
        <w:r>
          <w:t xml:space="preserve">Despite this finding, </w:t>
        </w:r>
      </w:ins>
      <w:del w:id="766" w:author="Linden Ashcroft" w:date="2018-07-11T13:55:00Z">
        <w:r w:rsidR="00FF45A6" w:rsidDel="00455D0B">
          <w:delText xml:space="preserve">As suggested in the WMO's data rescue best practises, </w:delText>
        </w:r>
      </w:del>
      <w:r w:rsidR="00FF45A6">
        <w:t xml:space="preserve">we still believe that the use of templates acts to reduce the number of </w:t>
      </w:r>
      <w:r w:rsidR="000A30A9">
        <w:t>digitiz</w:t>
      </w:r>
      <w:r w:rsidR="00FF45A6">
        <w:t xml:space="preserve">ation errors. Although templates </w:t>
      </w:r>
      <w:ins w:id="767" w:author="Linden Ashcroft" w:date="2018-07-11T13:55:00Z">
        <w:r>
          <w:t xml:space="preserve">do </w:t>
        </w:r>
      </w:ins>
      <w:del w:id="768" w:author="Linden Ashcroft" w:date="2018-07-11T13:55:00Z">
        <w:r w:rsidR="00FF45A6" w:rsidDel="00455D0B">
          <w:delText xml:space="preserve">will </w:delText>
        </w:r>
      </w:del>
      <w:r w:rsidR="00FF45A6">
        <w:t xml:space="preserve">not remove issues associated with the original source, </w:t>
      </w:r>
      <w:ins w:id="769" w:author="Linden Ashcroft" w:date="2018-07-11T13:55:00Z">
        <w:r>
          <w:t>they do</w:t>
        </w:r>
      </w:ins>
      <w:del w:id="770" w:author="Linden Ashcroft" w:date="2018-07-11T13:55:00Z">
        <w:r w:rsidR="00FF45A6" w:rsidDel="00455D0B">
          <w:delText>it will</w:delText>
        </w:r>
      </w:del>
      <w:r w:rsidR="00FF45A6">
        <w:t xml:space="preserve"> give</w:t>
      </w:r>
      <w:ins w:id="771" w:author="Linden Ashcroft" w:date="2018-07-11T13:55:00Z">
        <w:r>
          <w:t xml:space="preserve"> the</w:t>
        </w:r>
      </w:ins>
      <w:r w:rsidR="00FF45A6">
        <w:t xml:space="preserve"> </w:t>
      </w:r>
      <w:r w:rsidR="000A30A9">
        <w:t>digitiz</w:t>
      </w:r>
      <w:r w:rsidR="00FF45A6">
        <w:t xml:space="preserve">er the best chance to replicate what they see on the page. </w:t>
      </w:r>
      <w:r w:rsidR="0059697B">
        <w:t xml:space="preserve">Templates that include automatic visualisation of the observations, highlight outliers, or enforce regular breaks would help to improve the quality of the resultant data.  </w:t>
      </w:r>
    </w:p>
    <w:p w14:paraId="254FFBF8" w14:textId="45F00EED" w:rsidR="00FF45A6" w:rsidRDefault="00FF45A6">
      <w:del w:id="772" w:author="Linden Ashcroft" w:date="2018-07-11T13:56:00Z">
        <w:r w:rsidDel="00455D0B">
          <w:delText xml:space="preserve">We make this suggestion despite our case study finding that data </w:delText>
        </w:r>
        <w:r w:rsidR="000A30A9" w:rsidDel="00455D0B">
          <w:delText>digitiz</w:delText>
        </w:r>
        <w:r w:rsidDel="00455D0B">
          <w:delText xml:space="preserve">ed using a template included more errors than data </w:delText>
        </w:r>
        <w:r w:rsidR="000A30A9" w:rsidDel="00455D0B">
          <w:delText>digitiz</w:delText>
        </w:r>
        <w:r w:rsidDel="00455D0B">
          <w:delText xml:space="preserve">ed without (see </w:delText>
        </w:r>
        <w:r w:rsidR="00F03ACF" w:rsidDel="00455D0B">
          <w:delText>Sect.</w:delText>
        </w:r>
        <w:r w:rsidDel="00455D0B">
          <w:delText xml:space="preserve"> 4.4.1). </w:delText>
        </w:r>
      </w:del>
      <w:moveFromRangeStart w:id="773" w:author="Linden Ashcroft" w:date="2018-07-11T13:56:00Z" w:name="move519080711"/>
      <w:moveFrom w:id="774" w:author="Linden Ashcroft" w:date="2018-07-11T13:56:00Z">
        <w:r w:rsidDel="00455D0B">
          <w:t xml:space="preserve">In this case study, one </w:t>
        </w:r>
        <w:r w:rsidR="000A30A9" w:rsidDel="00455D0B">
          <w:t>digitiz</w:t>
        </w:r>
        <w:r w:rsidDel="00455D0B">
          <w:t xml:space="preserve">er was asked to key data for more than 20 stations into a template, while </w:t>
        </w:r>
        <w:r w:rsidR="0059697B" w:rsidDel="00455D0B">
          <w:t xml:space="preserve">the other </w:t>
        </w:r>
        <w:r w:rsidR="000A30A9" w:rsidDel="00455D0B">
          <w:t>digitiz</w:t>
        </w:r>
        <w:r w:rsidR="0059697B" w:rsidDel="00455D0B">
          <w:t xml:space="preserve">ed observations from only one station (one row per page of data source) without a template. Clearly there is a balance between the repetitive nature of keying in multiple rows of data, and the high chance of error associated with picking out one row of data in a complex table. </w:t>
        </w:r>
      </w:moveFrom>
      <w:moveFromRangeEnd w:id="773"/>
      <w:del w:id="775" w:author="Linden Ashcroft" w:date="2018-07-11T13:57:00Z">
        <w:r w:rsidDel="00455D0B">
          <w:delText xml:space="preserve">Perhaps a compromise can be found here, where </w:delText>
        </w:r>
        <w:r w:rsidR="000A30A9" w:rsidDel="00455D0B">
          <w:delText>digitiz</w:delText>
        </w:r>
        <w:r w:rsidDel="00455D0B">
          <w:delText>ers are charged with the slightly less repetitive task of finding one station in a page of observations, but still entering these data into a pre-formatted spreadsheet.</w:delText>
        </w:r>
        <w:r w:rsidR="00173D51" w:rsidDel="00455D0B">
          <w:delText xml:space="preserve"> </w:delText>
        </w:r>
      </w:del>
      <w:r w:rsidR="00173D51">
        <w:t xml:space="preserve">Another suggestion could be to develop the templates in collaboration with the </w:t>
      </w:r>
      <w:r w:rsidR="000A30A9">
        <w:t>digitiz</w:t>
      </w:r>
      <w:r w:rsidR="00173D51">
        <w:t xml:space="preserve">ation team. </w:t>
      </w:r>
      <w:r>
        <w:t xml:space="preserve"> </w:t>
      </w:r>
    </w:p>
    <w:p w14:paraId="26B1D8FF" w14:textId="77777777" w:rsidR="00EE7EA5" w:rsidRPr="00FF45A6" w:rsidRDefault="00EE7EA5"/>
    <w:p w14:paraId="76F42F08" w14:textId="0ED3C15C" w:rsidR="00944CBC" w:rsidRDefault="00944CBC" w:rsidP="0079713B">
      <w:pPr>
        <w:numPr>
          <w:ilvl w:val="0"/>
          <w:numId w:val="18"/>
        </w:numPr>
        <w:rPr>
          <w:b/>
        </w:rPr>
      </w:pPr>
      <w:r w:rsidRPr="0079713B">
        <w:rPr>
          <w:b/>
        </w:rPr>
        <w:lastRenderedPageBreak/>
        <w:t xml:space="preserve">Involve </w:t>
      </w:r>
      <w:r w:rsidR="000A30A9">
        <w:rPr>
          <w:b/>
        </w:rPr>
        <w:t>digitiz</w:t>
      </w:r>
      <w:r w:rsidRPr="0079713B">
        <w:rPr>
          <w:b/>
        </w:rPr>
        <w:t>ers in quality control procedures</w:t>
      </w:r>
    </w:p>
    <w:p w14:paraId="1D3E9213" w14:textId="714F7371" w:rsidR="0059697B" w:rsidDel="006A2F76" w:rsidRDefault="0059697B">
      <w:pPr>
        <w:rPr>
          <w:del w:id="776" w:author="Linden Ashcroft" w:date="2018-07-12T12:49:00Z"/>
        </w:rPr>
      </w:pPr>
      <w:r>
        <w:t>O</w:t>
      </w:r>
      <w:r w:rsidRPr="00BB37B6">
        <w:t>ne</w:t>
      </w:r>
      <w:r>
        <w:t xml:space="preserve"> potentially time saving method that can be employed to </w:t>
      </w:r>
      <w:r w:rsidRPr="00BB37B6">
        <w:t xml:space="preserve">reduce </w:t>
      </w:r>
      <w:r w:rsidR="000A30A9">
        <w:t>digitiz</w:t>
      </w:r>
      <w:r>
        <w:t xml:space="preserve">ation errors is to involve the </w:t>
      </w:r>
      <w:r w:rsidR="000A30A9">
        <w:t>digitiz</w:t>
      </w:r>
      <w:r>
        <w:t xml:space="preserve">ers in the quality assurance and </w:t>
      </w:r>
      <w:r w:rsidR="00601CAD">
        <w:t>quality control of the data. It i</w:t>
      </w:r>
      <w:r>
        <w:t xml:space="preserve">s true that unreliable </w:t>
      </w:r>
      <w:r w:rsidR="000A30A9">
        <w:t>digitiz</w:t>
      </w:r>
      <w:r>
        <w:t xml:space="preserve">ers may also make unreliable quality control assessors, but by asking </w:t>
      </w:r>
      <w:r w:rsidR="000A30A9">
        <w:t>digitiz</w:t>
      </w:r>
      <w:r>
        <w:t>ers to run QC on data key</w:t>
      </w:r>
      <w:ins w:id="777" w:author="Linden Ashcroft" w:date="2018-07-09T10:26:00Z">
        <w:r w:rsidR="008C78EA">
          <w:t>ed</w:t>
        </w:r>
      </w:ins>
      <w:del w:id="778" w:author="Linden Ashcroft" w:date="2018-07-09T10:26:00Z">
        <w:r w:rsidDel="008C78EA">
          <w:delText>s</w:delText>
        </w:r>
      </w:del>
      <w:r>
        <w:t xml:space="preserve"> by others, they will become more aware of common errors they may make in their own work. </w:t>
      </w:r>
      <w:r w:rsidR="006637AD">
        <w:t xml:space="preserve">This step can also help to identify errors within the data source, </w:t>
      </w:r>
      <w:r w:rsidR="006637AD" w:rsidRPr="00541EE0">
        <w:t xml:space="preserve">since other </w:t>
      </w:r>
      <w:r w:rsidR="006637AD">
        <w:t>problems</w:t>
      </w:r>
      <w:r w:rsidR="006637AD" w:rsidRPr="00541EE0">
        <w:t xml:space="preserve"> may occur due to poor observational practices leading to erroneous instrument readings or to mistakes when transcribing the data into seco</w:t>
      </w:r>
      <w:r w:rsidR="006637AD">
        <w:t xml:space="preserve">ndary sources, among many other things </w:t>
      </w:r>
      <w:r w:rsidR="006637AD">
        <w:fldChar w:fldCharType="begin" w:fldLock="1"/>
      </w:r>
      <w:r w:rsidR="009930DF">
        <w:instrText>ADDIN CSL_CITATION { "citationItems" : [ { "id" : "ITEM-1", "itemData" : { "DOI" : "10.5194/cpd-2-191-2006", "ISSN" : "18149324", "abstract" : "Hand-written or printed manuscript data are an important source for paleo-climatological studies, but bringing them into a suitable format can be a time consuming adventure with uncertain success. Before digitising such data (e.g., in the context a specific research project), it is worthwhile spending a few thoughts on the characteristics of the data, the scientific requirements with respect to quality and coverage, the metadata, and technical aspects such as reproduction techniques, digitising techniques, and quality control strategies. Here we briefly discuss the most important considerations according to our own experience and describe different methods for digitising numeric or text data (optical character recognition, speech recognition, and key entry). We present a tentative guide that is intended to help others compiling the necessary information and making the right decisions.", "author" : [ { "dropping-particle" : "", "family" : "Br\u00f6nnimann", "given" : "S.", "non-dropping-particle" : "", "parse-names" : false, "suffix" : "" }, { "dropping-particle" : "", "family" : "Annis", "given" : "J", "non-dropping-particle" : "", "parse-names" : false, "suffix" : "" }, { "dropping-particle" : "", "family" : "Dann", "given" : "W", "non-dropping-particle" : "", "parse-names" : false, "suffix" : "" }, { "dropping-particle" : "", "family" : "Ewen", "given" : "T", "non-dropping-particle" : "", "parse-names" : false, "suffix" : "" }, { "dropping-particle" : "", "family" : "Grant", "given" : "A N", "non-dropping-particle" : "", "parse-names" : false, "suffix" : "" }, { "dropping-particle" : "", "family" : "Griesser", "given" : "T", "non-dropping-particle" : "", "parse-names" : false, "suffix" : "" }, { "dropping-particle" : "", "family" : "Kr\u00e4henmann", "given" : "S.", "non-dropping-particle" : "", "parse-names" : false, "suffix" : "" }, { "dropping-particle" : "", "family" : "Mohr", "given" : "C", "non-dropping-particle" : "", "parse-names" : false, "suffix" : "" }, { "dropping-particle" : "", "family" : "Scherer", "given" : "M", "non-dropping-particle" : "", "parse-names" : false, "suffix" : "" }, { "dropping-particle" : "", "family" : "Vogler", "given" : "C", "non-dropping-particle" : "", "parse-names" : false, "suffix" : "" } ], "container-title" : "Climate of the Past", "id" : "ITEM-1", "issue" : "3", "issued" : { "date-parts" : [ [ "2006" ] ] }, "page" : "191-207", "title" : "A guide for digitising manuscript climate data", "type" : "article-journal", "volume" : "2" }, "uris" : [ "http://www.mendeley.com/documents/?uuid=588aa265-a9c8-4406-abe0-a4a4fb83f9b8" ] }, { "id" : "ITEM-2", "itemData" : { "DOI" : "10.1002/joc.5037", "ISSN" : "08998418", "author" : [ { "dropping-particle" : "", "family" : "Hunziker", "given" : "Stefan", "non-dropping-particle" : "", "parse-names" : false, "suffix" : "" }, { "dropping-particle" : "", "family" : "Gubler", "given" : "Stefanie", "non-dropping-particle" : "", "parse-names" : false, "suffix" : "" }, { "dropping-particle" : "", "family" : "Calle", "given" : "Juan", "non-dropping-particle" : "", "parse-names" : false, "suffix" : "" }, { "dropping-particle" : "", "family" : "Moreno", "given" : "Isabel", "non-dropping-particle" : "", "parse-names" : false, "suffix" : "" }, { "dropping-particle" : "", "family" : "Andrade", "given" : "Marcos", "non-dropping-particle" : "", "parse-names" : false, "suffix" : "" }, { "dropping-particle" : "", "family" : "Velarde", "given" : "Fernando", "non-dropping-particle" : "", "parse-names" : false, "suffix" : "" }, { "dropping-particle" : "", "family" : "Ticona", "given" : "Laura", "non-dropping-particle" : "", "parse-names" : false, "suffix" : "" }, { "dropping-particle" : "", "family" : "Carrasco", "given" : "Gualberto", "non-dropping-particle" : "", "parse-names" : false, "suffix" : "" }, { "dropping-particle" : "", "family" : "Castell\u00f3n", "given" : "Yaruska", "non-dropping-particle" : "", "parse-names" : false, "suffix" : "" }, { "dropping-particle" : "", "family" : "Oria", "given" : "Clara", "non-dropping-particle" : "", "parse-names" : false, "suffix" : "" }, { "dropping-particle" : "", "family" : "Croci-Maspoli", "given" : "Mischa", "non-dropping-particle" : "", "parse-names" : false, "suffix" : "" }, { "dropping-particle" : "", "family" : "Konzelmann", "given" : "Thomas", "non-dropping-particle" : "", "parse-names" : false, "suffix" : "" }, { "dropping-particle" : "", "family" : "Rohrer", "given" : "Mario", "non-dropping-particle" : "", "parse-names" : false, "suffix" : "" }, { "dropping-particle" : "", "family" : "Br\u00f6nnimann", "given" : "Stefan", "non-dropping-particle" : "", "parse-names" : false, "suffix" : "" } ], "container-title" : "International Journal of Climatology", "id" : "ITEM-2", "issue" : "11", "issued" : { "date-parts" : [ [ "2017", "9", "1" ] ] }, "page" : "4131-4145", "publisher" : "John Wiley &amp; Sons, Ltd", "title" : "Identifying, attributing, and overcoming common data quality issues of manned station observations", "type" : "article-journal", "volume" : "37" }, "uris" : [ "http://www.mendeley.com/documents/?uuid=19436e9d-1f7a-3473-a7c0-3dd9aa6c1d79" ] } ], "mendeley" : { "formattedCitation" : "(Br\u00f6nnimann et al., 2006; Hunziker et al., 2017)", "plainTextFormattedCitation" : "(Br\u00f6nnimann et al., 2006; Hunziker et al., 2017)", "previouslyFormattedCitation" : "(Br\u00f6nnimann et al., 2006; Hunziker et al., 2017)" }, "properties" : { "noteIndex" : 0 }, "schema" : "https://github.com/citation-style-language/schema/raw/master/csl-citation.json" }</w:instrText>
      </w:r>
      <w:r w:rsidR="006637AD">
        <w:fldChar w:fldCharType="separate"/>
      </w:r>
      <w:r w:rsidR="006637AD" w:rsidRPr="009930DF">
        <w:rPr>
          <w:noProof/>
        </w:rPr>
        <w:t>(Brönnimann et al., 2006; Hunziker et al., 2017)</w:t>
      </w:r>
      <w:r w:rsidR="006637AD">
        <w:fldChar w:fldCharType="end"/>
      </w:r>
      <w:r w:rsidR="006637AD" w:rsidRPr="00541EE0">
        <w:t>.</w:t>
      </w:r>
      <w:r w:rsidR="006637AD">
        <w:t xml:space="preserve"> </w:t>
      </w:r>
    </w:p>
    <w:p w14:paraId="100C9C08" w14:textId="77777777" w:rsidR="006A2F76" w:rsidRDefault="006A2F76" w:rsidP="0079713B">
      <w:pPr>
        <w:rPr>
          <w:ins w:id="779" w:author="Linden Ashcroft" w:date="2018-07-12T12:49:00Z"/>
        </w:rPr>
      </w:pPr>
    </w:p>
    <w:p w14:paraId="1B307DF6" w14:textId="3F326306" w:rsidR="0059697B" w:rsidDel="006A2F76" w:rsidRDefault="0059697B">
      <w:pPr>
        <w:rPr>
          <w:del w:id="780" w:author="Linden Ashcroft" w:date="2018-07-12T12:49:00Z"/>
        </w:rPr>
      </w:pPr>
      <w:del w:id="781" w:author="Linden Ashcroft" w:date="2018-07-12T12:49:00Z">
        <w:r w:rsidDel="006A2F76">
          <w:delText xml:space="preserve">Another aspect of engaging </w:delText>
        </w:r>
        <w:r w:rsidR="000A30A9" w:rsidDel="006A2F76">
          <w:delText>digitiz</w:delText>
        </w:r>
        <w:r w:rsidDel="006A2F76">
          <w:delText>ers in QC is to provide near</w:delText>
        </w:r>
        <w:r w:rsidR="004C16EC" w:rsidDel="006A2F76">
          <w:delText>-</w:delText>
        </w:r>
        <w:r w:rsidDel="006A2F76">
          <w:delText>real</w:delText>
        </w:r>
        <w:r w:rsidR="004C16EC" w:rsidDel="006A2F76">
          <w:delText>-</w:delText>
        </w:r>
        <w:r w:rsidDel="006A2F76">
          <w:delText xml:space="preserve">time feedback on the quality of the </w:delText>
        </w:r>
        <w:r w:rsidR="000A30A9" w:rsidDel="006A2F76">
          <w:delText>digitiz</w:delText>
        </w:r>
        <w:r w:rsidDel="006A2F76">
          <w:delText>ed data.</w:delText>
        </w:r>
      </w:del>
      <w:del w:id="782" w:author="Linden Ashcroft" w:date="2018-07-11T13:49:00Z">
        <w:r w:rsidDel="00A12AC5">
          <w:delText xml:space="preserve"> It is no use finding that one </w:delText>
        </w:r>
        <w:r w:rsidR="000A30A9" w:rsidDel="00A12AC5">
          <w:delText>digitiz</w:delText>
        </w:r>
        <w:r w:rsidDel="00A12AC5">
          <w:delText xml:space="preserve">er is making a consistent error in their work if that </w:delText>
        </w:r>
        <w:r w:rsidR="004C16EC" w:rsidDel="00A12AC5">
          <w:delText xml:space="preserve">task </w:delText>
        </w:r>
        <w:r w:rsidDel="00A12AC5">
          <w:delText>is already complete.</w:delText>
        </w:r>
      </w:del>
      <w:del w:id="783" w:author="Linden Ashcroft" w:date="2018-07-12T12:49:00Z">
        <w:r w:rsidDel="006A2F76">
          <w:delText xml:space="preserve"> </w:delText>
        </w:r>
      </w:del>
      <w:del w:id="784" w:author="Linden Ashcroft" w:date="2018-07-11T13:51:00Z">
        <w:r w:rsidDel="00455D0B">
          <w:delText>C</w:delText>
        </w:r>
      </w:del>
      <w:del w:id="785" w:author="Linden Ashcroft" w:date="2018-07-12T12:49:00Z">
        <w:r w:rsidDel="006A2F76">
          <w:delText>onducting QC as soon as</w:delText>
        </w:r>
        <w:r w:rsidR="00A55D2A" w:rsidDel="006A2F76">
          <w:delText xml:space="preserve"> data become available means you </w:delText>
        </w:r>
        <w:r w:rsidRPr="00795A5A" w:rsidDel="006A2F76">
          <w:delText xml:space="preserve">can advise the digitizers </w:delText>
        </w:r>
      </w:del>
      <w:del w:id="786" w:author="Linden Ashcroft" w:date="2018-07-11T13:52:00Z">
        <w:r w:rsidRPr="00795A5A" w:rsidDel="00455D0B">
          <w:delText>about their</w:delText>
        </w:r>
      </w:del>
      <w:del w:id="787" w:author="Linden Ashcroft" w:date="2018-07-12T12:49:00Z">
        <w:r w:rsidRPr="00795A5A" w:rsidDel="006A2F76">
          <w:delText xml:space="preserve"> errors </w:delText>
        </w:r>
        <w:r w:rsidR="00A55D2A" w:rsidDel="006A2F76">
          <w:delText xml:space="preserve">and hopefully </w:delText>
        </w:r>
      </w:del>
      <w:del w:id="788" w:author="Linden Ashcroft" w:date="2018-07-11T13:50:00Z">
        <w:r w:rsidR="00A55D2A" w:rsidDel="00455D0B">
          <w:delText>make them more conscientious in the future</w:delText>
        </w:r>
      </w:del>
      <w:del w:id="789" w:author="Linden Ashcroft" w:date="2018-07-12T12:49:00Z">
        <w:r w:rsidRPr="00795A5A" w:rsidDel="006A2F76">
          <w:delText xml:space="preserve">.  </w:delText>
        </w:r>
      </w:del>
    </w:p>
    <w:p w14:paraId="660827A8" w14:textId="77777777" w:rsidR="00EE7EA5" w:rsidRPr="00A55D2A" w:rsidRDefault="00EE7EA5"/>
    <w:p w14:paraId="01A46896" w14:textId="1DD443E9" w:rsidR="00944CBC" w:rsidRDefault="00944CBC" w:rsidP="0079713B">
      <w:pPr>
        <w:numPr>
          <w:ilvl w:val="0"/>
          <w:numId w:val="18"/>
        </w:numPr>
        <w:rPr>
          <w:b/>
        </w:rPr>
      </w:pPr>
      <w:r w:rsidRPr="0079713B">
        <w:rPr>
          <w:b/>
        </w:rPr>
        <w:t xml:space="preserve">Do not underestimate the value of manual </w:t>
      </w:r>
      <w:r w:rsidR="004F560C">
        <w:rPr>
          <w:b/>
        </w:rPr>
        <w:t>checking quality control results</w:t>
      </w:r>
    </w:p>
    <w:p w14:paraId="7CA442D1" w14:textId="2162D2B6" w:rsidR="004F560C" w:rsidDel="008C78EA" w:rsidRDefault="004F560C">
      <w:pPr>
        <w:rPr>
          <w:del w:id="790" w:author="Linden Ashcroft" w:date="2018-07-09T10:26:00Z"/>
        </w:rPr>
      </w:pPr>
      <w:r w:rsidRPr="00541EE0">
        <w:t>Most of the</w:t>
      </w:r>
      <w:r>
        <w:t xml:space="preserve"> currently</w:t>
      </w:r>
      <w:r w:rsidRPr="00541EE0">
        <w:t xml:space="preserve"> available QC </w:t>
      </w:r>
      <w:del w:id="791" w:author="Linden Ashcroft" w:date="2018-07-12T12:49:00Z">
        <w:r w:rsidDel="006A2F76">
          <w:delText>test</w:delText>
        </w:r>
        <w:r w:rsidR="006637AD" w:rsidDel="006A2F76">
          <w:delText>s</w:delText>
        </w:r>
        <w:r w:rsidRPr="00541EE0" w:rsidDel="006A2F76">
          <w:delText xml:space="preserve"> </w:delText>
        </w:r>
      </w:del>
      <w:ins w:id="792" w:author="Linden Ashcroft" w:date="2018-07-12T12:49:00Z">
        <w:r w:rsidR="006A2F76">
          <w:t xml:space="preserve">procedures </w:t>
        </w:r>
      </w:ins>
      <w:r w:rsidRPr="00541EE0">
        <w:t>are based on statistic</w:t>
      </w:r>
      <w:r w:rsidR="000440D9">
        <w:t>al</w:t>
      </w:r>
      <w:r w:rsidRPr="00541EE0">
        <w:t xml:space="preserve"> tests</w:t>
      </w:r>
      <w:r w:rsidR="006637AD">
        <w:t xml:space="preserve"> and</w:t>
      </w:r>
      <w:r w:rsidRPr="00541EE0">
        <w:t xml:space="preserve"> are intended </w:t>
      </w:r>
      <w:r w:rsidR="006637AD">
        <w:t>to identify</w:t>
      </w:r>
      <w:r w:rsidRPr="00541EE0">
        <w:t xml:space="preserve"> individual errors or</w:t>
      </w:r>
      <w:r w:rsidR="006637AD">
        <w:t xml:space="preserve"> </w:t>
      </w:r>
      <w:r w:rsidR="004C16EC">
        <w:t xml:space="preserve">a </w:t>
      </w:r>
      <w:r w:rsidR="006637AD">
        <w:t>chain of erroneous values. An alternative is visual</w:t>
      </w:r>
      <w:r w:rsidRPr="00541EE0">
        <w:t xml:space="preserve"> QC checks,</w:t>
      </w:r>
      <w:r w:rsidR="006637AD">
        <w:t xml:space="preserve"> which,</w:t>
      </w:r>
      <w:r w:rsidRPr="00541EE0">
        <w:t xml:space="preserve"> although existing, are not</w:t>
      </w:r>
      <w:del w:id="793" w:author="Linden Ashcroft" w:date="2018-07-09T10:26:00Z">
        <w:r w:rsidRPr="00541EE0" w:rsidDel="00435081">
          <w:delText xml:space="preserve"> totally</w:delText>
        </w:r>
      </w:del>
      <w:r w:rsidRPr="00541EE0">
        <w:t xml:space="preserve"> well developed nor employed</w:t>
      </w:r>
      <w:r>
        <w:t xml:space="preserve"> and, therefore, </w:t>
      </w:r>
      <w:r w:rsidRPr="00F515C6">
        <w:t xml:space="preserve">data quality issues </w:t>
      </w:r>
      <w:r>
        <w:t xml:space="preserve">that </w:t>
      </w:r>
      <w:r w:rsidRPr="00F515C6">
        <w:t xml:space="preserve">may appear systematically </w:t>
      </w:r>
      <w:r>
        <w:t xml:space="preserve">can remain </w:t>
      </w:r>
      <w:r w:rsidRPr="00143EB5">
        <w:t>inadvertently in the data series</w:t>
      </w:r>
      <w:r w:rsidR="006637AD">
        <w:t xml:space="preserve"> </w:t>
      </w:r>
      <w:r w:rsidR="006637AD">
        <w:fldChar w:fldCharType="begin" w:fldLock="1"/>
      </w:r>
      <w:r w:rsidR="009930DF">
        <w:instrText>ADDIN CSL_CITATION { "citationItems" : [ { "id" : "ITEM-1", "itemData" : { "DOI" : "10.1002/joc.5037", "ISSN" : "08998418", "author" : [ { "dropping-particle" : "", "family" : "Hunziker", "given" : "Stefan", "non-dropping-particle" : "", "parse-names" : false, "suffix" : "" }, { "dropping-particle" : "", "family" : "Gubler", "given" : "Stefanie", "non-dropping-particle" : "", "parse-names" : false, "suffix" : "" }, { "dropping-particle" : "", "family" : "Calle", "given" : "Juan", "non-dropping-particle" : "", "parse-names" : false, "suffix" : "" }, { "dropping-particle" : "", "family" : "Moreno", "given" : "Isabel", "non-dropping-particle" : "", "parse-names" : false, "suffix" : "" }, { "dropping-particle" : "", "family" : "Andrade", "given" : "Marcos", "non-dropping-particle" : "", "parse-names" : false, "suffix" : "" }, { "dropping-particle" : "", "family" : "Velarde", "given" : "Fernando", "non-dropping-particle" : "", "parse-names" : false, "suffix" : "" }, { "dropping-particle" : "", "family" : "Ticona", "given" : "Laura", "non-dropping-particle" : "", "parse-names" : false, "suffix" : "" }, { "dropping-particle" : "", "family" : "Carrasco", "given" : "Gualberto", "non-dropping-particle" : "", "parse-names" : false, "suffix" : "" }, { "dropping-particle" : "", "family" : "Castell\u00f3n", "given" : "Yaruska", "non-dropping-particle" : "", "parse-names" : false, "suffix" : "" }, { "dropping-particle" : "", "family" : "Oria", "given" : "Clara", "non-dropping-particle" : "", "parse-names" : false, "suffix" : "" }, { "dropping-particle" : "", "family" : "Croci-Maspoli", "given" : "Mischa", "non-dropping-particle" : "", "parse-names" : false, "suffix" : "" }, { "dropping-particle" : "", "family" : "Konzelmann", "given" : "Thomas", "non-dropping-particle" : "", "parse-names" : false, "suffix" : "" }, { "dropping-particle" : "", "family" : "Rohrer", "given" : "Mario", "non-dropping-particle" : "", "parse-names" : false, "suffix" : "" }, { "dropping-particle" : "", "family" : "Br\u00f6nnimann", "given" : "Stefan", "non-dropping-particle" : "", "parse-names" : false, "suffix" : "" } ], "container-title" : "International Journal of Climatology", "id" : "ITEM-1", "issue" : "11", "issued" : { "date-parts" : [ [ "2017", "9", "1" ] ] }, "page" : "4131-4145", "publisher" : "John Wiley &amp; Sons, Ltd", "title" : "Identifying, attributing, and overcoming common data quality issues of manned station observations", "type" : "article-journal", "volume" : "37" }, "uris" : [ "http://www.mendeley.com/documents/?uuid=19436e9d-1f7a-3473-a7c0-3dd9aa6c1d79" ] } ], "mendeley" : { "formattedCitation" : "(Hunziker et al., 2017)", "plainTextFormattedCitation" : "(Hunziker et al., 2017)", "previouslyFormattedCitation" : "(Hunziker et al., 2017)" }, "properties" : { "noteIndex" : 0 }, "schema" : "https://github.com/citation-style-language/schema/raw/master/csl-citation.json" }</w:instrText>
      </w:r>
      <w:r w:rsidR="006637AD">
        <w:fldChar w:fldCharType="separate"/>
      </w:r>
      <w:r w:rsidR="006637AD" w:rsidRPr="009930DF">
        <w:rPr>
          <w:noProof/>
        </w:rPr>
        <w:t>(Hunziker et al., 2017)</w:t>
      </w:r>
      <w:r w:rsidR="006637AD">
        <w:fldChar w:fldCharType="end"/>
      </w:r>
      <w:r w:rsidRPr="00541EE0">
        <w:t>.</w:t>
      </w:r>
    </w:p>
    <w:p w14:paraId="0A9B2709" w14:textId="77777777" w:rsidR="00EE7EA5" w:rsidRDefault="00EE7EA5"/>
    <w:p w14:paraId="564E2B59" w14:textId="47C64B5A" w:rsidR="00A55D2A" w:rsidRDefault="006637AD">
      <w:del w:id="794" w:author="Linden Ashcroft" w:date="2018-07-12T12:49:00Z">
        <w:r w:rsidDel="006A2F76">
          <w:delText>Although</w:delText>
        </w:r>
        <w:r w:rsidR="00A55D2A" w:rsidDel="006A2F76">
          <w:delText xml:space="preserve"> </w:delText>
        </w:r>
      </w:del>
      <w:ins w:id="795" w:author="Linden Ashcroft" w:date="2018-07-12T12:49:00Z">
        <w:r w:rsidR="006A2F76">
          <w:t xml:space="preserve">While </w:t>
        </w:r>
      </w:ins>
      <w:r w:rsidR="00A55D2A">
        <w:t xml:space="preserve">manually checking the results of any QC procedure is very time consuming and tedious, our work suggests that for data rescue projects </w:t>
      </w:r>
      <w:r w:rsidR="00A55D2A">
        <w:softHyphen/>
        <w:t xml:space="preserve">– particularly for critical spatial or temporal gaps – it is a necessary step to </w:t>
      </w:r>
      <w:del w:id="796" w:author="Linden Ashcroft" w:date="2018-07-12T12:00:00Z">
        <w:r w:rsidR="00A55D2A" w:rsidDel="00B42681">
          <w:delText>minimise</w:delText>
        </w:r>
      </w:del>
      <w:ins w:id="797" w:author="Linden Ashcroft" w:date="2018-07-12T12:00:00Z">
        <w:r w:rsidR="00B42681">
          <w:t>minimize</w:t>
        </w:r>
      </w:ins>
      <w:r w:rsidR="00A55D2A">
        <w:t xml:space="preserve"> the number of observations removed. Completely automated QC procedures used for global products run the risk o</w:t>
      </w:r>
      <w:r w:rsidR="000440D9">
        <w:t>f</w:t>
      </w:r>
      <w:r w:rsidR="00A55D2A">
        <w:t xml:space="preserve"> removing large swaths of data that can be corrected by a close examination of the reasons behind the flag. For example, if data from a station is out by one day due to a </w:t>
      </w:r>
      <w:r w:rsidR="000A30A9">
        <w:t>digitiz</w:t>
      </w:r>
      <w:r w:rsidR="00A55D2A">
        <w:t xml:space="preserve">ation error, it will likely be removed in any </w:t>
      </w:r>
      <w:ins w:id="798" w:author="Linden Ashcroft" w:date="2018-07-11T14:14:00Z">
        <w:r w:rsidR="00D71213">
          <w:t xml:space="preserve">automatic </w:t>
        </w:r>
      </w:ins>
      <w:r w:rsidR="00A55D2A">
        <w:t xml:space="preserve">spatial analysis with </w:t>
      </w:r>
      <w:proofErr w:type="spellStart"/>
      <w:r w:rsidR="006B4DAD">
        <w:t>neighbors</w:t>
      </w:r>
      <w:proofErr w:type="spellEnd"/>
      <w:r w:rsidR="00A55D2A">
        <w:t>.</w:t>
      </w:r>
      <w:ins w:id="799" w:author="Linden Ashcroft" w:date="2018-07-11T14:14:00Z">
        <w:r w:rsidR="00D71213">
          <w:t xml:space="preserve"> Flagging and manually examining these errors</w:t>
        </w:r>
      </w:ins>
      <w:ins w:id="800" w:author="Linden Ashcroft" w:date="2018-07-11T14:39:00Z">
        <w:r w:rsidR="006A2F76">
          <w:t xml:space="preserve"> </w:t>
        </w:r>
        <w:r w:rsidR="00684539">
          <w:t xml:space="preserve">allows </w:t>
        </w:r>
        <w:proofErr w:type="gramStart"/>
        <w:r w:rsidR="00684539">
          <w:t>all of</w:t>
        </w:r>
        <w:proofErr w:type="gramEnd"/>
        <w:r w:rsidR="00684539">
          <w:t xml:space="preserve"> the affected observations to be retained by one correction.</w:t>
        </w:r>
      </w:ins>
      <w:r w:rsidR="00A55D2A">
        <w:t xml:space="preserve"> Automatic quality control procedures can also remove real extreme events or other observations </w:t>
      </w:r>
      <w:r w:rsidR="004F560C">
        <w:t xml:space="preserve">that are correct but trigger flags as they </w:t>
      </w:r>
      <w:r w:rsidR="004C16EC">
        <w:t xml:space="preserve">have been </w:t>
      </w:r>
      <w:r w:rsidR="004F560C">
        <w:t>converted from a coarser unit to those used in modern observations.</w:t>
      </w:r>
      <w:r w:rsidR="00A55D2A">
        <w:t xml:space="preserve"> </w:t>
      </w:r>
    </w:p>
    <w:p w14:paraId="23A08B1C" w14:textId="5F64A27F" w:rsidR="004F560C" w:rsidRDefault="004F560C">
      <w:r>
        <w:t>The value of manually assessing QC results means that it is</w:t>
      </w:r>
      <w:r w:rsidR="006637AD">
        <w:t xml:space="preserve"> also</w:t>
      </w:r>
      <w:r>
        <w:t xml:space="preserve"> necessary to use an appropriate QC procedure. A QC tool that produces </w:t>
      </w:r>
      <w:proofErr w:type="gramStart"/>
      <w:r>
        <w:t>a large number of</w:t>
      </w:r>
      <w:proofErr w:type="gramEnd"/>
      <w:r>
        <w:t xml:space="preserve"> false </w:t>
      </w:r>
      <w:r w:rsidR="006637AD">
        <w:t>quality flags</w:t>
      </w:r>
      <w:r>
        <w:t xml:space="preserve"> will cause the project to lose a lot of time validating observations.</w:t>
      </w:r>
      <w:r w:rsidR="006637AD">
        <w:t xml:space="preserve"> For that </w:t>
      </w:r>
      <w:proofErr w:type="gramStart"/>
      <w:r w:rsidR="006637AD">
        <w:t>reason</w:t>
      </w:r>
      <w:proofErr w:type="gramEnd"/>
      <w:r w:rsidR="006637AD">
        <w:t xml:space="preserve"> it may be appropriate to tailor the QC procedure for different sources, providing that any variations </w:t>
      </w:r>
      <w:ins w:id="801" w:author="Linden Ashcroft" w:date="2018-07-12T12:51:00Z">
        <w:r w:rsidR="006A2F76">
          <w:t xml:space="preserve">are </w:t>
        </w:r>
      </w:ins>
      <w:del w:id="802" w:author="Linden Ashcroft" w:date="2018-07-12T12:51:00Z">
        <w:r w:rsidR="006637AD" w:rsidDel="006A2F76">
          <w:delText xml:space="preserve">of the procedure applied is </w:delText>
        </w:r>
      </w:del>
      <w:r w:rsidR="006637AD">
        <w:t>recorded.</w:t>
      </w:r>
      <w:r>
        <w:t xml:space="preserve">  </w:t>
      </w:r>
    </w:p>
    <w:p w14:paraId="2052EDDD" w14:textId="77777777" w:rsidR="00EE7EA5" w:rsidRPr="00A55D2A" w:rsidRDefault="00EE7EA5"/>
    <w:p w14:paraId="60BD6DC6" w14:textId="3B77F42E" w:rsidR="00944CBC" w:rsidRPr="0079713B" w:rsidRDefault="00944CBC" w:rsidP="0079713B">
      <w:pPr>
        <w:numPr>
          <w:ilvl w:val="0"/>
          <w:numId w:val="18"/>
        </w:numPr>
        <w:rPr>
          <w:b/>
        </w:rPr>
      </w:pPr>
      <w:r w:rsidRPr="0079713B">
        <w:rPr>
          <w:b/>
        </w:rPr>
        <w:t>Provide all versions of the final dataset to enable traceability</w:t>
      </w:r>
    </w:p>
    <w:p w14:paraId="32F8E630" w14:textId="0C05C17A" w:rsidR="00795A5A" w:rsidRDefault="006637AD" w:rsidP="001F6EB1">
      <w:r>
        <w:t xml:space="preserve">Finally, as with all dataset development, </w:t>
      </w:r>
      <w:r w:rsidR="00214B52">
        <w:t xml:space="preserve">it is crucial to retain all versions of the data, from the original images to the raw keyed data, through </w:t>
      </w:r>
      <w:proofErr w:type="gramStart"/>
      <w:r w:rsidR="00214B52">
        <w:t>all of</w:t>
      </w:r>
      <w:proofErr w:type="gramEnd"/>
      <w:r w:rsidR="00214B52">
        <w:t xml:space="preserve"> the quality control iterations and any conversions applied. Manual checking of values </w:t>
      </w:r>
      <w:ins w:id="803" w:author="Linden Ashcroft" w:date="2018-07-11T14:41:00Z">
        <w:r w:rsidR="00684539">
          <w:t xml:space="preserve">and decisions based on expert knowledge </w:t>
        </w:r>
      </w:ins>
      <w:r w:rsidR="00214B52">
        <w:t xml:space="preserve">may mean that it is not possible to create a truly reproducible </w:t>
      </w:r>
      <w:proofErr w:type="gramStart"/>
      <w:r w:rsidR="00214B52">
        <w:t>product, but</w:t>
      </w:r>
      <w:proofErr w:type="gramEnd"/>
      <w:r w:rsidR="00214B52">
        <w:t xml:space="preserve"> accompanying each data value with a quality flag and keeping every version of the data can create, as much as possible, a dataset that is traceable.</w:t>
      </w:r>
    </w:p>
    <w:p w14:paraId="55E61A43" w14:textId="346E97AC" w:rsidR="00601CAD" w:rsidRDefault="00601CAD" w:rsidP="00601CAD">
      <w:pPr>
        <w:pStyle w:val="Heading1"/>
      </w:pPr>
      <w:r>
        <w:t>Data availability</w:t>
      </w:r>
    </w:p>
    <w:p w14:paraId="715F7E35" w14:textId="77777777" w:rsidR="006A2F76" w:rsidRDefault="00601CAD" w:rsidP="00601CAD">
      <w:pPr>
        <w:pStyle w:val="BodyText"/>
        <w:rPr>
          <w:ins w:id="804" w:author="Linden Ashcroft" w:date="2018-07-12T12:53:00Z"/>
          <w:rFonts w:ascii="Scala" w:hAnsi="Scala"/>
          <w:lang w:val="en-GB"/>
        </w:rPr>
      </w:pPr>
      <w:del w:id="805" w:author="Linden Ashcroft" w:date="2018-07-06T13:15:00Z">
        <w:r w:rsidRPr="00DF6D86" w:rsidDel="00434DB2">
          <w:rPr>
            <w:rPrChange w:id="806" w:author="Linden Ashcroft" w:date="2018-07-12T09:00:00Z">
              <w:rPr>
                <w:rFonts w:ascii="Scala" w:hAnsi="Scala"/>
                <w:lang w:val="en-GB"/>
              </w:rPr>
            </w:rPrChange>
          </w:rPr>
          <w:delText xml:space="preserve">The </w:delText>
        </w:r>
      </w:del>
      <w:ins w:id="807" w:author="Linden Ashcroft" w:date="2018-07-06T13:15:00Z">
        <w:r w:rsidR="00434DB2" w:rsidRPr="00DF6D86">
          <w:rPr>
            <w:rPrChange w:id="808" w:author="Linden Ashcroft" w:date="2018-07-12T09:00:00Z">
              <w:rPr>
                <w:rFonts w:ascii="Scala" w:hAnsi="Scala"/>
                <w:lang w:val="en-GB"/>
              </w:rPr>
            </w:rPrChange>
          </w:rPr>
          <w:t xml:space="preserve">All versions of the </w:t>
        </w:r>
      </w:ins>
      <w:r w:rsidRPr="00DF6D86">
        <w:rPr>
          <w:rPrChange w:id="809" w:author="Linden Ashcroft" w:date="2018-07-12T09:00:00Z">
            <w:rPr>
              <w:rFonts w:ascii="Scala" w:hAnsi="Scala"/>
              <w:lang w:val="en-GB"/>
            </w:rPr>
          </w:rPrChange>
        </w:rPr>
        <w:t xml:space="preserve">digitized dataset </w:t>
      </w:r>
      <w:del w:id="810" w:author="Linden Ashcroft" w:date="2018-07-06T13:23:00Z">
        <w:r w:rsidRPr="00DF6D86" w:rsidDel="003E6E0A">
          <w:rPr>
            <w:rPrChange w:id="811" w:author="Linden Ashcroft" w:date="2018-07-12T09:00:00Z">
              <w:rPr>
                <w:rFonts w:ascii="Scala" w:hAnsi="Scala"/>
                <w:lang w:val="en-GB"/>
              </w:rPr>
            </w:rPrChange>
          </w:rPr>
          <w:delText>i</w:delText>
        </w:r>
      </w:del>
      <w:ins w:id="812" w:author="Linden Ashcroft" w:date="2018-07-06T13:23:00Z">
        <w:r w:rsidR="003E6E0A" w:rsidRPr="00DF6D86">
          <w:rPr>
            <w:rPrChange w:id="813" w:author="Linden Ashcroft" w:date="2018-07-12T09:00:00Z">
              <w:rPr>
                <w:rFonts w:ascii="Scala" w:hAnsi="Scala"/>
                <w:lang w:val="en-GB"/>
              </w:rPr>
            </w:rPrChange>
          </w:rPr>
          <w:t>are</w:t>
        </w:r>
      </w:ins>
      <w:del w:id="814" w:author="Linden Ashcroft" w:date="2018-07-06T13:23:00Z">
        <w:r w:rsidRPr="00DF6D86" w:rsidDel="003E6E0A">
          <w:rPr>
            <w:rPrChange w:id="815" w:author="Linden Ashcroft" w:date="2018-07-12T09:00:00Z">
              <w:rPr>
                <w:rFonts w:ascii="Scala" w:hAnsi="Scala"/>
                <w:lang w:val="en-GB"/>
              </w:rPr>
            </w:rPrChange>
          </w:rPr>
          <w:delText>s</w:delText>
        </w:r>
      </w:del>
      <w:r w:rsidRPr="00DF6D86">
        <w:rPr>
          <w:rPrChange w:id="816" w:author="Linden Ashcroft" w:date="2018-07-12T09:00:00Z">
            <w:rPr>
              <w:rFonts w:ascii="Scala" w:hAnsi="Scala"/>
              <w:lang w:val="en-GB"/>
            </w:rPr>
          </w:rPrChange>
        </w:rPr>
        <w:t xml:space="preserve"> available through the World Data </w:t>
      </w:r>
      <w:proofErr w:type="spellStart"/>
      <w:r w:rsidRPr="00DF6D86">
        <w:rPr>
          <w:rPrChange w:id="817" w:author="Linden Ashcroft" w:date="2018-07-12T09:00:00Z">
            <w:rPr>
              <w:rFonts w:ascii="Scala" w:hAnsi="Scala"/>
              <w:lang w:val="en-GB"/>
            </w:rPr>
          </w:rPrChange>
        </w:rPr>
        <w:t>Center</w:t>
      </w:r>
      <w:proofErr w:type="spellEnd"/>
      <w:r w:rsidRPr="00DF6D86">
        <w:rPr>
          <w:rPrChange w:id="818" w:author="Linden Ashcroft" w:date="2018-07-12T09:00:00Z">
            <w:rPr>
              <w:rFonts w:ascii="Scala" w:hAnsi="Scala"/>
              <w:lang w:val="en-GB"/>
            </w:rPr>
          </w:rPrChange>
        </w:rPr>
        <w:t xml:space="preserve"> PANGAEA (</w:t>
      </w:r>
      <w:r w:rsidR="00F1720F" w:rsidRPr="00DF6D86">
        <w:rPr>
          <w:rPrChange w:id="819" w:author="Linden Ashcroft" w:date="2018-07-12T09:00:00Z">
            <w:rPr/>
          </w:rPrChange>
        </w:rPr>
        <w:fldChar w:fldCharType="begin"/>
      </w:r>
      <w:r w:rsidR="00F1720F" w:rsidRPr="00DF6D86">
        <w:instrText xml:space="preserve"> HYPERLINK "https://doi.pangaea.de/10.1594/PANGAEA.886511" </w:instrText>
      </w:r>
      <w:r w:rsidR="00F1720F" w:rsidRPr="00DF6D86">
        <w:rPr>
          <w:rPrChange w:id="820" w:author="Linden Ashcroft" w:date="2018-07-12T09:00:00Z">
            <w:rPr>
              <w:rStyle w:val="Hyperlink"/>
              <w:rFonts w:ascii="Scala" w:hAnsi="Scala"/>
            </w:rPr>
          </w:rPrChange>
        </w:rPr>
        <w:fldChar w:fldCharType="separate"/>
      </w:r>
      <w:r w:rsidR="008E1155" w:rsidRPr="00DF6D86">
        <w:rPr>
          <w:rPrChange w:id="821" w:author="Linden Ashcroft" w:date="2018-07-12T09:00:00Z">
            <w:rPr>
              <w:rStyle w:val="Hyperlink"/>
              <w:rFonts w:ascii="Scala" w:hAnsi="Scala"/>
            </w:rPr>
          </w:rPrChange>
        </w:rPr>
        <w:t>https://doi.pangaea.de/10.1594/PANGAEA.886511</w:t>
      </w:r>
      <w:r w:rsidR="00F1720F" w:rsidRPr="00DF6D86">
        <w:rPr>
          <w:rPrChange w:id="822" w:author="Linden Ashcroft" w:date="2018-07-12T09:00:00Z">
            <w:rPr>
              <w:rStyle w:val="Hyperlink"/>
              <w:rFonts w:ascii="Scala" w:hAnsi="Scala"/>
            </w:rPr>
          </w:rPrChange>
        </w:rPr>
        <w:fldChar w:fldCharType="end"/>
      </w:r>
      <w:r w:rsidRPr="00DF6D86">
        <w:rPr>
          <w:rPrChange w:id="823" w:author="Linden Ashcroft" w:date="2018-07-12T09:00:00Z">
            <w:rPr>
              <w:rFonts w:ascii="Scala" w:hAnsi="Scala"/>
              <w:lang w:val="en-GB"/>
            </w:rPr>
          </w:rPrChange>
        </w:rPr>
        <w:t xml:space="preserve">). </w:t>
      </w:r>
      <w:ins w:id="824" w:author="Linden Ashcroft" w:date="2018-07-06T13:24:00Z">
        <w:r w:rsidR="00622CE0" w:rsidRPr="00DF6D86">
          <w:rPr>
            <w:rPrChange w:id="825" w:author="Linden Ashcroft" w:date="2018-07-12T09:00:00Z">
              <w:rPr>
                <w:rFonts w:ascii="Scala" w:hAnsi="Scala"/>
                <w:lang w:val="en-GB"/>
              </w:rPr>
            </w:rPrChange>
          </w:rPr>
          <w:t>Version 1 contains the raw</w:t>
        </w:r>
        <w:r w:rsidR="003E6E0A" w:rsidRPr="00DF6D86">
          <w:rPr>
            <w:rPrChange w:id="826" w:author="Linden Ashcroft" w:date="2018-07-12T09:00:00Z">
              <w:rPr>
                <w:rFonts w:ascii="Scala" w:hAnsi="Scala"/>
                <w:lang w:val="en-GB"/>
              </w:rPr>
            </w:rPrChange>
          </w:rPr>
          <w:t xml:space="preserve"> digitised data, </w:t>
        </w:r>
      </w:ins>
      <w:ins w:id="827" w:author="Linden Ashcroft" w:date="2018-07-10T09:27:00Z">
        <w:r w:rsidR="006A2F76">
          <w:t xml:space="preserve">including </w:t>
        </w:r>
        <w:r w:rsidR="00622CE0" w:rsidRPr="00DF6D86">
          <w:rPr>
            <w:rPrChange w:id="828" w:author="Linden Ashcroft" w:date="2018-07-12T09:00:00Z">
              <w:rPr>
                <w:rFonts w:ascii="Scala" w:hAnsi="Scala"/>
                <w:lang w:val="en-GB"/>
              </w:rPr>
            </w:rPrChange>
          </w:rPr>
          <w:t xml:space="preserve">typographical errors and other issues identified in the quality control procedure. We have retained this information </w:t>
        </w:r>
      </w:ins>
      <w:ins w:id="829" w:author="Linden Ashcroft" w:date="2018-07-10T09:28:00Z">
        <w:r w:rsidR="00622CE0" w:rsidRPr="00DF6D86">
          <w:rPr>
            <w:rPrChange w:id="830" w:author="Linden Ashcroft" w:date="2018-07-12T09:00:00Z">
              <w:rPr>
                <w:rFonts w:ascii="Scala" w:hAnsi="Scala"/>
                <w:lang w:val="en-GB"/>
              </w:rPr>
            </w:rPrChange>
          </w:rPr>
          <w:t xml:space="preserve">to ensure </w:t>
        </w:r>
        <w:r w:rsidR="00622CE0" w:rsidRPr="00DF6D86">
          <w:rPr>
            <w:rPrChange w:id="831" w:author="Linden Ashcroft" w:date="2018-07-12T09:00:00Z">
              <w:rPr>
                <w:rFonts w:ascii="Scala" w:hAnsi="Scala"/>
                <w:lang w:val="en-GB"/>
              </w:rPr>
            </w:rPrChange>
          </w:rPr>
          <w:lastRenderedPageBreak/>
          <w:t xml:space="preserve">transparency of the process, </w:t>
        </w:r>
      </w:ins>
      <w:ins w:id="832" w:author="Linden Ashcroft" w:date="2018-07-10T09:27:00Z">
        <w:r w:rsidR="00622CE0" w:rsidRPr="00DF6D86">
          <w:rPr>
            <w:rPrChange w:id="833" w:author="Linden Ashcroft" w:date="2018-07-12T09:00:00Z">
              <w:rPr>
                <w:rFonts w:ascii="Scala" w:hAnsi="Scala"/>
                <w:lang w:val="en-GB"/>
              </w:rPr>
            </w:rPrChange>
          </w:rPr>
          <w:t xml:space="preserve">in case it is useful for future users of the dataset. </w:t>
        </w:r>
      </w:ins>
      <w:ins w:id="834" w:author="Linden Ashcroft" w:date="2018-07-06T13:25:00Z">
        <w:r w:rsidR="003E6E0A" w:rsidRPr="00DF6D86">
          <w:rPr>
            <w:rPrChange w:id="835" w:author="Linden Ashcroft" w:date="2018-07-12T09:00:00Z">
              <w:rPr>
                <w:rFonts w:ascii="Scala" w:hAnsi="Scala"/>
                <w:lang w:val="en-GB"/>
              </w:rPr>
            </w:rPrChange>
          </w:rPr>
          <w:t xml:space="preserve">Version 2 contains the data with SAQC applied. Version 3 contains the data with statistical and spatial </w:t>
        </w:r>
      </w:ins>
      <w:ins w:id="836" w:author="Linden Ashcroft" w:date="2018-07-12T12:52:00Z">
        <w:r w:rsidR="006A2F76">
          <w:t xml:space="preserve">and </w:t>
        </w:r>
      </w:ins>
      <w:ins w:id="837" w:author="Linden Ashcroft" w:date="2018-07-06T13:25:00Z">
        <w:r w:rsidR="003E6E0A" w:rsidRPr="00DF6D86">
          <w:rPr>
            <w:rPrChange w:id="838" w:author="Linden Ashcroft" w:date="2018-07-12T09:00:00Z">
              <w:rPr>
                <w:rFonts w:ascii="Scala" w:hAnsi="Scala"/>
                <w:lang w:val="en-GB"/>
              </w:rPr>
            </w:rPrChange>
          </w:rPr>
          <w:t>automated quality control</w:t>
        </w:r>
      </w:ins>
      <w:ins w:id="839" w:author="Linden Ashcroft" w:date="2018-07-12T12:52:00Z">
        <w:r w:rsidR="006A2F76">
          <w:t xml:space="preserve"> (HQC)</w:t>
        </w:r>
      </w:ins>
      <w:ins w:id="840" w:author="Linden Ashcroft" w:date="2018-07-06T13:25:00Z">
        <w:r w:rsidR="003E6E0A" w:rsidRPr="00DF6D86">
          <w:rPr>
            <w:rPrChange w:id="841" w:author="Linden Ashcroft" w:date="2018-07-12T09:00:00Z">
              <w:rPr>
                <w:rFonts w:ascii="Scala" w:hAnsi="Scala"/>
                <w:lang w:val="en-GB"/>
              </w:rPr>
            </w:rPrChange>
          </w:rPr>
          <w:t xml:space="preserve"> applied, while</w:t>
        </w:r>
      </w:ins>
      <w:ins w:id="842" w:author="Linden Ashcroft" w:date="2018-07-06T13:26:00Z">
        <w:r w:rsidR="003E6E0A" w:rsidRPr="00DF6D86">
          <w:rPr>
            <w:rPrChange w:id="843" w:author="Linden Ashcroft" w:date="2018-07-12T09:00:00Z">
              <w:rPr>
                <w:rFonts w:ascii="Scala" w:hAnsi="Scala"/>
                <w:lang w:val="en-GB"/>
              </w:rPr>
            </w:rPrChange>
          </w:rPr>
          <w:t xml:space="preserve"> </w:t>
        </w:r>
      </w:ins>
      <w:ins w:id="844" w:author="Linden Ashcroft" w:date="2018-07-06T13:25:00Z">
        <w:r w:rsidR="003E6E0A" w:rsidRPr="00DF6D86">
          <w:rPr>
            <w:rPrChange w:id="845" w:author="Linden Ashcroft" w:date="2018-07-12T09:00:00Z">
              <w:rPr>
                <w:rFonts w:ascii="Scala" w:hAnsi="Scala"/>
                <w:lang w:val="en-GB"/>
              </w:rPr>
            </w:rPrChange>
          </w:rPr>
          <w:t>Version 4 (</w:t>
        </w:r>
      </w:ins>
      <w:ins w:id="846" w:author="Linden Ashcroft" w:date="2018-07-06T13:26:00Z">
        <w:r w:rsidR="003E6E0A" w:rsidRPr="00DF6D86">
          <w:rPr>
            <w:rPrChange w:id="847" w:author="Linden Ashcroft" w:date="2018-07-12T09:00:00Z">
              <w:rPr>
                <w:rFonts w:ascii="Scala" w:hAnsi="Scala"/>
                <w:lang w:val="en-GB"/>
              </w:rPr>
            </w:rPrChange>
          </w:rPr>
          <w:t xml:space="preserve">labelled </w:t>
        </w:r>
        <w:proofErr w:type="spellStart"/>
        <w:r w:rsidR="003E6E0A" w:rsidRPr="00DF6D86">
          <w:rPr>
            <w:rPrChange w:id="848" w:author="Linden Ashcroft" w:date="2018-07-12T09:00:00Z">
              <w:rPr>
                <w:rFonts w:ascii="Scala" w:hAnsi="Scala"/>
                <w:lang w:val="en-GB"/>
              </w:rPr>
            </w:rPrChange>
          </w:rPr>
          <w:t>convertedvalue</w:t>
        </w:r>
        <w:proofErr w:type="spellEnd"/>
        <w:r w:rsidR="003E6E0A" w:rsidRPr="00DF6D86">
          <w:rPr>
            <w:rPrChange w:id="849" w:author="Linden Ashcroft" w:date="2018-07-12T09:00:00Z">
              <w:rPr>
                <w:rFonts w:ascii="Scala" w:hAnsi="Scala"/>
                <w:lang w:val="en-GB"/>
              </w:rPr>
            </w:rPrChange>
          </w:rPr>
          <w:t xml:space="preserve">) contains the Version 3 data converted to SI units. </w:t>
        </w:r>
      </w:ins>
      <w:ins w:id="850" w:author="Linden Ashcroft" w:date="2018-07-06T13:27:00Z">
        <w:r w:rsidR="003E6E0A" w:rsidRPr="00DF6D86">
          <w:rPr>
            <w:rPrChange w:id="851" w:author="Linden Ashcroft" w:date="2018-07-12T09:00:00Z">
              <w:rPr>
                <w:rFonts w:ascii="Scala" w:hAnsi="Scala"/>
                <w:lang w:val="en-GB"/>
              </w:rPr>
            </w:rPrChange>
          </w:rPr>
          <w:t xml:space="preserve">Full details </w:t>
        </w:r>
        <w:r w:rsidR="006A2F76">
          <w:t>of the quality control flags,</w:t>
        </w:r>
        <w:r w:rsidR="003E6E0A" w:rsidRPr="00DF6D86">
          <w:rPr>
            <w:rPrChange w:id="852" w:author="Linden Ashcroft" w:date="2018-07-12T09:00:00Z">
              <w:rPr>
                <w:rFonts w:ascii="Scala" w:hAnsi="Scala"/>
                <w:lang w:val="en-GB"/>
              </w:rPr>
            </w:rPrChange>
          </w:rPr>
          <w:t xml:space="preserve"> data sources</w:t>
        </w:r>
      </w:ins>
      <w:ins w:id="853" w:author="Linden Ashcroft" w:date="2018-07-12T12:52:00Z">
        <w:r w:rsidR="006A2F76">
          <w:t xml:space="preserve"> and station information</w:t>
        </w:r>
      </w:ins>
      <w:ins w:id="854" w:author="Linden Ashcroft" w:date="2018-07-06T13:27:00Z">
        <w:r w:rsidR="003E6E0A" w:rsidRPr="00DF6D86">
          <w:rPr>
            <w:rPrChange w:id="855" w:author="Linden Ashcroft" w:date="2018-07-12T09:00:00Z">
              <w:rPr>
                <w:rFonts w:ascii="Scala" w:hAnsi="Scala"/>
                <w:lang w:val="en-GB"/>
              </w:rPr>
            </w:rPrChange>
          </w:rPr>
          <w:t xml:space="preserve"> are also provided.</w:t>
        </w:r>
        <w:r w:rsidR="003E6E0A">
          <w:rPr>
            <w:rFonts w:ascii="Scala" w:hAnsi="Scala"/>
            <w:lang w:val="en-GB"/>
          </w:rPr>
          <w:t xml:space="preserve"> </w:t>
        </w:r>
      </w:ins>
    </w:p>
    <w:p w14:paraId="11BD78A1" w14:textId="591CA222" w:rsidR="00601CAD" w:rsidRPr="00601CAD" w:rsidRDefault="006A2F76" w:rsidP="00601CAD">
      <w:pPr>
        <w:pStyle w:val="BodyText"/>
      </w:pPr>
      <w:ins w:id="856" w:author="Linden Ashcroft" w:date="2018-07-12T12:53:00Z">
        <w:r>
          <w:t>These files</w:t>
        </w:r>
      </w:ins>
      <w:del w:id="857" w:author="Linden Ashcroft" w:date="2018-07-06T13:27:00Z">
        <w:r w:rsidR="00601CAD" w:rsidDel="003E6E0A">
          <w:delText>The</w:delText>
        </w:r>
      </w:del>
      <w:del w:id="858" w:author="Linden Ashcroft" w:date="2018-07-12T12:53:00Z">
        <w:r w:rsidR="00601CAD" w:rsidDel="006A2F76">
          <w:delText xml:space="preserve"> </w:delText>
        </w:r>
        <w:r w:rsidR="000A30A9" w:rsidDel="006A2F76">
          <w:delText>digitiz</w:delText>
        </w:r>
        <w:r w:rsidR="00601CAD" w:rsidDel="006A2F76">
          <w:delText>ed dataset</w:delText>
        </w:r>
      </w:del>
      <w:r w:rsidR="00601CAD">
        <w:t xml:space="preserve"> ha</w:t>
      </w:r>
      <w:ins w:id="859" w:author="Linden Ashcroft" w:date="2018-07-06T13:27:00Z">
        <w:r w:rsidR="003E6E0A">
          <w:t>ve</w:t>
        </w:r>
      </w:ins>
      <w:del w:id="860" w:author="Linden Ashcroft" w:date="2018-07-06T13:27:00Z">
        <w:r w:rsidR="00601CAD" w:rsidDel="003E6E0A">
          <w:delText>s</w:delText>
        </w:r>
      </w:del>
      <w:r w:rsidR="00601CAD">
        <w:t xml:space="preserve"> also been provided to international data repositories including the International Surface Pressure Databank, the International Surface Temperature Initiative, </w:t>
      </w:r>
      <w:del w:id="861" w:author="Linden Ashcroft" w:date="2018-07-10T12:19:00Z">
        <w:r w:rsidR="00601CAD" w:rsidDel="003773E9">
          <w:delText>and</w:delText>
        </w:r>
        <w:r w:rsidR="00601CAD" w:rsidRPr="00123C09" w:rsidDel="003773E9">
          <w:delText xml:space="preserve"> </w:delText>
        </w:r>
      </w:del>
      <w:r w:rsidR="00601CAD" w:rsidRPr="00123C09">
        <w:t xml:space="preserve">the </w:t>
      </w:r>
      <w:r w:rsidR="00601CAD">
        <w:t>C3S</w:t>
      </w:r>
      <w:ins w:id="862" w:author="Linden Ashcroft" w:date="2018-07-09T10:27:00Z">
        <w:r w:rsidR="00435081">
          <w:t xml:space="preserve"> 311a</w:t>
        </w:r>
      </w:ins>
      <w:r w:rsidR="00601CAD">
        <w:t xml:space="preserve"> Lot 2</w:t>
      </w:r>
      <w:ins w:id="863" w:author="Linden Ashcroft" w:date="2018-07-09T10:27:00Z">
        <w:r w:rsidR="00435081">
          <w:t xml:space="preserve"> Global Land and Marin</w:t>
        </w:r>
        <w:r>
          <w:t>e Observations Database service</w:t>
        </w:r>
      </w:ins>
      <w:del w:id="864" w:author="Linden Ashcroft" w:date="2018-07-09T10:27:00Z">
        <w:r w:rsidR="00601CAD" w:rsidDel="00435081">
          <w:delText xml:space="preserve"> project</w:delText>
        </w:r>
      </w:del>
      <w:r w:rsidR="00601CAD">
        <w:t xml:space="preserve"> through the </w:t>
      </w:r>
      <w:r w:rsidR="00601CAD" w:rsidRPr="00123C09">
        <w:t>Brit</w:t>
      </w:r>
      <w:r w:rsidR="00601CAD">
        <w:t>ish</w:t>
      </w:r>
      <w:r w:rsidR="00601CAD" w:rsidRPr="00123C09">
        <w:t xml:space="preserve"> Science and Technology Facilities Council (STFC)/Centre for Environmental Data Analysis (CEDA)</w:t>
      </w:r>
      <w:r w:rsidR="00601CAD">
        <w:t>, ECMWF’s MARS Archive, the Global Precipitation Climatology Centre Dataset, the ECA&amp;D</w:t>
      </w:r>
      <w:ins w:id="865" w:author="Linden Ashcroft" w:date="2018-07-12T12:54:00Z">
        <w:r w:rsidR="00DF32D8">
          <w:t>,</w:t>
        </w:r>
      </w:ins>
      <w:r w:rsidR="00601CAD">
        <w:t xml:space="preserve"> and </w:t>
      </w:r>
      <w:proofErr w:type="spellStart"/>
      <w:r w:rsidR="00601CAD">
        <w:t>HadISD</w:t>
      </w:r>
      <w:proofErr w:type="spellEnd"/>
      <w:r w:rsidR="00601CAD">
        <w:t xml:space="preserve">. </w:t>
      </w:r>
      <w:ins w:id="866" w:author="Linden Ashcroft" w:date="2018-07-10T12:19:00Z">
        <w:r w:rsidR="003773E9">
          <w:t xml:space="preserve">Through these repositories, future users should be able to develop </w:t>
        </w:r>
      </w:ins>
      <w:ins w:id="867" w:author="Linden Ashcroft" w:date="2018-07-10T12:20:00Z">
        <w:r w:rsidR="003773E9">
          <w:t xml:space="preserve">long-term </w:t>
        </w:r>
      </w:ins>
      <w:ins w:id="868" w:author="Linden Ashcroft" w:date="2018-07-10T12:19:00Z">
        <w:r w:rsidR="003773E9">
          <w:t xml:space="preserve">composite time series of these and other observations from the European sector. </w:t>
        </w:r>
      </w:ins>
      <w:del w:id="869" w:author="Linden Ashcroft" w:date="2018-07-06T13:28:00Z">
        <w:r w:rsidR="00601CAD" w:rsidDel="003E6E0A">
          <w:delText xml:space="preserve">In each case, the original, quality controlled and converted versions of the data are provided along with details of each source and quality control flag, to make the dataset as traceable as possible. </w:delText>
        </w:r>
      </w:del>
      <w:r w:rsidR="00171DA9">
        <w:t>The original data scans are available through each data repository (Table S</w:t>
      </w:r>
      <w:ins w:id="870" w:author="Linden Ashcroft" w:date="2018-07-12T13:33:00Z">
        <w:r w:rsidR="00B21F66">
          <w:t>3</w:t>
        </w:r>
      </w:ins>
      <w:del w:id="871" w:author="Linden Ashcroft" w:date="2018-07-12T13:33:00Z">
        <w:r w:rsidR="00171DA9" w:rsidDel="00B21F66">
          <w:delText>2</w:delText>
        </w:r>
      </w:del>
      <w:r w:rsidR="00171DA9">
        <w:t xml:space="preserve">) and through the </w:t>
      </w:r>
      <w:proofErr w:type="spellStart"/>
      <w:r w:rsidR="00171DA9">
        <w:t>Universitat</w:t>
      </w:r>
      <w:proofErr w:type="spellEnd"/>
      <w:r w:rsidR="00171DA9">
        <w:t xml:space="preserve"> </w:t>
      </w:r>
      <w:proofErr w:type="spellStart"/>
      <w:r w:rsidR="00171DA9">
        <w:t>Rovira</w:t>
      </w:r>
      <w:proofErr w:type="spellEnd"/>
      <w:r w:rsidR="00171DA9">
        <w:t xml:space="preserve"> </w:t>
      </w:r>
      <w:proofErr w:type="spellStart"/>
      <w:r w:rsidR="00171DA9">
        <w:t>i</w:t>
      </w:r>
      <w:proofErr w:type="spellEnd"/>
      <w:r w:rsidR="00171DA9">
        <w:t xml:space="preserve"> </w:t>
      </w:r>
      <w:proofErr w:type="spellStart"/>
      <w:r w:rsidR="00171DA9">
        <w:t>Virgili</w:t>
      </w:r>
      <w:proofErr w:type="spellEnd"/>
      <w:r w:rsidR="00171DA9">
        <w:t xml:space="preserve"> Centre for Climate Change (</w:t>
      </w:r>
      <w:hyperlink r:id="rId11" w:history="1">
        <w:r w:rsidR="008616F6" w:rsidRPr="00A25FA3">
          <w:rPr>
            <w:rStyle w:val="Hyperlink"/>
          </w:rPr>
          <w:t>ftp://130.206.36.123</w:t>
        </w:r>
      </w:hyperlink>
      <w:r w:rsidR="008616F6">
        <w:t>, user: C3_UERRA, password: c3uerra17</w:t>
      </w:r>
      <w:r w:rsidR="00171DA9">
        <w:t xml:space="preserve">). </w:t>
      </w:r>
    </w:p>
    <w:p w14:paraId="4873F95F" w14:textId="77777777" w:rsidR="00906574" w:rsidRPr="0079713B" w:rsidRDefault="007823EA" w:rsidP="007823EA">
      <w:pPr>
        <w:pStyle w:val="Heading1"/>
      </w:pPr>
      <w:bookmarkStart w:id="872" w:name="_Toc355018382"/>
      <w:r w:rsidRPr="0079713B">
        <w:t>Conclusions</w:t>
      </w:r>
      <w:bookmarkEnd w:id="872"/>
    </w:p>
    <w:p w14:paraId="7596E8C6" w14:textId="035C2B6E" w:rsidR="003F4FF6" w:rsidDel="00DF32D8" w:rsidRDefault="003F4FF6" w:rsidP="003E6A7D">
      <w:pPr>
        <w:pStyle w:val="BodyText"/>
        <w:rPr>
          <w:del w:id="873" w:author="Linden Ashcroft" w:date="2018-07-12T12:54:00Z"/>
        </w:rPr>
      </w:pPr>
      <w:r>
        <w:t xml:space="preserve">This study describes our process of identifying, </w:t>
      </w:r>
      <w:r w:rsidR="000A30A9">
        <w:t>digitiz</w:t>
      </w:r>
      <w:r>
        <w:t xml:space="preserve">ing and quality controlling an extensive set of </w:t>
      </w:r>
      <w:r w:rsidR="008616F6">
        <w:t>sub-daily</w:t>
      </w:r>
      <w:r>
        <w:t xml:space="preserve"> meteorological observations</w:t>
      </w:r>
      <w:ins w:id="874" w:author="Linden Ashcroft" w:date="2018-07-12T12:54:00Z">
        <w:r w:rsidR="00DF32D8">
          <w:t xml:space="preserve"> across Europe and the southern Mediterranean</w:t>
        </w:r>
      </w:ins>
      <w:r>
        <w:t xml:space="preserve"> for use by the wider research community. These multiple, complex steps are often overlooked when data are used for research, and yet without them, there would be no data. </w:t>
      </w:r>
    </w:p>
    <w:p w14:paraId="2529ECF8" w14:textId="4331F4E1" w:rsidR="00B8294D" w:rsidRDefault="0095070B" w:rsidP="003E6A7D">
      <w:pPr>
        <w:pStyle w:val="BodyText"/>
      </w:pPr>
      <w:r>
        <w:t xml:space="preserve">The data </w:t>
      </w:r>
      <w:r w:rsidR="003F4FF6">
        <w:t xml:space="preserve">we have rescued </w:t>
      </w:r>
      <w:r>
        <w:t>as part of the UERRA project totals 8.8 million observations from 15 countries, spanning 1879 to 2012.</w:t>
      </w:r>
      <w:r w:rsidR="00B8294D">
        <w:t xml:space="preserve"> The observations cover the Mediterranean region, as well as eastern and central Europe, addressing data scarcity in these regions as identified in currently existing weather and climate data repositories. </w:t>
      </w:r>
      <w:r>
        <w:t xml:space="preserve"> </w:t>
      </w:r>
    </w:p>
    <w:p w14:paraId="157ECEDE" w14:textId="6E3CEB68" w:rsidR="00B8294D" w:rsidRDefault="00B8294D" w:rsidP="003E6A7D">
      <w:pPr>
        <w:pStyle w:val="BodyText"/>
      </w:pPr>
      <w:r>
        <w:t xml:space="preserve">Observations of </w:t>
      </w:r>
      <w:ins w:id="875" w:author="Linden Ashcroft" w:date="2018-07-12T12:54:00Z">
        <w:r w:rsidR="00DF32D8">
          <w:t xml:space="preserve">several ECVs, including </w:t>
        </w:r>
      </w:ins>
      <w:r>
        <w:t xml:space="preserve">temperature, atmospheric pressure, wind, humidity, and precipitation have been recovered from a wide range of original sources, from field books to daily weather registers kept for an entire country. Some sources were typed while others were hand written; some were provided in standard meteorological units, while others needed extensive conversion to be comparable with modern standards. </w:t>
      </w:r>
    </w:p>
    <w:p w14:paraId="7B66B35F" w14:textId="297D3314" w:rsidR="00B8294D" w:rsidRDefault="0095070B" w:rsidP="00601CAD">
      <w:pPr>
        <w:pStyle w:val="BodyText"/>
      </w:pPr>
      <w:r>
        <w:t>These observations have</w:t>
      </w:r>
      <w:r w:rsidR="00B8294D">
        <w:t xml:space="preserve"> also</w:t>
      </w:r>
      <w:r>
        <w:t xml:space="preserve"> been subjected to extensive</w:t>
      </w:r>
      <w:ins w:id="876" w:author="Linden Ashcroft" w:date="2018-07-12T12:55:00Z">
        <w:r w:rsidR="00DF32D8">
          <w:t xml:space="preserve"> semi-automatic and automatic</w:t>
        </w:r>
      </w:ins>
      <w:r>
        <w:t xml:space="preserve"> quality control, making them useful for the development and verification of regional reanalysis, as well as potential studies of high-resolution weather at a station level. </w:t>
      </w:r>
      <w:del w:id="877" w:author="Linden Ashcroft" w:date="2018-07-12T12:55:00Z">
        <w:r w:rsidR="00B8294D" w:rsidDel="00DF32D8">
          <w:delText>We</w:delText>
        </w:r>
        <w:r w:rsidR="003F4FF6" w:rsidDel="00DF32D8">
          <w:delText xml:space="preserve"> developed a suite of semi-automatic QC programs to assess the quality of </w:delText>
        </w:r>
        <w:r w:rsidR="008616F6" w:rsidDel="00DF32D8">
          <w:delText>sub-daily</w:delText>
        </w:r>
        <w:r w:rsidR="003F4FF6" w:rsidDel="00DF32D8">
          <w:delText xml:space="preserve"> data. These programs, which enabled us to manually check flagged values, were complemented by an automatic spatial QC procedure adapted from the global HadISD method. </w:delText>
        </w:r>
      </w:del>
      <w:r w:rsidR="003F4FF6">
        <w:t xml:space="preserve">The QC procedure flagged 3.9 % of the total number of observations </w:t>
      </w:r>
      <w:r w:rsidR="000A30A9">
        <w:t>digitiz</w:t>
      </w:r>
      <w:r w:rsidR="003F4FF6">
        <w:t>ed, with 2.1</w:t>
      </w:r>
      <w:r w:rsidR="00F03ACF">
        <w:t xml:space="preserve"> %</w:t>
      </w:r>
      <w:r w:rsidR="003F4FF6">
        <w:t xml:space="preserve"> of the total number removed, 1.5</w:t>
      </w:r>
      <w:r w:rsidR="00F03ACF">
        <w:t xml:space="preserve"> %</w:t>
      </w:r>
      <w:r w:rsidR="003F4FF6">
        <w:t xml:space="preserve"> corrected, and 0.3</w:t>
      </w:r>
      <w:r w:rsidR="00F03ACF">
        <w:t xml:space="preserve"> %</w:t>
      </w:r>
      <w:r w:rsidR="003F4FF6">
        <w:t xml:space="preserve"> retained as correct observations. </w:t>
      </w:r>
      <w:del w:id="878" w:author="Linden Ashcroft" w:date="2018-07-12T12:55:00Z">
        <w:r w:rsidR="003F4FF6" w:rsidDel="00DF32D8">
          <w:delText xml:space="preserve">Using an unadapted version of the HadISD procedure, or not checking the flagged values where possible, would have resulted in a large number of correct observations being removed, </w:delText>
        </w:r>
        <w:r w:rsidR="00B8294D" w:rsidDel="00DF32D8">
          <w:delText xml:space="preserve">affecting the ability of future data users to examine extreme events and other high resolution atmospheric behaviour in a part of the world with limited observational coverage. </w:delText>
        </w:r>
      </w:del>
      <w:r w:rsidR="003F4FF6">
        <w:t>These</w:t>
      </w:r>
      <w:r w:rsidR="00B8294D">
        <w:t xml:space="preserve"> QC</w:t>
      </w:r>
      <w:r w:rsidR="003F4FF6">
        <w:t xml:space="preserve"> results are on par with other data rescue activities</w:t>
      </w:r>
      <w:del w:id="879" w:author="Linden Ashcroft" w:date="2018-07-12T12:55:00Z">
        <w:r w:rsidR="003F4FF6" w:rsidDel="00DF32D8">
          <w:delText>, and show the value of manually checking observations that h</w:delText>
        </w:r>
        <w:r w:rsidR="00601CAD" w:rsidDel="00DF32D8">
          <w:delText xml:space="preserve">ave been </w:delText>
        </w:r>
        <w:r w:rsidR="000A30A9" w:rsidDel="00DF32D8">
          <w:delText>digitiz</w:delText>
        </w:r>
        <w:r w:rsidR="00601CAD" w:rsidDel="00DF32D8">
          <w:delText>ed from paper</w:delText>
        </w:r>
      </w:del>
      <w:r w:rsidR="00601CAD">
        <w:t>. It is our hope that these observations support and improve the next generation of international and European weather and climate services.</w:t>
      </w:r>
    </w:p>
    <w:p w14:paraId="2C350CE6" w14:textId="17271A1E" w:rsidR="00601CAD" w:rsidRDefault="00601CAD" w:rsidP="00601CAD">
      <w:pPr>
        <w:pStyle w:val="Heading1"/>
      </w:pPr>
      <w:r>
        <w:t>Author contributions</w:t>
      </w:r>
    </w:p>
    <w:p w14:paraId="5221A5DF" w14:textId="25E13195" w:rsidR="00601CAD" w:rsidRPr="00601CAD" w:rsidRDefault="00521104" w:rsidP="00601CAD">
      <w:pPr>
        <w:pStyle w:val="BodyText"/>
      </w:pPr>
      <w:r>
        <w:t xml:space="preserve">PU </w:t>
      </w:r>
      <w:r w:rsidR="006B4DAD">
        <w:t>was the coordinator of</w:t>
      </w:r>
      <w:r>
        <w:t xml:space="preserve"> the UERRA project, and MB and PJ coordinated the data rescue component of WP1. LA, JRC, AG and MC managed the </w:t>
      </w:r>
      <w:r w:rsidR="000A30A9">
        <w:t>digitiz</w:t>
      </w:r>
      <w:r>
        <w:t xml:space="preserve">ation and visual cross-check procedure. PD, EA, LA and JS developed the SAQC procedure. AG developed and ran the HQC procedure. IH provided information and analysis on the MARS data archive availability. The initial draft of the paper was written by LA with contributions from JRC for </w:t>
      </w:r>
      <w:r w:rsidR="00F03ACF">
        <w:t>Sect.</w:t>
      </w:r>
      <w:r>
        <w:t xml:space="preserve"> 3.2, 4.2 and 5, AG for </w:t>
      </w:r>
      <w:r w:rsidR="00F03ACF">
        <w:t>Sect.</w:t>
      </w:r>
      <w:r>
        <w:t xml:space="preserve"> 3.3, 4.3 and 5, and MB for </w:t>
      </w:r>
      <w:r w:rsidR="00F03ACF">
        <w:t>Sect.</w:t>
      </w:r>
      <w:r>
        <w:t xml:space="preserve"> 5. All authors contributed to the revision of the text. </w:t>
      </w:r>
    </w:p>
    <w:p w14:paraId="584EE7BE" w14:textId="55D0DB99" w:rsidR="00601CAD" w:rsidRDefault="00601CAD" w:rsidP="00601CAD">
      <w:pPr>
        <w:pStyle w:val="Heading1"/>
      </w:pPr>
      <w:r>
        <w:lastRenderedPageBreak/>
        <w:t>Competing interests</w:t>
      </w:r>
    </w:p>
    <w:p w14:paraId="48854D0E" w14:textId="21536269" w:rsidR="00601CAD" w:rsidRPr="00601CAD" w:rsidRDefault="00601CAD" w:rsidP="00601CAD">
      <w:pPr>
        <w:pStyle w:val="BodyText"/>
      </w:pPr>
      <w:r>
        <w:t>The authors declare that they have no conflict of interest.</w:t>
      </w:r>
    </w:p>
    <w:p w14:paraId="495D6A2E" w14:textId="77777777" w:rsidR="00CC0CC3" w:rsidRDefault="24616C93" w:rsidP="00CC0CC3">
      <w:pPr>
        <w:pStyle w:val="Heading1"/>
      </w:pPr>
      <w:bookmarkStart w:id="880" w:name="_Toc355018383"/>
      <w:r>
        <w:t>Acknowledgements</w:t>
      </w:r>
    </w:p>
    <w:p w14:paraId="6B1BD76D" w14:textId="5EE87D50" w:rsidR="00D73386" w:rsidRPr="00CC0CC3" w:rsidRDefault="000154EA" w:rsidP="00CC0CC3">
      <w:pPr>
        <w:pStyle w:val="BodyText"/>
      </w:pPr>
      <w:r>
        <w:t xml:space="preserve">This work was undertaken as part of the Uncertainties in Ensembles of Regional </w:t>
      </w:r>
      <w:proofErr w:type="spellStart"/>
      <w:r w:rsidR="00BB37B6">
        <w:t>Re</w:t>
      </w:r>
      <w:r w:rsidR="003579D8">
        <w:t>A</w:t>
      </w:r>
      <w:r w:rsidR="00BB37B6">
        <w:t>nalysis</w:t>
      </w:r>
      <w:proofErr w:type="spellEnd"/>
      <w:r w:rsidR="00BB37B6">
        <w:t xml:space="preserve"> </w:t>
      </w:r>
      <w:r>
        <w:t>project (UERRA</w:t>
      </w:r>
      <w:r w:rsidR="00DF46CE">
        <w:t xml:space="preserve">, </w:t>
      </w:r>
      <w:proofErr w:type="spellStart"/>
      <w:r w:rsidR="009930DF">
        <w:t>SPAce</w:t>
      </w:r>
      <w:proofErr w:type="spellEnd"/>
      <w:r w:rsidR="009930DF">
        <w:t xml:space="preserve"> g</w:t>
      </w:r>
      <w:r w:rsidR="009930DF" w:rsidRPr="009930DF">
        <w:t>rant number 607193</w:t>
      </w:r>
      <w:r>
        <w:t xml:space="preserve">). </w:t>
      </w:r>
      <w:r w:rsidR="009930DF">
        <w:t xml:space="preserve">Many thanks to the UERRA </w:t>
      </w:r>
      <w:r w:rsidR="000A30A9">
        <w:t>digitiz</w:t>
      </w:r>
      <w:r w:rsidR="009930DF">
        <w:t xml:space="preserve">ation team: I. López, D. </w:t>
      </w:r>
      <w:proofErr w:type="spellStart"/>
      <w:r w:rsidR="009930DF">
        <w:t>Azuara</w:t>
      </w:r>
      <w:proofErr w:type="spellEnd"/>
      <w:r w:rsidR="009930DF">
        <w:t xml:space="preserve">, J. </w:t>
      </w:r>
      <w:proofErr w:type="spellStart"/>
      <w:r w:rsidR="009930DF">
        <w:t>Paradinas</w:t>
      </w:r>
      <w:proofErr w:type="spellEnd"/>
      <w:r w:rsidR="009930DF">
        <w:t xml:space="preserve">, A. </w:t>
      </w:r>
      <w:proofErr w:type="spellStart"/>
      <w:r w:rsidR="009930DF">
        <w:t>Domènech</w:t>
      </w:r>
      <w:proofErr w:type="spellEnd"/>
      <w:r w:rsidR="009930DF">
        <w:t xml:space="preserve">, E. </w:t>
      </w:r>
      <w:proofErr w:type="spellStart"/>
      <w:r w:rsidR="009930DF">
        <w:t>Pla</w:t>
      </w:r>
      <w:proofErr w:type="spellEnd"/>
      <w:r w:rsidR="009930DF">
        <w:t xml:space="preserve">, E. Romero, A. Robert, J. </w:t>
      </w:r>
      <w:proofErr w:type="spellStart"/>
      <w:r w:rsidR="009930DF">
        <w:t>Tarragó</w:t>
      </w:r>
      <w:proofErr w:type="spellEnd"/>
      <w:r w:rsidR="009930DF">
        <w:t xml:space="preserve">, C. </w:t>
      </w:r>
      <w:proofErr w:type="spellStart"/>
      <w:r w:rsidR="009930DF">
        <w:t>Bonfill</w:t>
      </w:r>
      <w:proofErr w:type="spellEnd"/>
      <w:r w:rsidR="009930DF">
        <w:t xml:space="preserve">, G. </w:t>
      </w:r>
      <w:proofErr w:type="spellStart"/>
      <w:r w:rsidR="009930DF">
        <w:t>Vandellòs</w:t>
      </w:r>
      <w:proofErr w:type="spellEnd"/>
      <w:r w:rsidR="009930DF">
        <w:t xml:space="preserve">, R. Guerra, A. </w:t>
      </w:r>
      <w:proofErr w:type="spellStart"/>
      <w:r w:rsidR="009930DF">
        <w:t>Àvila</w:t>
      </w:r>
      <w:proofErr w:type="spellEnd"/>
      <w:r w:rsidR="009930DF">
        <w:t xml:space="preserve">, A. Balart, M. Martin, E. </w:t>
      </w:r>
      <w:proofErr w:type="spellStart"/>
      <w:r w:rsidR="009930DF">
        <w:t>Cebrián</w:t>
      </w:r>
      <w:proofErr w:type="spellEnd"/>
      <w:r w:rsidR="009930DF">
        <w:t xml:space="preserve">, P. </w:t>
      </w:r>
      <w:proofErr w:type="spellStart"/>
      <w:r w:rsidR="009930DF">
        <w:t>Sabaté</w:t>
      </w:r>
      <w:proofErr w:type="spellEnd"/>
      <w:r w:rsidR="009930DF">
        <w:t xml:space="preserve"> and A. </w:t>
      </w:r>
      <w:proofErr w:type="spellStart"/>
      <w:r w:rsidR="009930DF">
        <w:t>Boqué</w:t>
      </w:r>
      <w:proofErr w:type="spellEnd"/>
      <w:r w:rsidR="009930DF">
        <w:t xml:space="preserve">. We are also very grateful to </w:t>
      </w:r>
      <w:r w:rsidR="24616C93">
        <w:t>Robert Dunn</w:t>
      </w:r>
      <w:r w:rsidR="009930DF">
        <w:t xml:space="preserve"> for his help with the use of </w:t>
      </w:r>
      <w:r w:rsidR="00D73386">
        <w:t xml:space="preserve">the </w:t>
      </w:r>
      <w:proofErr w:type="spellStart"/>
      <w:r w:rsidR="00D73386">
        <w:t>HadISD</w:t>
      </w:r>
      <w:proofErr w:type="spellEnd"/>
      <w:r w:rsidR="00D73386">
        <w:t xml:space="preserve"> quality control code, </w:t>
      </w:r>
      <w:del w:id="881" w:author="Linden Ashcroft" w:date="2018-07-09T10:49:00Z">
        <w:r w:rsidR="00D73386" w:rsidDel="0085509C">
          <w:delText xml:space="preserve">and to </w:delText>
        </w:r>
      </w:del>
      <w:r w:rsidR="00D73386">
        <w:t>Lynda Chambers and Blair Trewin for their feedback on earlier versions of the manuscript</w:t>
      </w:r>
      <w:ins w:id="882" w:author="Linden Ashcroft" w:date="2018-07-09T10:49:00Z">
        <w:r w:rsidR="0085509C">
          <w:t xml:space="preserve">, and two anonymous reviewers whose comments greatly improved the </w:t>
        </w:r>
        <w:proofErr w:type="gramStart"/>
        <w:r w:rsidR="0085509C">
          <w:t>final version</w:t>
        </w:r>
        <w:proofErr w:type="gramEnd"/>
        <w:r w:rsidR="0085509C">
          <w:t xml:space="preserve"> of this paper</w:t>
        </w:r>
      </w:ins>
      <w:r w:rsidR="00D73386">
        <w:t>.</w:t>
      </w:r>
    </w:p>
    <w:p w14:paraId="24329372" w14:textId="77777777" w:rsidR="007823EA" w:rsidRPr="007823EA" w:rsidRDefault="24616C93" w:rsidP="007823EA">
      <w:pPr>
        <w:pStyle w:val="Heading1"/>
      </w:pPr>
      <w:r>
        <w:t>References</w:t>
      </w:r>
      <w:bookmarkEnd w:id="880"/>
    </w:p>
    <w:p w14:paraId="4147D8D6" w14:textId="511B7A53" w:rsidR="00DF6D86" w:rsidRPr="00DF6D86" w:rsidRDefault="00910F79" w:rsidP="00DF6D86">
      <w:pPr>
        <w:widowControl w:val="0"/>
        <w:autoSpaceDE w:val="0"/>
        <w:autoSpaceDN w:val="0"/>
        <w:adjustRightInd w:val="0"/>
        <w:spacing w:after="0"/>
        <w:rPr>
          <w:noProof/>
        </w:rPr>
      </w:pPr>
      <w:r>
        <w:fldChar w:fldCharType="begin" w:fldLock="1"/>
      </w:r>
      <w:r>
        <w:instrText xml:space="preserve">ADDIN Mendeley Bibliography CSL_BIBLIOGRAPHY </w:instrText>
      </w:r>
      <w:r>
        <w:fldChar w:fldCharType="separate"/>
      </w:r>
      <w:r w:rsidR="00DF6D86" w:rsidRPr="00DF6D86">
        <w:rPr>
          <w:noProof/>
        </w:rPr>
        <w:t>Aguilar, E., Auer, I., Brunet, M., Peterson, T. C. and Wieringa, J.: Guidelines on Climate Metadata and Homogenization, World Meteorol. Organ., (1186), 55, 2003.</w:t>
      </w:r>
    </w:p>
    <w:p w14:paraId="7C566839" w14:textId="77777777" w:rsidR="00DF6D86" w:rsidRPr="00DF6D86" w:rsidRDefault="00DF6D86" w:rsidP="00DF6D86">
      <w:pPr>
        <w:widowControl w:val="0"/>
        <w:autoSpaceDE w:val="0"/>
        <w:autoSpaceDN w:val="0"/>
        <w:adjustRightInd w:val="0"/>
        <w:spacing w:after="0"/>
        <w:rPr>
          <w:noProof/>
        </w:rPr>
      </w:pPr>
      <w:r w:rsidRPr="00DF6D86">
        <w:rPr>
          <w:noProof/>
        </w:rPr>
        <w:t>Allan, R., Brohan, P., Compo, G. P., Stone, R., Luterbacher, J., Brönnimann, S., Allan, R., Brohan, P., Compo, G. P., Stone, R., Luterbacher, J. and Brönnimann, S.: The International Atmospheric Circulation Reconstructions over the Earth (ACRE) Initiative, Bull. Am. Meteorol. Soc., 92(11), 1421–1425, doi:10.1175/2011BAMS3218.1, 2011.</w:t>
      </w:r>
    </w:p>
    <w:p w14:paraId="19E954C9" w14:textId="77777777" w:rsidR="00DF6D86" w:rsidRPr="00DF6D86" w:rsidRDefault="00DF6D86" w:rsidP="00DF6D86">
      <w:pPr>
        <w:widowControl w:val="0"/>
        <w:autoSpaceDE w:val="0"/>
        <w:autoSpaceDN w:val="0"/>
        <w:adjustRightInd w:val="0"/>
        <w:spacing w:after="0"/>
        <w:rPr>
          <w:noProof/>
        </w:rPr>
      </w:pPr>
      <w:r w:rsidRPr="00DF6D86">
        <w:rPr>
          <w:noProof/>
        </w:rPr>
        <w:t>Ashcroft, L., Gergis, J. and Karoly, D. J.: A historical climate dataset for southeastern Australia, 1788-1859, Geosci. Data J., 1(2), 158–178, doi:10.1002/gdj3.19, 2014.</w:t>
      </w:r>
    </w:p>
    <w:p w14:paraId="27666316" w14:textId="77777777" w:rsidR="00DF6D86" w:rsidRPr="00DF6D86" w:rsidRDefault="00DF6D86" w:rsidP="00DF6D86">
      <w:pPr>
        <w:widowControl w:val="0"/>
        <w:autoSpaceDE w:val="0"/>
        <w:autoSpaceDN w:val="0"/>
        <w:adjustRightInd w:val="0"/>
        <w:spacing w:after="0"/>
        <w:rPr>
          <w:noProof/>
        </w:rPr>
      </w:pPr>
      <w:r w:rsidRPr="00DF6D86">
        <w:rPr>
          <w:noProof/>
        </w:rPr>
        <w:t>Auer, I., Böhm, R., Jurkovic, A., Lipa, W., Orlik, A., Potzmann, R., Schöner, W., Ungersböck, M., Matulla, C., Briffa, K., Jones, P., Efthymiadis, D., Brunetti, M., Nanni, T., Maugeri, M., Mercalli, L., Mestre, O., Moisselin, J.-M., Begert, M., Müller-Westermeier, G., Kveton, V., Bochnicek, O., Stastny, P., Lapin, M., Szalai, S., Szentimrey, T., Cegnar, T., Dolinar, M., Gajic-Capka, M., Zaninovic, K., Majstorovic, Z. and Nieplova, E.: HISTALP—historical instrumental climatological surface time series of the Greater Alpine Region, Int. J. Climatol., 27(1), 17–46, doi:10.1002/joc.1377, 2007.</w:t>
      </w:r>
    </w:p>
    <w:p w14:paraId="1DF40216" w14:textId="77777777" w:rsidR="00DF6D86" w:rsidRPr="00DF6D86" w:rsidRDefault="00DF6D86" w:rsidP="00DF6D86">
      <w:pPr>
        <w:widowControl w:val="0"/>
        <w:autoSpaceDE w:val="0"/>
        <w:autoSpaceDN w:val="0"/>
        <w:adjustRightInd w:val="0"/>
        <w:spacing w:after="0"/>
        <w:rPr>
          <w:noProof/>
        </w:rPr>
      </w:pPr>
      <w:r w:rsidRPr="00DF6D86">
        <w:rPr>
          <w:noProof/>
        </w:rPr>
        <w:t>Barchard, K. A. and Pace, L. A.: Preventing human error: The impact of data entry methods on data accuracy and statistical results, Comput. Human Behav., 27(5), 1834–1839, doi:10.1016/J.CHB.2011.04.004, 2011.</w:t>
      </w:r>
    </w:p>
    <w:p w14:paraId="3500B739" w14:textId="77777777" w:rsidR="00DF6D86" w:rsidRPr="00DF6D86" w:rsidRDefault="00DF6D86" w:rsidP="00DF6D86">
      <w:pPr>
        <w:widowControl w:val="0"/>
        <w:autoSpaceDE w:val="0"/>
        <w:autoSpaceDN w:val="0"/>
        <w:adjustRightInd w:val="0"/>
        <w:spacing w:after="0"/>
        <w:rPr>
          <w:noProof/>
        </w:rPr>
      </w:pPr>
      <w:r w:rsidRPr="00DF6D86">
        <w:rPr>
          <w:noProof/>
        </w:rPr>
        <w:t>Brönnimann, S., Annis, J., Dann, W., Ewen, T., Grant, A. N., Griesser, T., Krähenmann, S., Mohr, C., Scherer, M. and Vogler, C.: A guide for digitising manuscript climate data, Clim. Past, 2(3), 191–207, doi:10.5194/cpd-2-191-2006, 2006.</w:t>
      </w:r>
    </w:p>
    <w:p w14:paraId="7781C624" w14:textId="77777777" w:rsidR="00DF6D86" w:rsidRPr="00DF6D86" w:rsidRDefault="00DF6D86" w:rsidP="00DF6D86">
      <w:pPr>
        <w:widowControl w:val="0"/>
        <w:autoSpaceDE w:val="0"/>
        <w:autoSpaceDN w:val="0"/>
        <w:adjustRightInd w:val="0"/>
        <w:spacing w:after="0"/>
        <w:rPr>
          <w:noProof/>
        </w:rPr>
      </w:pPr>
      <w:r w:rsidRPr="00DF6D86">
        <w:rPr>
          <w:noProof/>
        </w:rPr>
        <w:t>Brunet, M. and Jones, P.: Data rescue initiatives: bringing historical climate data into the 21st century, Clim. Res., 47(1), 29–40, doi:10.3354/cr00960, 2011.</w:t>
      </w:r>
    </w:p>
    <w:p w14:paraId="489B5B5F" w14:textId="77777777" w:rsidR="00DF6D86" w:rsidRPr="00DF6D86" w:rsidRDefault="00DF6D86" w:rsidP="00DF6D86">
      <w:pPr>
        <w:widowControl w:val="0"/>
        <w:autoSpaceDE w:val="0"/>
        <w:autoSpaceDN w:val="0"/>
        <w:adjustRightInd w:val="0"/>
        <w:spacing w:after="0"/>
        <w:rPr>
          <w:noProof/>
        </w:rPr>
      </w:pPr>
      <w:r w:rsidRPr="00DF6D86">
        <w:rPr>
          <w:noProof/>
        </w:rPr>
        <w:t>Brunet, M., SaladiÉ, O., Jones, P., SigrÓ, J., Aguilar, E., Moberg, A., Lister, D., Walther, A., Lopez, D. and Almarza, C.: The development of a new dataset of Spanish Daily Adjusted Temperature Series (SDATS) (1850–2003), Int. J. Climatol., 26(13), 1777–1802, doi:10.1002/joc.1338, 2006.</w:t>
      </w:r>
    </w:p>
    <w:p w14:paraId="0B0D34F0" w14:textId="77777777" w:rsidR="00DF6D86" w:rsidRPr="00DF6D86" w:rsidRDefault="00DF6D86" w:rsidP="00DF6D86">
      <w:pPr>
        <w:widowControl w:val="0"/>
        <w:autoSpaceDE w:val="0"/>
        <w:autoSpaceDN w:val="0"/>
        <w:adjustRightInd w:val="0"/>
        <w:spacing w:after="0"/>
        <w:rPr>
          <w:noProof/>
        </w:rPr>
      </w:pPr>
      <w:r w:rsidRPr="00DF6D86">
        <w:rPr>
          <w:noProof/>
        </w:rPr>
        <w:t>Brunet, M., Gilabert, A., Jones, P. and Efthymiadis, D.: A historical surface climate dataset from station observations in Mediterranean North Africa and Middle East areas, Geosci. Data J., 1(2), 121–128, doi:10.1002/gdj3.12, 2014a.</w:t>
      </w:r>
    </w:p>
    <w:p w14:paraId="14B4A478" w14:textId="77777777" w:rsidR="00DF6D86" w:rsidRPr="00DF6D86" w:rsidRDefault="00DF6D86" w:rsidP="00DF6D86">
      <w:pPr>
        <w:widowControl w:val="0"/>
        <w:autoSpaceDE w:val="0"/>
        <w:autoSpaceDN w:val="0"/>
        <w:adjustRightInd w:val="0"/>
        <w:spacing w:after="0"/>
        <w:rPr>
          <w:noProof/>
        </w:rPr>
      </w:pPr>
      <w:r w:rsidRPr="00DF6D86">
        <w:rPr>
          <w:noProof/>
        </w:rPr>
        <w:t>Brunet, M., Jones, P. D., Jourdain, S., Efthymiadis, D., Kerrouche, M. and Boroneant, C.: Data sources for rescuing the rich heritage of Mediterranean historical surface climate data, Geosci. Data J., 1(1), 61–73, doi:10.1002/gdj3.4, 2014b.</w:t>
      </w:r>
    </w:p>
    <w:p w14:paraId="71165BCB" w14:textId="77777777" w:rsidR="00DF6D86" w:rsidRPr="00DF6D86" w:rsidRDefault="00DF6D86" w:rsidP="00DF6D86">
      <w:pPr>
        <w:widowControl w:val="0"/>
        <w:autoSpaceDE w:val="0"/>
        <w:autoSpaceDN w:val="0"/>
        <w:adjustRightInd w:val="0"/>
        <w:spacing w:after="0"/>
        <w:rPr>
          <w:noProof/>
        </w:rPr>
      </w:pPr>
      <w:r w:rsidRPr="00DF6D86">
        <w:rPr>
          <w:noProof/>
        </w:rPr>
        <w:lastRenderedPageBreak/>
        <w:t>Cannon, D. J., Brayshaw, D. J., Methven, J., Coker, P. J. and Lenaghan, D.: Using reanalysis data to quantify extreme wind power generation statistics: A 33 year case study in Great Britain, Renew. Energy, 75, 767–778, doi:10.1016/j.renene.2014.10.024, 2015.</w:t>
      </w:r>
    </w:p>
    <w:p w14:paraId="01CC708A" w14:textId="77777777" w:rsidR="00DF6D86" w:rsidRPr="00DF6D86" w:rsidRDefault="00DF6D86" w:rsidP="00DF6D86">
      <w:pPr>
        <w:widowControl w:val="0"/>
        <w:autoSpaceDE w:val="0"/>
        <w:autoSpaceDN w:val="0"/>
        <w:adjustRightInd w:val="0"/>
        <w:spacing w:after="0"/>
        <w:rPr>
          <w:noProof/>
        </w:rPr>
      </w:pPr>
      <w:r w:rsidRPr="00DF6D86">
        <w:rPr>
          <w:noProof/>
        </w:rPr>
        <w:t>Compo, G. P., Whitaker, J. S., Sardeshmukh, P. D., Matsui, N., Allan, R. J., Yin, X., Gleason, B. E., Vose, R. S., Rutledge, G., Bessemoulin, P., Brönnimann, S., Brunet, M., Crouthamel, R. I., Grant, A. N., Groisman, P. Y., Jones, P. D., Kruk, M. C., Kruger, A. C., Marshall, G. J., Maugeri, M., Mok, H. Y., Nordli, Ø., Ross, T. F., Trigo, R. M., Wang, X. L., Woodruff, S. D. and Worley, S. J.: The Twentieth Century Reanalysis Project, Q. J. R. Meteorol. Soc., 137(654), 1–28, doi:10.1002/qj.776, 2011.</w:t>
      </w:r>
    </w:p>
    <w:p w14:paraId="1B05FFEE" w14:textId="77777777" w:rsidR="00DF6D86" w:rsidRPr="00DF6D86" w:rsidRDefault="00DF6D86" w:rsidP="00DF6D86">
      <w:pPr>
        <w:widowControl w:val="0"/>
        <w:autoSpaceDE w:val="0"/>
        <w:autoSpaceDN w:val="0"/>
        <w:adjustRightInd w:val="0"/>
        <w:spacing w:after="0"/>
        <w:rPr>
          <w:noProof/>
        </w:rPr>
      </w:pPr>
      <w:r w:rsidRPr="00DF6D86">
        <w:rPr>
          <w:noProof/>
        </w:rPr>
        <w:t>Cram, T. A., Compo, G. P., Yin, X., Allan, R. J., McColl, C., Vose, R. S., Whitaker, J. S., Matsui, N., Ashcroft, L., Auchmann, R., Bessemoulin, P., Brandsma, T., Brohan, P., Brunet, M., Comeaux, J., Crouthamel, R., Gleason, B. E., Groisman, P. Y., Hersbach, H., Jones, P. D., Jónsson, T., Jourdain, S., Kelly, G., Knapp, K. R., Kruger, A., Kubota, H., Lentini, G., Lorrey, A., Lott, N., Lubker, S. J., Luterbacher, J., Marshall, G. J., Maugeri, M., Mock, C. J., Mok, H. Y., Nordli, Ø., Rodwell, M. J., Ross, T. F., Schuster, D., Srnec, L., Valente, M. A., Vizi, Z., Wang, X. L., Westcott, N., Woollen, J. S. and Worley, S. J.: The International Surface Pressure Databank version 2, Geosci. Data J., 2(1), 31–46, doi:10.1002/gdj3.25, 2015.</w:t>
      </w:r>
    </w:p>
    <w:p w14:paraId="5037FDDE" w14:textId="77777777" w:rsidR="00DF6D86" w:rsidRPr="00DF6D86" w:rsidRDefault="00DF6D86" w:rsidP="00DF6D86">
      <w:pPr>
        <w:widowControl w:val="0"/>
        <w:autoSpaceDE w:val="0"/>
        <w:autoSpaceDN w:val="0"/>
        <w:adjustRightInd w:val="0"/>
        <w:spacing w:after="0"/>
        <w:rPr>
          <w:noProof/>
        </w:rPr>
      </w:pPr>
      <w:r w:rsidRPr="00DF6D86">
        <w:rPr>
          <w:noProof/>
        </w:rPr>
        <w:t>Dahlgren, P., Landelius, T., Kållberg, P. and Gollvik, S.: A high-resolution regional reanalysis for Europe. Part 1: Three-dimensional reanalysis with the regional HIgh-Resolution Limited-Area Model (HIRLAM), Q. J. R. Meteorol. Soc., 142(698), 2119–2131, doi:10.1002/qj.2807, 2016.</w:t>
      </w:r>
    </w:p>
    <w:p w14:paraId="0F13052B" w14:textId="77777777" w:rsidR="00DF6D86" w:rsidRPr="00DF6D86" w:rsidRDefault="00DF6D86" w:rsidP="00DF6D86">
      <w:pPr>
        <w:widowControl w:val="0"/>
        <w:autoSpaceDE w:val="0"/>
        <w:autoSpaceDN w:val="0"/>
        <w:adjustRightInd w:val="0"/>
        <w:spacing w:after="0"/>
        <w:rPr>
          <w:noProof/>
        </w:rPr>
      </w:pPr>
      <w:r w:rsidRPr="00DF6D86">
        <w:rPr>
          <w:noProof/>
        </w:rPr>
        <w:t>Dunn, R. J. H., Willett, K. M., Thorne, P. W., Woolley, E. V., Durre, I., Dai, A., Parker, D. E. and Vose, R. S.: HadISD: A quality-controlled global synoptic report database for selected variables at long-term stations from 1973-2011, Clim. Past, 8(5), 1649–1679, doi:10.5194/cp-8-1649-2012, 2012.</w:t>
      </w:r>
    </w:p>
    <w:p w14:paraId="67B9FC17" w14:textId="77777777" w:rsidR="00DF6D86" w:rsidRPr="00DF6D86" w:rsidRDefault="00DF6D86" w:rsidP="00DF6D86">
      <w:pPr>
        <w:widowControl w:val="0"/>
        <w:autoSpaceDE w:val="0"/>
        <w:autoSpaceDN w:val="0"/>
        <w:adjustRightInd w:val="0"/>
        <w:spacing w:after="0"/>
        <w:rPr>
          <w:noProof/>
        </w:rPr>
      </w:pPr>
      <w:r w:rsidRPr="00DF6D86">
        <w:rPr>
          <w:noProof/>
        </w:rPr>
        <w:t>Dunn, R. J. H., Willett, K. M., Parker, D. E. and Mitchell, L.: Expanding HadISD: quality-controlled, sub-daily station data from 1931, Geosci. Instrumentation, Methods Data Syst., 5(2), 473–491, doi:10.5194/gi-5-473-2016, 2016.</w:t>
      </w:r>
    </w:p>
    <w:p w14:paraId="6508E468" w14:textId="77777777" w:rsidR="00DF6D86" w:rsidRPr="00DF6D86" w:rsidRDefault="00DF6D86" w:rsidP="00DF6D86">
      <w:pPr>
        <w:widowControl w:val="0"/>
        <w:autoSpaceDE w:val="0"/>
        <w:autoSpaceDN w:val="0"/>
        <w:adjustRightInd w:val="0"/>
        <w:spacing w:after="0"/>
        <w:rPr>
          <w:noProof/>
        </w:rPr>
      </w:pPr>
      <w:r w:rsidRPr="00DF6D86">
        <w:rPr>
          <w:noProof/>
        </w:rPr>
        <w:t>Durre, I., Menne, M. J., Gleason, B. E., Houston, T. G., Vose, R. S., Durre, I., Menne, M. J., Gleason, B. E., Houston, T. G. and Vose, R. S.: Comprehensive Automated Quality Assurance of Daily Surface Observations, J. Appl. Meteorol. Climatol., 49(8), 1615–1633, doi:10.1175/2010JAMC2375.1, 2010.</w:t>
      </w:r>
    </w:p>
    <w:p w14:paraId="212F52C2" w14:textId="77777777" w:rsidR="00DF6D86" w:rsidRPr="00DF6D86" w:rsidRDefault="00DF6D86" w:rsidP="00DF6D86">
      <w:pPr>
        <w:widowControl w:val="0"/>
        <w:autoSpaceDE w:val="0"/>
        <w:autoSpaceDN w:val="0"/>
        <w:adjustRightInd w:val="0"/>
        <w:spacing w:after="0"/>
        <w:rPr>
          <w:noProof/>
        </w:rPr>
      </w:pPr>
      <w:r w:rsidRPr="00DF6D86">
        <w:rPr>
          <w:noProof/>
        </w:rPr>
        <w:t>Eveleigh, A., Jennett, C., Lynn, S. and Cox, A. L.: “I want to be a captain! I want to be a captain!”: gamification in the old weather citizen science project, Proc. First Int. Conf. Gameful Des. Res. Appl. - Gamification ’13, 79–82, doi:10.1145/2583008.2583019, 2013.</w:t>
      </w:r>
    </w:p>
    <w:p w14:paraId="2F86A250" w14:textId="77777777" w:rsidR="00DF6D86" w:rsidRPr="00DF6D86" w:rsidRDefault="00DF6D86" w:rsidP="00DF6D86">
      <w:pPr>
        <w:widowControl w:val="0"/>
        <w:autoSpaceDE w:val="0"/>
        <w:autoSpaceDN w:val="0"/>
        <w:adjustRightInd w:val="0"/>
        <w:spacing w:after="0"/>
        <w:rPr>
          <w:noProof/>
        </w:rPr>
      </w:pPr>
      <w:r w:rsidRPr="00DF6D86">
        <w:rPr>
          <w:noProof/>
        </w:rPr>
        <w:t>Healy, A. F., Kole, J. A., Buck-Gengler, C. J. and Bourne, L. E.: Effects of Prolonged Work on Data Entry Speed and Accuracy., J. Exp. Psychol. Appl., 10(3), 188–199, doi:10.1037/1076-898X.10.3.188, 2004.</w:t>
      </w:r>
    </w:p>
    <w:p w14:paraId="5B0D95A0" w14:textId="77777777" w:rsidR="00DF6D86" w:rsidRPr="00DF6D86" w:rsidRDefault="00DF6D86" w:rsidP="00DF6D86">
      <w:pPr>
        <w:widowControl w:val="0"/>
        <w:autoSpaceDE w:val="0"/>
        <w:autoSpaceDN w:val="0"/>
        <w:adjustRightInd w:val="0"/>
        <w:spacing w:after="0"/>
        <w:rPr>
          <w:noProof/>
        </w:rPr>
      </w:pPr>
      <w:r w:rsidRPr="00DF6D86">
        <w:rPr>
          <w:noProof/>
        </w:rPr>
        <w:t>Hunziker, S., Gubler, S., Calle, J., Moreno, I., Andrade, M., Velarde, F., Ticona, L., Carrasco, G., Castellón, Y., Oria, C., Croci-Maspoli, M., Konzelmann, T., Rohrer, M. and Brönnimann, S.: Identifying, attributing, and overcoming common data quality issues of manned station observations, Int. J. Climatol., 37(11), 4131–4145, doi:10.1002/joc.5037, 2017.</w:t>
      </w:r>
    </w:p>
    <w:p w14:paraId="33320EAA" w14:textId="77777777" w:rsidR="00DF6D86" w:rsidRPr="00DF6D86" w:rsidRDefault="00DF6D86" w:rsidP="00DF6D86">
      <w:pPr>
        <w:widowControl w:val="0"/>
        <w:autoSpaceDE w:val="0"/>
        <w:autoSpaceDN w:val="0"/>
        <w:adjustRightInd w:val="0"/>
        <w:spacing w:after="0"/>
        <w:rPr>
          <w:noProof/>
        </w:rPr>
      </w:pPr>
      <w:r w:rsidRPr="00DF6D86">
        <w:rPr>
          <w:noProof/>
        </w:rPr>
        <w:t>Kaspar, F., Tinz, B., Mächel, H. and Gates, L.: Data rescue of national and international meteorological observations at Deutscher Wetterdienst, Adv. Sci. Res., 12, 57–61, doi:10.5194/asr-12-57-2015, 2015.</w:t>
      </w:r>
    </w:p>
    <w:p w14:paraId="22696D0C" w14:textId="77777777" w:rsidR="00DF6D86" w:rsidRPr="00DF6D86" w:rsidRDefault="00DF6D86" w:rsidP="00DF6D86">
      <w:pPr>
        <w:widowControl w:val="0"/>
        <w:autoSpaceDE w:val="0"/>
        <w:autoSpaceDN w:val="0"/>
        <w:adjustRightInd w:val="0"/>
        <w:spacing w:after="0"/>
        <w:rPr>
          <w:noProof/>
        </w:rPr>
      </w:pPr>
      <w:r w:rsidRPr="00DF6D86">
        <w:rPr>
          <w:noProof/>
        </w:rPr>
        <w:t xml:space="preserve">Moberg, A., Jones, P. D., Lister, D., Walther, A., Brunet, M., Jacobeit, J., Alexander, L. V., Della-Marta, P. M., Luterbacher, J., Yiou, P., Chen, D., Klein Tank, A. M. G., Saladié, O., Sigró, J., Aguilar, E., Alexandersson, H., Almarza, C., Auer, I., Barriendos, M., Begert, M., Bergström, H., Böhm, R., Butler, C. J., Caesar, J., Drebs, A., Founda, D., Gerstengarbe, F.-W., Micela, G., Maugeri, M., Österle, H., Pandzic, K., Petrakis, M., Srnec, L., Tolasz, R., Tuomenvirta, H., Werner, P. C., Linderholm, H., Philipp, A., Wanner, H. and Xoplaki, E.: Indices for daily temperature </w:t>
      </w:r>
      <w:r w:rsidRPr="00DF6D86">
        <w:rPr>
          <w:noProof/>
        </w:rPr>
        <w:lastRenderedPageBreak/>
        <w:t>and precipitation extremes in Europe analyzed for the period 1901–2000, J. Geophys. Res., 111(D22), D22106, doi:10.1029/2006JD007103, 2006.</w:t>
      </w:r>
    </w:p>
    <w:p w14:paraId="41891E4E" w14:textId="77777777" w:rsidR="00DF6D86" w:rsidRPr="00DF6D86" w:rsidRDefault="00DF6D86" w:rsidP="00DF6D86">
      <w:pPr>
        <w:widowControl w:val="0"/>
        <w:autoSpaceDE w:val="0"/>
        <w:autoSpaceDN w:val="0"/>
        <w:adjustRightInd w:val="0"/>
        <w:spacing w:after="0"/>
        <w:rPr>
          <w:noProof/>
        </w:rPr>
      </w:pPr>
      <w:r w:rsidRPr="00DF6D86">
        <w:rPr>
          <w:noProof/>
        </w:rPr>
        <w:t>Page, C., Nicholls, N., Plummer, N., Trewin, B., Manton, M., Alexander, L., Chambers, L., Choi, L. E., Collins, D. A., Gosai, A., Della-Marta, P., Haylock, M. ., Inape, K., Laurent, V., Maitrepierre, L., Makmur, E. P., Nagamigawa, H., Ouprasitwond, N., McGree, S., Pahalad, J., Salinger, J., Tibig, L., Tran, T. D., Vediapan, K. and Zhai, P.: Data Rescue in the Southeast Asia and South Pacific Region: Challenges and Opportunities, Bull. Am. Meteorol. Soc., 85(10), 1483–1489, doi:10.1175/BAMS-85-10-1483, 2004.</w:t>
      </w:r>
    </w:p>
    <w:p w14:paraId="445C71F9" w14:textId="77777777" w:rsidR="00DF6D86" w:rsidRPr="00DF6D86" w:rsidRDefault="00DF6D86" w:rsidP="00DF6D86">
      <w:pPr>
        <w:widowControl w:val="0"/>
        <w:autoSpaceDE w:val="0"/>
        <w:autoSpaceDN w:val="0"/>
        <w:adjustRightInd w:val="0"/>
        <w:spacing w:after="0"/>
        <w:rPr>
          <w:noProof/>
        </w:rPr>
      </w:pPr>
      <w:r w:rsidRPr="00DF6D86">
        <w:rPr>
          <w:noProof/>
        </w:rPr>
        <w:t>Peterson, T. C., Easterling, D. R., Karl, T. R., Groisman, P., Nicholls, N., Plummer, N., Torok, S., Auer, I., Boehm, R., Gullett, D., Vincent, L., Heino, R., Tuomenvirta, H., Mestre, O., Szentimrey, T., Salinger, J., Førland, E. J., Hanssen-Bauer, I., Alexandersson, H., Jones, P. and Parker, D.: Homogeneity adjustments ofin situ atmospheric climate data: a review, Int. J. Climatol., 18(13), 1493–1517, doi:10.1002/(SICI)1097-0088(19981115)18:13&lt;1493::AID-JOC329&gt;3.0.CO;2-T, 1998.</w:t>
      </w:r>
    </w:p>
    <w:p w14:paraId="298D3CEB" w14:textId="77777777" w:rsidR="00DF6D86" w:rsidRPr="00DF6D86" w:rsidRDefault="00DF6D86" w:rsidP="00DF6D86">
      <w:pPr>
        <w:widowControl w:val="0"/>
        <w:autoSpaceDE w:val="0"/>
        <w:autoSpaceDN w:val="0"/>
        <w:adjustRightInd w:val="0"/>
        <w:spacing w:after="0"/>
        <w:rPr>
          <w:noProof/>
        </w:rPr>
      </w:pPr>
      <w:r w:rsidRPr="00DF6D86">
        <w:rPr>
          <w:noProof/>
        </w:rPr>
        <w:t>Stickler, A., Brönnimann, S., Valente, M. A., Bethke, J., Sterin, A., Jourdain, S., Roucaute, E., Vasquez, M. V., Reyes, D. A., Allan, R., Dee, D., Stickler, A., Brönnimann, S., Valente, M. A., Bethke, J., Sterin, A., Jourdain, S., Roucaute, E., Vasquez, M. V., Reyes, D. A., Allan, R. and Dee, D.: ERA-CLIM: Historical Surface and Upper-Air Data for Future Reanalyses, Bull. Am. Meteorol. Soc., 95(9), 1419–1430, doi:10.1175/BAMS-D-13-00147.1, 2014.</w:t>
      </w:r>
    </w:p>
    <w:p w14:paraId="2A66C695" w14:textId="77777777" w:rsidR="00DF6D86" w:rsidRPr="00DF6D86" w:rsidRDefault="00DF6D86" w:rsidP="00DF6D86">
      <w:pPr>
        <w:widowControl w:val="0"/>
        <w:autoSpaceDE w:val="0"/>
        <w:autoSpaceDN w:val="0"/>
        <w:adjustRightInd w:val="0"/>
        <w:spacing w:after="0"/>
        <w:rPr>
          <w:noProof/>
        </w:rPr>
      </w:pPr>
      <w:r w:rsidRPr="00DF6D86">
        <w:rPr>
          <w:noProof/>
        </w:rPr>
        <w:t>Tan, L. S., Burton, S., Crouthamel, R., van Engelen, A., Hutchinson, R., Nicodemus, L., Peterson, T. C. and Rahimzadeh, F.: Guidelines on Climate Data Rescue WMO/TD No. 1210. [online] Available from: http://www.wmo.int/pages/prog/wcp/wcdmp/documents/WCDMP-55.pdf, 2004.</w:t>
      </w:r>
    </w:p>
    <w:p w14:paraId="43DD1958" w14:textId="77777777" w:rsidR="00DF6D86" w:rsidRPr="00DF6D86" w:rsidRDefault="00DF6D86" w:rsidP="00DF6D86">
      <w:pPr>
        <w:widowControl w:val="0"/>
        <w:autoSpaceDE w:val="0"/>
        <w:autoSpaceDN w:val="0"/>
        <w:adjustRightInd w:val="0"/>
        <w:spacing w:after="0"/>
        <w:rPr>
          <w:noProof/>
        </w:rPr>
      </w:pPr>
      <w:r w:rsidRPr="00DF6D86">
        <w:rPr>
          <w:noProof/>
        </w:rPr>
        <w:t>Universitat Rovira i Virgili: Universal Quality Control (UQC) – software for the automatic quality control of hourly observational data of surface air temperature, air humidity, wind speed and wind direction: user guide and scientific description. [online] Available from: http://www.c3.urv.cat/softdata.php, 2014.</w:t>
      </w:r>
    </w:p>
    <w:p w14:paraId="14222F4C" w14:textId="77777777" w:rsidR="00DF6D86" w:rsidRPr="00DF6D86" w:rsidRDefault="00DF6D86" w:rsidP="00DF6D86">
      <w:pPr>
        <w:widowControl w:val="0"/>
        <w:autoSpaceDE w:val="0"/>
        <w:autoSpaceDN w:val="0"/>
        <w:adjustRightInd w:val="0"/>
        <w:spacing w:after="0"/>
        <w:rPr>
          <w:noProof/>
        </w:rPr>
      </w:pPr>
      <w:r w:rsidRPr="00DF6D86">
        <w:rPr>
          <w:noProof/>
        </w:rPr>
        <w:t>Venema, V. K. C., Mestre, O., Aguilar, E., Auer, I., Guijarro, J. A., Domonkos, P., Vertacnik, G., Szentimrey, T., Stepanek, P., Zahradnicek, P., Viarre, J., Müller-Westermeier, G., Lakatos, M., Williams, C. N., Menne, M. J., Lindau, R., Rasol, D., Rustemeier, E., Kolokythas, K., Marinova, T., Andresen, L., Acquaotta, F., Fratianni, S., Cheval, S., Klancar, M., Brunetti, M., Gruber, C., Prohom Duran, M., Likso, T., Esteban, P. and Brandsma, T.: Benchmarking homogenization algorithms for monthly data, Clim. Past, 8(1), 89–115, doi:10.5194/cp-8-89-2012, 2012.</w:t>
      </w:r>
    </w:p>
    <w:p w14:paraId="7E7D206A" w14:textId="77777777" w:rsidR="00DF6D86" w:rsidRPr="00DF6D86" w:rsidRDefault="00DF6D86" w:rsidP="00DF6D86">
      <w:pPr>
        <w:widowControl w:val="0"/>
        <w:autoSpaceDE w:val="0"/>
        <w:autoSpaceDN w:val="0"/>
        <w:adjustRightInd w:val="0"/>
        <w:spacing w:after="0"/>
        <w:rPr>
          <w:noProof/>
        </w:rPr>
      </w:pPr>
      <w:r w:rsidRPr="00DF6D86">
        <w:rPr>
          <w:noProof/>
        </w:rPr>
        <w:t>World Meteorological Organization: GSOC-195: Status of the Global Observing System for Climate. [online] Available from: https://unfccc.int/sites/default/files/541.pdf, 2015.</w:t>
      </w:r>
    </w:p>
    <w:p w14:paraId="21519059" w14:textId="77777777" w:rsidR="00DF6D86" w:rsidRPr="00DF6D86" w:rsidRDefault="00DF6D86" w:rsidP="00DF6D86">
      <w:pPr>
        <w:widowControl w:val="0"/>
        <w:autoSpaceDE w:val="0"/>
        <w:autoSpaceDN w:val="0"/>
        <w:adjustRightInd w:val="0"/>
        <w:spacing w:after="0"/>
        <w:rPr>
          <w:noProof/>
        </w:rPr>
      </w:pPr>
      <w:r w:rsidRPr="00DF6D86">
        <w:rPr>
          <w:noProof/>
        </w:rPr>
        <w:t>World Meteorological Organization: Guidelines on Best Practices for Climate Data Rescue 2016., 2016.</w:t>
      </w:r>
    </w:p>
    <w:p w14:paraId="4402B237" w14:textId="42F36C8B" w:rsidR="008567E4" w:rsidRDefault="00910F79" w:rsidP="005137A2">
      <w:pPr>
        <w:autoSpaceDE w:val="0"/>
        <w:autoSpaceDN w:val="0"/>
        <w:adjustRightInd w:val="0"/>
      </w:pPr>
      <w:r>
        <w:fldChar w:fldCharType="end"/>
      </w:r>
    </w:p>
    <w:p w14:paraId="0F97E3E5" w14:textId="32491117" w:rsidR="00D52925" w:rsidRDefault="00D52925" w:rsidP="005137A2">
      <w:pPr>
        <w:autoSpaceDE w:val="0"/>
        <w:autoSpaceDN w:val="0"/>
        <w:adjustRightInd w:val="0"/>
      </w:pPr>
    </w:p>
    <w:p w14:paraId="245194BD" w14:textId="77777777" w:rsidR="00C427A3" w:rsidRDefault="00C427A3">
      <w:pPr>
        <w:spacing w:line="240" w:lineRule="auto"/>
        <w:jc w:val="left"/>
      </w:pPr>
      <w:r>
        <w:br w:type="page"/>
      </w:r>
    </w:p>
    <w:p w14:paraId="38216809" w14:textId="4DB498AA" w:rsidR="00D52925" w:rsidRDefault="00D52925" w:rsidP="005137A2">
      <w:pPr>
        <w:autoSpaceDE w:val="0"/>
        <w:autoSpaceDN w:val="0"/>
        <w:adjustRightInd w:val="0"/>
      </w:pPr>
      <w:r>
        <w:lastRenderedPageBreak/>
        <w:t>Tables</w:t>
      </w:r>
    </w:p>
    <w:p w14:paraId="614C50CD" w14:textId="713AE6EC" w:rsidR="00D52925" w:rsidRDefault="00D52925" w:rsidP="00D52925">
      <w:pPr>
        <w:pStyle w:val="Captions"/>
        <w:rPr>
          <w:rStyle w:val="IntenseReference"/>
          <w:rFonts w:ascii="Times New Roman" w:hAnsi="Times New Roman"/>
          <w:bCs w:val="0"/>
          <w:i w:val="0"/>
          <w:spacing w:val="0"/>
          <w:sz w:val="18"/>
          <w:lang w:val="en-US"/>
        </w:rPr>
      </w:pPr>
      <w:r>
        <w:t>Table 1:</w:t>
      </w:r>
      <w:r w:rsidRPr="003E33A5">
        <w:t xml:space="preserve"> An overview of the data sources used in this project. More information on the precise temporal coverage of each location and units are provided with the dataset, available on Pangaea. Variables given in bold in the variable column have been </w:t>
      </w:r>
      <w:r w:rsidR="000A30A9">
        <w:t>digitiz</w:t>
      </w:r>
      <w:r w:rsidRPr="003E33A5">
        <w:t xml:space="preserve">ed as part of this project: not all available variables and time periods were </w:t>
      </w:r>
      <w:r w:rsidR="000A30A9">
        <w:t>digitiz</w:t>
      </w:r>
      <w:r w:rsidRPr="003E33A5">
        <w:t xml:space="preserve">ed in this </w:t>
      </w:r>
      <w:r w:rsidRPr="003E33A5">
        <w:rPr>
          <w:rFonts w:hint="eastAsia"/>
        </w:rPr>
        <w:t>project</w:t>
      </w:r>
      <w:r w:rsidRPr="003E33A5">
        <w:t xml:space="preserve"> due to time and funding constraints. Each source can be found at </w:t>
      </w:r>
      <w:hyperlink r:id="rId12" w:history="1">
        <w:r w:rsidRPr="003E33A5">
          <w:rPr>
            <w:rStyle w:val="Hyperlink"/>
            <w:color w:val="auto"/>
            <w:u w:val="none"/>
          </w:rPr>
          <w:t>ftp://130.206.36.123</w:t>
        </w:r>
      </w:hyperlink>
      <w:r w:rsidRPr="003E33A5">
        <w:t xml:space="preserve">, u: C3_UERRA, p: c3uerra17, folder: C3_UERRA_datasources_images, where each source is listed under their source code. In the source location column, NOAA-CDMP represents the National Oceanic and Atmospheric Administration Climate Data </w:t>
      </w:r>
      <w:proofErr w:type="spellStart"/>
      <w:r w:rsidRPr="003E33A5">
        <w:t>Modernisation</w:t>
      </w:r>
      <w:proofErr w:type="spellEnd"/>
      <w:r w:rsidRPr="003E33A5">
        <w:t xml:space="preserve"> Project. The variables are represented by acronyms </w:t>
      </w:r>
      <w:proofErr w:type="gramStart"/>
      <w:r w:rsidRPr="003E33A5">
        <w:t>similar to</w:t>
      </w:r>
      <w:proofErr w:type="gramEnd"/>
      <w:r w:rsidRPr="003E33A5">
        <w:t xml:space="preserve"> those used in the main text:</w:t>
      </w:r>
      <w:r w:rsidRPr="003E33A5">
        <w:rPr>
          <w:rStyle w:val="IntenseReference"/>
          <w:rFonts w:ascii="Times New Roman" w:hAnsi="Times New Roman"/>
          <w:bCs w:val="0"/>
          <w:i w:val="0"/>
          <w:spacing w:val="0"/>
          <w:sz w:val="18"/>
          <w:lang w:val="en-US"/>
        </w:rPr>
        <w:t xml:space="preserve"> temperature (TT), relative humidity (RH), dew point temperature (DP), mean sea level pressure (PP), and station level pressure (SP), wind direction (WD), wind speed (WS), wet bulb temperature (WB), precipitation (RR), snow depth (SD) and fresh snow (FS). </w:t>
      </w:r>
    </w:p>
    <w:p w14:paraId="113C9431" w14:textId="54B28264" w:rsidR="00D52925" w:rsidRDefault="00D52925" w:rsidP="00D52925">
      <w:pPr>
        <w:pStyle w:val="Captions"/>
      </w:pPr>
      <w:r>
        <w:t>Table 2:</w:t>
      </w:r>
      <w:r w:rsidRPr="000154EA">
        <w:t xml:space="preserve"> List of conversions applied to </w:t>
      </w:r>
      <w:r w:rsidR="000A30A9">
        <w:t>digitiz</w:t>
      </w:r>
      <w:r w:rsidRPr="000154EA">
        <w:t>ed data</w:t>
      </w:r>
      <w:r>
        <w:t>, where x represents the original unit and y is the converted value</w:t>
      </w:r>
      <w:r w:rsidRPr="000154EA">
        <w:t xml:space="preserve">. Full details of </w:t>
      </w:r>
      <w:r>
        <w:t>the conversion applied to data from each station is given in Table S</w:t>
      </w:r>
      <w:ins w:id="883" w:author="Linden Ashcroft" w:date="2018-07-12T13:33:00Z">
        <w:r w:rsidR="00B21F66">
          <w:t>3</w:t>
        </w:r>
      </w:ins>
      <w:del w:id="884" w:author="Linden Ashcroft" w:date="2018-07-12T13:33:00Z">
        <w:r w:rsidDel="00B21F66">
          <w:delText>2</w:delText>
        </w:r>
      </w:del>
      <w:r w:rsidRPr="000154EA">
        <w:t>.</w:t>
      </w:r>
    </w:p>
    <w:p w14:paraId="72097291" w14:textId="3863C7AC" w:rsidR="00D52925" w:rsidRDefault="00D52925" w:rsidP="00D52925">
      <w:pPr>
        <w:pStyle w:val="Captions"/>
      </w:pPr>
      <w:r w:rsidRPr="002D46D2">
        <w:t xml:space="preserve">Table 3: Descriptions of the SAQC tests applied for each climate variable. Variable acronyms are as those described in Table 1. The programs used to apply each test are available at </w:t>
      </w:r>
      <w:hyperlink r:id="rId13" w:history="1">
        <w:r w:rsidRPr="002D46D2">
          <w:rPr>
            <w:rStyle w:val="Hyperlink"/>
            <w:color w:val="auto"/>
            <w:u w:val="none"/>
          </w:rPr>
          <w:t>http://www.c3.urv.cat/softdata.php</w:t>
        </w:r>
      </w:hyperlink>
      <w:r w:rsidRPr="002D46D2">
        <w:t>.</w:t>
      </w:r>
    </w:p>
    <w:p w14:paraId="66EFD2BF" w14:textId="0A4C72CC" w:rsidR="00D52925" w:rsidRDefault="00D52925" w:rsidP="00D52925">
      <w:pPr>
        <w:pStyle w:val="Captions"/>
      </w:pPr>
      <w:r>
        <w:t>Table 4:</w:t>
      </w:r>
      <w:r w:rsidRPr="005137A2">
        <w:t xml:space="preserve"> Description of quality control flags applied to data during the SAQC and HQC procedures.</w:t>
      </w:r>
    </w:p>
    <w:p w14:paraId="31DCB641" w14:textId="6F12154C" w:rsidR="00D52925" w:rsidDel="00B21F66" w:rsidRDefault="00D52925" w:rsidP="00D52925">
      <w:pPr>
        <w:pStyle w:val="Captions"/>
        <w:rPr>
          <w:moveFrom w:id="885" w:author="Linden Ashcroft" w:date="2018-07-12T13:30:00Z"/>
          <w:rStyle w:val="IntenseReference"/>
          <w:rFonts w:ascii="Times New Roman" w:hAnsi="Times New Roman"/>
          <w:bCs w:val="0"/>
          <w:i w:val="0"/>
          <w:spacing w:val="0"/>
          <w:sz w:val="18"/>
          <w:lang w:val="en-US"/>
        </w:rPr>
      </w:pPr>
      <w:moveFromRangeStart w:id="886" w:author="Linden Ashcroft" w:date="2018-07-12T13:30:00Z" w:name="move519165552"/>
      <w:moveFrom w:id="887" w:author="Linden Ashcroft" w:date="2018-07-12T13:30:00Z">
        <w:r w:rsidRPr="002D46D2" w:rsidDel="00B21F66">
          <w:rPr>
            <w:rStyle w:val="IntenseReference"/>
            <w:rFonts w:ascii="Times New Roman" w:hAnsi="Times New Roman"/>
            <w:bCs w:val="0"/>
            <w:i w:val="0"/>
            <w:spacing w:val="0"/>
            <w:sz w:val="18"/>
            <w:lang w:val="en-US"/>
          </w:rPr>
          <w:t>Table 5: List of HQC tests applied to data, specifying which test ran for which variable in their original state (R), and which tests were adapted (A) to be applied to the UERRA data set. Full adaptation details are provided in the text. For more details on individual tests, see Dunn et al. (2012).</w:t>
        </w:r>
      </w:moveFrom>
    </w:p>
    <w:moveFromRangeEnd w:id="886"/>
    <w:p w14:paraId="57E9B595" w14:textId="34E8C54A" w:rsidR="009B01DC" w:rsidRDefault="00B21F66" w:rsidP="00D52925">
      <w:pPr>
        <w:pStyle w:val="Captions"/>
        <w:rPr>
          <w:ins w:id="888" w:author="Linden Ashcroft" w:date="2018-07-11T15:03:00Z"/>
          <w:rStyle w:val="IntenseReference"/>
          <w:rFonts w:ascii="Times New Roman" w:hAnsi="Times New Roman"/>
          <w:bCs w:val="0"/>
          <w:i w:val="0"/>
          <w:spacing w:val="0"/>
          <w:sz w:val="18"/>
          <w:lang w:val="en-US"/>
        </w:rPr>
      </w:pPr>
      <w:ins w:id="889" w:author="Linden Ashcroft" w:date="2018-07-11T15:03:00Z">
        <w:r>
          <w:rPr>
            <w:rStyle w:val="IntenseReference"/>
            <w:rFonts w:ascii="Times New Roman" w:hAnsi="Times New Roman"/>
            <w:bCs w:val="0"/>
            <w:i w:val="0"/>
            <w:spacing w:val="0"/>
            <w:sz w:val="18"/>
            <w:lang w:val="en-US"/>
          </w:rPr>
          <w:t>Table 5</w:t>
        </w:r>
        <w:r w:rsidR="009B01DC">
          <w:rPr>
            <w:rStyle w:val="IntenseReference"/>
            <w:rFonts w:ascii="Times New Roman" w:hAnsi="Times New Roman"/>
            <w:bCs w:val="0"/>
            <w:i w:val="0"/>
            <w:spacing w:val="0"/>
            <w:sz w:val="18"/>
            <w:lang w:val="en-US"/>
          </w:rPr>
          <w:t>: The networks used in the spatial and automatic quality control analysis (</w:t>
        </w:r>
        <w:r w:rsidR="009B01DC" w:rsidRPr="002D46D2">
          <w:rPr>
            <w:rStyle w:val="IntenseReference"/>
            <w:rFonts w:ascii="Times New Roman" w:hAnsi="Times New Roman"/>
            <w:bCs w:val="0"/>
            <w:i w:val="0"/>
            <w:spacing w:val="0"/>
            <w:sz w:val="18"/>
            <w:lang w:val="en-US"/>
          </w:rPr>
          <w:t>HQC</w:t>
        </w:r>
        <w:r w:rsidR="009B01DC">
          <w:rPr>
            <w:rStyle w:val="IntenseReference"/>
            <w:rFonts w:ascii="Times New Roman" w:hAnsi="Times New Roman"/>
            <w:bCs w:val="0"/>
            <w:i w:val="0"/>
            <w:spacing w:val="0"/>
            <w:sz w:val="18"/>
            <w:lang w:val="en-US"/>
          </w:rPr>
          <w:t xml:space="preserve">), including the period, variables and observing times examined. Note that not all observing times were examined in HQC due to </w:t>
        </w:r>
        <w:proofErr w:type="spellStart"/>
        <w:r w:rsidR="009B01DC">
          <w:rPr>
            <w:rStyle w:val="IntenseReference"/>
            <w:rFonts w:ascii="Times New Roman" w:hAnsi="Times New Roman"/>
            <w:bCs w:val="0"/>
            <w:i w:val="0"/>
            <w:spacing w:val="0"/>
            <w:sz w:val="18"/>
            <w:lang w:val="en-US"/>
          </w:rPr>
          <w:t>neighbouring</w:t>
        </w:r>
        <w:proofErr w:type="spellEnd"/>
        <w:r w:rsidR="009B01DC">
          <w:rPr>
            <w:rStyle w:val="IntenseReference"/>
            <w:rFonts w:ascii="Times New Roman" w:hAnsi="Times New Roman"/>
            <w:bCs w:val="0"/>
            <w:i w:val="0"/>
            <w:spacing w:val="0"/>
            <w:sz w:val="18"/>
            <w:lang w:val="en-US"/>
          </w:rPr>
          <w:t xml:space="preserve"> data availability. </w:t>
        </w:r>
      </w:ins>
    </w:p>
    <w:p w14:paraId="09C9CFCB" w14:textId="13B312EC" w:rsidR="00D52925" w:rsidDel="009B01DC" w:rsidRDefault="00D52925" w:rsidP="00D52925">
      <w:pPr>
        <w:pStyle w:val="Captions"/>
        <w:rPr>
          <w:del w:id="890" w:author="Linden Ashcroft" w:date="2018-07-11T15:03:00Z"/>
          <w:rStyle w:val="IntenseReference"/>
          <w:rFonts w:ascii="Times New Roman" w:hAnsi="Times New Roman"/>
          <w:bCs w:val="0"/>
          <w:i w:val="0"/>
          <w:spacing w:val="0"/>
          <w:sz w:val="18"/>
          <w:lang w:val="en-US"/>
        </w:rPr>
      </w:pPr>
      <w:del w:id="891" w:author="Linden Ashcroft" w:date="2018-07-11T15:03:00Z">
        <w:r w:rsidRPr="002D46D2" w:rsidDel="009B01DC">
          <w:rPr>
            <w:rStyle w:val="IntenseReference"/>
            <w:rFonts w:ascii="Times New Roman" w:hAnsi="Times New Roman"/>
            <w:bCs w:val="0"/>
            <w:i w:val="0"/>
            <w:spacing w:val="0"/>
            <w:sz w:val="18"/>
            <w:lang w:val="en-US"/>
          </w:rPr>
          <w:delText xml:space="preserve">Table 6: HQC networks with the countries, periods, observing times and some comments.  </w:delText>
        </w:r>
      </w:del>
    </w:p>
    <w:p w14:paraId="52C34A37" w14:textId="5BCEB47F" w:rsidR="00D52925" w:rsidRDefault="00D52925" w:rsidP="00D52925">
      <w:pPr>
        <w:pStyle w:val="Captions"/>
      </w:pPr>
      <w:r>
        <w:t xml:space="preserve">Table </w:t>
      </w:r>
      <w:ins w:id="892" w:author="Linden Ashcroft" w:date="2018-07-12T13:30:00Z">
        <w:r w:rsidR="00B21F66">
          <w:t>6</w:t>
        </w:r>
      </w:ins>
      <w:del w:id="893" w:author="Linden Ashcroft" w:date="2018-07-12T13:30:00Z">
        <w:r w:rsidDel="00B21F66">
          <w:delText>7</w:delText>
        </w:r>
      </w:del>
      <w:r>
        <w:t xml:space="preserve">: Summary of stations </w:t>
      </w:r>
      <w:r w:rsidR="000A30A9">
        <w:t>digitiz</w:t>
      </w:r>
      <w:r>
        <w:t>ed as part of the UERRA project</w:t>
      </w:r>
      <w:r w:rsidRPr="24616C93">
        <w:t>. The variables are temperature (TT), relative humidity (RH</w:t>
      </w:r>
      <w:del w:id="894" w:author="Unknown">
        <w:r w:rsidRPr="24616C93" w:rsidDel="009B01DC">
          <w:delText>)</w:delText>
        </w:r>
      </w:del>
      <w:ins w:id="895" w:author="Linden Ashcroft" w:date="2018-07-11T15:03:00Z">
        <w:r w:rsidRPr="24616C93">
          <w:t>,</w:t>
        </w:r>
      </w:ins>
      <w:r w:rsidRPr="24616C93">
        <w:t xml:space="preserve"> dew point temperature (DP), wind speed (WS), wind direction (WD), air pressure (</w:t>
      </w:r>
      <w:r>
        <w:t>PP, including sea level pressure and station level pressure</w:t>
      </w:r>
      <w:r w:rsidRPr="24616C93">
        <w:t>), wet bulb temperature (WB), total snow depth (SD), fresh snow (FS) and precipitation (RR).</w:t>
      </w:r>
      <w:r>
        <w:t xml:space="preserve"> The d</w:t>
      </w:r>
      <w:proofErr w:type="spellStart"/>
      <w:r>
        <w:rPr>
          <w:rFonts w:ascii="Scala" w:hAnsi="Scala"/>
          <w:lang w:val="en-GB"/>
        </w:rPr>
        <w:t>igitized</w:t>
      </w:r>
      <w:proofErr w:type="spellEnd"/>
      <w:r>
        <w:rPr>
          <w:rFonts w:ascii="Scala" w:hAnsi="Scala"/>
          <w:lang w:val="en-GB"/>
        </w:rPr>
        <w:t xml:space="preserve"> dataset is available through the World Data </w:t>
      </w:r>
      <w:proofErr w:type="spellStart"/>
      <w:r>
        <w:rPr>
          <w:rFonts w:ascii="Scala" w:hAnsi="Scala"/>
          <w:lang w:val="en-GB"/>
        </w:rPr>
        <w:t>Center</w:t>
      </w:r>
      <w:proofErr w:type="spellEnd"/>
      <w:r>
        <w:rPr>
          <w:rFonts w:ascii="Scala" w:hAnsi="Scala"/>
          <w:lang w:val="en-GB"/>
        </w:rPr>
        <w:t xml:space="preserve"> PANGAEA (</w:t>
      </w:r>
      <w:hyperlink r:id="rId14" w:history="1">
        <w:r w:rsidRPr="008E1155">
          <w:rPr>
            <w:rStyle w:val="Hyperlink"/>
            <w:rFonts w:ascii="Scala" w:hAnsi="Scala"/>
          </w:rPr>
          <w:t>https://doi.pangaea.de/10.1594/PANGAEA.886511</w:t>
        </w:r>
      </w:hyperlink>
      <w:r>
        <w:rPr>
          <w:rFonts w:ascii="Scala" w:hAnsi="Scala"/>
          <w:lang w:val="en-GB"/>
        </w:rPr>
        <w:t>)</w:t>
      </w:r>
      <w:r>
        <w:t>, in the format of one file for each variable and country</w:t>
      </w:r>
    </w:p>
    <w:p w14:paraId="7AA0EC81" w14:textId="23340C71" w:rsidR="00D52925" w:rsidRDefault="00D52925" w:rsidP="00D52925">
      <w:pPr>
        <w:pStyle w:val="Captions"/>
      </w:pPr>
      <w:r>
        <w:t>FIGURES</w:t>
      </w:r>
    </w:p>
    <w:p w14:paraId="5C714781" w14:textId="77777777" w:rsidR="00D52925" w:rsidRPr="007E5545" w:rsidRDefault="00D52925" w:rsidP="00D52925">
      <w:pPr>
        <w:pStyle w:val="Captions"/>
      </w:pPr>
      <w:r w:rsidRPr="002D4D24">
        <w:rPr>
          <w:szCs w:val="22"/>
        </w:rPr>
        <w:t>F</w:t>
      </w:r>
      <w:r>
        <w:t>igure 1:</w:t>
      </w:r>
      <w:r w:rsidRPr="24616C93">
        <w:t xml:space="preserve"> </w:t>
      </w:r>
      <w:r>
        <w:t xml:space="preserve">Stations with monthly mean sea level pressure data in MARS across the three identified regions of interest: a) the Mediterranean b) Eastern Europe and c) Scandinavia. The colors indicate the percentage of data available for 1950–2010. </w:t>
      </w:r>
    </w:p>
    <w:p w14:paraId="1ECE051F" w14:textId="29EDCACF" w:rsidR="00D52925" w:rsidRDefault="00D52925" w:rsidP="00D52925">
      <w:pPr>
        <w:pStyle w:val="Captions"/>
      </w:pPr>
      <w:r>
        <w:t>Figure 2:</w:t>
      </w:r>
      <w:r w:rsidRPr="0025327E">
        <w:t xml:space="preserve"> Examples of the different data </w:t>
      </w:r>
      <w:r>
        <w:t>source formats found for digitiz</w:t>
      </w:r>
      <w:r w:rsidRPr="0025327E">
        <w:t>ation: a) Egypt, 1939</w:t>
      </w:r>
      <w:r>
        <w:t>, where each row is data for a different station on one day</w:t>
      </w:r>
      <w:r w:rsidRPr="0025327E">
        <w:t>; b) Morocco 1968</w:t>
      </w:r>
      <w:r>
        <w:t>, where each row is a data for a different station on one day</w:t>
      </w:r>
      <w:r w:rsidRPr="0025327E">
        <w:t xml:space="preserve">; c) </w:t>
      </w:r>
      <w:proofErr w:type="spellStart"/>
      <w:r w:rsidRPr="0025327E">
        <w:t>Kredarica</w:t>
      </w:r>
      <w:proofErr w:type="spellEnd"/>
      <w:r w:rsidRPr="0025327E">
        <w:t>, Slovenia 1970</w:t>
      </w:r>
      <w:r>
        <w:t>, where each row is data of a different variable for one station on one day</w:t>
      </w:r>
      <w:r w:rsidRPr="0025327E">
        <w:t xml:space="preserve">; d) </w:t>
      </w:r>
      <w:proofErr w:type="spellStart"/>
      <w:r w:rsidRPr="0025327E">
        <w:t>Ksara</w:t>
      </w:r>
      <w:proofErr w:type="spellEnd"/>
      <w:r w:rsidRPr="0025327E">
        <w:t>, Lebanon 1939</w:t>
      </w:r>
      <w:r>
        <w:t>, where each row is atmospheric pressure data for one day at one station</w:t>
      </w:r>
      <w:r w:rsidRPr="0025327E">
        <w:t xml:space="preserve">. </w:t>
      </w:r>
      <w:ins w:id="896" w:author="Linden Ashcroft" w:date="2018-07-11T15:04:00Z">
        <w:r w:rsidR="009B01DC">
          <w:t xml:space="preserve">Data images that have been permitted to be shared by the data source </w:t>
        </w:r>
        <w:proofErr w:type="gramStart"/>
        <w:r w:rsidR="009B01DC">
          <w:t>owner  permission</w:t>
        </w:r>
        <w:proofErr w:type="gramEnd"/>
        <w:r w:rsidR="009B01DC">
          <w:t xml:space="preserve"> </w:t>
        </w:r>
        <w:r w:rsidR="009B01DC" w:rsidRPr="0025327E">
          <w:t xml:space="preserve">are available online </w:t>
        </w:r>
        <w:r w:rsidR="009B01DC">
          <w:t xml:space="preserve">the </w:t>
        </w:r>
        <w:proofErr w:type="spellStart"/>
        <w:r w:rsidR="009B01DC">
          <w:t>Universitat</w:t>
        </w:r>
        <w:proofErr w:type="spellEnd"/>
        <w:r w:rsidR="009B01DC">
          <w:t xml:space="preserve"> </w:t>
        </w:r>
        <w:proofErr w:type="spellStart"/>
        <w:r w:rsidR="009B01DC">
          <w:t>Rovira</w:t>
        </w:r>
        <w:proofErr w:type="spellEnd"/>
        <w:r w:rsidR="009B01DC">
          <w:t xml:space="preserve"> </w:t>
        </w:r>
        <w:proofErr w:type="spellStart"/>
        <w:r w:rsidR="009B01DC">
          <w:t>i</w:t>
        </w:r>
        <w:proofErr w:type="spellEnd"/>
        <w:r w:rsidR="009B01DC">
          <w:t xml:space="preserve"> </w:t>
        </w:r>
        <w:proofErr w:type="spellStart"/>
        <w:r w:rsidR="009B01DC">
          <w:t>Virgili's</w:t>
        </w:r>
        <w:proofErr w:type="spellEnd"/>
        <w:r w:rsidR="009B01DC">
          <w:t xml:space="preserve"> Centre for Climate Change (see section 6).  </w:t>
        </w:r>
      </w:ins>
      <w:del w:id="897" w:author="Linden Ashcroft" w:date="2018-07-11T15:03:00Z">
        <w:r w:rsidDel="009B01DC">
          <w:delText xml:space="preserve">Data images that have been permitted to be shared by the data source owner permission </w:delText>
        </w:r>
        <w:r w:rsidRPr="0025327E" w:rsidDel="009B01DC">
          <w:delText xml:space="preserve">are available online </w:delText>
        </w:r>
        <w:r w:rsidDel="009B01DC">
          <w:delText>through the Universitat Rovira i Virgili's Centre for Climate Change.</w:delText>
        </w:r>
      </w:del>
    </w:p>
    <w:p w14:paraId="6F2A26FE" w14:textId="7F969FE9" w:rsidR="00D52925" w:rsidRDefault="00D52925" w:rsidP="00D52925">
      <w:pPr>
        <w:pStyle w:val="Captions"/>
      </w:pPr>
      <w:r w:rsidRPr="002B73AF">
        <w:t>Fi</w:t>
      </w:r>
      <w:r>
        <w:t>gure 3:</w:t>
      </w:r>
      <w:r w:rsidRPr="002B73AF">
        <w:t xml:space="preserve"> Examples of the templates used in data </w:t>
      </w:r>
      <w:r w:rsidR="000A30A9">
        <w:t>digitiz</w:t>
      </w:r>
      <w:r w:rsidRPr="002B73AF">
        <w:t>ation</w:t>
      </w:r>
      <w:r>
        <w:t xml:space="preserve">. Shaded rows and columns in the templates represent data that are not to be </w:t>
      </w:r>
      <w:r w:rsidR="000A30A9">
        <w:t>digitiz</w:t>
      </w:r>
      <w:r>
        <w:t xml:space="preserve">ed a) The template for the Slovenian data sources picks out the rows that require </w:t>
      </w:r>
      <w:r w:rsidR="000A30A9">
        <w:t>digitiz</w:t>
      </w:r>
      <w:r>
        <w:t>ing (acronyms used in this sheet: wind direction WD, wind speed WS, atmospheric pressure SLP, temperature T, relative humidity RH, precipitation P, snow depth SD and fresh snow FS). Note that rows for the daily values are formatted to match the location of the data in the original source. b) the template for temperature data from Spanish data sources with the columns labelled with variables and hours (dry bulb temperature TD, relative humidity HU and dew point temperature PR).</w:t>
      </w:r>
    </w:p>
    <w:p w14:paraId="6CED370A" w14:textId="0DD0E91D" w:rsidR="000A30A9" w:rsidRDefault="000A30A9" w:rsidP="000A30A9">
      <w:pPr>
        <w:pStyle w:val="Captions"/>
      </w:pPr>
      <w:r>
        <w:t>Figure 4</w:t>
      </w:r>
      <w:r w:rsidRPr="24616C93">
        <w:t xml:space="preserve">: A schematic of the </w:t>
      </w:r>
      <w:r>
        <w:t xml:space="preserve">digitization quality assurance and </w:t>
      </w:r>
      <w:r w:rsidRPr="24616C93">
        <w:t xml:space="preserve">quality control procedures used in the development of the dataset. </w:t>
      </w:r>
    </w:p>
    <w:p w14:paraId="2297F32D" w14:textId="7CFD1E49" w:rsidR="000A30A9" w:rsidRDefault="000A30A9" w:rsidP="000A30A9">
      <w:pPr>
        <w:pStyle w:val="Captions"/>
      </w:pPr>
      <w:r w:rsidRPr="008567E4">
        <w:t xml:space="preserve">Figure 5: Air temperature evolution (in ºC) in Port Said station (Egypt) taken at </w:t>
      </w:r>
      <w:r>
        <w:t>0800</w:t>
      </w:r>
      <w:r w:rsidRPr="008567E4">
        <w:t xml:space="preserve"> (in black) and </w:t>
      </w:r>
      <w:r>
        <w:t>1400</w:t>
      </w:r>
      <w:r w:rsidRPr="008567E4">
        <w:t xml:space="preserve"> (in grey) for the period 1939</w:t>
      </w:r>
      <w:r>
        <w:softHyphen/>
        <w:t>–</w:t>
      </w:r>
      <w:r w:rsidRPr="008567E4">
        <w:t xml:space="preserve">1940. </w:t>
      </w:r>
      <w:r>
        <w:t xml:space="preserve">Different errors flagged by SAQC are marked with solid colored squares: an outlier (pink), outlier and intervariable (IV) error (yellow), IV error (orange), and big jump, IV error and outlier (red).  The decision made by manual checking is shown by rectangular outlines: </w:t>
      </w:r>
      <w:del w:id="898" w:author="Linden Ashcroft" w:date="2018-07-12T13:38:00Z">
        <w:r w:rsidDel="00BD1FC0">
          <w:delText xml:space="preserve">flagged </w:delText>
        </w:r>
      </w:del>
      <w:r>
        <w:t xml:space="preserve">values identified as transcription errors are outlined by a red border, </w:t>
      </w:r>
      <w:del w:id="899" w:author="Linden Ashcroft" w:date="2018-07-12T13:38:00Z">
        <w:r w:rsidDel="00BD1FC0">
          <w:delText xml:space="preserve">flags </w:delText>
        </w:r>
      </w:del>
      <w:ins w:id="900" w:author="Linden Ashcroft" w:date="2018-07-12T13:38:00Z">
        <w:r w:rsidR="00BD1FC0">
          <w:t xml:space="preserve">values flagged </w:t>
        </w:r>
      </w:ins>
      <w:r>
        <w:t xml:space="preserve">due to a data duplication error are outlined in blue, and </w:t>
      </w:r>
      <w:ins w:id="901" w:author="Linden Ashcroft" w:date="2018-07-12T13:38:00Z">
        <w:r w:rsidR="00BD1FC0">
          <w:t>values</w:t>
        </w:r>
      </w:ins>
      <w:del w:id="902" w:author="Linden Ashcroft" w:date="2018-07-12T13:38:00Z">
        <w:r w:rsidDel="00BD1FC0">
          <w:delText>flags</w:delText>
        </w:r>
      </w:del>
      <w:r>
        <w:t xml:space="preserve"> that were found to be valid extremes are outlined in green.</w:t>
      </w:r>
      <w:ins w:id="903" w:author="Linden Ashcroft" w:date="2018-07-12T13:38:00Z">
        <w:r w:rsidR="00BD1FC0">
          <w:t xml:space="preserve"> Values found to be errors were corrected and </w:t>
        </w:r>
      </w:ins>
      <w:ins w:id="904" w:author="Linden Ashcroft" w:date="2018-07-12T13:39:00Z">
        <w:r w:rsidR="00BD1FC0">
          <w:t xml:space="preserve">given a flag of fl12 in the </w:t>
        </w:r>
        <w:proofErr w:type="spellStart"/>
        <w:r w:rsidR="00BD1FC0">
          <w:t>QCed</w:t>
        </w:r>
        <w:proofErr w:type="spellEnd"/>
        <w:r w:rsidR="00BD1FC0">
          <w:t xml:space="preserve"> version of the datasets, and values found to be correct were retained and given a flag of fl14.</w:t>
        </w:r>
      </w:ins>
    </w:p>
    <w:p w14:paraId="49AB000C" w14:textId="3232CDC4" w:rsidR="000A30A9" w:rsidRDefault="000A30A9" w:rsidP="000A30A9">
      <w:pPr>
        <w:pStyle w:val="Captions"/>
        <w:rPr>
          <w:rStyle w:val="IntenseReference"/>
          <w:rFonts w:ascii="Times New Roman" w:hAnsi="Times New Roman"/>
          <w:bCs w:val="0"/>
          <w:i w:val="0"/>
          <w:spacing w:val="0"/>
          <w:sz w:val="18"/>
          <w:lang w:val="en-US"/>
        </w:rPr>
      </w:pPr>
      <w:r w:rsidRPr="002D46D2">
        <w:rPr>
          <w:rStyle w:val="IntenseReference"/>
          <w:rFonts w:ascii="Times New Roman" w:hAnsi="Times New Roman"/>
          <w:bCs w:val="0"/>
          <w:i w:val="0"/>
          <w:spacing w:val="0"/>
          <w:sz w:val="18"/>
          <w:lang w:val="en-US"/>
        </w:rPr>
        <w:t>Figure 6: Percentage of flagged values using the standard QC tests developed for the U.K. Met Office Hadley Centre Global Sub-Daily Station Observations (</w:t>
      </w:r>
      <w:proofErr w:type="spellStart"/>
      <w:r w:rsidRPr="002D46D2">
        <w:rPr>
          <w:rStyle w:val="IntenseReference"/>
          <w:rFonts w:ascii="Times New Roman" w:hAnsi="Times New Roman"/>
          <w:bCs w:val="0"/>
          <w:i w:val="0"/>
          <w:spacing w:val="0"/>
          <w:sz w:val="18"/>
          <w:lang w:val="en-US"/>
        </w:rPr>
        <w:t>HadISD</w:t>
      </w:r>
      <w:proofErr w:type="spellEnd"/>
      <w:r w:rsidRPr="002D46D2">
        <w:rPr>
          <w:rStyle w:val="IntenseReference"/>
          <w:rFonts w:ascii="Times New Roman" w:hAnsi="Times New Roman"/>
          <w:bCs w:val="0"/>
          <w:i w:val="0"/>
          <w:spacing w:val="0"/>
          <w:sz w:val="18"/>
          <w:lang w:val="en-US"/>
        </w:rPr>
        <w:t xml:space="preserve">), and the percentage of values flagged using </w:t>
      </w:r>
      <w:proofErr w:type="spellStart"/>
      <w:r w:rsidRPr="002D46D2">
        <w:rPr>
          <w:rStyle w:val="IntenseReference"/>
          <w:rFonts w:ascii="Times New Roman" w:hAnsi="Times New Roman"/>
          <w:bCs w:val="0"/>
          <w:i w:val="0"/>
          <w:spacing w:val="0"/>
          <w:sz w:val="18"/>
          <w:lang w:val="en-US"/>
        </w:rPr>
        <w:t>HadISD</w:t>
      </w:r>
      <w:proofErr w:type="spellEnd"/>
      <w:r w:rsidRPr="002D46D2">
        <w:rPr>
          <w:rStyle w:val="IntenseReference"/>
          <w:rFonts w:ascii="Times New Roman" w:hAnsi="Times New Roman"/>
          <w:bCs w:val="0"/>
          <w:i w:val="0"/>
          <w:spacing w:val="0"/>
          <w:sz w:val="18"/>
          <w:lang w:val="en-US"/>
        </w:rPr>
        <w:t xml:space="preserve"> tests specifically adapted for the UERRA dataset. The variable acronyms are the same as those given in the text: temperature (TT), dew point temperature (DP), mean sea level pressure (PP), wind direction (WD), and wind speed (WS). </w:t>
      </w:r>
    </w:p>
    <w:p w14:paraId="620CA800" w14:textId="77B4863A" w:rsidR="000A30A9" w:rsidRDefault="000A30A9" w:rsidP="000A30A9">
      <w:pPr>
        <w:pStyle w:val="Captions"/>
      </w:pPr>
      <w:r>
        <w:t>Figure 7: Spatial coverage of 8.8 million observations digitized showing the station locations. The approximate length of the record at each station is indicated by the size of the pie symbol; the number of observations per day is represented by the color of the pie pieces; and the different variables available at each station are indicated by which wedges are shaded based on the legend in the top right corner. The variables are represented by acronyms Variable acronyms are as those described in the caption to Table 1, apart from SLP, which represents station and sea level pressure.</w:t>
      </w:r>
    </w:p>
    <w:p w14:paraId="638E4FC3" w14:textId="55744E4A" w:rsidR="000A30A9" w:rsidRPr="002D46D2" w:rsidRDefault="000A30A9" w:rsidP="000A30A9">
      <w:pPr>
        <w:pStyle w:val="Captions"/>
        <w:rPr>
          <w:rStyle w:val="IntenseReference"/>
          <w:rFonts w:ascii="Times New Roman" w:hAnsi="Times New Roman"/>
          <w:bCs w:val="0"/>
          <w:i w:val="0"/>
          <w:spacing w:val="0"/>
          <w:sz w:val="18"/>
          <w:lang w:val="en-US"/>
        </w:rPr>
      </w:pPr>
      <w:r>
        <w:lastRenderedPageBreak/>
        <w:t xml:space="preserve">Figure 8: Distribution of the digitized observations by a) country, b) variable, c) decade and d) hour of observation. The length of each bar shows the number of observations digitized (in millions), with orange indicating any observations removed during quality control. Variable acronyms are as those described in Table 1. Country codes are as those listed in Table </w:t>
      </w:r>
      <w:ins w:id="905" w:author="Linden Ashcroft" w:date="2018-07-12T13:32:00Z">
        <w:r w:rsidR="00B21F66">
          <w:t>6</w:t>
        </w:r>
      </w:ins>
      <w:del w:id="906" w:author="Linden Ashcroft" w:date="2018-07-12T13:32:00Z">
        <w:r w:rsidDel="00B21F66">
          <w:delText>7</w:delText>
        </w:r>
      </w:del>
    </w:p>
    <w:p w14:paraId="14509AFD" w14:textId="77777777" w:rsidR="000A30A9" w:rsidRDefault="000A30A9" w:rsidP="000A30A9">
      <w:pPr>
        <w:pStyle w:val="Captions"/>
        <w:rPr>
          <w:lang w:eastAsia="ca-ES"/>
        </w:rPr>
      </w:pPr>
      <w:r>
        <w:rPr>
          <w:lang w:eastAsia="ca-ES"/>
        </w:rPr>
        <w:t>Figure 9</w:t>
      </w:r>
      <w:r w:rsidRPr="0002177F">
        <w:rPr>
          <w:lang w:eastAsia="ca-ES"/>
        </w:rPr>
        <w:t xml:space="preserve">: Percentages of flagged/not flagged values derived from SAQC application to the UERRA dataset. </w:t>
      </w:r>
      <w:r>
        <w:rPr>
          <w:lang w:eastAsia="ca-ES"/>
        </w:rPr>
        <w:t>The green wedge represents data that passed SAQC; orange wedges represent values that have been removed (1.5 % of the total); blue wedges represent data that were corrected (1.3 % of the total) and purple wedges show the data that were verified (0.3 % of the total). Flag codes given are explained in Table 4.</w:t>
      </w:r>
    </w:p>
    <w:p w14:paraId="4C217152" w14:textId="77777777" w:rsidR="000A30A9" w:rsidRDefault="000A30A9" w:rsidP="000A30A9">
      <w:pPr>
        <w:pStyle w:val="Captions"/>
        <w:rPr>
          <w:iCs/>
        </w:rPr>
      </w:pPr>
      <w:r>
        <w:rPr>
          <w:lang w:eastAsia="ca-ES"/>
        </w:rPr>
        <w:t>Figure 10</w:t>
      </w:r>
      <w:r w:rsidRPr="0002177F">
        <w:rPr>
          <w:lang w:eastAsia="ca-ES"/>
        </w:rPr>
        <w:t>: Total counts (</w:t>
      </w:r>
      <w:r>
        <w:rPr>
          <w:lang w:eastAsia="ca-ES"/>
        </w:rPr>
        <w:t>in percentage</w:t>
      </w:r>
      <w:r w:rsidRPr="0002177F">
        <w:rPr>
          <w:lang w:eastAsia="ca-ES"/>
        </w:rPr>
        <w:t xml:space="preserve">) of </w:t>
      </w:r>
      <w:r>
        <w:rPr>
          <w:lang w:eastAsia="ca-ES"/>
        </w:rPr>
        <w:t>error flags</w:t>
      </w:r>
      <w:r w:rsidRPr="0002177F">
        <w:rPr>
          <w:lang w:eastAsia="ca-ES"/>
        </w:rPr>
        <w:t xml:space="preserve"> by countries (a), variables (b), observation times (c) and decades (d) derived from SAQC application to the UERRA dataset.</w:t>
      </w:r>
      <w:r w:rsidRPr="00975B5F">
        <w:rPr>
          <w:iCs/>
        </w:rPr>
        <w:t xml:space="preserve"> </w:t>
      </w:r>
      <w:r>
        <w:rPr>
          <w:iCs/>
        </w:rPr>
        <w:t xml:space="preserve">Purple indicates values that were flagged but verified; blue indicates values that were flagged and corrected; and red and orange indicate values that were flagged and removed as errors. Variable acronyms are as those described in Table 1. Flag descriptions are given in Table 4. </w:t>
      </w:r>
    </w:p>
    <w:p w14:paraId="2C6682F7" w14:textId="153294DC" w:rsidR="000A30A9" w:rsidRPr="002D46D2" w:rsidRDefault="000A30A9" w:rsidP="000A30A9">
      <w:pPr>
        <w:pStyle w:val="Captions"/>
        <w:rPr>
          <w:rStyle w:val="IntenseReference"/>
          <w:rFonts w:ascii="Times New Roman" w:hAnsi="Times New Roman"/>
          <w:bCs w:val="0"/>
          <w:i w:val="0"/>
          <w:spacing w:val="0"/>
          <w:sz w:val="18"/>
          <w:lang w:val="en-US"/>
        </w:rPr>
      </w:pPr>
      <w:r w:rsidRPr="002D46D2">
        <w:rPr>
          <w:rStyle w:val="IntenseReference"/>
          <w:rFonts w:ascii="Times New Roman" w:hAnsi="Times New Roman"/>
          <w:bCs w:val="0"/>
          <w:i w:val="0"/>
          <w:spacing w:val="0"/>
          <w:sz w:val="18"/>
          <w:lang w:val="en-US"/>
        </w:rPr>
        <w:t xml:space="preserve">Figure 11: The percentage of values flagged within each network (see Table </w:t>
      </w:r>
      <w:ins w:id="907" w:author="Linden Ashcroft" w:date="2018-07-12T13:30:00Z">
        <w:r w:rsidR="00B21F66">
          <w:rPr>
            <w:rStyle w:val="IntenseReference"/>
            <w:rFonts w:ascii="Times New Roman" w:hAnsi="Times New Roman"/>
            <w:bCs w:val="0"/>
            <w:i w:val="0"/>
            <w:spacing w:val="0"/>
            <w:sz w:val="18"/>
            <w:lang w:val="en-US"/>
          </w:rPr>
          <w:t>5</w:t>
        </w:r>
      </w:ins>
      <w:del w:id="908" w:author="Linden Ashcroft" w:date="2018-07-12T13:30:00Z">
        <w:r w:rsidRPr="002D46D2" w:rsidDel="00B21F66">
          <w:rPr>
            <w:rStyle w:val="IntenseReference"/>
            <w:rFonts w:ascii="Times New Roman" w:hAnsi="Times New Roman"/>
            <w:bCs w:val="0"/>
            <w:i w:val="0"/>
            <w:spacing w:val="0"/>
            <w:sz w:val="18"/>
            <w:lang w:val="en-US"/>
          </w:rPr>
          <w:delText>6</w:delText>
        </w:r>
      </w:del>
      <w:r w:rsidRPr="002D46D2">
        <w:rPr>
          <w:rStyle w:val="IntenseReference"/>
          <w:rFonts w:ascii="Times New Roman" w:hAnsi="Times New Roman"/>
          <w:bCs w:val="0"/>
          <w:i w:val="0"/>
          <w:spacing w:val="0"/>
          <w:sz w:val="18"/>
          <w:lang w:val="en-US"/>
        </w:rPr>
        <w:t xml:space="preserve">) tested using the HQC automatic procedure. Variable acronyms are as explained in the caption for Table 1, noting that not all variables were included in each network. </w:t>
      </w:r>
    </w:p>
    <w:p w14:paraId="246BE871" w14:textId="77777777" w:rsidR="000A30A9" w:rsidRPr="002D46D2" w:rsidRDefault="000A30A9" w:rsidP="000A30A9">
      <w:pPr>
        <w:pStyle w:val="Captions"/>
        <w:rPr>
          <w:rStyle w:val="IntenseReference"/>
          <w:rFonts w:ascii="Times New Roman" w:hAnsi="Times New Roman"/>
          <w:bCs w:val="0"/>
          <w:i w:val="0"/>
          <w:spacing w:val="0"/>
          <w:sz w:val="18"/>
          <w:lang w:val="en-US"/>
        </w:rPr>
      </w:pPr>
      <w:r w:rsidRPr="002D46D2">
        <w:rPr>
          <w:rStyle w:val="IntenseReference"/>
          <w:rFonts w:ascii="Times New Roman" w:hAnsi="Times New Roman"/>
          <w:bCs w:val="0"/>
          <w:i w:val="0"/>
          <w:spacing w:val="0"/>
          <w:sz w:val="18"/>
          <w:lang w:val="en-US"/>
        </w:rPr>
        <w:t xml:space="preserve">Figure 12: The percentage distribution of quality control flags in the UERRA dataset. Values that have passed QC are represented in green (QC flags fl10, fl40 and fl30); values that were flagged but verified as correct are shown in purple (fl14, fl44 and fl34); values that were flagged but corrected are shown in blue (fl12 fl42, fl32); and values that were flagged and removed are shown in orange (fl11, fl13, fl15, fl17 and fl36). The darkness of the colors indicates the level of QC applied for each flag. Lighter colors represent values that were only subjected to semi-automatic quality control (SAQC, </w:t>
      </w:r>
      <w:proofErr w:type="spellStart"/>
      <w:r w:rsidRPr="002D46D2">
        <w:rPr>
          <w:rStyle w:val="IntenseReference"/>
          <w:rFonts w:ascii="Times New Roman" w:hAnsi="Times New Roman"/>
          <w:bCs w:val="0"/>
          <w:i w:val="0"/>
          <w:spacing w:val="0"/>
          <w:sz w:val="18"/>
          <w:lang w:val="en-US"/>
        </w:rPr>
        <w:t>fl</w:t>
      </w:r>
      <w:proofErr w:type="spellEnd"/>
      <w:r w:rsidRPr="002D46D2">
        <w:rPr>
          <w:rStyle w:val="IntenseReference"/>
          <w:rFonts w:ascii="Times New Roman" w:hAnsi="Times New Roman"/>
          <w:bCs w:val="0"/>
          <w:i w:val="0"/>
          <w:spacing w:val="0"/>
          <w:sz w:val="18"/>
          <w:lang w:val="en-US"/>
        </w:rPr>
        <w:t xml:space="preserve"> codes that begin with 1 and 4), while darker colors indicate values subjected to both SAQC and spatial HQC procedures (</w:t>
      </w:r>
      <w:proofErr w:type="spellStart"/>
      <w:r w:rsidRPr="002D46D2">
        <w:rPr>
          <w:rStyle w:val="IntenseReference"/>
          <w:rFonts w:ascii="Times New Roman" w:hAnsi="Times New Roman"/>
          <w:bCs w:val="0"/>
          <w:i w:val="0"/>
          <w:spacing w:val="0"/>
          <w:sz w:val="18"/>
          <w:lang w:val="en-US"/>
        </w:rPr>
        <w:t>fl</w:t>
      </w:r>
      <w:proofErr w:type="spellEnd"/>
      <w:r w:rsidRPr="002D46D2">
        <w:rPr>
          <w:rStyle w:val="IntenseReference"/>
          <w:rFonts w:ascii="Times New Roman" w:hAnsi="Times New Roman"/>
          <w:bCs w:val="0"/>
          <w:i w:val="0"/>
          <w:spacing w:val="0"/>
          <w:sz w:val="18"/>
          <w:lang w:val="en-US"/>
        </w:rPr>
        <w:t xml:space="preserve"> codes that begin with 3). See Table 4 for additional flag details.</w:t>
      </w:r>
    </w:p>
    <w:p w14:paraId="401EDB8E" w14:textId="77777777" w:rsidR="00517D4E" w:rsidRDefault="00517D4E" w:rsidP="000A30A9">
      <w:pPr>
        <w:pStyle w:val="Captions"/>
        <w:rPr>
          <w:ins w:id="909" w:author="Linden Ashcroft" w:date="2018-07-12T13:29:00Z"/>
          <w:lang w:eastAsia="ca-ES"/>
        </w:rPr>
      </w:pPr>
    </w:p>
    <w:p w14:paraId="45D41953" w14:textId="77777777" w:rsidR="00517D4E" w:rsidRDefault="00517D4E" w:rsidP="000A30A9">
      <w:pPr>
        <w:pStyle w:val="Captions"/>
        <w:rPr>
          <w:ins w:id="910" w:author="Linden Ashcroft" w:date="2018-07-12T13:29:00Z"/>
          <w:lang w:eastAsia="ca-ES"/>
        </w:rPr>
      </w:pPr>
      <w:ins w:id="911" w:author="Linden Ashcroft" w:date="2018-07-12T13:29:00Z">
        <w:r>
          <w:rPr>
            <w:lang w:eastAsia="ca-ES"/>
          </w:rPr>
          <w:t xml:space="preserve">Supplementary tables: </w:t>
        </w:r>
      </w:ins>
    </w:p>
    <w:p w14:paraId="64C0F666" w14:textId="383AFD34" w:rsidR="00B21F66" w:rsidRDefault="00B21F66" w:rsidP="000A30A9">
      <w:pPr>
        <w:pStyle w:val="Captions"/>
        <w:rPr>
          <w:ins w:id="912" w:author="Linden Ashcroft" w:date="2018-07-12T13:30:00Z"/>
          <w:lang w:eastAsia="ca-ES"/>
        </w:rPr>
      </w:pPr>
      <w:ins w:id="913" w:author="Linden Ashcroft" w:date="2018-07-12T13:30:00Z">
        <w:r>
          <w:rPr>
            <w:lang w:eastAsia="ca-ES"/>
          </w:rPr>
          <w:t xml:space="preserve">Table S1: </w:t>
        </w:r>
      </w:ins>
      <w:ins w:id="914" w:author="Linden Ashcroft" w:date="2018-07-12T13:37:00Z">
        <w:r w:rsidRPr="00B21F66">
          <w:rPr>
            <w:lang w:eastAsia="ca-ES"/>
          </w:rPr>
          <w:t xml:space="preserve">Summary of data available in Meteorological Archival and Retrieval System (MARS) in the </w:t>
        </w:r>
        <w:proofErr w:type="spellStart"/>
        <w:r w:rsidRPr="00B21F66">
          <w:rPr>
            <w:lang w:eastAsia="ca-ES"/>
          </w:rPr>
          <w:t>Scandanavian</w:t>
        </w:r>
        <w:proofErr w:type="spellEnd"/>
        <w:r w:rsidRPr="00B21F66">
          <w:rPr>
            <w:lang w:eastAsia="ca-ES"/>
          </w:rPr>
          <w:t xml:space="preserve"> (55-71N, 25-5E), Mediterranean (29-45N, 10W-40E) and eastern European (45-55N, 25-15E) </w:t>
        </w:r>
        <w:proofErr w:type="spellStart"/>
        <w:r w:rsidRPr="00B21F66">
          <w:rPr>
            <w:lang w:eastAsia="ca-ES"/>
          </w:rPr>
          <w:t>sectors.The</w:t>
        </w:r>
        <w:proofErr w:type="spellEnd"/>
        <w:r w:rsidRPr="00B21F66">
          <w:rPr>
            <w:lang w:eastAsia="ca-ES"/>
          </w:rPr>
          <w:t xml:space="preserve"> columns show for each station in MARS: the WMO station number; latitude (decimal degrees); longitude (decimal degrees); altitude (m); number of observations per day; and then the percentage of complete months (&gt;20 days with observations in each month) during 1957-2010 for sea level pressure (PP), wind direction WD), wind speed (WS), temperature (TT), dew point temperature (DP), precipitation (RR), snow depth (SD), and relative humidity (RH).</w:t>
        </w:r>
      </w:ins>
    </w:p>
    <w:p w14:paraId="5A53EE68" w14:textId="7B005D5F" w:rsidR="00B21F66" w:rsidRDefault="00B21F66" w:rsidP="000A30A9">
      <w:pPr>
        <w:pStyle w:val="Captions"/>
        <w:rPr>
          <w:ins w:id="915" w:author="Linden Ashcroft" w:date="2018-07-12T13:30:00Z"/>
          <w:lang w:eastAsia="ca-ES"/>
        </w:rPr>
      </w:pPr>
      <w:ins w:id="916" w:author="Linden Ashcroft" w:date="2018-07-12T13:30:00Z">
        <w:r>
          <w:rPr>
            <w:lang w:eastAsia="ca-ES"/>
          </w:rPr>
          <w:t xml:space="preserve">Table S2: </w:t>
        </w:r>
      </w:ins>
      <w:ins w:id="917" w:author="Linden Ashcroft" w:date="2018-07-12T13:33:00Z">
        <w:r w:rsidRPr="002D46D2">
          <w:rPr>
            <w:rStyle w:val="IntenseReference"/>
            <w:rFonts w:ascii="Times New Roman" w:hAnsi="Times New Roman"/>
            <w:bCs w:val="0"/>
            <w:i w:val="0"/>
            <w:spacing w:val="0"/>
            <w:sz w:val="18"/>
            <w:lang w:val="en-US"/>
          </w:rPr>
          <w:t>List of HQC tests applied to data, specifying which test ran for which variable in their original state (R), and which tests were adapted (A) to be applied to the UERRA data set. Full adaptation details are provided in the text. For more details on individual tests, see Dunn et al. (2012).</w:t>
        </w:r>
      </w:ins>
    </w:p>
    <w:p w14:paraId="2C0A28A2" w14:textId="4948D730" w:rsidR="00B21F66" w:rsidRDefault="00B21F66" w:rsidP="00B21F66">
      <w:pPr>
        <w:pStyle w:val="Captions"/>
        <w:rPr>
          <w:moveTo w:id="918" w:author="Linden Ashcroft" w:date="2018-07-12T13:30:00Z"/>
          <w:rStyle w:val="IntenseReference"/>
          <w:rFonts w:ascii="Times New Roman" w:hAnsi="Times New Roman"/>
          <w:bCs w:val="0"/>
          <w:i w:val="0"/>
          <w:spacing w:val="0"/>
          <w:sz w:val="18"/>
          <w:lang w:val="en-US"/>
        </w:rPr>
      </w:pPr>
      <w:ins w:id="919" w:author="Linden Ashcroft" w:date="2018-07-12T13:30:00Z">
        <w:r>
          <w:rPr>
            <w:lang w:eastAsia="ca-ES"/>
          </w:rPr>
          <w:t>Table S3:</w:t>
        </w:r>
      </w:ins>
      <w:r w:rsidR="000A30A9">
        <w:rPr>
          <w:lang w:eastAsia="ca-ES"/>
        </w:rPr>
        <w:t xml:space="preserve"> </w:t>
      </w:r>
      <w:ins w:id="920" w:author="Linden Ashcroft" w:date="2018-07-12T13:37:00Z">
        <w:r w:rsidRPr="00B21F66">
          <w:rPr>
            <w:lang w:eastAsia="ca-ES"/>
          </w:rPr>
          <w:t xml:space="preserve">Full list of data </w:t>
        </w:r>
        <w:proofErr w:type="spellStart"/>
        <w:r w:rsidRPr="00B21F66">
          <w:rPr>
            <w:lang w:eastAsia="ca-ES"/>
          </w:rPr>
          <w:t>digitised</w:t>
        </w:r>
        <w:proofErr w:type="spellEnd"/>
        <w:r w:rsidRPr="00B21F66">
          <w:rPr>
            <w:lang w:eastAsia="ca-ES"/>
          </w:rPr>
          <w:t xml:space="preserve"> for each station in the C3-UERRA dataset. Station number refers to the number given to a station in the UERRA dataset. WMO number is the World Meteorological </w:t>
        </w:r>
        <w:proofErr w:type="spellStart"/>
        <w:r w:rsidRPr="00B21F66">
          <w:rPr>
            <w:lang w:eastAsia="ca-ES"/>
          </w:rPr>
          <w:t>Organisation</w:t>
        </w:r>
        <w:proofErr w:type="spellEnd"/>
        <w:r w:rsidRPr="00B21F66">
          <w:rPr>
            <w:lang w:eastAsia="ca-ES"/>
          </w:rPr>
          <w:t xml:space="preserve"> station number for the station, if exists. Station name is the common name of the station. Latitude and longitude are given in decimal degrees north and east. Altitude is given in </w:t>
        </w:r>
        <w:proofErr w:type="spellStart"/>
        <w:r w:rsidRPr="00B21F66">
          <w:rPr>
            <w:lang w:eastAsia="ca-ES"/>
          </w:rPr>
          <w:t>metres</w:t>
        </w:r>
        <w:proofErr w:type="spellEnd"/>
        <w:r w:rsidRPr="00B21F66">
          <w:rPr>
            <w:lang w:eastAsia="ca-ES"/>
          </w:rPr>
          <w:t xml:space="preserve">. Source name is the name of the original data source, while source location provides details on where to find the original source. NOAA-CDMP refers to the National Oceanic and Atmospheric Administration Climate Data </w:t>
        </w:r>
        <w:proofErr w:type="spellStart"/>
        <w:r w:rsidRPr="00B21F66">
          <w:rPr>
            <w:lang w:eastAsia="ca-ES"/>
          </w:rPr>
          <w:t>Modernisation</w:t>
        </w:r>
        <w:proofErr w:type="spellEnd"/>
        <w:r w:rsidRPr="00B21F66">
          <w:rPr>
            <w:lang w:eastAsia="ca-ES"/>
          </w:rPr>
          <w:t xml:space="preserve"> Project. The element column lists the element provided for each variable: The variables are represented by acronyms </w:t>
        </w:r>
        <w:proofErr w:type="gramStart"/>
        <w:r w:rsidRPr="00B21F66">
          <w:rPr>
            <w:lang w:eastAsia="ca-ES"/>
          </w:rPr>
          <w:t>similar to</w:t>
        </w:r>
        <w:proofErr w:type="gramEnd"/>
        <w:r w:rsidRPr="00B21F66">
          <w:rPr>
            <w:lang w:eastAsia="ca-ES"/>
          </w:rPr>
          <w:t xml:space="preserve"> those used in the main text: temperature (TT), relative humidity (RH), dew point temperature (DP), station level pressure (SP), mean sea level pressure (PP), wind direction (WD), wind speed (WS), precipitation (RR), snow depth (SD) and fresh snow (FS). Raw hour is the hour of the observation in GMT. Start and end data show the temporal range of the data, while the percent column gives the amount of non-missing data available during that period. the original units column details the original units of the data, which were then converted to standard units using the conversions given in Table 2 of Ashcroft et al. </w:t>
        </w:r>
      </w:ins>
      <w:moveToRangeStart w:id="921" w:author="Linden Ashcroft" w:date="2018-07-12T13:30:00Z" w:name="move519165552"/>
      <w:moveTo w:id="922" w:author="Linden Ashcroft" w:date="2018-07-12T13:30:00Z">
        <w:del w:id="923" w:author="Linden Ashcroft" w:date="2018-07-12T13:30:00Z">
          <w:r w:rsidRPr="002D46D2" w:rsidDel="00B21F66">
            <w:rPr>
              <w:rStyle w:val="IntenseReference"/>
              <w:rFonts w:ascii="Times New Roman" w:hAnsi="Times New Roman"/>
              <w:bCs w:val="0"/>
              <w:i w:val="0"/>
              <w:spacing w:val="0"/>
              <w:sz w:val="18"/>
              <w:lang w:val="en-US"/>
            </w:rPr>
            <w:delText xml:space="preserve">Table 5: </w:delText>
          </w:r>
        </w:del>
        <w:del w:id="924" w:author="Linden Ashcroft" w:date="2018-07-12T13:33:00Z">
          <w:r w:rsidRPr="002D46D2" w:rsidDel="00B21F66">
            <w:rPr>
              <w:rStyle w:val="IntenseReference"/>
              <w:rFonts w:ascii="Times New Roman" w:hAnsi="Times New Roman"/>
              <w:bCs w:val="0"/>
              <w:i w:val="0"/>
              <w:spacing w:val="0"/>
              <w:sz w:val="18"/>
              <w:lang w:val="en-US"/>
            </w:rPr>
            <w:delText>List of HQC tests applied to data, specifying which test ran for which variable in their original state (R), and which tests were adapted (A) to be applied to the UERRA data set. Full adaptation details are provided in the text. For more details on individual tests, see Dunn et al. (2012).</w:delText>
          </w:r>
        </w:del>
      </w:moveTo>
    </w:p>
    <w:moveToRangeEnd w:id="921"/>
    <w:p w14:paraId="303A84F1" w14:textId="39792712" w:rsidR="000A30A9" w:rsidRDefault="000A30A9" w:rsidP="000A30A9">
      <w:pPr>
        <w:pStyle w:val="Captions"/>
        <w:rPr>
          <w:lang w:eastAsia="ca-ES"/>
        </w:rPr>
      </w:pPr>
    </w:p>
    <w:p w14:paraId="0F30C8DE" w14:textId="77777777" w:rsidR="000A30A9" w:rsidRDefault="000A30A9" w:rsidP="000A30A9">
      <w:pPr>
        <w:pStyle w:val="Captions"/>
      </w:pPr>
    </w:p>
    <w:p w14:paraId="228BA314" w14:textId="77777777" w:rsidR="000A30A9" w:rsidRDefault="000A30A9" w:rsidP="000A30A9">
      <w:pPr>
        <w:pStyle w:val="Captions"/>
      </w:pPr>
    </w:p>
    <w:p w14:paraId="508199EA" w14:textId="77777777" w:rsidR="000A30A9" w:rsidRPr="003E33A5" w:rsidRDefault="000A30A9" w:rsidP="00D52925">
      <w:pPr>
        <w:pStyle w:val="Captions"/>
      </w:pPr>
    </w:p>
    <w:p w14:paraId="23FD351D" w14:textId="77777777" w:rsidR="00D52925" w:rsidRDefault="00D52925" w:rsidP="005137A2">
      <w:pPr>
        <w:autoSpaceDE w:val="0"/>
        <w:autoSpaceDN w:val="0"/>
        <w:adjustRightInd w:val="0"/>
      </w:pPr>
    </w:p>
    <w:p w14:paraId="2FB78AAC" w14:textId="147A1D40" w:rsidR="00D52925" w:rsidRDefault="00D52925" w:rsidP="005137A2">
      <w:pPr>
        <w:autoSpaceDE w:val="0"/>
        <w:autoSpaceDN w:val="0"/>
        <w:adjustRightInd w:val="0"/>
      </w:pPr>
    </w:p>
    <w:p w14:paraId="2BC0D36D" w14:textId="77777777" w:rsidR="00D52925" w:rsidRDefault="00D52925" w:rsidP="005137A2">
      <w:pPr>
        <w:autoSpaceDE w:val="0"/>
        <w:autoSpaceDN w:val="0"/>
        <w:adjustRightInd w:val="0"/>
        <w:rPr>
          <w:i/>
          <w:iCs/>
        </w:rPr>
      </w:pPr>
    </w:p>
    <w:p w14:paraId="1490E8EE" w14:textId="77777777" w:rsidR="008567E4" w:rsidRDefault="008567E4">
      <w:pPr>
        <w:pStyle w:val="BodyText"/>
        <w:rPr>
          <w:i/>
          <w:iCs/>
        </w:rPr>
      </w:pPr>
    </w:p>
    <w:p w14:paraId="0CB99D1B" w14:textId="77777777" w:rsidR="008567E4" w:rsidRDefault="008567E4">
      <w:pPr>
        <w:pStyle w:val="BodyText"/>
        <w:rPr>
          <w:szCs w:val="22"/>
        </w:rPr>
        <w:sectPr w:rsidR="008567E4" w:rsidSect="00C678E2">
          <w:footerReference w:type="even" r:id="rId15"/>
          <w:footerReference w:type="default" r:id="rId16"/>
          <w:pgSz w:w="11906" w:h="16838"/>
          <w:pgMar w:top="1134" w:right="1134" w:bottom="1134" w:left="1134" w:header="720" w:footer="720" w:gutter="0"/>
          <w:lnNumType w:countBy="5"/>
          <w:pgNumType w:start="1"/>
          <w:cols w:space="720"/>
          <w:docGrid w:linePitch="360"/>
        </w:sectPr>
      </w:pPr>
    </w:p>
    <w:p w14:paraId="631BD6B0" w14:textId="0E5328E8" w:rsidR="00877DC0" w:rsidRDefault="00877DC0">
      <w:pPr>
        <w:pStyle w:val="BodyText"/>
        <w:rPr>
          <w:szCs w:val="22"/>
        </w:rPr>
      </w:pPr>
    </w:p>
    <w:p w14:paraId="040687D1" w14:textId="5D3A090F" w:rsidR="0025327E" w:rsidRPr="003E33A5" w:rsidRDefault="003E33A5" w:rsidP="003E33A5">
      <w:pPr>
        <w:pStyle w:val="Captions"/>
      </w:pPr>
      <w:r>
        <w:t>Table 1:</w:t>
      </w:r>
      <w:r w:rsidR="0025327E" w:rsidRPr="003E33A5">
        <w:t xml:space="preserve"> An overview of the data sources used in this project. More information on the precise temporal coverage of each location and units are provided with the dataset, available on Pangaea. Variables given in bold in the variable column have been </w:t>
      </w:r>
      <w:r w:rsidR="000A30A9">
        <w:t>digitiz</w:t>
      </w:r>
      <w:r w:rsidR="0025327E" w:rsidRPr="003E33A5">
        <w:t xml:space="preserve">ed as part of this project: not all available variables and time periods were </w:t>
      </w:r>
      <w:r w:rsidR="000A30A9">
        <w:t>digitiz</w:t>
      </w:r>
      <w:r w:rsidR="0025327E" w:rsidRPr="003E33A5">
        <w:t xml:space="preserve">ed in this </w:t>
      </w:r>
      <w:r w:rsidR="0025327E" w:rsidRPr="003E33A5">
        <w:rPr>
          <w:rFonts w:hint="eastAsia"/>
        </w:rPr>
        <w:t>project</w:t>
      </w:r>
      <w:r w:rsidR="0025327E" w:rsidRPr="003E33A5">
        <w:t xml:space="preserve"> due to time</w:t>
      </w:r>
      <w:r w:rsidR="00E305A2" w:rsidRPr="003E33A5">
        <w:t xml:space="preserve"> and funding</w:t>
      </w:r>
      <w:r w:rsidR="0025327E" w:rsidRPr="003E33A5">
        <w:t xml:space="preserve"> constraints. </w:t>
      </w:r>
      <w:r w:rsidR="00190F9E" w:rsidRPr="003E33A5">
        <w:t xml:space="preserve">Each source can be found at </w:t>
      </w:r>
      <w:hyperlink r:id="rId17" w:history="1">
        <w:r w:rsidR="00190F9E" w:rsidRPr="003E33A5">
          <w:rPr>
            <w:rStyle w:val="Hyperlink"/>
            <w:color w:val="auto"/>
            <w:u w:val="none"/>
          </w:rPr>
          <w:t>ftp://130.206.36.123</w:t>
        </w:r>
      </w:hyperlink>
      <w:r w:rsidR="00190F9E" w:rsidRPr="003E33A5">
        <w:t xml:space="preserve">, u: C3_UERRA, p: c3uerra17, folder: C3_UERRA_datasources_images, where each source is listed under their source code. </w:t>
      </w:r>
      <w:r w:rsidR="0025327E" w:rsidRPr="003E33A5">
        <w:t xml:space="preserve">In the source location column, NOAA-CDMP represents the National Oceanic and Atmospheric Administration Climate Data </w:t>
      </w:r>
      <w:proofErr w:type="spellStart"/>
      <w:r w:rsidR="0025327E" w:rsidRPr="003E33A5">
        <w:t>Modernisation</w:t>
      </w:r>
      <w:proofErr w:type="spellEnd"/>
      <w:r w:rsidR="0025327E" w:rsidRPr="003E33A5">
        <w:t xml:space="preserve"> Project.</w:t>
      </w:r>
      <w:r w:rsidR="00975B5F" w:rsidRPr="003E33A5">
        <w:t xml:space="preserve"> </w:t>
      </w:r>
      <w:r w:rsidR="009D29D1" w:rsidRPr="003E33A5">
        <w:t xml:space="preserve">The variables are represented by acronyms </w:t>
      </w:r>
      <w:proofErr w:type="gramStart"/>
      <w:r w:rsidR="009D29D1" w:rsidRPr="003E33A5">
        <w:t>similar to</w:t>
      </w:r>
      <w:proofErr w:type="gramEnd"/>
      <w:r w:rsidR="009D29D1" w:rsidRPr="003E33A5">
        <w:t xml:space="preserve"> those used in the main text:</w:t>
      </w:r>
      <w:r w:rsidR="009D29D1" w:rsidRPr="003E33A5">
        <w:rPr>
          <w:rStyle w:val="IntenseReference"/>
          <w:rFonts w:ascii="Times New Roman" w:hAnsi="Times New Roman"/>
          <w:bCs w:val="0"/>
          <w:i w:val="0"/>
          <w:spacing w:val="0"/>
          <w:sz w:val="18"/>
          <w:lang w:val="en-US"/>
        </w:rPr>
        <w:t xml:space="preserve"> temperature (TT), relative humidity (RH), dew point temperature (DP), mean sea level pressure (PP), and station level pressure (SP), wind direction (WD), wind speed (WS), wet bulb temperature (WB), precipitation (RR), snow depth (SD) and fresh snow (FS). </w:t>
      </w:r>
    </w:p>
    <w:tbl>
      <w:tblPr>
        <w:tblStyle w:val="GridTable1Light-Accent11"/>
        <w:tblW w:w="1485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1559"/>
        <w:gridCol w:w="1417"/>
        <w:gridCol w:w="1276"/>
        <w:gridCol w:w="1276"/>
        <w:gridCol w:w="2268"/>
        <w:gridCol w:w="3685"/>
      </w:tblGrid>
      <w:tr w:rsidR="0025327E" w:rsidRPr="00726A20" w14:paraId="7ECA581D" w14:textId="77777777" w:rsidTr="003E33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bottom w:val="single" w:sz="4" w:space="0" w:color="auto"/>
            </w:tcBorders>
          </w:tcPr>
          <w:p w14:paraId="09951799" w14:textId="501AD5D4" w:rsidR="0025327E" w:rsidRPr="00726A20" w:rsidRDefault="0025327E" w:rsidP="009D29D1">
            <w:pPr>
              <w:spacing w:line="240" w:lineRule="auto"/>
              <w:jc w:val="left"/>
              <w:rPr>
                <w:lang w:val="en-GB"/>
              </w:rPr>
            </w:pPr>
            <w:r w:rsidRPr="00726A20">
              <w:rPr>
                <w:lang w:val="en-GB"/>
              </w:rPr>
              <w:t xml:space="preserve">Source </w:t>
            </w:r>
            <w:r w:rsidR="005137A2">
              <w:rPr>
                <w:lang w:val="en-GB"/>
              </w:rPr>
              <w:t>code and n</w:t>
            </w:r>
            <w:r w:rsidRPr="00726A20">
              <w:rPr>
                <w:lang w:val="en-GB"/>
              </w:rPr>
              <w:t>ame</w:t>
            </w:r>
          </w:p>
        </w:tc>
        <w:tc>
          <w:tcPr>
            <w:tcW w:w="1276" w:type="dxa"/>
            <w:tcBorders>
              <w:top w:val="single" w:sz="4" w:space="0" w:color="auto"/>
              <w:bottom w:val="single" w:sz="4" w:space="0" w:color="auto"/>
            </w:tcBorders>
          </w:tcPr>
          <w:p w14:paraId="37B704AD" w14:textId="77777777" w:rsidR="0025327E" w:rsidRPr="00726A20" w:rsidRDefault="0025327E" w:rsidP="00401DEE">
            <w:pPr>
              <w:spacing w:line="240" w:lineRule="auto"/>
              <w:cnfStyle w:val="100000000000" w:firstRow="1" w:lastRow="0" w:firstColumn="0" w:lastColumn="0" w:oddVBand="0" w:evenVBand="0" w:oddHBand="0" w:evenHBand="0" w:firstRowFirstColumn="0" w:firstRowLastColumn="0" w:lastRowFirstColumn="0" w:lastRowLastColumn="0"/>
              <w:rPr>
                <w:lang w:val="en-GB"/>
              </w:rPr>
            </w:pPr>
            <w:r w:rsidRPr="00726A20">
              <w:rPr>
                <w:lang w:val="en-GB"/>
              </w:rPr>
              <w:t>Country (or countries) covered</w:t>
            </w:r>
          </w:p>
        </w:tc>
        <w:tc>
          <w:tcPr>
            <w:tcW w:w="1559" w:type="dxa"/>
            <w:tcBorders>
              <w:top w:val="single" w:sz="4" w:space="0" w:color="auto"/>
              <w:bottom w:val="single" w:sz="4" w:space="0" w:color="auto"/>
            </w:tcBorders>
          </w:tcPr>
          <w:p w14:paraId="033B2E41" w14:textId="77777777" w:rsidR="0025327E" w:rsidRPr="00726A20" w:rsidRDefault="0025327E" w:rsidP="00401DEE">
            <w:pPr>
              <w:spacing w:line="240" w:lineRule="auto"/>
              <w:cnfStyle w:val="100000000000" w:firstRow="1" w:lastRow="0" w:firstColumn="0" w:lastColumn="0" w:oddVBand="0" w:evenVBand="0" w:oddHBand="0" w:evenHBand="0" w:firstRowFirstColumn="0" w:firstRowLastColumn="0" w:lastRowFirstColumn="0" w:lastRowLastColumn="0"/>
              <w:rPr>
                <w:lang w:val="en-GB"/>
              </w:rPr>
            </w:pPr>
            <w:proofErr w:type="gramStart"/>
            <w:r w:rsidRPr="00726A20">
              <w:rPr>
                <w:lang w:val="en-GB"/>
              </w:rPr>
              <w:t>Time period</w:t>
            </w:r>
            <w:proofErr w:type="gramEnd"/>
            <w:r w:rsidRPr="00726A20">
              <w:rPr>
                <w:lang w:val="en-GB"/>
              </w:rPr>
              <w:t xml:space="preserve"> covered (continuous)</w:t>
            </w:r>
          </w:p>
        </w:tc>
        <w:tc>
          <w:tcPr>
            <w:tcW w:w="1417" w:type="dxa"/>
            <w:tcBorders>
              <w:top w:val="single" w:sz="4" w:space="0" w:color="auto"/>
              <w:bottom w:val="single" w:sz="4" w:space="0" w:color="auto"/>
            </w:tcBorders>
          </w:tcPr>
          <w:p w14:paraId="106A1915" w14:textId="71525A5B" w:rsidR="0025327E" w:rsidRPr="00726A20" w:rsidRDefault="0025327E" w:rsidP="00190F9E">
            <w:pPr>
              <w:spacing w:line="240" w:lineRule="auto"/>
              <w:cnfStyle w:val="100000000000" w:firstRow="1" w:lastRow="0" w:firstColumn="0" w:lastColumn="0" w:oddVBand="0" w:evenVBand="0" w:oddHBand="0" w:evenHBand="0" w:firstRowFirstColumn="0" w:firstRowLastColumn="0" w:lastRowFirstColumn="0" w:lastRowLastColumn="0"/>
              <w:rPr>
                <w:lang w:val="en-GB"/>
              </w:rPr>
            </w:pPr>
            <w:r w:rsidRPr="00726A20">
              <w:rPr>
                <w:lang w:val="en-GB"/>
              </w:rPr>
              <w:t xml:space="preserve">Source </w:t>
            </w:r>
            <w:r w:rsidR="00190F9E">
              <w:rPr>
                <w:lang w:val="en-GB"/>
              </w:rPr>
              <w:t>provider</w:t>
            </w:r>
          </w:p>
        </w:tc>
        <w:tc>
          <w:tcPr>
            <w:tcW w:w="1276" w:type="dxa"/>
            <w:tcBorders>
              <w:top w:val="single" w:sz="4" w:space="0" w:color="auto"/>
              <w:bottom w:val="single" w:sz="4" w:space="0" w:color="auto"/>
            </w:tcBorders>
          </w:tcPr>
          <w:p w14:paraId="5150E736" w14:textId="77777777" w:rsidR="0025327E" w:rsidRPr="00726A20" w:rsidRDefault="0025327E" w:rsidP="00401DEE">
            <w:pPr>
              <w:spacing w:line="240" w:lineRule="auto"/>
              <w:cnfStyle w:val="100000000000" w:firstRow="1" w:lastRow="0" w:firstColumn="0" w:lastColumn="0" w:oddVBand="0" w:evenVBand="0" w:oddHBand="0" w:evenHBand="0" w:firstRowFirstColumn="0" w:firstRowLastColumn="0" w:lastRowFirstColumn="0" w:lastRowLastColumn="0"/>
              <w:rPr>
                <w:lang w:val="en-GB"/>
              </w:rPr>
            </w:pPr>
            <w:r w:rsidRPr="00726A20">
              <w:rPr>
                <w:lang w:val="en-GB"/>
              </w:rPr>
              <w:t>Primary or secondary</w:t>
            </w:r>
          </w:p>
        </w:tc>
        <w:tc>
          <w:tcPr>
            <w:tcW w:w="1276" w:type="dxa"/>
            <w:tcBorders>
              <w:top w:val="single" w:sz="4" w:space="0" w:color="auto"/>
              <w:bottom w:val="single" w:sz="4" w:space="0" w:color="auto"/>
            </w:tcBorders>
          </w:tcPr>
          <w:p w14:paraId="27C2F662" w14:textId="77777777" w:rsidR="0025327E" w:rsidRPr="00726A20" w:rsidRDefault="0025327E" w:rsidP="009D29D1">
            <w:pPr>
              <w:spacing w:line="240" w:lineRule="auto"/>
              <w:jc w:val="left"/>
              <w:cnfStyle w:val="100000000000" w:firstRow="1" w:lastRow="0" w:firstColumn="0" w:lastColumn="0" w:oddVBand="0" w:evenVBand="0" w:oddHBand="0" w:evenHBand="0" w:firstRowFirstColumn="0" w:firstRowLastColumn="0" w:lastRowFirstColumn="0" w:lastRowLastColumn="0"/>
              <w:rPr>
                <w:lang w:val="en-GB"/>
              </w:rPr>
            </w:pPr>
            <w:r w:rsidRPr="00726A20">
              <w:rPr>
                <w:lang w:val="en-GB"/>
              </w:rPr>
              <w:t>Typed or hand written</w:t>
            </w:r>
          </w:p>
        </w:tc>
        <w:tc>
          <w:tcPr>
            <w:tcW w:w="2268" w:type="dxa"/>
            <w:tcBorders>
              <w:top w:val="single" w:sz="4" w:space="0" w:color="auto"/>
              <w:bottom w:val="single" w:sz="4" w:space="0" w:color="auto"/>
            </w:tcBorders>
          </w:tcPr>
          <w:p w14:paraId="7D72D96D" w14:textId="77777777" w:rsidR="0025327E" w:rsidRPr="00726A20" w:rsidRDefault="0025327E" w:rsidP="009D29D1">
            <w:pPr>
              <w:spacing w:line="240" w:lineRule="auto"/>
              <w:jc w:val="left"/>
              <w:cnfStyle w:val="100000000000" w:firstRow="1" w:lastRow="0" w:firstColumn="0" w:lastColumn="0" w:oddVBand="0" w:evenVBand="0" w:oddHBand="0" w:evenHBand="0" w:firstRowFirstColumn="0" w:firstRowLastColumn="0" w:lastRowFirstColumn="0" w:lastRowLastColumn="0"/>
              <w:rPr>
                <w:lang w:val="en-GB"/>
              </w:rPr>
            </w:pPr>
            <w:r w:rsidRPr="00726A20">
              <w:rPr>
                <w:lang w:val="en-GB"/>
              </w:rPr>
              <w:t>Variables</w:t>
            </w:r>
          </w:p>
        </w:tc>
        <w:tc>
          <w:tcPr>
            <w:tcW w:w="3685" w:type="dxa"/>
            <w:tcBorders>
              <w:top w:val="single" w:sz="4" w:space="0" w:color="auto"/>
              <w:bottom w:val="single" w:sz="4" w:space="0" w:color="auto"/>
            </w:tcBorders>
          </w:tcPr>
          <w:p w14:paraId="3A0C23E8" w14:textId="77777777" w:rsidR="0025327E" w:rsidRPr="00726A20" w:rsidRDefault="0025327E" w:rsidP="009D29D1">
            <w:pPr>
              <w:spacing w:line="240" w:lineRule="auto"/>
              <w:jc w:val="left"/>
              <w:cnfStyle w:val="100000000000" w:firstRow="1" w:lastRow="0" w:firstColumn="0" w:lastColumn="0" w:oddVBand="0" w:evenVBand="0" w:oddHBand="0" w:evenHBand="0" w:firstRowFirstColumn="0" w:firstRowLastColumn="0" w:lastRowFirstColumn="0" w:lastRowLastColumn="0"/>
              <w:rPr>
                <w:lang w:val="en-GB"/>
              </w:rPr>
            </w:pPr>
            <w:r>
              <w:rPr>
                <w:lang w:val="en-GB"/>
              </w:rPr>
              <w:t>Details</w:t>
            </w:r>
          </w:p>
        </w:tc>
      </w:tr>
      <w:tr w:rsidR="0025327E" w:rsidRPr="00726A20" w14:paraId="2EE56E14" w14:textId="77777777" w:rsidTr="003E33A5">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tcBorders>
          </w:tcPr>
          <w:p w14:paraId="33A352C3" w14:textId="0DD5DBA8" w:rsidR="0025327E" w:rsidRPr="00726A20" w:rsidRDefault="005137A2" w:rsidP="009D29D1">
            <w:pPr>
              <w:spacing w:line="240" w:lineRule="auto"/>
              <w:jc w:val="left"/>
              <w:rPr>
                <w:lang w:val="en-GB"/>
              </w:rPr>
            </w:pPr>
            <w:r>
              <w:rPr>
                <w:lang w:val="en-GB"/>
              </w:rPr>
              <w:t xml:space="preserve">So04: </w:t>
            </w:r>
            <w:r w:rsidR="0025327E" w:rsidRPr="00726A20">
              <w:rPr>
                <w:lang w:val="en-GB"/>
              </w:rPr>
              <w:t xml:space="preserve">Bulletin </w:t>
            </w:r>
            <w:proofErr w:type="spellStart"/>
            <w:r w:rsidR="0025327E" w:rsidRPr="00726A20">
              <w:rPr>
                <w:lang w:val="en-GB"/>
              </w:rPr>
              <w:t>Météorologique</w:t>
            </w:r>
            <w:proofErr w:type="spellEnd"/>
            <w:r w:rsidR="0025327E" w:rsidRPr="00726A20">
              <w:rPr>
                <w:lang w:val="en-GB"/>
              </w:rPr>
              <w:t xml:space="preserve"> de </w:t>
            </w:r>
            <w:proofErr w:type="spellStart"/>
            <w:r w:rsidR="0025327E" w:rsidRPr="00726A20">
              <w:rPr>
                <w:lang w:val="en-GB"/>
              </w:rPr>
              <w:t>l’Algérie</w:t>
            </w:r>
            <w:proofErr w:type="spellEnd"/>
          </w:p>
        </w:tc>
        <w:tc>
          <w:tcPr>
            <w:tcW w:w="1276" w:type="dxa"/>
            <w:tcBorders>
              <w:top w:val="single" w:sz="4" w:space="0" w:color="auto"/>
            </w:tcBorders>
          </w:tcPr>
          <w:p w14:paraId="1BAAD0D8"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Algeria</w:t>
            </w:r>
          </w:p>
        </w:tc>
        <w:tc>
          <w:tcPr>
            <w:tcW w:w="1559" w:type="dxa"/>
            <w:tcBorders>
              <w:top w:val="single" w:sz="4" w:space="0" w:color="auto"/>
            </w:tcBorders>
          </w:tcPr>
          <w:p w14:paraId="031AA552"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1877–1938</w:t>
            </w:r>
          </w:p>
        </w:tc>
        <w:tc>
          <w:tcPr>
            <w:tcW w:w="1417" w:type="dxa"/>
            <w:tcBorders>
              <w:top w:val="single" w:sz="4" w:space="0" w:color="auto"/>
            </w:tcBorders>
          </w:tcPr>
          <w:p w14:paraId="3044ECC4" w14:textId="4CC38848"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NOAA-CDMP</w:t>
            </w:r>
          </w:p>
        </w:tc>
        <w:tc>
          <w:tcPr>
            <w:tcW w:w="1276" w:type="dxa"/>
            <w:tcBorders>
              <w:top w:val="single" w:sz="4" w:space="0" w:color="auto"/>
            </w:tcBorders>
          </w:tcPr>
          <w:p w14:paraId="5F3BFAF6"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Secondary</w:t>
            </w:r>
          </w:p>
        </w:tc>
        <w:tc>
          <w:tcPr>
            <w:tcW w:w="1276" w:type="dxa"/>
            <w:tcBorders>
              <w:top w:val="single" w:sz="4" w:space="0" w:color="auto"/>
            </w:tcBorders>
          </w:tcPr>
          <w:p w14:paraId="1B17A575" w14:textId="77777777"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Hand-written</w:t>
            </w:r>
          </w:p>
        </w:tc>
        <w:tc>
          <w:tcPr>
            <w:tcW w:w="2268" w:type="dxa"/>
            <w:tcBorders>
              <w:top w:val="single" w:sz="4" w:space="0" w:color="auto"/>
            </w:tcBorders>
          </w:tcPr>
          <w:p w14:paraId="7533372B" w14:textId="4C844A98"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b/>
                <w:lang w:val="en-GB"/>
              </w:rPr>
              <w:t xml:space="preserve">TT, </w:t>
            </w:r>
            <w:r w:rsidR="0010288C">
              <w:rPr>
                <w:b/>
                <w:lang w:val="en-GB"/>
              </w:rPr>
              <w:t>PP</w:t>
            </w:r>
            <w:r w:rsidRPr="00726A20">
              <w:rPr>
                <w:b/>
                <w:lang w:val="en-GB"/>
              </w:rPr>
              <w:t>, WS, WD</w:t>
            </w:r>
            <w:r w:rsidRPr="00726A20">
              <w:rPr>
                <w:lang w:val="en-GB"/>
              </w:rPr>
              <w:t xml:space="preserve">, Cloud, weather </w:t>
            </w:r>
            <w:proofErr w:type="spellStart"/>
            <w:r w:rsidRPr="00726A20">
              <w:rPr>
                <w:lang w:val="en-GB"/>
              </w:rPr>
              <w:t>condtions</w:t>
            </w:r>
            <w:proofErr w:type="spellEnd"/>
            <w:r w:rsidRPr="00726A20">
              <w:rPr>
                <w:lang w:val="en-GB"/>
              </w:rPr>
              <w:t xml:space="preserve">, RR, </w:t>
            </w:r>
            <w:proofErr w:type="spellStart"/>
            <w:r w:rsidRPr="00726A20">
              <w:rPr>
                <w:lang w:val="en-GB"/>
              </w:rPr>
              <w:t>Tmax</w:t>
            </w:r>
            <w:proofErr w:type="spellEnd"/>
            <w:r w:rsidRPr="00726A20">
              <w:rPr>
                <w:lang w:val="en-GB"/>
              </w:rPr>
              <w:t xml:space="preserve">, </w:t>
            </w:r>
            <w:proofErr w:type="spellStart"/>
            <w:r w:rsidRPr="00726A20">
              <w:rPr>
                <w:lang w:val="en-GB"/>
              </w:rPr>
              <w:t>Tmin</w:t>
            </w:r>
            <w:proofErr w:type="spellEnd"/>
          </w:p>
        </w:tc>
        <w:tc>
          <w:tcPr>
            <w:tcW w:w="3685" w:type="dxa"/>
            <w:tcBorders>
              <w:top w:val="single" w:sz="4" w:space="0" w:color="auto"/>
            </w:tcBorders>
          </w:tcPr>
          <w:p w14:paraId="48D85944" w14:textId="1DCA2CE8" w:rsidR="0025327E" w:rsidRPr="00726A20" w:rsidRDefault="008616F6"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Pr>
                <w:lang w:val="en-GB"/>
              </w:rPr>
              <w:t>Sub-daily</w:t>
            </w:r>
            <w:r w:rsidR="00055610">
              <w:rPr>
                <w:lang w:val="en-GB"/>
              </w:rPr>
              <w:t xml:space="preserve"> </w:t>
            </w:r>
            <w:r w:rsidR="0025327E" w:rsidRPr="00726A20">
              <w:rPr>
                <w:lang w:val="en-GB"/>
              </w:rPr>
              <w:t>observations, multiple variables and stations per day on each page, average reliability and some issues with chronological order of pages</w:t>
            </w:r>
            <w:r w:rsidR="00190F9E">
              <w:rPr>
                <w:lang w:val="en-GB"/>
              </w:rPr>
              <w:t>. One file per year.</w:t>
            </w:r>
          </w:p>
        </w:tc>
      </w:tr>
      <w:tr w:rsidR="0025327E" w:rsidRPr="00726A20" w14:paraId="27A277C7" w14:textId="77777777" w:rsidTr="003E33A5">
        <w:tc>
          <w:tcPr>
            <w:cnfStyle w:val="001000000000" w:firstRow="0" w:lastRow="0" w:firstColumn="1" w:lastColumn="0" w:oddVBand="0" w:evenVBand="0" w:oddHBand="0" w:evenHBand="0" w:firstRowFirstColumn="0" w:firstRowLastColumn="0" w:lastRowFirstColumn="0" w:lastRowLastColumn="0"/>
            <w:tcW w:w="2093" w:type="dxa"/>
          </w:tcPr>
          <w:p w14:paraId="32BCD014" w14:textId="3E4A85CC" w:rsidR="0025327E" w:rsidRPr="0079713B" w:rsidRDefault="005137A2" w:rsidP="009D29D1">
            <w:pPr>
              <w:spacing w:line="240" w:lineRule="auto"/>
              <w:jc w:val="left"/>
              <w:rPr>
                <w:lang w:val="es-ES"/>
              </w:rPr>
            </w:pPr>
            <w:r>
              <w:rPr>
                <w:lang w:val="es-ES"/>
              </w:rPr>
              <w:t xml:space="preserve">So12: </w:t>
            </w:r>
            <w:proofErr w:type="spellStart"/>
            <w:r w:rsidR="0025327E" w:rsidRPr="0079713B">
              <w:rPr>
                <w:lang w:val="es-ES"/>
              </w:rPr>
              <w:t>Annales</w:t>
            </w:r>
            <w:proofErr w:type="spellEnd"/>
            <w:r w:rsidR="0025327E" w:rsidRPr="0079713B">
              <w:rPr>
                <w:lang w:val="es-ES"/>
              </w:rPr>
              <w:t xml:space="preserve"> de </w:t>
            </w:r>
            <w:proofErr w:type="spellStart"/>
            <w:r w:rsidR="0025327E" w:rsidRPr="0079713B">
              <w:rPr>
                <w:lang w:val="es-ES"/>
              </w:rPr>
              <w:t>l’Observatoire</w:t>
            </w:r>
            <w:proofErr w:type="spellEnd"/>
            <w:r w:rsidR="0025327E" w:rsidRPr="0079713B">
              <w:rPr>
                <w:lang w:val="es-ES"/>
              </w:rPr>
              <w:t xml:space="preserve"> de </w:t>
            </w:r>
            <w:proofErr w:type="spellStart"/>
            <w:r w:rsidR="0025327E" w:rsidRPr="0079713B">
              <w:rPr>
                <w:lang w:val="es-ES"/>
              </w:rPr>
              <w:t>Ksara</w:t>
            </w:r>
            <w:proofErr w:type="spellEnd"/>
          </w:p>
        </w:tc>
        <w:tc>
          <w:tcPr>
            <w:tcW w:w="1276" w:type="dxa"/>
          </w:tcPr>
          <w:p w14:paraId="10876ECD"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Lebanon</w:t>
            </w:r>
          </w:p>
        </w:tc>
        <w:tc>
          <w:tcPr>
            <w:tcW w:w="1559" w:type="dxa"/>
          </w:tcPr>
          <w:p w14:paraId="36B278A7"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1921</w:t>
            </w:r>
            <w:r w:rsidRPr="00726A20">
              <w:rPr>
                <w:lang w:val="en-GB"/>
              </w:rPr>
              <w:softHyphen/>
            </w:r>
            <w:r w:rsidRPr="00726A20">
              <w:rPr>
                <w:lang w:val="en-GB"/>
              </w:rPr>
              <w:softHyphen/>
            </w:r>
            <w:r w:rsidRPr="00726A20">
              <w:rPr>
                <w:lang w:val="en-GB"/>
              </w:rPr>
              <w:softHyphen/>
              <w:t>–1971</w:t>
            </w:r>
          </w:p>
        </w:tc>
        <w:tc>
          <w:tcPr>
            <w:tcW w:w="1417" w:type="dxa"/>
          </w:tcPr>
          <w:p w14:paraId="77CB71C3"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NOAA-CDMP</w:t>
            </w:r>
          </w:p>
        </w:tc>
        <w:tc>
          <w:tcPr>
            <w:tcW w:w="1276" w:type="dxa"/>
          </w:tcPr>
          <w:p w14:paraId="52D83089"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Secondary</w:t>
            </w:r>
          </w:p>
        </w:tc>
        <w:tc>
          <w:tcPr>
            <w:tcW w:w="1276" w:type="dxa"/>
          </w:tcPr>
          <w:p w14:paraId="4ACAEAC9" w14:textId="77777777"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Hand-written</w:t>
            </w:r>
          </w:p>
        </w:tc>
        <w:tc>
          <w:tcPr>
            <w:tcW w:w="2268" w:type="dxa"/>
          </w:tcPr>
          <w:p w14:paraId="659DF3E3" w14:textId="09346419"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b/>
                <w:lang w:val="en-GB"/>
              </w:rPr>
              <w:t xml:space="preserve">TT, </w:t>
            </w:r>
            <w:r w:rsidR="0010288C">
              <w:rPr>
                <w:b/>
                <w:lang w:val="en-GB"/>
              </w:rPr>
              <w:t>PP</w:t>
            </w:r>
            <w:r w:rsidRPr="00726A20">
              <w:rPr>
                <w:b/>
                <w:lang w:val="en-GB"/>
              </w:rPr>
              <w:t>, RH</w:t>
            </w:r>
            <w:r w:rsidRPr="00726A20">
              <w:rPr>
                <w:lang w:val="en-GB"/>
              </w:rPr>
              <w:t xml:space="preserve">, summaries of wind, sunshine, evaporation, rainfall, clouds, weather </w:t>
            </w:r>
          </w:p>
        </w:tc>
        <w:tc>
          <w:tcPr>
            <w:tcW w:w="3685" w:type="dxa"/>
          </w:tcPr>
          <w:p w14:paraId="77A2479E" w14:textId="10B423DB"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Hourly observations, one variable per month per station on each page, good readability and source in good chronological order</w:t>
            </w:r>
            <w:r w:rsidR="00190F9E">
              <w:rPr>
                <w:lang w:val="en-GB"/>
              </w:rPr>
              <w:t>. One file per year.</w:t>
            </w:r>
          </w:p>
        </w:tc>
      </w:tr>
      <w:tr w:rsidR="0025327E" w:rsidRPr="00726A20" w14:paraId="61BADEA4" w14:textId="77777777" w:rsidTr="003E33A5">
        <w:tc>
          <w:tcPr>
            <w:cnfStyle w:val="001000000000" w:firstRow="0" w:lastRow="0" w:firstColumn="1" w:lastColumn="0" w:oddVBand="0" w:evenVBand="0" w:oddHBand="0" w:evenHBand="0" w:firstRowFirstColumn="0" w:firstRowLastColumn="0" w:lastRowFirstColumn="0" w:lastRowLastColumn="0"/>
            <w:tcW w:w="2093" w:type="dxa"/>
          </w:tcPr>
          <w:p w14:paraId="1ED9DF0B" w14:textId="2D25C8A3" w:rsidR="0025327E" w:rsidRPr="00726A20" w:rsidRDefault="005137A2" w:rsidP="009D29D1">
            <w:pPr>
              <w:spacing w:line="240" w:lineRule="auto"/>
              <w:jc w:val="left"/>
              <w:rPr>
                <w:lang w:val="en-GB"/>
              </w:rPr>
            </w:pPr>
            <w:r>
              <w:t xml:space="preserve">So06: </w:t>
            </w:r>
            <w:r w:rsidR="0025327E" w:rsidRPr="00726A20">
              <w:t xml:space="preserve">Bulletin </w:t>
            </w:r>
            <w:proofErr w:type="spellStart"/>
            <w:r w:rsidR="0025327E" w:rsidRPr="00726A20">
              <w:t>Meteorologique</w:t>
            </w:r>
            <w:proofErr w:type="spellEnd"/>
            <w:r w:rsidR="0025327E" w:rsidRPr="00726A20">
              <w:t xml:space="preserve"> du </w:t>
            </w:r>
            <w:proofErr w:type="spellStart"/>
            <w:r w:rsidR="0025327E" w:rsidRPr="00726A20">
              <w:t>Maroc</w:t>
            </w:r>
            <w:proofErr w:type="spellEnd"/>
          </w:p>
        </w:tc>
        <w:tc>
          <w:tcPr>
            <w:tcW w:w="1276" w:type="dxa"/>
          </w:tcPr>
          <w:p w14:paraId="274E62FE"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Morocco, Algeria</w:t>
            </w:r>
          </w:p>
        </w:tc>
        <w:tc>
          <w:tcPr>
            <w:tcW w:w="1559" w:type="dxa"/>
          </w:tcPr>
          <w:p w14:paraId="05387462"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1953</w:t>
            </w:r>
            <w:r w:rsidRPr="00726A20">
              <w:rPr>
                <w:lang w:val="en-GB"/>
              </w:rPr>
              <w:softHyphen/>
              <w:t>–1968, 1977</w:t>
            </w:r>
            <w:r w:rsidRPr="00726A20">
              <w:rPr>
                <w:lang w:val="en-GB"/>
              </w:rPr>
              <w:softHyphen/>
              <w:t>–1978</w:t>
            </w:r>
          </w:p>
        </w:tc>
        <w:tc>
          <w:tcPr>
            <w:tcW w:w="1417" w:type="dxa"/>
          </w:tcPr>
          <w:p w14:paraId="61D5795D"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NOAA-CDMP</w:t>
            </w:r>
          </w:p>
        </w:tc>
        <w:tc>
          <w:tcPr>
            <w:tcW w:w="1276" w:type="dxa"/>
          </w:tcPr>
          <w:p w14:paraId="559DD39A"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Secondary</w:t>
            </w:r>
          </w:p>
        </w:tc>
        <w:tc>
          <w:tcPr>
            <w:tcW w:w="1276" w:type="dxa"/>
          </w:tcPr>
          <w:p w14:paraId="22CBAD96" w14:textId="77777777"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Typed</w:t>
            </w:r>
          </w:p>
        </w:tc>
        <w:tc>
          <w:tcPr>
            <w:tcW w:w="2268" w:type="dxa"/>
          </w:tcPr>
          <w:p w14:paraId="7ACF29E2" w14:textId="45A04E1D"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b/>
                <w:lang w:val="en-GB"/>
              </w:rPr>
              <w:t xml:space="preserve">TT, </w:t>
            </w:r>
            <w:r w:rsidR="0010288C">
              <w:rPr>
                <w:b/>
                <w:lang w:val="en-GB"/>
              </w:rPr>
              <w:t>PP</w:t>
            </w:r>
            <w:r w:rsidRPr="00726A20">
              <w:rPr>
                <w:b/>
                <w:lang w:val="en-GB"/>
              </w:rPr>
              <w:t xml:space="preserve">, </w:t>
            </w:r>
            <w:r w:rsidR="0010288C">
              <w:rPr>
                <w:b/>
                <w:lang w:val="en-GB"/>
              </w:rPr>
              <w:t>ST</w:t>
            </w:r>
            <w:r w:rsidRPr="00726A20">
              <w:rPr>
                <w:b/>
                <w:lang w:val="en-GB"/>
              </w:rPr>
              <w:t>, DP, WS, WD</w:t>
            </w:r>
            <w:r w:rsidRPr="00726A20">
              <w:rPr>
                <w:lang w:val="en-GB"/>
              </w:rPr>
              <w:t xml:space="preserve">, Cloud, RR, </w:t>
            </w:r>
            <w:proofErr w:type="spellStart"/>
            <w:r w:rsidRPr="00726A20">
              <w:rPr>
                <w:lang w:val="en-GB"/>
              </w:rPr>
              <w:t>Tmax</w:t>
            </w:r>
            <w:proofErr w:type="spellEnd"/>
            <w:r w:rsidRPr="00726A20">
              <w:rPr>
                <w:lang w:val="en-GB"/>
              </w:rPr>
              <w:t xml:space="preserve">, </w:t>
            </w:r>
            <w:proofErr w:type="spellStart"/>
            <w:r w:rsidRPr="00726A20">
              <w:rPr>
                <w:lang w:val="en-GB"/>
              </w:rPr>
              <w:t>Tmin</w:t>
            </w:r>
            <w:proofErr w:type="spellEnd"/>
            <w:r w:rsidRPr="00726A20">
              <w:rPr>
                <w:lang w:val="en-GB"/>
              </w:rPr>
              <w:t xml:space="preserve"> </w:t>
            </w:r>
          </w:p>
        </w:tc>
        <w:tc>
          <w:tcPr>
            <w:tcW w:w="3685" w:type="dxa"/>
          </w:tcPr>
          <w:p w14:paraId="7886AD7F" w14:textId="684FCA5A"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Sub-daily observations, multiple variables and stations per day on each page, good readability and source in good chronological order</w:t>
            </w:r>
            <w:r w:rsidR="00190F9E">
              <w:rPr>
                <w:lang w:val="en-GB"/>
              </w:rPr>
              <w:t>. One file per year.</w:t>
            </w:r>
          </w:p>
        </w:tc>
      </w:tr>
      <w:tr w:rsidR="0025327E" w:rsidRPr="00726A20" w14:paraId="789E08B5" w14:textId="77777777" w:rsidTr="003E33A5">
        <w:tc>
          <w:tcPr>
            <w:cnfStyle w:val="001000000000" w:firstRow="0" w:lastRow="0" w:firstColumn="1" w:lastColumn="0" w:oddVBand="0" w:evenVBand="0" w:oddHBand="0" w:evenHBand="0" w:firstRowFirstColumn="0" w:firstRowLastColumn="0" w:lastRowFirstColumn="0" w:lastRowLastColumn="0"/>
            <w:tcW w:w="2093" w:type="dxa"/>
          </w:tcPr>
          <w:p w14:paraId="58FC1D02" w14:textId="385468D2" w:rsidR="0025327E" w:rsidRPr="00726A20" w:rsidRDefault="005137A2" w:rsidP="009D29D1">
            <w:pPr>
              <w:spacing w:line="240" w:lineRule="auto"/>
              <w:jc w:val="left"/>
            </w:pPr>
            <w:r>
              <w:rPr>
                <w:color w:val="000000"/>
              </w:rPr>
              <w:t xml:space="preserve">So63: </w:t>
            </w:r>
            <w:r w:rsidR="0025327E" w:rsidRPr="00726A20">
              <w:rPr>
                <w:color w:val="000000"/>
              </w:rPr>
              <w:t>Cyprus Meteorological Returns</w:t>
            </w:r>
          </w:p>
        </w:tc>
        <w:tc>
          <w:tcPr>
            <w:tcW w:w="1276" w:type="dxa"/>
          </w:tcPr>
          <w:p w14:paraId="5AF1B0FD"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Cyprus</w:t>
            </w:r>
          </w:p>
        </w:tc>
        <w:tc>
          <w:tcPr>
            <w:tcW w:w="1559" w:type="dxa"/>
          </w:tcPr>
          <w:p w14:paraId="051FBCE5"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1881</w:t>
            </w:r>
            <w:r w:rsidRPr="00726A20">
              <w:rPr>
                <w:lang w:val="en-GB"/>
              </w:rPr>
              <w:softHyphen/>
              <w:t>–1922</w:t>
            </w:r>
          </w:p>
        </w:tc>
        <w:tc>
          <w:tcPr>
            <w:tcW w:w="1417" w:type="dxa"/>
          </w:tcPr>
          <w:p w14:paraId="2D9E4EA5"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UK Met Office</w:t>
            </w:r>
          </w:p>
        </w:tc>
        <w:tc>
          <w:tcPr>
            <w:tcW w:w="1276" w:type="dxa"/>
          </w:tcPr>
          <w:p w14:paraId="2D3BE549"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Primary</w:t>
            </w:r>
          </w:p>
        </w:tc>
        <w:tc>
          <w:tcPr>
            <w:tcW w:w="1276" w:type="dxa"/>
          </w:tcPr>
          <w:p w14:paraId="6DD7F716" w14:textId="77777777"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Hand-written</w:t>
            </w:r>
          </w:p>
        </w:tc>
        <w:tc>
          <w:tcPr>
            <w:tcW w:w="2268" w:type="dxa"/>
          </w:tcPr>
          <w:p w14:paraId="112EF178" w14:textId="1A9E3AA8"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b/>
                <w:lang w:val="en-GB"/>
              </w:rPr>
              <w:t>TT</w:t>
            </w:r>
            <w:r w:rsidRPr="00726A20">
              <w:rPr>
                <w:lang w:val="en-GB"/>
              </w:rPr>
              <w:t xml:space="preserve">, </w:t>
            </w:r>
            <w:r w:rsidR="0010288C">
              <w:rPr>
                <w:lang w:val="en-GB"/>
              </w:rPr>
              <w:t>ST</w:t>
            </w:r>
            <w:r w:rsidRPr="00726A20">
              <w:rPr>
                <w:lang w:val="en-GB"/>
              </w:rPr>
              <w:t>, WS, WD, Cloud, RR</w:t>
            </w:r>
          </w:p>
        </w:tc>
        <w:tc>
          <w:tcPr>
            <w:tcW w:w="3685" w:type="dxa"/>
          </w:tcPr>
          <w:p w14:paraId="50F2406A" w14:textId="05556FBA"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Sub-daily observations, multiple variables for one station on each data, good readability and in good chronological order</w:t>
            </w:r>
            <w:r w:rsidR="00190F9E">
              <w:rPr>
                <w:lang w:val="en-GB"/>
              </w:rPr>
              <w:t>. One file per month.</w:t>
            </w:r>
          </w:p>
        </w:tc>
      </w:tr>
      <w:tr w:rsidR="0025327E" w:rsidRPr="00726A20" w14:paraId="1C458A27" w14:textId="77777777" w:rsidTr="003E33A5">
        <w:tc>
          <w:tcPr>
            <w:cnfStyle w:val="001000000000" w:firstRow="0" w:lastRow="0" w:firstColumn="1" w:lastColumn="0" w:oddVBand="0" w:evenVBand="0" w:oddHBand="0" w:evenHBand="0" w:firstRowFirstColumn="0" w:firstRowLastColumn="0" w:lastRowFirstColumn="0" w:lastRowLastColumn="0"/>
            <w:tcW w:w="2093" w:type="dxa"/>
          </w:tcPr>
          <w:p w14:paraId="61C0FEAA" w14:textId="0E43249B" w:rsidR="0025327E" w:rsidRPr="00726A20" w:rsidRDefault="005137A2" w:rsidP="009D29D1">
            <w:pPr>
              <w:spacing w:line="240" w:lineRule="auto"/>
              <w:jc w:val="left"/>
            </w:pPr>
            <w:r>
              <w:t xml:space="preserve">So62: </w:t>
            </w:r>
            <w:r w:rsidR="0025327E" w:rsidRPr="00726A20">
              <w:t>German station observing books</w:t>
            </w:r>
          </w:p>
        </w:tc>
        <w:tc>
          <w:tcPr>
            <w:tcW w:w="1276" w:type="dxa"/>
          </w:tcPr>
          <w:p w14:paraId="43F6A3CA"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Germany</w:t>
            </w:r>
          </w:p>
        </w:tc>
        <w:tc>
          <w:tcPr>
            <w:tcW w:w="1559" w:type="dxa"/>
          </w:tcPr>
          <w:p w14:paraId="67F642AA"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1958–1978</w:t>
            </w:r>
          </w:p>
        </w:tc>
        <w:tc>
          <w:tcPr>
            <w:tcW w:w="1417" w:type="dxa"/>
          </w:tcPr>
          <w:p w14:paraId="6D685C21"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German Meteorological Service DWD</w:t>
            </w:r>
          </w:p>
        </w:tc>
        <w:tc>
          <w:tcPr>
            <w:tcW w:w="1276" w:type="dxa"/>
          </w:tcPr>
          <w:p w14:paraId="57A35F2A"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Primary</w:t>
            </w:r>
          </w:p>
        </w:tc>
        <w:tc>
          <w:tcPr>
            <w:tcW w:w="1276" w:type="dxa"/>
          </w:tcPr>
          <w:p w14:paraId="3186ADCB" w14:textId="77777777"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Hand-written</w:t>
            </w:r>
          </w:p>
        </w:tc>
        <w:tc>
          <w:tcPr>
            <w:tcW w:w="2268" w:type="dxa"/>
          </w:tcPr>
          <w:p w14:paraId="16C60EEE" w14:textId="22BEAAFE"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b/>
                <w:lang w:val="en-GB"/>
              </w:rPr>
            </w:pPr>
            <w:r w:rsidRPr="00726A20">
              <w:rPr>
                <w:b/>
                <w:lang w:val="en-GB"/>
              </w:rPr>
              <w:t xml:space="preserve">TT, </w:t>
            </w:r>
            <w:r w:rsidR="0010288C">
              <w:rPr>
                <w:b/>
                <w:lang w:val="en-GB"/>
              </w:rPr>
              <w:t>PP</w:t>
            </w:r>
            <w:r w:rsidRPr="00726A20">
              <w:rPr>
                <w:b/>
                <w:lang w:val="en-GB"/>
              </w:rPr>
              <w:t xml:space="preserve">, </w:t>
            </w:r>
            <w:r w:rsidR="0010288C">
              <w:rPr>
                <w:b/>
                <w:lang w:val="en-GB"/>
              </w:rPr>
              <w:t>ST</w:t>
            </w:r>
            <w:r w:rsidR="009D29D1">
              <w:rPr>
                <w:b/>
                <w:lang w:val="en-GB"/>
              </w:rPr>
              <w:t xml:space="preserve">, DP, RH, WB, </w:t>
            </w:r>
            <w:r w:rsidRPr="00726A20">
              <w:rPr>
                <w:b/>
                <w:lang w:val="en-GB"/>
              </w:rPr>
              <w:t>WD, WS, RR, FS, SD</w:t>
            </w:r>
          </w:p>
        </w:tc>
        <w:tc>
          <w:tcPr>
            <w:tcW w:w="3685" w:type="dxa"/>
          </w:tcPr>
          <w:p w14:paraId="47376D31" w14:textId="55814DDD"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Daily snowfall data for some stations, one station per month on each page, hourly or half-hourly observations provided for two locations (Dresden and Brocken), multiple variables for one station per day on each page</w:t>
            </w:r>
            <w:r w:rsidR="00190F9E">
              <w:rPr>
                <w:lang w:val="en-GB"/>
              </w:rPr>
              <w:t>. One file per year.</w:t>
            </w:r>
          </w:p>
          <w:p w14:paraId="3464DB80" w14:textId="77777777"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Good readability and in good chronological order</w:t>
            </w:r>
          </w:p>
        </w:tc>
      </w:tr>
      <w:tr w:rsidR="0025327E" w:rsidRPr="00726A20" w14:paraId="07D54E7D" w14:textId="77777777" w:rsidTr="003E33A5">
        <w:tc>
          <w:tcPr>
            <w:cnfStyle w:val="001000000000" w:firstRow="0" w:lastRow="0" w:firstColumn="1" w:lastColumn="0" w:oddVBand="0" w:evenVBand="0" w:oddHBand="0" w:evenHBand="0" w:firstRowFirstColumn="0" w:firstRowLastColumn="0" w:lastRowFirstColumn="0" w:lastRowLastColumn="0"/>
            <w:tcW w:w="2093" w:type="dxa"/>
          </w:tcPr>
          <w:p w14:paraId="32D1CD0A" w14:textId="133D8C85" w:rsidR="0025327E" w:rsidRPr="00726A20" w:rsidRDefault="005137A2" w:rsidP="009D29D1">
            <w:pPr>
              <w:spacing w:line="240" w:lineRule="auto"/>
              <w:jc w:val="left"/>
            </w:pPr>
            <w:r>
              <w:lastRenderedPageBreak/>
              <w:t xml:space="preserve">So16: </w:t>
            </w:r>
            <w:r w:rsidR="0025327E" w:rsidRPr="00726A20">
              <w:t>Egypt daily weather report</w:t>
            </w:r>
          </w:p>
        </w:tc>
        <w:tc>
          <w:tcPr>
            <w:tcW w:w="1276" w:type="dxa"/>
          </w:tcPr>
          <w:p w14:paraId="35B3CE6D"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Egypt</w:t>
            </w:r>
          </w:p>
        </w:tc>
        <w:tc>
          <w:tcPr>
            <w:tcW w:w="1559" w:type="dxa"/>
          </w:tcPr>
          <w:p w14:paraId="4E03049D"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1907–1957</w:t>
            </w:r>
          </w:p>
        </w:tc>
        <w:tc>
          <w:tcPr>
            <w:tcW w:w="1417" w:type="dxa"/>
          </w:tcPr>
          <w:p w14:paraId="64D4CCC8"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NOAA-CDMP</w:t>
            </w:r>
          </w:p>
        </w:tc>
        <w:tc>
          <w:tcPr>
            <w:tcW w:w="1276" w:type="dxa"/>
          </w:tcPr>
          <w:p w14:paraId="52C0F503"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Secondary</w:t>
            </w:r>
          </w:p>
        </w:tc>
        <w:tc>
          <w:tcPr>
            <w:tcW w:w="1276" w:type="dxa"/>
          </w:tcPr>
          <w:p w14:paraId="4F84648E" w14:textId="77777777"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Hand-written</w:t>
            </w:r>
          </w:p>
        </w:tc>
        <w:tc>
          <w:tcPr>
            <w:tcW w:w="2268" w:type="dxa"/>
          </w:tcPr>
          <w:p w14:paraId="25128E14" w14:textId="04489080"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b/>
                <w:lang w:val="en-GB"/>
              </w:rPr>
              <w:t xml:space="preserve">TT, </w:t>
            </w:r>
            <w:r w:rsidR="0010288C">
              <w:rPr>
                <w:b/>
                <w:lang w:val="en-GB"/>
              </w:rPr>
              <w:t>PP</w:t>
            </w:r>
            <w:r w:rsidRPr="00726A20">
              <w:rPr>
                <w:b/>
                <w:lang w:val="en-GB"/>
              </w:rPr>
              <w:t>, RH, DP, WS, WD</w:t>
            </w:r>
            <w:r w:rsidRPr="00726A20">
              <w:rPr>
                <w:lang w:val="en-GB"/>
              </w:rPr>
              <w:t xml:space="preserve">, RR, Cloud, Visibility, Weather </w:t>
            </w:r>
          </w:p>
        </w:tc>
        <w:tc>
          <w:tcPr>
            <w:tcW w:w="3685" w:type="dxa"/>
          </w:tcPr>
          <w:p w14:paraId="53E15DB8" w14:textId="6A2D7E09" w:rsidR="0025327E" w:rsidRPr="00726A20" w:rsidRDefault="008616F6"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Pr>
                <w:lang w:val="en-GB"/>
              </w:rPr>
              <w:t>Sub-daily</w:t>
            </w:r>
            <w:r w:rsidR="0025327E" w:rsidRPr="00726A20">
              <w:rPr>
                <w:lang w:val="en-GB"/>
              </w:rPr>
              <w:t xml:space="preserve"> observations from multiple stations and variables for one day on each page, Average readability and some issues with chronological order</w:t>
            </w:r>
            <w:r w:rsidR="00190F9E">
              <w:rPr>
                <w:lang w:val="en-GB"/>
              </w:rPr>
              <w:t>. One file per year.</w:t>
            </w:r>
          </w:p>
        </w:tc>
      </w:tr>
      <w:tr w:rsidR="0025327E" w:rsidRPr="00726A20" w14:paraId="47761764" w14:textId="77777777" w:rsidTr="003E33A5">
        <w:tc>
          <w:tcPr>
            <w:cnfStyle w:val="001000000000" w:firstRow="0" w:lastRow="0" w:firstColumn="1" w:lastColumn="0" w:oddVBand="0" w:evenVBand="0" w:oddHBand="0" w:evenHBand="0" w:firstRowFirstColumn="0" w:firstRowLastColumn="0" w:lastRowFirstColumn="0" w:lastRowLastColumn="0"/>
            <w:tcW w:w="2093" w:type="dxa"/>
          </w:tcPr>
          <w:p w14:paraId="1D30C171" w14:textId="160CAEA7" w:rsidR="0025327E" w:rsidRPr="0079713B" w:rsidRDefault="005137A2" w:rsidP="009D29D1">
            <w:pPr>
              <w:spacing w:line="240" w:lineRule="auto"/>
              <w:jc w:val="left"/>
              <w:rPr>
                <w:lang w:val="es-ES"/>
              </w:rPr>
            </w:pPr>
            <w:r>
              <w:rPr>
                <w:color w:val="000000"/>
                <w:lang w:val="es-ES"/>
              </w:rPr>
              <w:t xml:space="preserve">So54: </w:t>
            </w:r>
            <w:r w:rsidR="0025327E" w:rsidRPr="0079713B">
              <w:rPr>
                <w:color w:val="000000"/>
                <w:lang w:val="es-ES"/>
              </w:rPr>
              <w:t>Instituto Nacional de Meteorología Banco de Datos</w:t>
            </w:r>
          </w:p>
        </w:tc>
        <w:tc>
          <w:tcPr>
            <w:tcW w:w="1276" w:type="dxa"/>
          </w:tcPr>
          <w:p w14:paraId="7279D015"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Spain</w:t>
            </w:r>
          </w:p>
        </w:tc>
        <w:tc>
          <w:tcPr>
            <w:tcW w:w="1559" w:type="dxa"/>
          </w:tcPr>
          <w:p w14:paraId="4630B322"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1954–1984</w:t>
            </w:r>
          </w:p>
        </w:tc>
        <w:tc>
          <w:tcPr>
            <w:tcW w:w="1417" w:type="dxa"/>
          </w:tcPr>
          <w:p w14:paraId="555502C8" w14:textId="68B81196" w:rsidR="0025327E" w:rsidRPr="00726A20" w:rsidRDefault="00E305A2"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 xml:space="preserve">Provided by </w:t>
            </w:r>
            <w:proofErr w:type="spellStart"/>
            <w:r w:rsidRPr="00B96F5B">
              <w:rPr>
                <w:lang w:val="en-GB"/>
              </w:rPr>
              <w:t>MeteoCat</w:t>
            </w:r>
            <w:proofErr w:type="spellEnd"/>
            <w:r>
              <w:rPr>
                <w:lang w:val="en-GB"/>
              </w:rPr>
              <w:t>, but containing</w:t>
            </w:r>
            <w:r w:rsidRPr="00B96F5B">
              <w:rPr>
                <w:lang w:val="en-GB"/>
              </w:rPr>
              <w:t xml:space="preserve"> </w:t>
            </w:r>
            <w:r>
              <w:rPr>
                <w:lang w:val="en-GB"/>
              </w:rPr>
              <w:t xml:space="preserve">data from the </w:t>
            </w:r>
            <w:r w:rsidRPr="00726A20">
              <w:rPr>
                <w:lang w:val="en-GB"/>
              </w:rPr>
              <w:t xml:space="preserve">Spanish </w:t>
            </w:r>
            <w:r>
              <w:rPr>
                <w:lang w:val="en-GB"/>
              </w:rPr>
              <w:t>M</w:t>
            </w:r>
            <w:r w:rsidRPr="00726A20">
              <w:rPr>
                <w:lang w:val="en-GB"/>
              </w:rPr>
              <w:t xml:space="preserve">eteorological </w:t>
            </w:r>
            <w:r>
              <w:rPr>
                <w:lang w:val="en-GB"/>
              </w:rPr>
              <w:t>Agency</w:t>
            </w:r>
            <w:r w:rsidRPr="00726A20">
              <w:rPr>
                <w:lang w:val="en-GB"/>
              </w:rPr>
              <w:t xml:space="preserve"> </w:t>
            </w:r>
            <w:r>
              <w:rPr>
                <w:lang w:val="en-GB"/>
              </w:rPr>
              <w:t>(</w:t>
            </w:r>
            <w:r w:rsidRPr="00726A20">
              <w:rPr>
                <w:lang w:val="en-GB"/>
              </w:rPr>
              <w:t>AEMET</w:t>
            </w:r>
            <w:r>
              <w:rPr>
                <w:lang w:val="en-GB"/>
              </w:rPr>
              <w:t>)</w:t>
            </w:r>
          </w:p>
        </w:tc>
        <w:tc>
          <w:tcPr>
            <w:tcW w:w="1276" w:type="dxa"/>
          </w:tcPr>
          <w:p w14:paraId="39588DEB"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Secondary</w:t>
            </w:r>
          </w:p>
        </w:tc>
        <w:tc>
          <w:tcPr>
            <w:tcW w:w="1276" w:type="dxa"/>
          </w:tcPr>
          <w:p w14:paraId="1549535B" w14:textId="77777777"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Hand-written and typed</w:t>
            </w:r>
          </w:p>
        </w:tc>
        <w:tc>
          <w:tcPr>
            <w:tcW w:w="2268" w:type="dxa"/>
          </w:tcPr>
          <w:p w14:paraId="390F7B83" w14:textId="6A836589"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b/>
                <w:lang w:val="en-GB"/>
              </w:rPr>
              <w:t xml:space="preserve">TT, </w:t>
            </w:r>
            <w:r w:rsidR="0010288C">
              <w:rPr>
                <w:b/>
                <w:lang w:val="en-GB"/>
              </w:rPr>
              <w:t>PP</w:t>
            </w:r>
            <w:r w:rsidRPr="00726A20">
              <w:rPr>
                <w:b/>
                <w:lang w:val="en-GB"/>
              </w:rPr>
              <w:t xml:space="preserve">, </w:t>
            </w:r>
            <w:r w:rsidR="0010288C">
              <w:rPr>
                <w:b/>
                <w:lang w:val="en-GB"/>
              </w:rPr>
              <w:t>ST</w:t>
            </w:r>
            <w:r w:rsidRPr="00726A20">
              <w:rPr>
                <w:b/>
                <w:lang w:val="en-GB"/>
              </w:rPr>
              <w:t xml:space="preserve">, RH, DP, WD, WS, </w:t>
            </w:r>
            <w:r w:rsidRPr="00726A20">
              <w:rPr>
                <w:lang w:val="en-GB"/>
              </w:rPr>
              <w:t>Cloud, RR</w:t>
            </w:r>
          </w:p>
        </w:tc>
        <w:tc>
          <w:tcPr>
            <w:tcW w:w="3685" w:type="dxa"/>
          </w:tcPr>
          <w:p w14:paraId="220225EF" w14:textId="4FA75F38" w:rsidR="0025327E" w:rsidRPr="00726A20" w:rsidRDefault="008616F6"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Pr>
                <w:lang w:val="en-GB"/>
              </w:rPr>
              <w:t>Sub-daily</w:t>
            </w:r>
            <w:r w:rsidR="0025327E" w:rsidRPr="00726A20">
              <w:rPr>
                <w:lang w:val="en-GB"/>
              </w:rPr>
              <w:t xml:space="preserve"> data one station per month on each page, good readability and in good chronological order</w:t>
            </w:r>
            <w:r w:rsidR="00190F9E">
              <w:rPr>
                <w:lang w:val="en-GB"/>
              </w:rPr>
              <w:t>. One file per month.</w:t>
            </w:r>
          </w:p>
        </w:tc>
      </w:tr>
      <w:tr w:rsidR="0025327E" w:rsidRPr="00726A20" w14:paraId="01143F97" w14:textId="77777777" w:rsidTr="003E33A5">
        <w:tc>
          <w:tcPr>
            <w:cnfStyle w:val="001000000000" w:firstRow="0" w:lastRow="0" w:firstColumn="1" w:lastColumn="0" w:oddVBand="0" w:evenVBand="0" w:oddHBand="0" w:evenHBand="0" w:firstRowFirstColumn="0" w:firstRowLastColumn="0" w:lastRowFirstColumn="0" w:lastRowLastColumn="0"/>
            <w:tcW w:w="2093" w:type="dxa"/>
          </w:tcPr>
          <w:p w14:paraId="186C41CE" w14:textId="59E3EA5B" w:rsidR="0025327E" w:rsidRPr="00726A20" w:rsidRDefault="005137A2" w:rsidP="009D29D1">
            <w:pPr>
              <w:spacing w:line="240" w:lineRule="auto"/>
              <w:jc w:val="left"/>
            </w:pPr>
            <w:r>
              <w:rPr>
                <w:color w:val="000000"/>
              </w:rPr>
              <w:t xml:space="preserve">So56: </w:t>
            </w:r>
            <w:proofErr w:type="spellStart"/>
            <w:r w:rsidR="0025327E" w:rsidRPr="00726A20">
              <w:rPr>
                <w:color w:val="000000"/>
              </w:rPr>
              <w:t>Meteoroloski</w:t>
            </w:r>
            <w:proofErr w:type="spellEnd"/>
            <w:r w:rsidR="0025327E" w:rsidRPr="00726A20">
              <w:rPr>
                <w:color w:val="000000"/>
              </w:rPr>
              <w:t xml:space="preserve"> </w:t>
            </w:r>
            <w:proofErr w:type="spellStart"/>
            <w:r w:rsidR="0025327E" w:rsidRPr="00726A20">
              <w:rPr>
                <w:color w:val="000000"/>
              </w:rPr>
              <w:t>godisnjak</w:t>
            </w:r>
            <w:proofErr w:type="spellEnd"/>
            <w:r w:rsidR="0025327E" w:rsidRPr="00726A20">
              <w:rPr>
                <w:color w:val="000000"/>
              </w:rPr>
              <w:t xml:space="preserve"> 1 - </w:t>
            </w:r>
            <w:proofErr w:type="spellStart"/>
            <w:r w:rsidR="0025327E" w:rsidRPr="00726A20">
              <w:rPr>
                <w:color w:val="000000"/>
              </w:rPr>
              <w:t>klimatoloski</w:t>
            </w:r>
            <w:proofErr w:type="spellEnd"/>
            <w:r w:rsidR="0025327E" w:rsidRPr="00726A20">
              <w:rPr>
                <w:color w:val="000000"/>
              </w:rPr>
              <w:t xml:space="preserve"> </w:t>
            </w:r>
            <w:proofErr w:type="spellStart"/>
            <w:r w:rsidR="0025327E" w:rsidRPr="00726A20">
              <w:rPr>
                <w:color w:val="000000"/>
              </w:rPr>
              <w:t>podaci</w:t>
            </w:r>
            <w:proofErr w:type="spellEnd"/>
          </w:p>
        </w:tc>
        <w:tc>
          <w:tcPr>
            <w:tcW w:w="1276" w:type="dxa"/>
          </w:tcPr>
          <w:p w14:paraId="0C253396"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 xml:space="preserve">Bosnia and Herzegovina, Croatia, Republic of Serbia </w:t>
            </w:r>
          </w:p>
        </w:tc>
        <w:tc>
          <w:tcPr>
            <w:tcW w:w="1559" w:type="dxa"/>
          </w:tcPr>
          <w:p w14:paraId="0A38BA5E"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1949–2012</w:t>
            </w:r>
          </w:p>
        </w:tc>
        <w:tc>
          <w:tcPr>
            <w:tcW w:w="1417" w:type="dxa"/>
          </w:tcPr>
          <w:p w14:paraId="3D525674"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color w:val="000000"/>
              </w:rPr>
              <w:t xml:space="preserve">Provided by </w:t>
            </w:r>
            <w:proofErr w:type="gramStart"/>
            <w:r w:rsidRPr="00726A20">
              <w:rPr>
                <w:color w:val="000000"/>
              </w:rPr>
              <w:t>the  Republic</w:t>
            </w:r>
            <w:proofErr w:type="gramEnd"/>
            <w:r w:rsidRPr="00726A20">
              <w:rPr>
                <w:color w:val="000000"/>
              </w:rPr>
              <w:t xml:space="preserve"> Hydrometeorological Institute of Serbia</w:t>
            </w:r>
          </w:p>
        </w:tc>
        <w:tc>
          <w:tcPr>
            <w:tcW w:w="1276" w:type="dxa"/>
          </w:tcPr>
          <w:p w14:paraId="1ACB83B9"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Secondary</w:t>
            </w:r>
          </w:p>
        </w:tc>
        <w:tc>
          <w:tcPr>
            <w:tcW w:w="1276" w:type="dxa"/>
          </w:tcPr>
          <w:p w14:paraId="0C89130C" w14:textId="77777777"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Typed</w:t>
            </w:r>
          </w:p>
        </w:tc>
        <w:tc>
          <w:tcPr>
            <w:tcW w:w="2268" w:type="dxa"/>
          </w:tcPr>
          <w:p w14:paraId="01AC67BD" w14:textId="39950174"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b/>
                <w:lang w:val="en-GB"/>
              </w:rPr>
            </w:pPr>
            <w:r w:rsidRPr="00726A20">
              <w:rPr>
                <w:b/>
                <w:lang w:val="en-GB"/>
              </w:rPr>
              <w:t xml:space="preserve">TT, </w:t>
            </w:r>
            <w:proofErr w:type="gramStart"/>
            <w:r w:rsidR="0010288C">
              <w:rPr>
                <w:b/>
                <w:lang w:val="en-GB"/>
              </w:rPr>
              <w:t>ST</w:t>
            </w:r>
            <w:r w:rsidRPr="00726A20">
              <w:rPr>
                <w:b/>
                <w:lang w:val="en-GB"/>
              </w:rPr>
              <w:t>,  RH</w:t>
            </w:r>
            <w:proofErr w:type="gramEnd"/>
            <w:r w:rsidRPr="00726A20">
              <w:rPr>
                <w:b/>
                <w:lang w:val="en-GB"/>
              </w:rPr>
              <w:t xml:space="preserve">,  WS, WD,  </w:t>
            </w:r>
            <w:r w:rsidRPr="00726A20">
              <w:rPr>
                <w:lang w:val="en-GB"/>
              </w:rPr>
              <w:t>Vapour pressure,</w:t>
            </w:r>
            <w:r w:rsidRPr="00726A20">
              <w:rPr>
                <w:b/>
                <w:lang w:val="en-GB"/>
              </w:rPr>
              <w:t xml:space="preserve"> </w:t>
            </w:r>
            <w:r w:rsidRPr="00726A20">
              <w:rPr>
                <w:lang w:val="en-GB"/>
              </w:rPr>
              <w:t xml:space="preserve">RR, SD, Cloud, Visibility, Weather </w:t>
            </w:r>
          </w:p>
        </w:tc>
        <w:tc>
          <w:tcPr>
            <w:tcW w:w="3685" w:type="dxa"/>
          </w:tcPr>
          <w:p w14:paraId="4E146FDD" w14:textId="4881C3E3" w:rsidR="0025327E" w:rsidRPr="00726A20" w:rsidRDefault="008616F6"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Pr>
                <w:lang w:val="en-GB"/>
              </w:rPr>
              <w:t>Sub-daily</w:t>
            </w:r>
            <w:r w:rsidR="0025327E" w:rsidRPr="00726A20">
              <w:rPr>
                <w:lang w:val="en-GB"/>
              </w:rPr>
              <w:t xml:space="preserve"> data one station per month on each page, good readability and in good chronological order</w:t>
            </w:r>
            <w:r w:rsidR="00190F9E">
              <w:rPr>
                <w:lang w:val="en-GB"/>
              </w:rPr>
              <w:t>. One file per year.</w:t>
            </w:r>
          </w:p>
        </w:tc>
      </w:tr>
      <w:tr w:rsidR="0025327E" w:rsidRPr="00726A20" w14:paraId="5BB83EE5" w14:textId="77777777" w:rsidTr="003E33A5">
        <w:tc>
          <w:tcPr>
            <w:cnfStyle w:val="001000000000" w:firstRow="0" w:lastRow="0" w:firstColumn="1" w:lastColumn="0" w:oddVBand="0" w:evenVBand="0" w:oddHBand="0" w:evenHBand="0" w:firstRowFirstColumn="0" w:firstRowLastColumn="0" w:lastRowFirstColumn="0" w:lastRowLastColumn="0"/>
            <w:tcW w:w="2093" w:type="dxa"/>
          </w:tcPr>
          <w:p w14:paraId="00D84738" w14:textId="64AC43F7" w:rsidR="0025327E" w:rsidRPr="00726A20" w:rsidRDefault="005137A2" w:rsidP="009D29D1">
            <w:pPr>
              <w:spacing w:line="240" w:lineRule="auto"/>
              <w:jc w:val="left"/>
            </w:pPr>
            <w:r>
              <w:rPr>
                <w:color w:val="000000"/>
              </w:rPr>
              <w:t xml:space="preserve">So64: </w:t>
            </w:r>
            <w:proofErr w:type="spellStart"/>
            <w:r w:rsidR="0025327E" w:rsidRPr="00726A20">
              <w:rPr>
                <w:color w:val="000000"/>
              </w:rPr>
              <w:t>Rocenka-annuaire</w:t>
            </w:r>
            <w:proofErr w:type="spellEnd"/>
          </w:p>
        </w:tc>
        <w:tc>
          <w:tcPr>
            <w:tcW w:w="1276" w:type="dxa"/>
          </w:tcPr>
          <w:p w14:paraId="0430EE24"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Czech Republic, Slovak Republic</w:t>
            </w:r>
          </w:p>
        </w:tc>
        <w:tc>
          <w:tcPr>
            <w:tcW w:w="1559" w:type="dxa"/>
          </w:tcPr>
          <w:p w14:paraId="642C7BEE"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1940–1968</w:t>
            </w:r>
          </w:p>
        </w:tc>
        <w:tc>
          <w:tcPr>
            <w:tcW w:w="1417" w:type="dxa"/>
          </w:tcPr>
          <w:p w14:paraId="199B4868"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NOAA-CDMP</w:t>
            </w:r>
          </w:p>
        </w:tc>
        <w:tc>
          <w:tcPr>
            <w:tcW w:w="1276" w:type="dxa"/>
          </w:tcPr>
          <w:p w14:paraId="75356A36"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Secondary</w:t>
            </w:r>
          </w:p>
        </w:tc>
        <w:tc>
          <w:tcPr>
            <w:tcW w:w="1276" w:type="dxa"/>
          </w:tcPr>
          <w:p w14:paraId="1D388ECF" w14:textId="77777777"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Hand-written</w:t>
            </w:r>
          </w:p>
        </w:tc>
        <w:tc>
          <w:tcPr>
            <w:tcW w:w="2268" w:type="dxa"/>
          </w:tcPr>
          <w:p w14:paraId="1DCB51F9" w14:textId="43FB155E"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b/>
                <w:lang w:val="en-GB"/>
              </w:rPr>
            </w:pPr>
            <w:r w:rsidRPr="00726A20">
              <w:rPr>
                <w:b/>
                <w:lang w:val="en-GB"/>
              </w:rPr>
              <w:t xml:space="preserve">TT, </w:t>
            </w:r>
            <w:r w:rsidR="0010288C">
              <w:rPr>
                <w:b/>
                <w:lang w:val="en-GB"/>
              </w:rPr>
              <w:t>PP</w:t>
            </w:r>
            <w:r w:rsidRPr="00726A20">
              <w:rPr>
                <w:b/>
                <w:lang w:val="en-GB"/>
              </w:rPr>
              <w:t xml:space="preserve">, </w:t>
            </w:r>
            <w:r w:rsidR="0010288C">
              <w:rPr>
                <w:b/>
                <w:lang w:val="en-GB"/>
              </w:rPr>
              <w:t>ST</w:t>
            </w:r>
            <w:r w:rsidRPr="00726A20">
              <w:rPr>
                <w:b/>
                <w:lang w:val="en-GB"/>
              </w:rPr>
              <w:t xml:space="preserve">, RH, WS, </w:t>
            </w:r>
            <w:proofErr w:type="gramStart"/>
            <w:r w:rsidRPr="00726A20">
              <w:rPr>
                <w:b/>
                <w:lang w:val="en-GB"/>
              </w:rPr>
              <w:t xml:space="preserve">WD,  </w:t>
            </w:r>
            <w:r w:rsidRPr="00726A20">
              <w:rPr>
                <w:lang w:val="en-GB"/>
              </w:rPr>
              <w:t>Visibility</w:t>
            </w:r>
            <w:proofErr w:type="gramEnd"/>
            <w:r w:rsidRPr="00726A20">
              <w:rPr>
                <w:lang w:val="en-GB"/>
              </w:rPr>
              <w:t>, Cloud, RR, Weather</w:t>
            </w:r>
          </w:p>
        </w:tc>
        <w:tc>
          <w:tcPr>
            <w:tcW w:w="3685" w:type="dxa"/>
          </w:tcPr>
          <w:p w14:paraId="1C148ED5" w14:textId="129C97C1" w:rsidR="0025327E" w:rsidRPr="00726A20" w:rsidRDefault="008616F6"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Pr>
                <w:lang w:val="en-GB"/>
              </w:rPr>
              <w:t>Sub-daily</w:t>
            </w:r>
            <w:r w:rsidR="0025327E" w:rsidRPr="00726A20">
              <w:rPr>
                <w:lang w:val="en-GB"/>
              </w:rPr>
              <w:t xml:space="preserve"> data one station per month on each page, good readability and in good chronological order</w:t>
            </w:r>
            <w:r w:rsidR="00190F9E">
              <w:rPr>
                <w:lang w:val="en-GB"/>
              </w:rPr>
              <w:t>. One file per year.</w:t>
            </w:r>
          </w:p>
        </w:tc>
      </w:tr>
      <w:tr w:rsidR="0025327E" w:rsidRPr="00726A20" w14:paraId="366E9D35" w14:textId="77777777" w:rsidTr="003E33A5">
        <w:tc>
          <w:tcPr>
            <w:cnfStyle w:val="001000000000" w:firstRow="0" w:lastRow="0" w:firstColumn="1" w:lastColumn="0" w:oddVBand="0" w:evenVBand="0" w:oddHBand="0" w:evenHBand="0" w:firstRowFirstColumn="0" w:firstRowLastColumn="0" w:lastRowFirstColumn="0" w:lastRowLastColumn="0"/>
            <w:tcW w:w="2093" w:type="dxa"/>
          </w:tcPr>
          <w:p w14:paraId="4651B5E7" w14:textId="7DA13551" w:rsidR="0025327E" w:rsidRPr="00726A20" w:rsidRDefault="005137A2" w:rsidP="009D29D1">
            <w:pPr>
              <w:spacing w:line="240" w:lineRule="auto"/>
              <w:jc w:val="left"/>
              <w:rPr>
                <w:color w:val="000000"/>
              </w:rPr>
            </w:pPr>
            <w:r>
              <w:rPr>
                <w:color w:val="000000"/>
              </w:rPr>
              <w:t xml:space="preserve">So65: </w:t>
            </w:r>
            <w:r w:rsidR="0025327E" w:rsidRPr="00726A20">
              <w:rPr>
                <w:color w:val="000000"/>
              </w:rPr>
              <w:t>Slovenian meteorological observing books</w:t>
            </w:r>
          </w:p>
        </w:tc>
        <w:tc>
          <w:tcPr>
            <w:tcW w:w="1276" w:type="dxa"/>
          </w:tcPr>
          <w:p w14:paraId="47BC292C"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Slovenia</w:t>
            </w:r>
          </w:p>
        </w:tc>
        <w:tc>
          <w:tcPr>
            <w:tcW w:w="1559" w:type="dxa"/>
          </w:tcPr>
          <w:p w14:paraId="1884570D"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1950</w:t>
            </w:r>
            <w:r w:rsidRPr="00726A20">
              <w:rPr>
                <w:lang w:val="en-GB"/>
              </w:rPr>
              <w:softHyphen/>
              <w:t>–1978</w:t>
            </w:r>
          </w:p>
        </w:tc>
        <w:tc>
          <w:tcPr>
            <w:tcW w:w="1417" w:type="dxa"/>
          </w:tcPr>
          <w:p w14:paraId="280C4DF0"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Provided by the Slovenian Environmental Agency</w:t>
            </w:r>
          </w:p>
        </w:tc>
        <w:tc>
          <w:tcPr>
            <w:tcW w:w="1276" w:type="dxa"/>
          </w:tcPr>
          <w:p w14:paraId="7B16BD36"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Primary</w:t>
            </w:r>
          </w:p>
        </w:tc>
        <w:tc>
          <w:tcPr>
            <w:tcW w:w="1276" w:type="dxa"/>
          </w:tcPr>
          <w:p w14:paraId="3265B655" w14:textId="77777777"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Hand-written</w:t>
            </w:r>
          </w:p>
        </w:tc>
        <w:tc>
          <w:tcPr>
            <w:tcW w:w="2268" w:type="dxa"/>
          </w:tcPr>
          <w:p w14:paraId="03109C25" w14:textId="4F75D17A"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b/>
                <w:lang w:val="en-GB"/>
              </w:rPr>
              <w:t xml:space="preserve">TT, </w:t>
            </w:r>
            <w:r w:rsidR="0010288C">
              <w:rPr>
                <w:b/>
                <w:lang w:val="en-GB"/>
              </w:rPr>
              <w:t>PP</w:t>
            </w:r>
            <w:r w:rsidRPr="00726A20">
              <w:rPr>
                <w:b/>
                <w:lang w:val="en-GB"/>
              </w:rPr>
              <w:t xml:space="preserve">, </w:t>
            </w:r>
            <w:r w:rsidR="0010288C">
              <w:rPr>
                <w:b/>
                <w:lang w:val="en-GB"/>
              </w:rPr>
              <w:t>ST</w:t>
            </w:r>
            <w:r w:rsidRPr="00726A20">
              <w:rPr>
                <w:b/>
                <w:lang w:val="en-GB"/>
              </w:rPr>
              <w:t xml:space="preserve">, RH, DP, SD, FS, RR, WS, </w:t>
            </w:r>
            <w:proofErr w:type="gramStart"/>
            <w:r w:rsidRPr="00726A20">
              <w:rPr>
                <w:b/>
                <w:lang w:val="en-GB"/>
              </w:rPr>
              <w:t xml:space="preserve">WD,  </w:t>
            </w:r>
            <w:r w:rsidRPr="00726A20">
              <w:rPr>
                <w:lang w:val="en-GB"/>
              </w:rPr>
              <w:t>WB</w:t>
            </w:r>
            <w:proofErr w:type="gramEnd"/>
            <w:r w:rsidRPr="00726A20">
              <w:rPr>
                <w:lang w:val="en-GB"/>
              </w:rPr>
              <w:t>,</w:t>
            </w:r>
            <w:r w:rsidRPr="00726A20">
              <w:rPr>
                <w:b/>
                <w:lang w:val="en-GB"/>
              </w:rPr>
              <w:t xml:space="preserve"> </w:t>
            </w:r>
            <w:r w:rsidRPr="00726A20">
              <w:rPr>
                <w:lang w:val="en-GB"/>
              </w:rPr>
              <w:t xml:space="preserve">Cloud, Visibility, Weather </w:t>
            </w:r>
          </w:p>
        </w:tc>
        <w:tc>
          <w:tcPr>
            <w:tcW w:w="3685" w:type="dxa"/>
          </w:tcPr>
          <w:p w14:paraId="2F42F2F0" w14:textId="6A2B83D5"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Hourly data, one station per day on each page, in good chronological order but difficult to read at times</w:t>
            </w:r>
            <w:r w:rsidR="00190F9E">
              <w:rPr>
                <w:lang w:val="en-GB"/>
              </w:rPr>
              <w:t>. One file per day.</w:t>
            </w:r>
          </w:p>
        </w:tc>
      </w:tr>
      <w:tr w:rsidR="0025327E" w:rsidRPr="00726A20" w14:paraId="4F146CD6" w14:textId="77777777" w:rsidTr="003E33A5">
        <w:tc>
          <w:tcPr>
            <w:cnfStyle w:val="001000000000" w:firstRow="0" w:lastRow="0" w:firstColumn="1" w:lastColumn="0" w:oddVBand="0" w:evenVBand="0" w:oddHBand="0" w:evenHBand="0" w:firstRowFirstColumn="0" w:firstRowLastColumn="0" w:lastRowFirstColumn="0" w:lastRowLastColumn="0"/>
            <w:tcW w:w="2093" w:type="dxa"/>
          </w:tcPr>
          <w:p w14:paraId="4C91D7B0" w14:textId="0C710271" w:rsidR="0025327E" w:rsidRPr="00726A20" w:rsidRDefault="005137A2" w:rsidP="009D29D1">
            <w:pPr>
              <w:spacing w:line="240" w:lineRule="auto"/>
              <w:jc w:val="left"/>
              <w:rPr>
                <w:color w:val="000000"/>
              </w:rPr>
            </w:pPr>
            <w:r>
              <w:rPr>
                <w:color w:val="000000"/>
              </w:rPr>
              <w:t xml:space="preserve">So61: </w:t>
            </w:r>
            <w:proofErr w:type="spellStart"/>
            <w:r w:rsidR="0025327E" w:rsidRPr="00726A20">
              <w:rPr>
                <w:color w:val="000000"/>
              </w:rPr>
              <w:t>Yillik</w:t>
            </w:r>
            <w:proofErr w:type="spellEnd"/>
            <w:r w:rsidR="0025327E" w:rsidRPr="00726A20">
              <w:rPr>
                <w:color w:val="000000"/>
              </w:rPr>
              <w:t xml:space="preserve"> </w:t>
            </w:r>
            <w:proofErr w:type="spellStart"/>
            <w:r w:rsidR="0025327E" w:rsidRPr="00726A20">
              <w:rPr>
                <w:color w:val="000000"/>
              </w:rPr>
              <w:t>Meteorolojoi</w:t>
            </w:r>
            <w:proofErr w:type="spellEnd"/>
            <w:r w:rsidR="0025327E" w:rsidRPr="00726A20">
              <w:rPr>
                <w:color w:val="000000"/>
              </w:rPr>
              <w:t xml:space="preserve"> </w:t>
            </w:r>
            <w:proofErr w:type="spellStart"/>
            <w:r w:rsidR="0025327E" w:rsidRPr="00726A20">
              <w:rPr>
                <w:color w:val="000000"/>
              </w:rPr>
              <w:t>Bülteni</w:t>
            </w:r>
            <w:proofErr w:type="spellEnd"/>
          </w:p>
        </w:tc>
        <w:tc>
          <w:tcPr>
            <w:tcW w:w="1276" w:type="dxa"/>
          </w:tcPr>
          <w:p w14:paraId="120C6830"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Turkey</w:t>
            </w:r>
          </w:p>
        </w:tc>
        <w:tc>
          <w:tcPr>
            <w:tcW w:w="1559" w:type="dxa"/>
          </w:tcPr>
          <w:p w14:paraId="0105A679"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1962–1971</w:t>
            </w:r>
          </w:p>
        </w:tc>
        <w:tc>
          <w:tcPr>
            <w:tcW w:w="1417" w:type="dxa"/>
          </w:tcPr>
          <w:p w14:paraId="50D029CD"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NOAA-CDMP</w:t>
            </w:r>
          </w:p>
        </w:tc>
        <w:tc>
          <w:tcPr>
            <w:tcW w:w="1276" w:type="dxa"/>
          </w:tcPr>
          <w:p w14:paraId="5CE08001" w14:textId="77777777" w:rsidR="0025327E" w:rsidRPr="00726A20" w:rsidRDefault="0025327E" w:rsidP="00401DEE">
            <w:pPr>
              <w:spacing w:line="240" w:lineRule="auto"/>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Secondary</w:t>
            </w:r>
          </w:p>
        </w:tc>
        <w:tc>
          <w:tcPr>
            <w:tcW w:w="1276" w:type="dxa"/>
          </w:tcPr>
          <w:p w14:paraId="2B9B8633" w14:textId="2BF92F2F"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lang w:val="en-GB"/>
              </w:rPr>
              <w:t>Type</w:t>
            </w:r>
            <w:r w:rsidR="005137A2">
              <w:rPr>
                <w:lang w:val="en-GB"/>
              </w:rPr>
              <w:t>d</w:t>
            </w:r>
          </w:p>
        </w:tc>
        <w:tc>
          <w:tcPr>
            <w:tcW w:w="2268" w:type="dxa"/>
          </w:tcPr>
          <w:p w14:paraId="08781238" w14:textId="3242A890" w:rsidR="0025327E" w:rsidRPr="00726A20" w:rsidRDefault="0025327E"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sidRPr="00726A20">
              <w:rPr>
                <w:b/>
                <w:lang w:val="en-GB"/>
              </w:rPr>
              <w:t xml:space="preserve">TT, </w:t>
            </w:r>
            <w:r w:rsidR="0010288C">
              <w:rPr>
                <w:b/>
                <w:lang w:val="en-GB"/>
              </w:rPr>
              <w:t>ST</w:t>
            </w:r>
            <w:r w:rsidRPr="00726A20">
              <w:rPr>
                <w:b/>
                <w:lang w:val="en-GB"/>
              </w:rPr>
              <w:t xml:space="preserve">, RH, WS, </w:t>
            </w:r>
            <w:proofErr w:type="gramStart"/>
            <w:r w:rsidRPr="00726A20">
              <w:rPr>
                <w:b/>
                <w:lang w:val="en-GB"/>
              </w:rPr>
              <w:t xml:space="preserve">WD, </w:t>
            </w:r>
            <w:r w:rsidRPr="00726A20">
              <w:rPr>
                <w:lang w:val="en-GB"/>
              </w:rPr>
              <w:t xml:space="preserve"> </w:t>
            </w:r>
            <w:proofErr w:type="spellStart"/>
            <w:r w:rsidRPr="00726A20">
              <w:rPr>
                <w:lang w:val="en-GB"/>
              </w:rPr>
              <w:t>Tmax</w:t>
            </w:r>
            <w:proofErr w:type="spellEnd"/>
            <w:proofErr w:type="gramEnd"/>
            <w:r w:rsidRPr="00726A20">
              <w:rPr>
                <w:lang w:val="en-GB"/>
              </w:rPr>
              <w:t xml:space="preserve">, </w:t>
            </w:r>
            <w:proofErr w:type="spellStart"/>
            <w:r w:rsidRPr="00726A20">
              <w:rPr>
                <w:lang w:val="en-GB"/>
              </w:rPr>
              <w:t>Tmin</w:t>
            </w:r>
            <w:proofErr w:type="spellEnd"/>
            <w:r w:rsidRPr="00726A20">
              <w:rPr>
                <w:lang w:val="en-GB"/>
              </w:rPr>
              <w:t>, Cloud, Evaporation, RR,  Weather</w:t>
            </w:r>
          </w:p>
        </w:tc>
        <w:tc>
          <w:tcPr>
            <w:tcW w:w="3685" w:type="dxa"/>
          </w:tcPr>
          <w:p w14:paraId="015FB0F6" w14:textId="5044F0C9" w:rsidR="0025327E" w:rsidRPr="00726A20" w:rsidRDefault="008616F6" w:rsidP="009D29D1">
            <w:pPr>
              <w:spacing w:line="240" w:lineRule="auto"/>
              <w:jc w:val="left"/>
              <w:cnfStyle w:val="000000000000" w:firstRow="0" w:lastRow="0" w:firstColumn="0" w:lastColumn="0" w:oddVBand="0" w:evenVBand="0" w:oddHBand="0" w:evenHBand="0" w:firstRowFirstColumn="0" w:firstRowLastColumn="0" w:lastRowFirstColumn="0" w:lastRowLastColumn="0"/>
              <w:rPr>
                <w:lang w:val="en-GB"/>
              </w:rPr>
            </w:pPr>
            <w:r>
              <w:rPr>
                <w:lang w:val="en-GB"/>
              </w:rPr>
              <w:t>Sub-daily</w:t>
            </w:r>
            <w:r w:rsidR="0025327E" w:rsidRPr="00726A20">
              <w:rPr>
                <w:lang w:val="en-GB"/>
              </w:rPr>
              <w:t xml:space="preserve"> data one station per month on each page, good readability and in good chronological order</w:t>
            </w:r>
            <w:r w:rsidR="00190F9E">
              <w:rPr>
                <w:lang w:val="en-GB"/>
              </w:rPr>
              <w:t>. One file per year.</w:t>
            </w:r>
          </w:p>
        </w:tc>
      </w:tr>
    </w:tbl>
    <w:p w14:paraId="0FFAF93C" w14:textId="5A946D9C" w:rsidR="0025327E" w:rsidRDefault="0025327E">
      <w:pPr>
        <w:pStyle w:val="BodyText"/>
        <w:rPr>
          <w:szCs w:val="22"/>
        </w:rPr>
      </w:pPr>
    </w:p>
    <w:p w14:paraId="5B87E1DD" w14:textId="24B65ABE" w:rsidR="0025327E" w:rsidRPr="000154EA" w:rsidRDefault="0025327E" w:rsidP="003E33A5">
      <w:pPr>
        <w:pStyle w:val="Captions"/>
      </w:pPr>
      <w:r w:rsidRPr="000154EA">
        <w:br w:type="page"/>
      </w:r>
      <w:r w:rsidR="003E33A5">
        <w:lastRenderedPageBreak/>
        <w:t>Table 2:</w:t>
      </w:r>
      <w:r w:rsidRPr="000154EA">
        <w:t xml:space="preserve"> </w:t>
      </w:r>
      <w:r w:rsidR="00401DEE" w:rsidRPr="000154EA">
        <w:t xml:space="preserve">List of conversions applied to </w:t>
      </w:r>
      <w:r w:rsidR="000A30A9">
        <w:t>digitiz</w:t>
      </w:r>
      <w:r w:rsidR="00401DEE" w:rsidRPr="000154EA">
        <w:t>ed data</w:t>
      </w:r>
      <w:r w:rsidR="00055610">
        <w:t>, where x represents the original unit and y is the converted value</w:t>
      </w:r>
      <w:r w:rsidR="00401DEE" w:rsidRPr="000154EA">
        <w:t xml:space="preserve">. Full details of </w:t>
      </w:r>
      <w:r w:rsidR="00055610">
        <w:t xml:space="preserve">the conversion applied to data from each station is given in </w:t>
      </w:r>
      <w:r w:rsidR="007E68D5">
        <w:t>Table S</w:t>
      </w:r>
      <w:ins w:id="925" w:author="Linden Ashcroft" w:date="2018-07-12T13:34:00Z">
        <w:r w:rsidR="00B21F66">
          <w:t>3</w:t>
        </w:r>
      </w:ins>
      <w:del w:id="926" w:author="Linden Ashcroft" w:date="2018-07-12T13:34:00Z">
        <w:r w:rsidR="007E68D5" w:rsidDel="00B21F66">
          <w:delText>2</w:delText>
        </w:r>
      </w:del>
      <w:r w:rsidR="00401DEE" w:rsidRPr="000154EA">
        <w:t>.</w:t>
      </w:r>
      <w:r w:rsidRPr="000154EA">
        <w:t xml:space="preserve"> </w:t>
      </w:r>
    </w:p>
    <w:tbl>
      <w:tblPr>
        <w:tblStyle w:val="TableGrid"/>
        <w:tblW w:w="11818" w:type="dxa"/>
        <w:tblLook w:val="04A0" w:firstRow="1" w:lastRow="0" w:firstColumn="1" w:lastColumn="0" w:noHBand="0" w:noVBand="1"/>
      </w:tblPr>
      <w:tblGrid>
        <w:gridCol w:w="1498"/>
        <w:gridCol w:w="1403"/>
        <w:gridCol w:w="991"/>
        <w:gridCol w:w="7926"/>
      </w:tblGrid>
      <w:tr w:rsidR="000154EA" w:rsidRPr="005137A2" w14:paraId="445F73DC" w14:textId="77777777" w:rsidTr="000154EA">
        <w:trPr>
          <w:trHeight w:val="315"/>
        </w:trPr>
        <w:tc>
          <w:tcPr>
            <w:tcW w:w="1498" w:type="dxa"/>
          </w:tcPr>
          <w:p w14:paraId="221A1BE4" w14:textId="77777777" w:rsidR="000154EA" w:rsidRPr="005137A2" w:rsidRDefault="000154EA" w:rsidP="00401DEE">
            <w:pPr>
              <w:spacing w:line="240" w:lineRule="auto"/>
              <w:jc w:val="left"/>
              <w:rPr>
                <w:b/>
                <w:bCs/>
                <w:color w:val="000000"/>
                <w:lang w:eastAsia="en-AU"/>
              </w:rPr>
            </w:pPr>
          </w:p>
        </w:tc>
        <w:tc>
          <w:tcPr>
            <w:tcW w:w="1403" w:type="dxa"/>
            <w:noWrap/>
            <w:hideMark/>
          </w:tcPr>
          <w:p w14:paraId="0CE38CE0" w14:textId="1C504BA9" w:rsidR="000154EA" w:rsidRPr="005137A2" w:rsidRDefault="000154EA" w:rsidP="00401DEE">
            <w:pPr>
              <w:spacing w:line="240" w:lineRule="auto"/>
              <w:jc w:val="left"/>
              <w:rPr>
                <w:b/>
                <w:bCs/>
                <w:color w:val="000000"/>
                <w:lang w:eastAsia="en-AU"/>
              </w:rPr>
            </w:pPr>
            <w:r w:rsidRPr="005137A2">
              <w:rPr>
                <w:b/>
                <w:bCs/>
                <w:color w:val="000000"/>
                <w:lang w:eastAsia="en-AU"/>
              </w:rPr>
              <w:t>Original units</w:t>
            </w:r>
          </w:p>
        </w:tc>
        <w:tc>
          <w:tcPr>
            <w:tcW w:w="991" w:type="dxa"/>
            <w:noWrap/>
            <w:hideMark/>
          </w:tcPr>
          <w:p w14:paraId="10A03589" w14:textId="77777777" w:rsidR="000154EA" w:rsidRPr="005137A2" w:rsidRDefault="000154EA" w:rsidP="00401DEE">
            <w:pPr>
              <w:spacing w:line="240" w:lineRule="auto"/>
              <w:jc w:val="left"/>
              <w:rPr>
                <w:b/>
                <w:bCs/>
                <w:color w:val="000000"/>
                <w:lang w:eastAsia="en-AU"/>
              </w:rPr>
            </w:pPr>
            <w:r w:rsidRPr="005137A2">
              <w:rPr>
                <w:b/>
                <w:bCs/>
                <w:color w:val="000000"/>
                <w:lang w:eastAsia="en-AU"/>
              </w:rPr>
              <w:t>final units</w:t>
            </w:r>
          </w:p>
        </w:tc>
        <w:tc>
          <w:tcPr>
            <w:tcW w:w="7926" w:type="dxa"/>
            <w:noWrap/>
            <w:hideMark/>
          </w:tcPr>
          <w:p w14:paraId="6D32792C" w14:textId="41294919" w:rsidR="000154EA" w:rsidRPr="005137A2" w:rsidRDefault="000154EA" w:rsidP="00401DEE">
            <w:pPr>
              <w:spacing w:line="240" w:lineRule="auto"/>
              <w:jc w:val="left"/>
              <w:rPr>
                <w:b/>
                <w:color w:val="000000"/>
                <w:lang w:eastAsia="en-AU"/>
              </w:rPr>
            </w:pPr>
            <w:r w:rsidRPr="005137A2">
              <w:rPr>
                <w:b/>
                <w:color w:val="000000"/>
                <w:lang w:eastAsia="en-AU"/>
              </w:rPr>
              <w:t>Details</w:t>
            </w:r>
          </w:p>
        </w:tc>
      </w:tr>
      <w:tr w:rsidR="000154EA" w:rsidRPr="005137A2" w14:paraId="6514D85E" w14:textId="77777777" w:rsidTr="000154EA">
        <w:trPr>
          <w:trHeight w:val="315"/>
        </w:trPr>
        <w:tc>
          <w:tcPr>
            <w:tcW w:w="1498" w:type="dxa"/>
            <w:vMerge w:val="restart"/>
          </w:tcPr>
          <w:p w14:paraId="75855194" w14:textId="77777777" w:rsidR="000154EA" w:rsidRPr="005137A2" w:rsidRDefault="000154EA" w:rsidP="00401DEE">
            <w:pPr>
              <w:spacing w:line="240" w:lineRule="auto"/>
              <w:jc w:val="left"/>
              <w:rPr>
                <w:b/>
                <w:color w:val="000000"/>
                <w:lang w:eastAsia="en-AU"/>
              </w:rPr>
            </w:pPr>
            <w:r w:rsidRPr="005137A2">
              <w:rPr>
                <w:b/>
                <w:color w:val="000000"/>
                <w:lang w:eastAsia="en-AU"/>
              </w:rPr>
              <w:t>Wind speed conversions</w:t>
            </w:r>
          </w:p>
          <w:p w14:paraId="53FA427B" w14:textId="77777777" w:rsidR="000154EA" w:rsidRPr="005137A2" w:rsidRDefault="000154EA" w:rsidP="00401DEE">
            <w:pPr>
              <w:spacing w:line="240" w:lineRule="auto"/>
              <w:jc w:val="left"/>
              <w:rPr>
                <w:b/>
                <w:color w:val="000000"/>
                <w:lang w:eastAsia="en-AU"/>
              </w:rPr>
            </w:pPr>
          </w:p>
          <w:p w14:paraId="42D545AB" w14:textId="77777777" w:rsidR="000154EA" w:rsidRPr="005137A2" w:rsidRDefault="000154EA" w:rsidP="00401DEE">
            <w:pPr>
              <w:spacing w:line="240" w:lineRule="auto"/>
              <w:jc w:val="left"/>
              <w:rPr>
                <w:b/>
                <w:color w:val="000000"/>
                <w:lang w:eastAsia="en-AU"/>
              </w:rPr>
            </w:pPr>
          </w:p>
          <w:p w14:paraId="0ADE9AEC" w14:textId="77777777" w:rsidR="000154EA" w:rsidRPr="005137A2" w:rsidRDefault="000154EA" w:rsidP="00401DEE">
            <w:pPr>
              <w:spacing w:line="240" w:lineRule="auto"/>
              <w:jc w:val="left"/>
              <w:rPr>
                <w:b/>
                <w:color w:val="000000"/>
                <w:lang w:eastAsia="en-AU"/>
              </w:rPr>
            </w:pPr>
          </w:p>
          <w:p w14:paraId="411BA0C3" w14:textId="18EA157F" w:rsidR="000154EA" w:rsidRPr="005137A2" w:rsidRDefault="000154EA" w:rsidP="00401DEE">
            <w:pPr>
              <w:spacing w:line="240" w:lineRule="auto"/>
              <w:jc w:val="left"/>
              <w:rPr>
                <w:b/>
                <w:color w:val="000000"/>
                <w:lang w:eastAsia="en-AU"/>
              </w:rPr>
            </w:pPr>
          </w:p>
        </w:tc>
        <w:tc>
          <w:tcPr>
            <w:tcW w:w="1403" w:type="dxa"/>
            <w:noWrap/>
            <w:hideMark/>
          </w:tcPr>
          <w:p w14:paraId="1CECA7E6" w14:textId="142095B3" w:rsidR="000154EA" w:rsidRPr="005137A2" w:rsidRDefault="000154EA" w:rsidP="00401DEE">
            <w:pPr>
              <w:spacing w:line="240" w:lineRule="auto"/>
              <w:jc w:val="left"/>
              <w:rPr>
                <w:color w:val="000000"/>
                <w:lang w:eastAsia="en-AU"/>
              </w:rPr>
            </w:pPr>
            <w:r w:rsidRPr="005137A2">
              <w:rPr>
                <w:color w:val="000000"/>
                <w:lang w:eastAsia="en-AU"/>
              </w:rPr>
              <w:t>Beaufort scale</w:t>
            </w:r>
          </w:p>
        </w:tc>
        <w:tc>
          <w:tcPr>
            <w:tcW w:w="991" w:type="dxa"/>
            <w:noWrap/>
            <w:hideMark/>
          </w:tcPr>
          <w:p w14:paraId="3DF1E863" w14:textId="77777777" w:rsidR="000154EA" w:rsidRPr="005137A2" w:rsidRDefault="000154EA" w:rsidP="00401DEE">
            <w:pPr>
              <w:spacing w:line="240" w:lineRule="auto"/>
              <w:jc w:val="left"/>
              <w:rPr>
                <w:color w:val="000000"/>
                <w:lang w:eastAsia="en-AU"/>
              </w:rPr>
            </w:pPr>
            <w:r w:rsidRPr="005137A2">
              <w:rPr>
                <w:color w:val="000000"/>
                <w:lang w:eastAsia="en-AU"/>
              </w:rPr>
              <w:t>m/s</w:t>
            </w:r>
          </w:p>
        </w:tc>
        <w:tc>
          <w:tcPr>
            <w:tcW w:w="7926" w:type="dxa"/>
            <w:noWrap/>
            <w:hideMark/>
          </w:tcPr>
          <w:p w14:paraId="046D02E6" w14:textId="5289E19A" w:rsidR="000154EA" w:rsidRPr="005137A2" w:rsidRDefault="000154EA" w:rsidP="00401DEE">
            <w:pPr>
              <w:spacing w:line="240" w:lineRule="auto"/>
              <w:jc w:val="left"/>
              <w:rPr>
                <w:color w:val="000000"/>
                <w:lang w:eastAsia="en-AU"/>
              </w:rPr>
            </w:pPr>
            <w:r w:rsidRPr="005137A2">
              <w:rPr>
                <w:color w:val="000000"/>
                <w:lang w:eastAsia="en-AU"/>
              </w:rPr>
              <w:t>replacement of x with y using the following map: 0=0</w:t>
            </w:r>
            <w:ins w:id="927" w:author="Linden Ashcroft" w:date="2018-07-11T14:42:00Z">
              <w:r w:rsidR="00684539">
                <w:rPr>
                  <w:color w:val="000000"/>
                  <w:lang w:eastAsia="en-AU"/>
                </w:rPr>
                <w:t>.0</w:t>
              </w:r>
            </w:ins>
            <w:r w:rsidRPr="005137A2">
              <w:rPr>
                <w:color w:val="000000"/>
                <w:lang w:eastAsia="en-AU"/>
              </w:rPr>
              <w:t xml:space="preserve"> 1=1</w:t>
            </w:r>
            <w:ins w:id="928" w:author="Linden Ashcroft" w:date="2018-07-11T14:42:00Z">
              <w:r w:rsidR="00684539">
                <w:rPr>
                  <w:color w:val="000000"/>
                  <w:lang w:eastAsia="en-AU"/>
                </w:rPr>
                <w:t>.0</w:t>
              </w:r>
            </w:ins>
            <w:r w:rsidRPr="005137A2">
              <w:rPr>
                <w:color w:val="000000"/>
                <w:lang w:eastAsia="en-AU"/>
              </w:rPr>
              <w:t xml:space="preserve"> 2=2.6 3=4.6 4=6.7 5=9.3 6=12.3 7=15.4 8=19 9=22.6 10=26.8 11=30.9 12=35, from WMO Code 1100</w:t>
            </w:r>
          </w:p>
        </w:tc>
      </w:tr>
      <w:tr w:rsidR="000154EA" w:rsidRPr="005137A2" w14:paraId="135B54DF" w14:textId="77777777" w:rsidTr="000154EA">
        <w:trPr>
          <w:trHeight w:val="315"/>
        </w:trPr>
        <w:tc>
          <w:tcPr>
            <w:tcW w:w="1498" w:type="dxa"/>
            <w:vMerge/>
          </w:tcPr>
          <w:p w14:paraId="5C613ECE" w14:textId="505ED48B" w:rsidR="000154EA" w:rsidRPr="005137A2" w:rsidRDefault="000154EA" w:rsidP="00401DEE">
            <w:pPr>
              <w:spacing w:line="240" w:lineRule="auto"/>
              <w:jc w:val="left"/>
              <w:rPr>
                <w:b/>
                <w:color w:val="000000"/>
                <w:lang w:eastAsia="en-AU"/>
              </w:rPr>
            </w:pPr>
          </w:p>
        </w:tc>
        <w:tc>
          <w:tcPr>
            <w:tcW w:w="1403" w:type="dxa"/>
            <w:noWrap/>
            <w:hideMark/>
          </w:tcPr>
          <w:p w14:paraId="6BBD6B6F" w14:textId="291316DF" w:rsidR="000154EA" w:rsidRPr="005137A2" w:rsidRDefault="000154EA" w:rsidP="00401DEE">
            <w:pPr>
              <w:spacing w:line="240" w:lineRule="auto"/>
              <w:jc w:val="left"/>
              <w:rPr>
                <w:color w:val="000000"/>
                <w:lang w:eastAsia="en-AU"/>
              </w:rPr>
            </w:pPr>
            <w:r w:rsidRPr="005137A2">
              <w:rPr>
                <w:color w:val="000000"/>
                <w:lang w:eastAsia="en-AU"/>
              </w:rPr>
              <w:t>Turkish 17-point power scale</w:t>
            </w:r>
          </w:p>
        </w:tc>
        <w:tc>
          <w:tcPr>
            <w:tcW w:w="991" w:type="dxa"/>
            <w:noWrap/>
            <w:hideMark/>
          </w:tcPr>
          <w:p w14:paraId="5CCF60A2" w14:textId="77777777" w:rsidR="000154EA" w:rsidRPr="005137A2" w:rsidRDefault="000154EA" w:rsidP="00401DEE">
            <w:pPr>
              <w:spacing w:line="240" w:lineRule="auto"/>
              <w:jc w:val="left"/>
              <w:rPr>
                <w:color w:val="000000"/>
                <w:lang w:eastAsia="en-AU"/>
              </w:rPr>
            </w:pPr>
            <w:r w:rsidRPr="005137A2">
              <w:rPr>
                <w:color w:val="000000"/>
                <w:lang w:eastAsia="en-AU"/>
              </w:rPr>
              <w:t>m/s</w:t>
            </w:r>
          </w:p>
        </w:tc>
        <w:tc>
          <w:tcPr>
            <w:tcW w:w="7926" w:type="dxa"/>
            <w:noWrap/>
            <w:hideMark/>
          </w:tcPr>
          <w:p w14:paraId="1ABB027E" w14:textId="446B96B3" w:rsidR="000154EA" w:rsidRPr="005137A2" w:rsidRDefault="000154EA" w:rsidP="00401DEE">
            <w:pPr>
              <w:spacing w:line="240" w:lineRule="auto"/>
              <w:jc w:val="left"/>
              <w:rPr>
                <w:color w:val="000000"/>
                <w:lang w:eastAsia="en-AU"/>
              </w:rPr>
            </w:pPr>
            <w:r w:rsidRPr="005137A2">
              <w:rPr>
                <w:color w:val="000000"/>
                <w:lang w:eastAsia="en-AU"/>
              </w:rPr>
              <w:t>replacement of x with y using the following map: 0=0</w:t>
            </w:r>
            <w:ins w:id="929" w:author="Linden Ashcroft" w:date="2018-07-11T14:43:00Z">
              <w:r w:rsidR="00684539">
                <w:rPr>
                  <w:color w:val="000000"/>
                  <w:lang w:eastAsia="en-AU"/>
                </w:rPr>
                <w:t>.0</w:t>
              </w:r>
            </w:ins>
            <w:r w:rsidRPr="005137A2">
              <w:rPr>
                <w:color w:val="000000"/>
                <w:lang w:eastAsia="en-AU"/>
              </w:rPr>
              <w:t xml:space="preserve"> 1=0.9 2=2.4 3=4.4 4=6.7 5=9.3 6=12.3 7=15.5 8=18.9 9=22.6 10=26.4 11=30.5 12=34.8 13=39.2 14=43.8 15=48.6 16=53.5 17=58.6 taken from data source (average of wind range used)</w:t>
            </w:r>
          </w:p>
        </w:tc>
      </w:tr>
      <w:tr w:rsidR="000154EA" w:rsidRPr="005137A2" w14:paraId="23E1DAA0" w14:textId="77777777" w:rsidTr="000154EA">
        <w:trPr>
          <w:trHeight w:val="315"/>
        </w:trPr>
        <w:tc>
          <w:tcPr>
            <w:tcW w:w="1498" w:type="dxa"/>
            <w:vMerge/>
          </w:tcPr>
          <w:p w14:paraId="7FF42ABF" w14:textId="03454DE3" w:rsidR="000154EA" w:rsidRPr="005137A2" w:rsidRDefault="000154EA" w:rsidP="00401DEE">
            <w:pPr>
              <w:spacing w:line="240" w:lineRule="auto"/>
              <w:jc w:val="left"/>
              <w:rPr>
                <w:b/>
                <w:color w:val="000000"/>
                <w:lang w:eastAsia="en-AU"/>
              </w:rPr>
            </w:pPr>
          </w:p>
        </w:tc>
        <w:tc>
          <w:tcPr>
            <w:tcW w:w="1403" w:type="dxa"/>
            <w:noWrap/>
            <w:hideMark/>
          </w:tcPr>
          <w:p w14:paraId="31D3B239" w14:textId="3FE2EEE9" w:rsidR="000154EA" w:rsidRPr="005137A2" w:rsidRDefault="000154EA" w:rsidP="00401DEE">
            <w:pPr>
              <w:spacing w:line="240" w:lineRule="auto"/>
              <w:jc w:val="left"/>
              <w:rPr>
                <w:color w:val="000000"/>
                <w:lang w:eastAsia="en-AU"/>
              </w:rPr>
            </w:pPr>
            <w:proofErr w:type="gramStart"/>
            <w:r w:rsidRPr="005137A2">
              <w:rPr>
                <w:color w:val="000000"/>
                <w:lang w:eastAsia="en-AU"/>
              </w:rPr>
              <w:t>9 point</w:t>
            </w:r>
            <w:proofErr w:type="gramEnd"/>
            <w:r w:rsidRPr="005137A2">
              <w:rPr>
                <w:color w:val="000000"/>
                <w:lang w:eastAsia="en-AU"/>
              </w:rPr>
              <w:t xml:space="preserve"> power scale</w:t>
            </w:r>
          </w:p>
        </w:tc>
        <w:tc>
          <w:tcPr>
            <w:tcW w:w="991" w:type="dxa"/>
            <w:noWrap/>
            <w:hideMark/>
          </w:tcPr>
          <w:p w14:paraId="21690BED" w14:textId="77777777" w:rsidR="000154EA" w:rsidRPr="005137A2" w:rsidRDefault="000154EA" w:rsidP="00401DEE">
            <w:pPr>
              <w:spacing w:line="240" w:lineRule="auto"/>
              <w:jc w:val="left"/>
              <w:rPr>
                <w:color w:val="000000"/>
                <w:lang w:eastAsia="en-AU"/>
              </w:rPr>
            </w:pPr>
            <w:r w:rsidRPr="005137A2">
              <w:rPr>
                <w:color w:val="000000"/>
                <w:lang w:eastAsia="en-AU"/>
              </w:rPr>
              <w:t>m/s</w:t>
            </w:r>
          </w:p>
        </w:tc>
        <w:tc>
          <w:tcPr>
            <w:tcW w:w="7926" w:type="dxa"/>
            <w:noWrap/>
            <w:hideMark/>
          </w:tcPr>
          <w:p w14:paraId="55FB470E" w14:textId="150B367F" w:rsidR="000154EA" w:rsidRPr="005137A2" w:rsidRDefault="000154EA" w:rsidP="00401DEE">
            <w:pPr>
              <w:spacing w:line="240" w:lineRule="auto"/>
              <w:jc w:val="left"/>
              <w:rPr>
                <w:color w:val="000000"/>
                <w:lang w:eastAsia="en-AU"/>
              </w:rPr>
            </w:pPr>
            <w:r w:rsidRPr="005137A2">
              <w:rPr>
                <w:color w:val="000000"/>
                <w:lang w:eastAsia="en-AU"/>
              </w:rPr>
              <w:t>replacement of x with y using the following map: 0=0</w:t>
            </w:r>
            <w:ins w:id="930" w:author="Linden Ashcroft" w:date="2018-07-11T14:43:00Z">
              <w:r w:rsidR="00684539">
                <w:rPr>
                  <w:color w:val="000000"/>
                  <w:lang w:eastAsia="en-AU"/>
                </w:rPr>
                <w:t>.0</w:t>
              </w:r>
            </w:ins>
            <w:r w:rsidRPr="005137A2">
              <w:rPr>
                <w:color w:val="000000"/>
                <w:lang w:eastAsia="en-AU"/>
              </w:rPr>
              <w:t xml:space="preserve"> 1=1</w:t>
            </w:r>
            <w:ins w:id="931" w:author="Linden Ashcroft" w:date="2018-07-11T14:43:00Z">
              <w:r w:rsidR="00684539">
                <w:rPr>
                  <w:color w:val="000000"/>
                  <w:lang w:eastAsia="en-AU"/>
                </w:rPr>
                <w:t>.0</w:t>
              </w:r>
            </w:ins>
            <w:r w:rsidRPr="005137A2">
              <w:rPr>
                <w:color w:val="000000"/>
                <w:lang w:eastAsia="en-AU"/>
              </w:rPr>
              <w:t xml:space="preserve"> 2=2.6 3=4.6 4=6.7 5=9.3 6=12.3 7=15.4 8=19 9=28.8, from 1931 French instruction book </w:t>
            </w:r>
            <w:ins w:id="932" w:author="Linden Ashcroft" w:date="2018-07-11T14:43:00Z">
              <w:r w:rsidR="00684539">
                <w:rPr>
                  <w:color w:val="000000"/>
                  <w:lang w:eastAsia="en-AU"/>
                </w:rPr>
                <w:fldChar w:fldCharType="begin"/>
              </w:r>
              <w:r w:rsidR="00684539">
                <w:rPr>
                  <w:color w:val="000000"/>
                  <w:lang w:eastAsia="en-AU"/>
                </w:rPr>
                <w:instrText xml:space="preserve"> HYPERLINK "</w:instrText>
              </w:r>
            </w:ins>
            <w:r w:rsidR="00684539" w:rsidRPr="005137A2">
              <w:rPr>
                <w:color w:val="000000"/>
                <w:lang w:eastAsia="en-AU"/>
              </w:rPr>
              <w:instrText>http://bibliotheque.meteo.fr/exl-php/vue-consult/mf_-_recherche_avancee/ISO00008704</w:instrText>
            </w:r>
            <w:ins w:id="933" w:author="Linden Ashcroft" w:date="2018-07-11T14:43:00Z">
              <w:r w:rsidR="00684539">
                <w:rPr>
                  <w:color w:val="000000"/>
                  <w:lang w:eastAsia="en-AU"/>
                </w:rPr>
                <w:instrText xml:space="preserve">" </w:instrText>
              </w:r>
              <w:r w:rsidR="00684539">
                <w:rPr>
                  <w:color w:val="000000"/>
                  <w:lang w:eastAsia="en-AU"/>
                </w:rPr>
                <w:fldChar w:fldCharType="separate"/>
              </w:r>
            </w:ins>
            <w:r w:rsidR="00684539" w:rsidRPr="001A2754">
              <w:rPr>
                <w:rStyle w:val="Hyperlink"/>
                <w:lang w:eastAsia="en-AU"/>
              </w:rPr>
              <w:t>http://bibliotheque.meteo.fr/exl-php/vue-consult/mf_-_recherche_avancee/ISO00008704</w:t>
            </w:r>
            <w:ins w:id="934" w:author="Linden Ashcroft" w:date="2018-07-11T14:43:00Z">
              <w:r w:rsidR="00684539">
                <w:rPr>
                  <w:color w:val="000000"/>
                  <w:lang w:eastAsia="en-AU"/>
                </w:rPr>
                <w:fldChar w:fldCharType="end"/>
              </w:r>
            </w:ins>
          </w:p>
        </w:tc>
      </w:tr>
      <w:tr w:rsidR="000154EA" w:rsidRPr="005137A2" w14:paraId="15CCEE97" w14:textId="77777777" w:rsidTr="000154EA">
        <w:trPr>
          <w:trHeight w:val="315"/>
        </w:trPr>
        <w:tc>
          <w:tcPr>
            <w:tcW w:w="1498" w:type="dxa"/>
            <w:vMerge/>
          </w:tcPr>
          <w:p w14:paraId="17CF4672" w14:textId="586AC04E" w:rsidR="000154EA" w:rsidRPr="005137A2" w:rsidRDefault="000154EA" w:rsidP="00401DEE">
            <w:pPr>
              <w:spacing w:line="240" w:lineRule="auto"/>
              <w:jc w:val="left"/>
              <w:rPr>
                <w:b/>
                <w:color w:val="000000"/>
                <w:lang w:eastAsia="en-AU"/>
              </w:rPr>
            </w:pPr>
          </w:p>
        </w:tc>
        <w:tc>
          <w:tcPr>
            <w:tcW w:w="1403" w:type="dxa"/>
            <w:noWrap/>
            <w:hideMark/>
          </w:tcPr>
          <w:p w14:paraId="2A8CED3D" w14:textId="733D7570" w:rsidR="000154EA" w:rsidRPr="005137A2" w:rsidRDefault="000154EA" w:rsidP="00401DEE">
            <w:pPr>
              <w:spacing w:line="240" w:lineRule="auto"/>
              <w:jc w:val="left"/>
              <w:rPr>
                <w:color w:val="000000"/>
                <w:lang w:eastAsia="en-AU"/>
              </w:rPr>
            </w:pPr>
            <w:r w:rsidRPr="005137A2">
              <w:rPr>
                <w:color w:val="000000"/>
                <w:lang w:eastAsia="en-AU"/>
              </w:rPr>
              <w:t>km/h</w:t>
            </w:r>
          </w:p>
        </w:tc>
        <w:tc>
          <w:tcPr>
            <w:tcW w:w="991" w:type="dxa"/>
            <w:noWrap/>
            <w:hideMark/>
          </w:tcPr>
          <w:p w14:paraId="7B761114" w14:textId="77777777" w:rsidR="000154EA" w:rsidRPr="005137A2" w:rsidRDefault="000154EA" w:rsidP="00401DEE">
            <w:pPr>
              <w:spacing w:line="240" w:lineRule="auto"/>
              <w:jc w:val="left"/>
              <w:rPr>
                <w:color w:val="000000"/>
                <w:lang w:eastAsia="en-AU"/>
              </w:rPr>
            </w:pPr>
            <w:r w:rsidRPr="005137A2">
              <w:rPr>
                <w:color w:val="000000"/>
                <w:lang w:eastAsia="en-AU"/>
              </w:rPr>
              <w:t>m/s</w:t>
            </w:r>
          </w:p>
        </w:tc>
        <w:tc>
          <w:tcPr>
            <w:tcW w:w="7926" w:type="dxa"/>
            <w:noWrap/>
            <w:hideMark/>
          </w:tcPr>
          <w:p w14:paraId="7B7A16E3" w14:textId="77777777" w:rsidR="000154EA" w:rsidRPr="005137A2" w:rsidRDefault="000154EA" w:rsidP="00401DEE">
            <w:pPr>
              <w:spacing w:line="240" w:lineRule="auto"/>
              <w:jc w:val="left"/>
              <w:rPr>
                <w:color w:val="000000"/>
                <w:lang w:eastAsia="en-AU"/>
              </w:rPr>
            </w:pPr>
            <w:r w:rsidRPr="005137A2">
              <w:rPr>
                <w:color w:val="000000"/>
                <w:lang w:eastAsia="en-AU"/>
              </w:rPr>
              <w:t>y=x/3.6 rounded to 1 decimal place</w:t>
            </w:r>
          </w:p>
        </w:tc>
      </w:tr>
      <w:tr w:rsidR="000154EA" w:rsidRPr="005137A2" w14:paraId="2E91229E" w14:textId="77777777" w:rsidTr="000154EA">
        <w:trPr>
          <w:trHeight w:val="315"/>
        </w:trPr>
        <w:tc>
          <w:tcPr>
            <w:tcW w:w="1498" w:type="dxa"/>
            <w:vMerge/>
          </w:tcPr>
          <w:p w14:paraId="582FFB11" w14:textId="73D863CA" w:rsidR="000154EA" w:rsidRPr="005137A2" w:rsidRDefault="000154EA" w:rsidP="00401DEE">
            <w:pPr>
              <w:spacing w:line="240" w:lineRule="auto"/>
              <w:jc w:val="left"/>
              <w:rPr>
                <w:b/>
                <w:color w:val="000000"/>
                <w:lang w:eastAsia="en-AU"/>
              </w:rPr>
            </w:pPr>
          </w:p>
        </w:tc>
        <w:tc>
          <w:tcPr>
            <w:tcW w:w="1403" w:type="dxa"/>
            <w:noWrap/>
            <w:hideMark/>
          </w:tcPr>
          <w:p w14:paraId="71E9CE86" w14:textId="2C6FCD9E" w:rsidR="000154EA" w:rsidRPr="005137A2" w:rsidRDefault="000154EA" w:rsidP="00401DEE">
            <w:pPr>
              <w:spacing w:line="240" w:lineRule="auto"/>
              <w:jc w:val="left"/>
              <w:rPr>
                <w:color w:val="000000"/>
                <w:lang w:eastAsia="en-AU"/>
              </w:rPr>
            </w:pPr>
            <w:r w:rsidRPr="005137A2">
              <w:rPr>
                <w:color w:val="000000"/>
                <w:lang w:eastAsia="en-AU"/>
              </w:rPr>
              <w:t>knots</w:t>
            </w:r>
          </w:p>
        </w:tc>
        <w:tc>
          <w:tcPr>
            <w:tcW w:w="991" w:type="dxa"/>
            <w:noWrap/>
            <w:hideMark/>
          </w:tcPr>
          <w:p w14:paraId="31A4E94F" w14:textId="77777777" w:rsidR="000154EA" w:rsidRPr="005137A2" w:rsidRDefault="000154EA" w:rsidP="00401DEE">
            <w:pPr>
              <w:spacing w:line="240" w:lineRule="auto"/>
              <w:jc w:val="left"/>
              <w:rPr>
                <w:color w:val="000000"/>
                <w:lang w:eastAsia="en-AU"/>
              </w:rPr>
            </w:pPr>
            <w:r w:rsidRPr="005137A2">
              <w:rPr>
                <w:color w:val="000000"/>
                <w:lang w:eastAsia="en-AU"/>
              </w:rPr>
              <w:t>m/s</w:t>
            </w:r>
          </w:p>
        </w:tc>
        <w:tc>
          <w:tcPr>
            <w:tcW w:w="7926" w:type="dxa"/>
            <w:noWrap/>
            <w:hideMark/>
          </w:tcPr>
          <w:p w14:paraId="1E97547E" w14:textId="77777777" w:rsidR="000154EA" w:rsidRPr="005137A2" w:rsidRDefault="000154EA" w:rsidP="00401DEE">
            <w:pPr>
              <w:spacing w:line="240" w:lineRule="auto"/>
              <w:jc w:val="left"/>
              <w:rPr>
                <w:color w:val="000000"/>
                <w:lang w:eastAsia="en-AU"/>
              </w:rPr>
            </w:pPr>
            <w:r w:rsidRPr="005137A2">
              <w:rPr>
                <w:color w:val="000000"/>
                <w:lang w:eastAsia="en-AU"/>
              </w:rPr>
              <w:t>y=x*0.514444 rounded to 1 decimal place</w:t>
            </w:r>
          </w:p>
        </w:tc>
      </w:tr>
      <w:tr w:rsidR="000154EA" w:rsidRPr="005137A2" w14:paraId="0DC54514" w14:textId="77777777" w:rsidTr="000154EA">
        <w:trPr>
          <w:trHeight w:val="315"/>
        </w:trPr>
        <w:tc>
          <w:tcPr>
            <w:tcW w:w="1498" w:type="dxa"/>
            <w:vMerge w:val="restart"/>
          </w:tcPr>
          <w:p w14:paraId="4CDEEB57" w14:textId="77777777" w:rsidR="000154EA" w:rsidRPr="005137A2" w:rsidRDefault="000154EA" w:rsidP="00401DEE">
            <w:pPr>
              <w:spacing w:line="240" w:lineRule="auto"/>
              <w:jc w:val="left"/>
              <w:rPr>
                <w:b/>
                <w:color w:val="000000"/>
                <w:lang w:eastAsia="en-AU"/>
              </w:rPr>
            </w:pPr>
            <w:r w:rsidRPr="005137A2">
              <w:rPr>
                <w:b/>
                <w:color w:val="000000"/>
                <w:lang w:eastAsia="en-AU"/>
              </w:rPr>
              <w:t>Wind direction conversions</w:t>
            </w:r>
          </w:p>
          <w:p w14:paraId="6B928550" w14:textId="77777777" w:rsidR="000154EA" w:rsidRPr="005137A2" w:rsidRDefault="000154EA" w:rsidP="00401DEE">
            <w:pPr>
              <w:spacing w:line="240" w:lineRule="auto"/>
              <w:jc w:val="left"/>
              <w:rPr>
                <w:b/>
                <w:color w:val="000000"/>
                <w:lang w:eastAsia="en-AU"/>
              </w:rPr>
            </w:pPr>
          </w:p>
          <w:p w14:paraId="6636342C" w14:textId="6F11438C" w:rsidR="000154EA" w:rsidRPr="005137A2" w:rsidRDefault="000154EA" w:rsidP="00401DEE">
            <w:pPr>
              <w:spacing w:line="240" w:lineRule="auto"/>
              <w:jc w:val="left"/>
              <w:rPr>
                <w:b/>
                <w:color w:val="000000"/>
                <w:lang w:eastAsia="en-AU"/>
              </w:rPr>
            </w:pPr>
          </w:p>
        </w:tc>
        <w:tc>
          <w:tcPr>
            <w:tcW w:w="1403" w:type="dxa"/>
            <w:noWrap/>
            <w:hideMark/>
          </w:tcPr>
          <w:p w14:paraId="17D6B1C6" w14:textId="3F1D6847" w:rsidR="000154EA" w:rsidRPr="005137A2" w:rsidRDefault="000154EA" w:rsidP="00401DEE">
            <w:pPr>
              <w:spacing w:line="240" w:lineRule="auto"/>
              <w:jc w:val="left"/>
              <w:rPr>
                <w:color w:val="000000"/>
                <w:lang w:eastAsia="en-AU"/>
              </w:rPr>
            </w:pPr>
            <w:proofErr w:type="gramStart"/>
            <w:r w:rsidRPr="005137A2">
              <w:rPr>
                <w:color w:val="000000"/>
                <w:lang w:eastAsia="en-AU"/>
              </w:rPr>
              <w:t>16 point</w:t>
            </w:r>
            <w:proofErr w:type="gramEnd"/>
            <w:r w:rsidRPr="005137A2">
              <w:rPr>
                <w:color w:val="000000"/>
                <w:lang w:eastAsia="en-AU"/>
              </w:rPr>
              <w:t xml:space="preserve"> compass scale</w:t>
            </w:r>
          </w:p>
        </w:tc>
        <w:tc>
          <w:tcPr>
            <w:tcW w:w="991" w:type="dxa"/>
            <w:noWrap/>
            <w:hideMark/>
          </w:tcPr>
          <w:p w14:paraId="226EC356" w14:textId="77777777" w:rsidR="000154EA" w:rsidRPr="005137A2" w:rsidRDefault="000154EA" w:rsidP="00401DEE">
            <w:pPr>
              <w:spacing w:line="240" w:lineRule="auto"/>
              <w:jc w:val="left"/>
              <w:rPr>
                <w:color w:val="000000"/>
                <w:lang w:eastAsia="en-AU"/>
              </w:rPr>
            </w:pPr>
            <w:r w:rsidRPr="005137A2">
              <w:rPr>
                <w:color w:val="000000"/>
                <w:lang w:eastAsia="en-AU"/>
              </w:rPr>
              <w:t>degrees</w:t>
            </w:r>
          </w:p>
        </w:tc>
        <w:tc>
          <w:tcPr>
            <w:tcW w:w="7926" w:type="dxa"/>
            <w:noWrap/>
            <w:hideMark/>
          </w:tcPr>
          <w:p w14:paraId="0E487BE2" w14:textId="64599C7E" w:rsidR="000154EA" w:rsidRPr="005137A2" w:rsidRDefault="000154EA" w:rsidP="00401DEE">
            <w:pPr>
              <w:spacing w:line="240" w:lineRule="auto"/>
              <w:jc w:val="left"/>
              <w:rPr>
                <w:color w:val="000000"/>
                <w:lang w:eastAsia="en-AU"/>
              </w:rPr>
            </w:pPr>
            <w:r w:rsidRPr="005137A2">
              <w:rPr>
                <w:color w:val="000000"/>
                <w:lang w:eastAsia="en-AU"/>
              </w:rPr>
              <w:t>replacement of x with y using the following map: C=</w:t>
            </w:r>
            <w:ins w:id="935" w:author="Linden Ashcroft" w:date="2018-07-11T14:43:00Z">
              <w:r w:rsidR="00684539">
                <w:rPr>
                  <w:color w:val="000000"/>
                  <w:lang w:eastAsia="en-AU"/>
                </w:rPr>
                <w:t>361</w:t>
              </w:r>
            </w:ins>
            <w:del w:id="936" w:author="Linden Ashcroft" w:date="2018-07-11T14:43:00Z">
              <w:r w:rsidRPr="005137A2" w:rsidDel="00684539">
                <w:rPr>
                  <w:color w:val="000000"/>
                  <w:lang w:eastAsia="en-AU"/>
                </w:rPr>
                <w:delText>0</w:delText>
              </w:r>
            </w:del>
            <w:r w:rsidRPr="005137A2">
              <w:rPr>
                <w:color w:val="000000"/>
                <w:lang w:eastAsia="en-AU"/>
              </w:rPr>
              <w:t xml:space="preserve"> NNE=22.5 NE=45 ENE=67.5 E=90 ESE=112.5 SE=135 SSE=157.5 S=180 SSW=202.5 SW=225 WSW=247.5 W=270 WNW=292.5 NW=315 NNW=337.5 N=360</w:t>
            </w:r>
          </w:p>
        </w:tc>
      </w:tr>
      <w:tr w:rsidR="000154EA" w:rsidRPr="005137A2" w14:paraId="058C0DAB" w14:textId="77777777" w:rsidTr="000154EA">
        <w:trPr>
          <w:trHeight w:val="315"/>
        </w:trPr>
        <w:tc>
          <w:tcPr>
            <w:tcW w:w="1498" w:type="dxa"/>
            <w:vMerge/>
          </w:tcPr>
          <w:p w14:paraId="158350FC" w14:textId="6BAEBC2B" w:rsidR="000154EA" w:rsidRPr="005137A2" w:rsidRDefault="000154EA" w:rsidP="00401DEE">
            <w:pPr>
              <w:spacing w:line="240" w:lineRule="auto"/>
              <w:jc w:val="left"/>
              <w:rPr>
                <w:b/>
                <w:color w:val="000000"/>
                <w:lang w:eastAsia="en-AU"/>
              </w:rPr>
            </w:pPr>
          </w:p>
        </w:tc>
        <w:tc>
          <w:tcPr>
            <w:tcW w:w="1403" w:type="dxa"/>
            <w:noWrap/>
            <w:hideMark/>
          </w:tcPr>
          <w:p w14:paraId="63F7B7AD" w14:textId="37B42885" w:rsidR="000154EA" w:rsidRPr="005137A2" w:rsidRDefault="000154EA" w:rsidP="00401DEE">
            <w:pPr>
              <w:spacing w:line="240" w:lineRule="auto"/>
              <w:jc w:val="left"/>
              <w:rPr>
                <w:color w:val="000000"/>
                <w:lang w:eastAsia="en-AU"/>
              </w:rPr>
            </w:pPr>
            <w:proofErr w:type="gramStart"/>
            <w:r w:rsidRPr="005137A2">
              <w:rPr>
                <w:color w:val="000000"/>
                <w:lang w:eastAsia="en-AU"/>
              </w:rPr>
              <w:t>32 point</w:t>
            </w:r>
            <w:proofErr w:type="gramEnd"/>
            <w:r w:rsidRPr="005137A2">
              <w:rPr>
                <w:color w:val="000000"/>
                <w:lang w:eastAsia="en-AU"/>
              </w:rPr>
              <w:t xml:space="preserve"> direction scale</w:t>
            </w:r>
          </w:p>
        </w:tc>
        <w:tc>
          <w:tcPr>
            <w:tcW w:w="991" w:type="dxa"/>
            <w:noWrap/>
            <w:hideMark/>
          </w:tcPr>
          <w:p w14:paraId="314E5685" w14:textId="77777777" w:rsidR="000154EA" w:rsidRPr="005137A2" w:rsidRDefault="000154EA" w:rsidP="00401DEE">
            <w:pPr>
              <w:spacing w:line="240" w:lineRule="auto"/>
              <w:jc w:val="left"/>
              <w:rPr>
                <w:color w:val="000000"/>
                <w:lang w:eastAsia="en-AU"/>
              </w:rPr>
            </w:pPr>
            <w:r w:rsidRPr="005137A2">
              <w:rPr>
                <w:color w:val="000000"/>
                <w:lang w:eastAsia="en-AU"/>
              </w:rPr>
              <w:t>degrees</w:t>
            </w:r>
          </w:p>
        </w:tc>
        <w:tc>
          <w:tcPr>
            <w:tcW w:w="7926" w:type="dxa"/>
            <w:noWrap/>
            <w:hideMark/>
          </w:tcPr>
          <w:p w14:paraId="2559EAA9" w14:textId="77777777" w:rsidR="000154EA" w:rsidRPr="005137A2" w:rsidRDefault="000154EA" w:rsidP="00401DEE">
            <w:pPr>
              <w:spacing w:line="240" w:lineRule="auto"/>
              <w:jc w:val="left"/>
              <w:rPr>
                <w:color w:val="000000"/>
                <w:lang w:eastAsia="en-AU"/>
              </w:rPr>
            </w:pPr>
            <w:r w:rsidRPr="005137A2">
              <w:rPr>
                <w:color w:val="000000"/>
                <w:lang w:eastAsia="en-AU"/>
              </w:rPr>
              <w:t>y=x*11.25</w:t>
            </w:r>
          </w:p>
        </w:tc>
      </w:tr>
      <w:tr w:rsidR="000154EA" w:rsidRPr="005137A2" w14:paraId="1ACF1D60" w14:textId="77777777" w:rsidTr="000154EA">
        <w:trPr>
          <w:trHeight w:val="315"/>
        </w:trPr>
        <w:tc>
          <w:tcPr>
            <w:tcW w:w="1498" w:type="dxa"/>
            <w:vMerge/>
          </w:tcPr>
          <w:p w14:paraId="27B2187D" w14:textId="146D275E" w:rsidR="000154EA" w:rsidRPr="005137A2" w:rsidRDefault="000154EA" w:rsidP="00401DEE">
            <w:pPr>
              <w:spacing w:line="240" w:lineRule="auto"/>
              <w:jc w:val="left"/>
              <w:rPr>
                <w:b/>
                <w:color w:val="000000"/>
                <w:lang w:eastAsia="en-AU"/>
              </w:rPr>
            </w:pPr>
          </w:p>
        </w:tc>
        <w:tc>
          <w:tcPr>
            <w:tcW w:w="1403" w:type="dxa"/>
            <w:noWrap/>
            <w:hideMark/>
          </w:tcPr>
          <w:p w14:paraId="68F51C68" w14:textId="6D9C7E9C" w:rsidR="000154EA" w:rsidRPr="005137A2" w:rsidRDefault="000154EA" w:rsidP="00401DEE">
            <w:pPr>
              <w:spacing w:line="240" w:lineRule="auto"/>
              <w:jc w:val="left"/>
              <w:rPr>
                <w:color w:val="000000"/>
                <w:lang w:eastAsia="en-AU"/>
              </w:rPr>
            </w:pPr>
            <w:r w:rsidRPr="005137A2">
              <w:rPr>
                <w:color w:val="000000"/>
                <w:lang w:eastAsia="en-AU"/>
              </w:rPr>
              <w:t>degrees/10</w:t>
            </w:r>
          </w:p>
        </w:tc>
        <w:tc>
          <w:tcPr>
            <w:tcW w:w="991" w:type="dxa"/>
            <w:noWrap/>
            <w:hideMark/>
          </w:tcPr>
          <w:p w14:paraId="1E4F9FF8" w14:textId="77777777" w:rsidR="000154EA" w:rsidRPr="005137A2" w:rsidRDefault="000154EA" w:rsidP="00401DEE">
            <w:pPr>
              <w:spacing w:line="240" w:lineRule="auto"/>
              <w:jc w:val="left"/>
              <w:rPr>
                <w:color w:val="000000"/>
                <w:lang w:eastAsia="en-AU"/>
              </w:rPr>
            </w:pPr>
            <w:r w:rsidRPr="005137A2">
              <w:rPr>
                <w:color w:val="000000"/>
                <w:lang w:eastAsia="en-AU"/>
              </w:rPr>
              <w:t>degrees</w:t>
            </w:r>
          </w:p>
        </w:tc>
        <w:tc>
          <w:tcPr>
            <w:tcW w:w="7926" w:type="dxa"/>
            <w:noWrap/>
            <w:hideMark/>
          </w:tcPr>
          <w:p w14:paraId="6FB8ACEE" w14:textId="77777777" w:rsidR="000154EA" w:rsidRPr="005137A2" w:rsidRDefault="000154EA" w:rsidP="00401DEE">
            <w:pPr>
              <w:spacing w:line="240" w:lineRule="auto"/>
              <w:jc w:val="left"/>
              <w:rPr>
                <w:color w:val="000000"/>
                <w:lang w:eastAsia="en-AU"/>
              </w:rPr>
            </w:pPr>
            <w:r w:rsidRPr="005137A2">
              <w:rPr>
                <w:color w:val="000000"/>
                <w:lang w:eastAsia="en-AU"/>
              </w:rPr>
              <w:t>y=x/10.0</w:t>
            </w:r>
          </w:p>
        </w:tc>
      </w:tr>
      <w:tr w:rsidR="000154EA" w:rsidRPr="005137A2" w14:paraId="37B72802" w14:textId="77777777" w:rsidTr="000154EA">
        <w:trPr>
          <w:trHeight w:val="315"/>
        </w:trPr>
        <w:tc>
          <w:tcPr>
            <w:tcW w:w="1498" w:type="dxa"/>
            <w:vMerge w:val="restart"/>
          </w:tcPr>
          <w:p w14:paraId="0E02128C" w14:textId="77777777" w:rsidR="000154EA" w:rsidRPr="005137A2" w:rsidRDefault="000154EA" w:rsidP="00401DEE">
            <w:pPr>
              <w:spacing w:line="240" w:lineRule="auto"/>
              <w:jc w:val="left"/>
              <w:rPr>
                <w:b/>
                <w:color w:val="000000"/>
                <w:lang w:eastAsia="en-AU"/>
              </w:rPr>
            </w:pPr>
            <w:r w:rsidRPr="005137A2">
              <w:rPr>
                <w:b/>
                <w:color w:val="000000"/>
                <w:lang w:eastAsia="en-AU"/>
              </w:rPr>
              <w:t>Pressure conversions</w:t>
            </w:r>
          </w:p>
          <w:p w14:paraId="09A39B03" w14:textId="63D20418" w:rsidR="000154EA" w:rsidRPr="005137A2" w:rsidRDefault="000154EA" w:rsidP="00401DEE">
            <w:pPr>
              <w:spacing w:line="240" w:lineRule="auto"/>
              <w:jc w:val="left"/>
              <w:rPr>
                <w:b/>
                <w:color w:val="000000"/>
                <w:lang w:eastAsia="en-AU"/>
              </w:rPr>
            </w:pPr>
          </w:p>
        </w:tc>
        <w:tc>
          <w:tcPr>
            <w:tcW w:w="1403" w:type="dxa"/>
            <w:noWrap/>
            <w:hideMark/>
          </w:tcPr>
          <w:p w14:paraId="00ED0089" w14:textId="1EC1BE05" w:rsidR="000154EA" w:rsidRPr="005137A2" w:rsidRDefault="000154EA" w:rsidP="00401DEE">
            <w:pPr>
              <w:spacing w:line="240" w:lineRule="auto"/>
              <w:jc w:val="left"/>
              <w:rPr>
                <w:color w:val="000000"/>
                <w:lang w:eastAsia="en-AU"/>
              </w:rPr>
            </w:pPr>
            <w:proofErr w:type="spellStart"/>
            <w:r w:rsidRPr="005137A2">
              <w:rPr>
                <w:color w:val="000000"/>
                <w:lang w:eastAsia="en-AU"/>
              </w:rPr>
              <w:t>mmhg</w:t>
            </w:r>
            <w:proofErr w:type="spellEnd"/>
            <w:r w:rsidRPr="005137A2">
              <w:rPr>
                <w:color w:val="000000"/>
                <w:lang w:eastAsia="en-AU"/>
              </w:rPr>
              <w:t xml:space="preserve"> </w:t>
            </w:r>
          </w:p>
        </w:tc>
        <w:tc>
          <w:tcPr>
            <w:tcW w:w="991" w:type="dxa"/>
            <w:noWrap/>
            <w:hideMark/>
          </w:tcPr>
          <w:p w14:paraId="1F3A3447" w14:textId="77777777" w:rsidR="000154EA" w:rsidRPr="005137A2" w:rsidRDefault="000154EA" w:rsidP="00401DEE">
            <w:pPr>
              <w:spacing w:line="240" w:lineRule="auto"/>
              <w:jc w:val="left"/>
              <w:rPr>
                <w:color w:val="000000"/>
                <w:lang w:eastAsia="en-AU"/>
              </w:rPr>
            </w:pPr>
            <w:proofErr w:type="spellStart"/>
            <w:r w:rsidRPr="005137A2">
              <w:rPr>
                <w:color w:val="000000"/>
                <w:lang w:eastAsia="en-AU"/>
              </w:rPr>
              <w:t>hPa</w:t>
            </w:r>
            <w:proofErr w:type="spellEnd"/>
          </w:p>
        </w:tc>
        <w:tc>
          <w:tcPr>
            <w:tcW w:w="7926" w:type="dxa"/>
            <w:noWrap/>
            <w:hideMark/>
          </w:tcPr>
          <w:p w14:paraId="16F45D97" w14:textId="7CE3074B" w:rsidR="000154EA" w:rsidRPr="005137A2" w:rsidRDefault="000A4444" w:rsidP="00401DEE">
            <w:pPr>
              <w:spacing w:line="240" w:lineRule="auto"/>
              <w:jc w:val="left"/>
              <w:rPr>
                <w:color w:val="000000"/>
                <w:lang w:eastAsia="en-AU"/>
              </w:rPr>
            </w:pPr>
            <w:r>
              <w:rPr>
                <w:color w:val="000000"/>
                <w:lang w:eastAsia="en-AU"/>
              </w:rPr>
              <w:t>y=x*1.33224 rounded to 1</w:t>
            </w:r>
            <w:r w:rsidR="000154EA" w:rsidRPr="005137A2">
              <w:rPr>
                <w:color w:val="000000"/>
                <w:lang w:eastAsia="en-AU"/>
              </w:rPr>
              <w:t xml:space="preserve"> decimal place</w:t>
            </w:r>
          </w:p>
        </w:tc>
      </w:tr>
      <w:tr w:rsidR="000154EA" w:rsidRPr="005137A2" w14:paraId="7E6B8B1E" w14:textId="77777777" w:rsidTr="000154EA">
        <w:trPr>
          <w:trHeight w:val="315"/>
        </w:trPr>
        <w:tc>
          <w:tcPr>
            <w:tcW w:w="1498" w:type="dxa"/>
            <w:vMerge/>
          </w:tcPr>
          <w:p w14:paraId="423215FA" w14:textId="318A0AA0" w:rsidR="000154EA" w:rsidRPr="005137A2" w:rsidRDefault="000154EA" w:rsidP="00401DEE">
            <w:pPr>
              <w:spacing w:line="240" w:lineRule="auto"/>
              <w:jc w:val="left"/>
              <w:rPr>
                <w:b/>
                <w:color w:val="000000"/>
                <w:lang w:eastAsia="en-AU"/>
              </w:rPr>
            </w:pPr>
          </w:p>
        </w:tc>
        <w:tc>
          <w:tcPr>
            <w:tcW w:w="1403" w:type="dxa"/>
            <w:noWrap/>
            <w:hideMark/>
          </w:tcPr>
          <w:p w14:paraId="0886B520" w14:textId="06172D50" w:rsidR="000154EA" w:rsidRPr="005137A2" w:rsidRDefault="000154EA" w:rsidP="00401DEE">
            <w:pPr>
              <w:spacing w:line="240" w:lineRule="auto"/>
              <w:jc w:val="left"/>
              <w:rPr>
                <w:color w:val="000000"/>
                <w:lang w:eastAsia="en-AU"/>
              </w:rPr>
            </w:pPr>
            <w:proofErr w:type="spellStart"/>
            <w:r w:rsidRPr="005137A2">
              <w:rPr>
                <w:color w:val="000000"/>
                <w:lang w:eastAsia="en-AU"/>
              </w:rPr>
              <w:t>hpa</w:t>
            </w:r>
            <w:proofErr w:type="spellEnd"/>
            <w:r w:rsidRPr="005137A2">
              <w:rPr>
                <w:color w:val="000000"/>
                <w:lang w:eastAsia="en-AU"/>
              </w:rPr>
              <w:t>*10</w:t>
            </w:r>
          </w:p>
        </w:tc>
        <w:tc>
          <w:tcPr>
            <w:tcW w:w="991" w:type="dxa"/>
            <w:noWrap/>
            <w:hideMark/>
          </w:tcPr>
          <w:p w14:paraId="32DF4712" w14:textId="77777777" w:rsidR="000154EA" w:rsidRPr="005137A2" w:rsidRDefault="000154EA" w:rsidP="00401DEE">
            <w:pPr>
              <w:spacing w:line="240" w:lineRule="auto"/>
              <w:jc w:val="left"/>
              <w:rPr>
                <w:color w:val="000000"/>
                <w:lang w:eastAsia="en-AU"/>
              </w:rPr>
            </w:pPr>
            <w:proofErr w:type="spellStart"/>
            <w:r w:rsidRPr="005137A2">
              <w:rPr>
                <w:color w:val="000000"/>
                <w:lang w:eastAsia="en-AU"/>
              </w:rPr>
              <w:t>hPa</w:t>
            </w:r>
            <w:proofErr w:type="spellEnd"/>
          </w:p>
        </w:tc>
        <w:tc>
          <w:tcPr>
            <w:tcW w:w="7926" w:type="dxa"/>
            <w:noWrap/>
            <w:hideMark/>
          </w:tcPr>
          <w:p w14:paraId="3AB64B17" w14:textId="77777777" w:rsidR="000154EA" w:rsidRPr="005137A2" w:rsidRDefault="000154EA" w:rsidP="00401DEE">
            <w:pPr>
              <w:spacing w:line="240" w:lineRule="auto"/>
              <w:jc w:val="left"/>
              <w:rPr>
                <w:color w:val="000000"/>
                <w:lang w:eastAsia="en-AU"/>
              </w:rPr>
            </w:pPr>
            <w:r w:rsidRPr="005137A2">
              <w:rPr>
                <w:color w:val="000000"/>
                <w:lang w:eastAsia="en-AU"/>
              </w:rPr>
              <w:t>y=x/10</w:t>
            </w:r>
          </w:p>
        </w:tc>
      </w:tr>
      <w:tr w:rsidR="000154EA" w:rsidRPr="005137A2" w14:paraId="1BC6A889" w14:textId="77777777" w:rsidTr="000154EA">
        <w:trPr>
          <w:trHeight w:val="315"/>
        </w:trPr>
        <w:tc>
          <w:tcPr>
            <w:tcW w:w="1498" w:type="dxa"/>
          </w:tcPr>
          <w:p w14:paraId="64C522F0" w14:textId="02808081" w:rsidR="000154EA" w:rsidRPr="005137A2" w:rsidRDefault="000154EA" w:rsidP="00401DEE">
            <w:pPr>
              <w:spacing w:line="240" w:lineRule="auto"/>
              <w:jc w:val="left"/>
              <w:rPr>
                <w:b/>
                <w:color w:val="000000"/>
                <w:lang w:eastAsia="en-AU"/>
              </w:rPr>
            </w:pPr>
            <w:r w:rsidRPr="005137A2">
              <w:rPr>
                <w:b/>
                <w:color w:val="000000"/>
                <w:lang w:eastAsia="en-AU"/>
              </w:rPr>
              <w:t>Temperature conversions</w:t>
            </w:r>
          </w:p>
        </w:tc>
        <w:tc>
          <w:tcPr>
            <w:tcW w:w="1403" w:type="dxa"/>
            <w:noWrap/>
            <w:hideMark/>
          </w:tcPr>
          <w:p w14:paraId="4A9F9C22" w14:textId="7C730CF6" w:rsidR="000154EA" w:rsidRPr="005137A2" w:rsidRDefault="000154EA" w:rsidP="00401DEE">
            <w:pPr>
              <w:spacing w:line="240" w:lineRule="auto"/>
              <w:jc w:val="left"/>
              <w:rPr>
                <w:color w:val="000000"/>
                <w:lang w:eastAsia="en-AU"/>
              </w:rPr>
            </w:pPr>
            <w:proofErr w:type="spellStart"/>
            <w:r w:rsidRPr="005137A2">
              <w:rPr>
                <w:color w:val="000000"/>
                <w:lang w:eastAsia="en-AU"/>
              </w:rPr>
              <w:t>degF</w:t>
            </w:r>
            <w:proofErr w:type="spellEnd"/>
          </w:p>
        </w:tc>
        <w:tc>
          <w:tcPr>
            <w:tcW w:w="991" w:type="dxa"/>
            <w:noWrap/>
            <w:hideMark/>
          </w:tcPr>
          <w:p w14:paraId="68359CB1" w14:textId="77777777" w:rsidR="000154EA" w:rsidRPr="005137A2" w:rsidRDefault="000154EA" w:rsidP="00401DEE">
            <w:pPr>
              <w:spacing w:line="240" w:lineRule="auto"/>
              <w:jc w:val="left"/>
              <w:rPr>
                <w:color w:val="000000"/>
                <w:lang w:eastAsia="en-AU"/>
              </w:rPr>
            </w:pPr>
            <w:proofErr w:type="spellStart"/>
            <w:r w:rsidRPr="005137A2">
              <w:rPr>
                <w:color w:val="000000"/>
                <w:lang w:eastAsia="en-AU"/>
              </w:rPr>
              <w:t>degC</w:t>
            </w:r>
            <w:proofErr w:type="spellEnd"/>
          </w:p>
        </w:tc>
        <w:tc>
          <w:tcPr>
            <w:tcW w:w="7926" w:type="dxa"/>
            <w:noWrap/>
            <w:hideMark/>
          </w:tcPr>
          <w:p w14:paraId="6BC9120F" w14:textId="44F726A7" w:rsidR="000154EA" w:rsidRPr="005137A2" w:rsidRDefault="000A4444" w:rsidP="00401DEE">
            <w:pPr>
              <w:spacing w:line="240" w:lineRule="auto"/>
              <w:jc w:val="left"/>
              <w:rPr>
                <w:color w:val="000000"/>
                <w:lang w:eastAsia="en-AU"/>
              </w:rPr>
            </w:pPr>
            <w:r>
              <w:rPr>
                <w:color w:val="000000"/>
                <w:lang w:eastAsia="en-AU"/>
              </w:rPr>
              <w:t>y=(x-</w:t>
            </w:r>
            <w:proofErr w:type="gramStart"/>
            <w:r>
              <w:rPr>
                <w:color w:val="000000"/>
                <w:lang w:eastAsia="en-AU"/>
              </w:rPr>
              <w:t>32)*</w:t>
            </w:r>
            <w:proofErr w:type="gramEnd"/>
            <w:r>
              <w:rPr>
                <w:color w:val="000000"/>
                <w:lang w:eastAsia="en-AU"/>
              </w:rPr>
              <w:t>(5/9) rounded to 1 decimal place</w:t>
            </w:r>
          </w:p>
        </w:tc>
      </w:tr>
    </w:tbl>
    <w:p w14:paraId="1A9DFC04" w14:textId="75DD0E23" w:rsidR="00A830E6" w:rsidRPr="002D46D2" w:rsidRDefault="00E73C1B" w:rsidP="002D46D2">
      <w:pPr>
        <w:pStyle w:val="Captions"/>
      </w:pPr>
      <w:r>
        <w:rPr>
          <w:lang w:val="en-GB"/>
        </w:rPr>
        <w:br w:type="page"/>
      </w:r>
      <w:r w:rsidR="00A830E6" w:rsidRPr="002D46D2">
        <w:lastRenderedPageBreak/>
        <w:t>Table 3: Description</w:t>
      </w:r>
      <w:r w:rsidR="00975B5F" w:rsidRPr="002D46D2">
        <w:t>s</w:t>
      </w:r>
      <w:r w:rsidR="00A830E6" w:rsidRPr="002D46D2">
        <w:t xml:space="preserve"> of </w:t>
      </w:r>
      <w:r w:rsidR="00975B5F" w:rsidRPr="002D46D2">
        <w:t xml:space="preserve">the </w:t>
      </w:r>
      <w:r w:rsidR="00A830E6" w:rsidRPr="002D46D2">
        <w:t>SAQC tests applied for each climate variable.</w:t>
      </w:r>
      <w:r w:rsidR="00055610" w:rsidRPr="002D46D2">
        <w:t xml:space="preserve"> </w:t>
      </w:r>
      <w:r w:rsidR="00975B5F" w:rsidRPr="002D46D2">
        <w:t xml:space="preserve">Variable acronyms are as those described in </w:t>
      </w:r>
      <w:r w:rsidR="005137A2" w:rsidRPr="002D46D2">
        <w:t>Table 1</w:t>
      </w:r>
      <w:r w:rsidR="00975B5F" w:rsidRPr="002D46D2">
        <w:t xml:space="preserve">. The programs used to apply each test are available at </w:t>
      </w:r>
      <w:hyperlink r:id="rId18" w:history="1">
        <w:r w:rsidR="00975B5F" w:rsidRPr="002D46D2">
          <w:rPr>
            <w:rStyle w:val="Hyperlink"/>
            <w:color w:val="auto"/>
            <w:u w:val="none"/>
          </w:rPr>
          <w:t>http://www.c3.urv.cat/softdata.php</w:t>
        </w:r>
      </w:hyperlink>
      <w:r w:rsidR="00975B5F" w:rsidRPr="002D46D2">
        <w:t xml:space="preserve">. </w:t>
      </w:r>
    </w:p>
    <w:tbl>
      <w:tblPr>
        <w:tblStyle w:val="TableGrid"/>
        <w:tblW w:w="0" w:type="auto"/>
        <w:jc w:val="center"/>
        <w:tblLook w:val="04A0" w:firstRow="1" w:lastRow="0" w:firstColumn="1" w:lastColumn="0" w:noHBand="0" w:noVBand="1"/>
      </w:tblPr>
      <w:tblGrid>
        <w:gridCol w:w="2706"/>
        <w:gridCol w:w="2439"/>
        <w:gridCol w:w="2470"/>
        <w:gridCol w:w="2785"/>
      </w:tblGrid>
      <w:tr w:rsidR="00401DEE" w:rsidRPr="00885CE3" w14:paraId="5DA944BD" w14:textId="77777777" w:rsidTr="00401DEE">
        <w:trPr>
          <w:jc w:val="center"/>
        </w:trPr>
        <w:tc>
          <w:tcPr>
            <w:tcW w:w="4599" w:type="dxa"/>
            <w:gridSpan w:val="2"/>
          </w:tcPr>
          <w:p w14:paraId="790FE9D7" w14:textId="77777777" w:rsidR="00401DEE" w:rsidRPr="00885CE3" w:rsidRDefault="00401DEE" w:rsidP="00401DEE">
            <w:pPr>
              <w:jc w:val="center"/>
              <w:rPr>
                <w:b/>
                <w:lang w:val="en-GB"/>
              </w:rPr>
            </w:pPr>
            <w:r w:rsidRPr="00885CE3">
              <w:rPr>
                <w:b/>
                <w:lang w:val="en-GB"/>
              </w:rPr>
              <w:t>SAQC test</w:t>
            </w:r>
          </w:p>
        </w:tc>
        <w:tc>
          <w:tcPr>
            <w:tcW w:w="2470" w:type="dxa"/>
            <w:vAlign w:val="center"/>
          </w:tcPr>
          <w:p w14:paraId="728AD7FC" w14:textId="77777777" w:rsidR="00401DEE" w:rsidRPr="00885CE3" w:rsidRDefault="00401DEE" w:rsidP="00401DEE">
            <w:pPr>
              <w:jc w:val="center"/>
              <w:rPr>
                <w:b/>
                <w:lang w:val="en-GB"/>
              </w:rPr>
            </w:pPr>
            <w:r w:rsidRPr="00885CE3">
              <w:rPr>
                <w:b/>
                <w:lang w:val="en-GB"/>
              </w:rPr>
              <w:t>Brief description</w:t>
            </w:r>
          </w:p>
        </w:tc>
        <w:tc>
          <w:tcPr>
            <w:tcW w:w="2785" w:type="dxa"/>
            <w:vAlign w:val="center"/>
          </w:tcPr>
          <w:p w14:paraId="538CDA8D" w14:textId="77777777" w:rsidR="00401DEE" w:rsidRPr="00885CE3" w:rsidRDefault="00401DEE" w:rsidP="00401DEE">
            <w:pPr>
              <w:jc w:val="center"/>
              <w:rPr>
                <w:b/>
                <w:lang w:val="en-GB"/>
              </w:rPr>
            </w:pPr>
            <w:r w:rsidRPr="00885CE3">
              <w:rPr>
                <w:b/>
                <w:lang w:val="en-GB"/>
              </w:rPr>
              <w:t>Variables</w:t>
            </w:r>
          </w:p>
        </w:tc>
      </w:tr>
      <w:tr w:rsidR="00A830E6" w:rsidRPr="00885CE3" w14:paraId="5F2D0340" w14:textId="77777777" w:rsidTr="00401DEE">
        <w:trPr>
          <w:jc w:val="center"/>
        </w:trPr>
        <w:tc>
          <w:tcPr>
            <w:tcW w:w="2160" w:type="dxa"/>
          </w:tcPr>
          <w:p w14:paraId="41BEE79E" w14:textId="07084B8A" w:rsidR="00A830E6" w:rsidRPr="00885CE3" w:rsidRDefault="00975B5F" w:rsidP="00401DEE">
            <w:pPr>
              <w:jc w:val="center"/>
              <w:rPr>
                <w:szCs w:val="20"/>
                <w:lang w:val="en-GB"/>
              </w:rPr>
            </w:pPr>
            <w:r>
              <w:rPr>
                <w:noProof/>
                <w:lang w:eastAsia="en-AU"/>
              </w:rPr>
              <w:drawing>
                <wp:inline distT="0" distB="0" distL="0" distR="0" wp14:anchorId="5FF3DF37" wp14:editId="6536FB71">
                  <wp:extent cx="1017984" cy="514350"/>
                  <wp:effectExtent l="0" t="0" r="0" b="0"/>
                  <wp:docPr id="358257107" name="Picture 358257107" descr="C:\Users\lashcrof\Downloads\dateche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shcrof\Downloads\datecheck.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18959" cy="514843"/>
                          </a:xfrm>
                          <a:prstGeom prst="rect">
                            <a:avLst/>
                          </a:prstGeom>
                          <a:noFill/>
                          <a:ln>
                            <a:noFill/>
                          </a:ln>
                        </pic:spPr>
                      </pic:pic>
                    </a:graphicData>
                  </a:graphic>
                </wp:inline>
              </w:drawing>
            </w:r>
          </w:p>
        </w:tc>
        <w:tc>
          <w:tcPr>
            <w:tcW w:w="2439" w:type="dxa"/>
            <w:vAlign w:val="center"/>
          </w:tcPr>
          <w:p w14:paraId="53C873E3" w14:textId="77777777" w:rsidR="00A830E6" w:rsidRPr="00885CE3" w:rsidRDefault="00A830E6" w:rsidP="00401DEE">
            <w:pPr>
              <w:jc w:val="center"/>
              <w:rPr>
                <w:szCs w:val="20"/>
                <w:lang w:val="en-GB"/>
              </w:rPr>
            </w:pPr>
            <w:r w:rsidRPr="00885CE3">
              <w:rPr>
                <w:szCs w:val="20"/>
                <w:lang w:val="en-GB"/>
              </w:rPr>
              <w:t>Date order check</w:t>
            </w:r>
          </w:p>
        </w:tc>
        <w:tc>
          <w:tcPr>
            <w:tcW w:w="2470" w:type="dxa"/>
            <w:vAlign w:val="center"/>
          </w:tcPr>
          <w:p w14:paraId="4C129CFD" w14:textId="77777777" w:rsidR="00A830E6" w:rsidRPr="00885CE3" w:rsidRDefault="00A830E6" w:rsidP="00401DEE">
            <w:pPr>
              <w:jc w:val="center"/>
              <w:rPr>
                <w:szCs w:val="20"/>
                <w:lang w:val="en-GB"/>
              </w:rPr>
            </w:pPr>
            <w:r w:rsidRPr="00885CE3">
              <w:rPr>
                <w:szCs w:val="20"/>
                <w:lang w:val="en-GB"/>
              </w:rPr>
              <w:t>Detect erroneous calendar date order</w:t>
            </w:r>
          </w:p>
        </w:tc>
        <w:tc>
          <w:tcPr>
            <w:tcW w:w="2785" w:type="dxa"/>
            <w:vAlign w:val="center"/>
          </w:tcPr>
          <w:p w14:paraId="011D615E" w14:textId="77777777" w:rsidR="00A830E6" w:rsidRPr="00885CE3" w:rsidRDefault="00A830E6" w:rsidP="00401DEE">
            <w:pPr>
              <w:jc w:val="center"/>
              <w:rPr>
                <w:szCs w:val="20"/>
                <w:lang w:val="en-GB"/>
              </w:rPr>
            </w:pPr>
            <w:r w:rsidRPr="00885CE3">
              <w:rPr>
                <w:szCs w:val="20"/>
                <w:lang w:val="en-GB"/>
              </w:rPr>
              <w:t>TT/DP/RH/WD/WS/RR/PP</w:t>
            </w:r>
          </w:p>
        </w:tc>
      </w:tr>
      <w:tr w:rsidR="00A830E6" w:rsidRPr="00885CE3" w14:paraId="6A4AC35C" w14:textId="77777777" w:rsidTr="00401DEE">
        <w:trPr>
          <w:jc w:val="center"/>
        </w:trPr>
        <w:tc>
          <w:tcPr>
            <w:tcW w:w="2160" w:type="dxa"/>
          </w:tcPr>
          <w:p w14:paraId="5CE29F9E" w14:textId="64469990" w:rsidR="00A830E6" w:rsidRPr="00885CE3" w:rsidRDefault="00975B5F" w:rsidP="00401DEE">
            <w:pPr>
              <w:jc w:val="center"/>
              <w:rPr>
                <w:szCs w:val="20"/>
                <w:lang w:val="en-GB"/>
              </w:rPr>
            </w:pPr>
            <w:r>
              <w:rPr>
                <w:noProof/>
                <w:lang w:eastAsia="en-AU"/>
              </w:rPr>
              <w:drawing>
                <wp:inline distT="0" distB="0" distL="0" distR="0" wp14:anchorId="4E012E11" wp14:editId="1D064434">
                  <wp:extent cx="1066460" cy="542925"/>
                  <wp:effectExtent l="0" t="0" r="635" b="0"/>
                  <wp:docPr id="358257108" name="Picture 358257108" descr="C:\Users\lashcrof\Downloads\repeti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shcrof\Downloads\repetition.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66460" cy="542925"/>
                          </a:xfrm>
                          <a:prstGeom prst="rect">
                            <a:avLst/>
                          </a:prstGeom>
                          <a:noFill/>
                          <a:ln>
                            <a:noFill/>
                          </a:ln>
                        </pic:spPr>
                      </pic:pic>
                    </a:graphicData>
                  </a:graphic>
                </wp:inline>
              </w:drawing>
            </w:r>
          </w:p>
        </w:tc>
        <w:tc>
          <w:tcPr>
            <w:tcW w:w="2439" w:type="dxa"/>
            <w:vAlign w:val="center"/>
          </w:tcPr>
          <w:p w14:paraId="7D124EE1" w14:textId="77777777" w:rsidR="00A830E6" w:rsidRPr="00885CE3" w:rsidRDefault="00A830E6" w:rsidP="00401DEE">
            <w:pPr>
              <w:jc w:val="center"/>
              <w:rPr>
                <w:szCs w:val="20"/>
                <w:lang w:val="en-GB"/>
              </w:rPr>
            </w:pPr>
            <w:r w:rsidRPr="00885CE3">
              <w:rPr>
                <w:szCs w:val="20"/>
                <w:lang w:val="en-GB"/>
              </w:rPr>
              <w:t>Data repetitions</w:t>
            </w:r>
          </w:p>
        </w:tc>
        <w:tc>
          <w:tcPr>
            <w:tcW w:w="2470" w:type="dxa"/>
            <w:vAlign w:val="center"/>
          </w:tcPr>
          <w:p w14:paraId="42690FD0" w14:textId="77777777" w:rsidR="00A830E6" w:rsidRPr="00885CE3" w:rsidRDefault="00A830E6" w:rsidP="00401DEE">
            <w:pPr>
              <w:jc w:val="center"/>
              <w:rPr>
                <w:szCs w:val="20"/>
                <w:lang w:val="en-GB"/>
              </w:rPr>
            </w:pPr>
            <w:r w:rsidRPr="00885CE3">
              <w:rPr>
                <w:szCs w:val="20"/>
                <w:lang w:val="en-GB"/>
              </w:rPr>
              <w:t>Flag repeated entire months</w:t>
            </w:r>
          </w:p>
        </w:tc>
        <w:tc>
          <w:tcPr>
            <w:tcW w:w="2785" w:type="dxa"/>
            <w:vAlign w:val="center"/>
          </w:tcPr>
          <w:p w14:paraId="539084FD" w14:textId="77777777" w:rsidR="00A830E6" w:rsidRPr="00885CE3" w:rsidRDefault="00A830E6" w:rsidP="00401DEE">
            <w:pPr>
              <w:jc w:val="center"/>
              <w:rPr>
                <w:szCs w:val="20"/>
                <w:lang w:val="en-GB"/>
              </w:rPr>
            </w:pPr>
            <w:r w:rsidRPr="00885CE3">
              <w:rPr>
                <w:szCs w:val="20"/>
                <w:lang w:val="en-GB"/>
              </w:rPr>
              <w:t>TT/DP/RH/WD/WS/PP</w:t>
            </w:r>
          </w:p>
        </w:tc>
      </w:tr>
      <w:tr w:rsidR="00A830E6" w:rsidRPr="00885CE3" w14:paraId="1DE39441" w14:textId="77777777" w:rsidTr="00401DEE">
        <w:trPr>
          <w:jc w:val="center"/>
        </w:trPr>
        <w:tc>
          <w:tcPr>
            <w:tcW w:w="2160" w:type="dxa"/>
          </w:tcPr>
          <w:p w14:paraId="51359E60" w14:textId="53715E8C" w:rsidR="00A830E6" w:rsidRPr="00885CE3" w:rsidRDefault="00401DEE" w:rsidP="00401DEE">
            <w:pPr>
              <w:jc w:val="center"/>
              <w:rPr>
                <w:szCs w:val="20"/>
                <w:lang w:val="en-GB"/>
              </w:rPr>
            </w:pPr>
            <w:r>
              <w:rPr>
                <w:noProof/>
                <w:lang w:eastAsia="en-AU"/>
              </w:rPr>
              <w:drawing>
                <wp:inline distT="0" distB="0" distL="0" distR="0" wp14:anchorId="3F451440" wp14:editId="4C1A4BF0">
                  <wp:extent cx="1085604" cy="526774"/>
                  <wp:effectExtent l="0" t="0" r="63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b="5301"/>
                          <a:stretch/>
                        </pic:blipFill>
                        <pic:spPr bwMode="auto">
                          <a:xfrm>
                            <a:off x="0" y="0"/>
                            <a:ext cx="1085850" cy="52689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2439" w:type="dxa"/>
            <w:vAlign w:val="center"/>
          </w:tcPr>
          <w:p w14:paraId="1109AFAE" w14:textId="77777777" w:rsidR="00A830E6" w:rsidRPr="00885CE3" w:rsidRDefault="00A830E6" w:rsidP="00401DEE">
            <w:pPr>
              <w:jc w:val="center"/>
              <w:rPr>
                <w:szCs w:val="20"/>
                <w:lang w:val="en-GB"/>
              </w:rPr>
            </w:pPr>
            <w:r w:rsidRPr="00885CE3">
              <w:rPr>
                <w:szCs w:val="20"/>
                <w:lang w:val="en-GB"/>
              </w:rPr>
              <w:t>Unrealistic values</w:t>
            </w:r>
          </w:p>
        </w:tc>
        <w:tc>
          <w:tcPr>
            <w:tcW w:w="2470" w:type="dxa"/>
            <w:vAlign w:val="center"/>
          </w:tcPr>
          <w:p w14:paraId="3BA561C8" w14:textId="037E1E81" w:rsidR="00A830E6" w:rsidRPr="00885CE3" w:rsidRDefault="00A830E6">
            <w:pPr>
              <w:jc w:val="center"/>
              <w:rPr>
                <w:szCs w:val="20"/>
                <w:lang w:val="en-GB"/>
              </w:rPr>
            </w:pPr>
            <w:r w:rsidRPr="00885CE3">
              <w:rPr>
                <w:szCs w:val="20"/>
                <w:lang w:val="en-GB"/>
              </w:rPr>
              <w:t xml:space="preserve">Flag </w:t>
            </w:r>
            <w:r w:rsidR="00055610">
              <w:rPr>
                <w:szCs w:val="20"/>
                <w:lang w:val="en-GB"/>
              </w:rPr>
              <w:t>values outside world record limits and physically impossible values</w:t>
            </w:r>
          </w:p>
        </w:tc>
        <w:tc>
          <w:tcPr>
            <w:tcW w:w="2785" w:type="dxa"/>
            <w:vAlign w:val="center"/>
          </w:tcPr>
          <w:p w14:paraId="52A4F8A4" w14:textId="77777777" w:rsidR="00A830E6" w:rsidRPr="00885CE3" w:rsidRDefault="00A830E6" w:rsidP="00401DEE">
            <w:pPr>
              <w:jc w:val="center"/>
              <w:rPr>
                <w:szCs w:val="20"/>
                <w:lang w:val="en-GB"/>
              </w:rPr>
            </w:pPr>
            <w:r w:rsidRPr="00885CE3">
              <w:rPr>
                <w:szCs w:val="20"/>
                <w:lang w:val="en-GB"/>
              </w:rPr>
              <w:t>TT/DP/RH/WD/WS/PP</w:t>
            </w:r>
          </w:p>
        </w:tc>
      </w:tr>
      <w:tr w:rsidR="00A830E6" w:rsidRPr="00885CE3" w14:paraId="77CACC89" w14:textId="77777777" w:rsidTr="00401DEE">
        <w:trPr>
          <w:jc w:val="center"/>
        </w:trPr>
        <w:tc>
          <w:tcPr>
            <w:tcW w:w="2160" w:type="dxa"/>
          </w:tcPr>
          <w:p w14:paraId="3EBB51F0" w14:textId="1864F1A3" w:rsidR="00A830E6" w:rsidRPr="00885CE3" w:rsidRDefault="00186D22" w:rsidP="00401DEE">
            <w:pPr>
              <w:jc w:val="center"/>
              <w:rPr>
                <w:szCs w:val="20"/>
                <w:lang w:val="en-GB"/>
              </w:rPr>
            </w:pPr>
            <w:commentRangeStart w:id="937"/>
            <w:r>
              <w:rPr>
                <w:noProof/>
                <w:lang w:eastAsia="en-AU"/>
              </w:rPr>
              <w:drawing>
                <wp:inline distT="0" distB="0" distL="0" distR="0" wp14:anchorId="0E984926" wp14:editId="0CF5752A">
                  <wp:extent cx="988014" cy="990600"/>
                  <wp:effectExtent l="0" t="0" r="3175" b="0"/>
                  <wp:docPr id="358257109" name="Picture 358257109" descr="C:\Users\lashcrof\Downloads\outli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shcrof\Downloads\outlier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90600" cy="993193"/>
                          </a:xfrm>
                          <a:prstGeom prst="rect">
                            <a:avLst/>
                          </a:prstGeom>
                          <a:noFill/>
                          <a:ln>
                            <a:noFill/>
                          </a:ln>
                        </pic:spPr>
                      </pic:pic>
                    </a:graphicData>
                  </a:graphic>
                </wp:inline>
              </w:drawing>
            </w:r>
            <w:commentRangeEnd w:id="937"/>
            <w:r w:rsidR="001D7398">
              <w:rPr>
                <w:rStyle w:val="CommentReference"/>
              </w:rPr>
              <w:commentReference w:id="937"/>
            </w:r>
          </w:p>
        </w:tc>
        <w:tc>
          <w:tcPr>
            <w:tcW w:w="2439" w:type="dxa"/>
            <w:vAlign w:val="center"/>
          </w:tcPr>
          <w:p w14:paraId="3343333D" w14:textId="77777777" w:rsidR="00A830E6" w:rsidRPr="00885CE3" w:rsidRDefault="00A830E6" w:rsidP="00401DEE">
            <w:pPr>
              <w:jc w:val="center"/>
              <w:rPr>
                <w:szCs w:val="20"/>
                <w:lang w:val="en-GB"/>
              </w:rPr>
            </w:pPr>
            <w:r w:rsidRPr="00885CE3">
              <w:rPr>
                <w:szCs w:val="20"/>
                <w:lang w:val="en-GB"/>
              </w:rPr>
              <w:t>Climatic outliers</w:t>
            </w:r>
          </w:p>
        </w:tc>
        <w:tc>
          <w:tcPr>
            <w:tcW w:w="2470" w:type="dxa"/>
            <w:vAlign w:val="center"/>
          </w:tcPr>
          <w:p w14:paraId="341176D7" w14:textId="77777777" w:rsidR="00A830E6" w:rsidRPr="00885CE3" w:rsidRDefault="00A830E6" w:rsidP="00401DEE">
            <w:pPr>
              <w:jc w:val="center"/>
              <w:rPr>
                <w:szCs w:val="20"/>
                <w:lang w:val="en-GB"/>
              </w:rPr>
            </w:pPr>
            <w:r w:rsidRPr="00885CE3">
              <w:rPr>
                <w:szCs w:val="20"/>
                <w:lang w:val="en-GB"/>
              </w:rPr>
              <w:t>Flag values out of an established threshold</w:t>
            </w:r>
          </w:p>
        </w:tc>
        <w:tc>
          <w:tcPr>
            <w:tcW w:w="2785" w:type="dxa"/>
            <w:vAlign w:val="center"/>
          </w:tcPr>
          <w:p w14:paraId="1D08DB1E" w14:textId="77777777" w:rsidR="00A830E6" w:rsidRPr="00885CE3" w:rsidRDefault="00A830E6" w:rsidP="00401DEE">
            <w:pPr>
              <w:jc w:val="center"/>
              <w:rPr>
                <w:szCs w:val="20"/>
                <w:lang w:val="en-GB"/>
              </w:rPr>
            </w:pPr>
            <w:r w:rsidRPr="00885CE3">
              <w:rPr>
                <w:szCs w:val="20"/>
                <w:lang w:val="en-GB"/>
              </w:rPr>
              <w:t>TT/DP/RH/WS/PP/RR/FS/SD</w:t>
            </w:r>
          </w:p>
        </w:tc>
      </w:tr>
      <w:tr w:rsidR="00A830E6" w:rsidRPr="00885CE3" w14:paraId="2024BC25" w14:textId="77777777" w:rsidTr="0079713B">
        <w:trPr>
          <w:trHeight w:val="1202"/>
          <w:jc w:val="center"/>
        </w:trPr>
        <w:tc>
          <w:tcPr>
            <w:tcW w:w="2160" w:type="dxa"/>
          </w:tcPr>
          <w:p w14:paraId="3A159E47" w14:textId="7396CB96" w:rsidR="00A830E6" w:rsidRPr="00885CE3" w:rsidRDefault="00186D22" w:rsidP="00401DEE">
            <w:pPr>
              <w:jc w:val="center"/>
              <w:rPr>
                <w:szCs w:val="20"/>
                <w:lang w:val="en-GB"/>
              </w:rPr>
            </w:pPr>
            <w:r>
              <w:rPr>
                <w:noProof/>
                <w:lang w:eastAsia="en-AU"/>
              </w:rPr>
              <w:drawing>
                <wp:inline distT="0" distB="0" distL="0" distR="0" wp14:anchorId="0C3DC39F" wp14:editId="379942F8">
                  <wp:extent cx="1333500" cy="675454"/>
                  <wp:effectExtent l="0" t="0" r="0" b="0"/>
                  <wp:docPr id="358257112" name="Picture 358257112" descr="C:\Users\lashcrof\Downloads\flat_li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shcrof\Downloads\flat_lines.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33500" cy="675454"/>
                          </a:xfrm>
                          <a:prstGeom prst="rect">
                            <a:avLst/>
                          </a:prstGeom>
                          <a:noFill/>
                          <a:ln>
                            <a:noFill/>
                          </a:ln>
                        </pic:spPr>
                      </pic:pic>
                    </a:graphicData>
                  </a:graphic>
                </wp:inline>
              </w:drawing>
            </w:r>
          </w:p>
        </w:tc>
        <w:tc>
          <w:tcPr>
            <w:tcW w:w="2439" w:type="dxa"/>
            <w:vAlign w:val="center"/>
          </w:tcPr>
          <w:p w14:paraId="6A65E308" w14:textId="7B0D1D5E" w:rsidR="00A830E6" w:rsidRPr="00885CE3" w:rsidRDefault="002315E6" w:rsidP="00401DEE">
            <w:pPr>
              <w:jc w:val="center"/>
              <w:rPr>
                <w:szCs w:val="20"/>
                <w:lang w:val="en-GB"/>
              </w:rPr>
            </w:pPr>
            <w:r>
              <w:rPr>
                <w:szCs w:val="20"/>
                <w:lang w:val="en-GB"/>
              </w:rPr>
              <w:t>Duplicate values</w:t>
            </w:r>
          </w:p>
        </w:tc>
        <w:tc>
          <w:tcPr>
            <w:tcW w:w="2470" w:type="dxa"/>
            <w:vAlign w:val="center"/>
          </w:tcPr>
          <w:p w14:paraId="61C3908E" w14:textId="456710B1" w:rsidR="00A830E6" w:rsidRPr="00885CE3" w:rsidRDefault="00A830E6">
            <w:pPr>
              <w:jc w:val="center"/>
              <w:rPr>
                <w:szCs w:val="20"/>
                <w:lang w:val="en-GB"/>
              </w:rPr>
            </w:pPr>
            <w:r w:rsidRPr="00885CE3">
              <w:rPr>
                <w:szCs w:val="20"/>
                <w:lang w:val="en-GB"/>
              </w:rPr>
              <w:t>Detect at least</w:t>
            </w:r>
            <w:r w:rsidR="00055610">
              <w:rPr>
                <w:szCs w:val="20"/>
                <w:lang w:val="en-GB"/>
              </w:rPr>
              <w:t xml:space="preserve"> </w:t>
            </w:r>
            <w:ins w:id="938" w:author="Linden Ashcroft" w:date="2018-07-11T14:45:00Z">
              <w:r w:rsidR="00864A5B">
                <w:rPr>
                  <w:szCs w:val="20"/>
                  <w:lang w:val="en-GB"/>
                </w:rPr>
                <w:t>3</w:t>
              </w:r>
            </w:ins>
            <w:del w:id="939" w:author="Linden Ashcroft" w:date="2018-07-11T14:45:00Z">
              <w:r w:rsidR="00055610" w:rsidDel="00864A5B">
                <w:rPr>
                  <w:szCs w:val="20"/>
                  <w:lang w:val="en-GB"/>
                </w:rPr>
                <w:delText>1</w:delText>
              </w:r>
            </w:del>
            <w:r w:rsidR="00055610">
              <w:rPr>
                <w:szCs w:val="20"/>
                <w:lang w:val="en-GB"/>
              </w:rPr>
              <w:t>0</w:t>
            </w:r>
            <w:r w:rsidRPr="00885CE3">
              <w:rPr>
                <w:szCs w:val="20"/>
                <w:lang w:val="en-GB"/>
              </w:rPr>
              <w:t xml:space="preserve"> identical consecutive values</w:t>
            </w:r>
            <w:r w:rsidR="00055610">
              <w:rPr>
                <w:szCs w:val="20"/>
                <w:lang w:val="en-GB"/>
              </w:rPr>
              <w:t xml:space="preserve"> </w:t>
            </w:r>
            <w:del w:id="940" w:author="Linden Ashcroft" w:date="2018-07-11T14:46:00Z">
              <w:r w:rsidR="00055610" w:rsidDel="00864A5B">
                <w:rPr>
                  <w:szCs w:val="20"/>
                  <w:lang w:val="en-GB"/>
                </w:rPr>
                <w:delText>(later relaxed to 30 identical values)</w:delText>
              </w:r>
            </w:del>
          </w:p>
        </w:tc>
        <w:tc>
          <w:tcPr>
            <w:tcW w:w="2785" w:type="dxa"/>
            <w:vAlign w:val="center"/>
          </w:tcPr>
          <w:p w14:paraId="268D91F2" w14:textId="77777777" w:rsidR="00A830E6" w:rsidRPr="00885CE3" w:rsidRDefault="00A830E6" w:rsidP="00401DEE">
            <w:pPr>
              <w:jc w:val="center"/>
              <w:rPr>
                <w:szCs w:val="20"/>
                <w:lang w:val="en-GB"/>
              </w:rPr>
            </w:pPr>
            <w:r w:rsidRPr="00885CE3">
              <w:rPr>
                <w:szCs w:val="20"/>
                <w:lang w:val="en-GB"/>
              </w:rPr>
              <w:t>TT/DP/RH/WD/WS</w:t>
            </w:r>
          </w:p>
        </w:tc>
      </w:tr>
      <w:tr w:rsidR="00A830E6" w:rsidRPr="00885CE3" w14:paraId="4E9A6EED" w14:textId="77777777" w:rsidTr="00401DEE">
        <w:trPr>
          <w:jc w:val="center"/>
        </w:trPr>
        <w:tc>
          <w:tcPr>
            <w:tcW w:w="2160" w:type="dxa"/>
          </w:tcPr>
          <w:p w14:paraId="3C529901" w14:textId="4FABBFA1" w:rsidR="00A830E6" w:rsidRPr="00885CE3" w:rsidRDefault="00186D22">
            <w:pPr>
              <w:jc w:val="center"/>
              <w:rPr>
                <w:szCs w:val="20"/>
                <w:lang w:val="en-GB"/>
              </w:rPr>
            </w:pPr>
            <w:r>
              <w:rPr>
                <w:noProof/>
                <w:lang w:eastAsia="en-AU"/>
              </w:rPr>
              <w:drawing>
                <wp:inline distT="0" distB="0" distL="0" distR="0" wp14:anchorId="0E27FAC0" wp14:editId="2ECB4DB3">
                  <wp:extent cx="988014" cy="990600"/>
                  <wp:effectExtent l="0" t="0" r="3175" b="0"/>
                  <wp:docPr id="358257113" name="Picture 358257113" descr="C:\Users\lashcrof\Downloads\outli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shcrof\Downloads\outlier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90600" cy="993193"/>
                          </a:xfrm>
                          <a:prstGeom prst="rect">
                            <a:avLst/>
                          </a:prstGeom>
                          <a:noFill/>
                          <a:ln>
                            <a:noFill/>
                          </a:ln>
                        </pic:spPr>
                      </pic:pic>
                    </a:graphicData>
                  </a:graphic>
                </wp:inline>
              </w:drawing>
            </w:r>
          </w:p>
        </w:tc>
        <w:tc>
          <w:tcPr>
            <w:tcW w:w="2439" w:type="dxa"/>
            <w:vAlign w:val="center"/>
          </w:tcPr>
          <w:p w14:paraId="47C492BB" w14:textId="01D756AC" w:rsidR="00A830E6" w:rsidRPr="00885CE3" w:rsidRDefault="00A830E6" w:rsidP="00401DEE">
            <w:pPr>
              <w:jc w:val="center"/>
              <w:rPr>
                <w:szCs w:val="20"/>
                <w:lang w:val="en-GB"/>
              </w:rPr>
            </w:pPr>
            <w:r w:rsidRPr="00885CE3">
              <w:rPr>
                <w:szCs w:val="20"/>
                <w:lang w:val="en-GB"/>
              </w:rPr>
              <w:t>Big jumps</w:t>
            </w:r>
            <w:r w:rsidR="00055610">
              <w:rPr>
                <w:szCs w:val="20"/>
                <w:lang w:val="en-GB"/>
              </w:rPr>
              <w:t xml:space="preserve"> and sharp spikes </w:t>
            </w:r>
          </w:p>
        </w:tc>
        <w:tc>
          <w:tcPr>
            <w:tcW w:w="2470" w:type="dxa"/>
            <w:vAlign w:val="center"/>
          </w:tcPr>
          <w:p w14:paraId="5B3DE1D4" w14:textId="77777777" w:rsidR="00A830E6" w:rsidRPr="00885CE3" w:rsidRDefault="00A830E6" w:rsidP="00401DEE">
            <w:pPr>
              <w:jc w:val="center"/>
              <w:rPr>
                <w:szCs w:val="20"/>
                <w:lang w:val="en-GB"/>
              </w:rPr>
            </w:pPr>
            <w:r w:rsidRPr="00885CE3">
              <w:rPr>
                <w:szCs w:val="20"/>
                <w:lang w:val="en-GB"/>
              </w:rPr>
              <w:t>Large differences between adjacent values</w:t>
            </w:r>
          </w:p>
        </w:tc>
        <w:tc>
          <w:tcPr>
            <w:tcW w:w="2785" w:type="dxa"/>
            <w:vAlign w:val="center"/>
          </w:tcPr>
          <w:p w14:paraId="700D704F" w14:textId="0AE373BC" w:rsidR="00A830E6" w:rsidRPr="00885CE3" w:rsidRDefault="00A830E6" w:rsidP="00401DEE">
            <w:pPr>
              <w:jc w:val="center"/>
              <w:rPr>
                <w:szCs w:val="20"/>
                <w:lang w:val="en-GB"/>
              </w:rPr>
            </w:pPr>
            <w:r w:rsidRPr="00885CE3">
              <w:rPr>
                <w:szCs w:val="20"/>
                <w:lang w:val="en-GB"/>
              </w:rPr>
              <w:t>TT/D</w:t>
            </w:r>
            <w:r w:rsidR="00055610">
              <w:rPr>
                <w:szCs w:val="20"/>
                <w:lang w:val="en-GB"/>
              </w:rPr>
              <w:t>P</w:t>
            </w:r>
          </w:p>
        </w:tc>
      </w:tr>
      <w:tr w:rsidR="00055610" w:rsidRPr="00885CE3" w14:paraId="67486265" w14:textId="77777777" w:rsidTr="00401DEE">
        <w:trPr>
          <w:jc w:val="center"/>
        </w:trPr>
        <w:tc>
          <w:tcPr>
            <w:tcW w:w="2160" w:type="dxa"/>
          </w:tcPr>
          <w:p w14:paraId="3D3FEDD1" w14:textId="109092DD" w:rsidR="00055610" w:rsidRDefault="00055610" w:rsidP="00401DEE">
            <w:pPr>
              <w:jc w:val="center"/>
              <w:rPr>
                <w:noProof/>
                <w:lang w:eastAsia="en-AU"/>
              </w:rPr>
            </w:pPr>
            <w:r>
              <w:rPr>
                <w:noProof/>
                <w:lang w:eastAsia="en-AU"/>
              </w:rPr>
              <w:lastRenderedPageBreak/>
              <w:drawing>
                <wp:inline distT="0" distB="0" distL="0" distR="0" wp14:anchorId="155EDF49" wp14:editId="00DC6980">
                  <wp:extent cx="1143000" cy="590550"/>
                  <wp:effectExtent l="0" t="0" r="0" b="0"/>
                  <wp:docPr id="358257105" name="Picture 358257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t="7792" b="11688"/>
                          <a:stretch/>
                        </pic:blipFill>
                        <pic:spPr bwMode="auto">
                          <a:xfrm>
                            <a:off x="0" y="0"/>
                            <a:ext cx="1143000" cy="59055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2439" w:type="dxa"/>
            <w:vAlign w:val="center"/>
          </w:tcPr>
          <w:p w14:paraId="58933E78" w14:textId="29F880D8" w:rsidR="00055610" w:rsidRPr="00885CE3" w:rsidRDefault="00055610" w:rsidP="00401DEE">
            <w:pPr>
              <w:jc w:val="center"/>
              <w:rPr>
                <w:szCs w:val="20"/>
                <w:lang w:val="en-GB"/>
              </w:rPr>
            </w:pPr>
            <w:r>
              <w:rPr>
                <w:szCs w:val="20"/>
                <w:lang w:val="en-GB"/>
              </w:rPr>
              <w:t>Bivariate outliers</w:t>
            </w:r>
          </w:p>
        </w:tc>
        <w:tc>
          <w:tcPr>
            <w:tcW w:w="2470" w:type="dxa"/>
            <w:vAlign w:val="center"/>
          </w:tcPr>
          <w:p w14:paraId="23D06FBE" w14:textId="1698B83E" w:rsidR="00055610" w:rsidRPr="00885CE3" w:rsidRDefault="00055610" w:rsidP="00401DEE">
            <w:pPr>
              <w:jc w:val="center"/>
              <w:rPr>
                <w:szCs w:val="20"/>
                <w:lang w:val="en-GB"/>
              </w:rPr>
            </w:pPr>
            <w:r>
              <w:rPr>
                <w:szCs w:val="20"/>
                <w:lang w:val="en-GB"/>
              </w:rPr>
              <w:t>Differences between adjacent values that are larger than the bivariate distribution</w:t>
            </w:r>
          </w:p>
        </w:tc>
        <w:tc>
          <w:tcPr>
            <w:tcW w:w="2785" w:type="dxa"/>
            <w:vAlign w:val="center"/>
          </w:tcPr>
          <w:p w14:paraId="0E5B7FF4" w14:textId="7BE0E522" w:rsidR="00055610" w:rsidRPr="00885CE3" w:rsidRDefault="00055610" w:rsidP="00401DEE">
            <w:pPr>
              <w:jc w:val="center"/>
              <w:rPr>
                <w:szCs w:val="20"/>
                <w:lang w:val="en-GB"/>
              </w:rPr>
            </w:pPr>
            <w:r>
              <w:rPr>
                <w:szCs w:val="20"/>
                <w:lang w:val="en-GB"/>
              </w:rPr>
              <w:t>PP</w:t>
            </w:r>
          </w:p>
        </w:tc>
      </w:tr>
      <w:tr w:rsidR="00A830E6" w:rsidRPr="00885CE3" w14:paraId="7C4E921C" w14:textId="77777777" w:rsidTr="00401DEE">
        <w:trPr>
          <w:jc w:val="center"/>
        </w:trPr>
        <w:tc>
          <w:tcPr>
            <w:tcW w:w="2160" w:type="dxa"/>
          </w:tcPr>
          <w:p w14:paraId="159E470D" w14:textId="3AADCB23" w:rsidR="00A830E6" w:rsidRPr="00885CE3" w:rsidRDefault="00401DEE" w:rsidP="00401DEE">
            <w:pPr>
              <w:jc w:val="center"/>
              <w:rPr>
                <w:szCs w:val="20"/>
                <w:lang w:val="en-GB"/>
              </w:rPr>
            </w:pPr>
            <w:r>
              <w:rPr>
                <w:noProof/>
                <w:lang w:eastAsia="en-AU"/>
              </w:rPr>
              <w:drawing>
                <wp:inline distT="0" distB="0" distL="0" distR="0" wp14:anchorId="2B0284A0" wp14:editId="071A6946">
                  <wp:extent cx="1103243" cy="55626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r="2610" b="8696"/>
                          <a:stretch/>
                        </pic:blipFill>
                        <pic:spPr bwMode="auto">
                          <a:xfrm>
                            <a:off x="0" y="0"/>
                            <a:ext cx="1103899" cy="55659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2439" w:type="dxa"/>
            <w:vAlign w:val="center"/>
          </w:tcPr>
          <w:p w14:paraId="7418861A" w14:textId="3BA4BF9C" w:rsidR="00A830E6" w:rsidRPr="00885CE3" w:rsidRDefault="00A830E6" w:rsidP="00401DEE">
            <w:pPr>
              <w:jc w:val="center"/>
              <w:rPr>
                <w:szCs w:val="20"/>
                <w:lang w:val="en-GB"/>
              </w:rPr>
            </w:pPr>
            <w:r w:rsidRPr="00885CE3">
              <w:rPr>
                <w:szCs w:val="20"/>
                <w:lang w:val="en-GB"/>
              </w:rPr>
              <w:t>Interv</w:t>
            </w:r>
            <w:r w:rsidR="00401DEE">
              <w:rPr>
                <w:szCs w:val="20"/>
                <w:lang w:val="en-GB"/>
              </w:rPr>
              <w:t>ariable</w:t>
            </w:r>
            <w:r w:rsidRPr="00885CE3">
              <w:rPr>
                <w:szCs w:val="20"/>
                <w:lang w:val="en-GB"/>
              </w:rPr>
              <w:t xml:space="preserve"> inconsistency</w:t>
            </w:r>
          </w:p>
        </w:tc>
        <w:tc>
          <w:tcPr>
            <w:tcW w:w="2470" w:type="dxa"/>
            <w:vAlign w:val="center"/>
          </w:tcPr>
          <w:p w14:paraId="6BDD7F1D" w14:textId="77777777" w:rsidR="00A830E6" w:rsidRPr="00885CE3" w:rsidRDefault="00A830E6" w:rsidP="00401DEE">
            <w:pPr>
              <w:jc w:val="center"/>
              <w:rPr>
                <w:szCs w:val="20"/>
                <w:lang w:val="en-GB"/>
              </w:rPr>
            </w:pPr>
            <w:r w:rsidRPr="00885CE3">
              <w:rPr>
                <w:szCs w:val="20"/>
                <w:lang w:val="en-GB"/>
              </w:rPr>
              <w:t>Flag internal inconsistencies among variables</w:t>
            </w:r>
          </w:p>
        </w:tc>
        <w:tc>
          <w:tcPr>
            <w:tcW w:w="2785" w:type="dxa"/>
            <w:vAlign w:val="center"/>
          </w:tcPr>
          <w:p w14:paraId="2B627C7D" w14:textId="77777777" w:rsidR="00A830E6" w:rsidRPr="00885CE3" w:rsidRDefault="00A830E6" w:rsidP="00401DEE">
            <w:pPr>
              <w:jc w:val="center"/>
              <w:rPr>
                <w:szCs w:val="20"/>
                <w:lang w:val="en-GB"/>
              </w:rPr>
            </w:pPr>
            <w:r w:rsidRPr="00885CE3">
              <w:rPr>
                <w:szCs w:val="20"/>
                <w:lang w:val="en-GB"/>
              </w:rPr>
              <w:t>TT/RH/WS</w:t>
            </w:r>
          </w:p>
        </w:tc>
      </w:tr>
      <w:tr w:rsidR="00A830E6" w:rsidRPr="00885CE3" w14:paraId="57A7DC0B" w14:textId="77777777" w:rsidTr="00401DEE">
        <w:trPr>
          <w:jc w:val="center"/>
        </w:trPr>
        <w:tc>
          <w:tcPr>
            <w:tcW w:w="2160" w:type="dxa"/>
          </w:tcPr>
          <w:p w14:paraId="6D48400B" w14:textId="52DBAA85" w:rsidR="00A830E6" w:rsidRPr="00885CE3" w:rsidRDefault="00186D22" w:rsidP="00401DEE">
            <w:pPr>
              <w:jc w:val="center"/>
              <w:rPr>
                <w:szCs w:val="20"/>
                <w:lang w:val="en-GB"/>
              </w:rPr>
            </w:pPr>
            <w:r>
              <w:rPr>
                <w:noProof/>
                <w:szCs w:val="20"/>
                <w:lang w:eastAsia="en-AU"/>
              </w:rPr>
              <w:drawing>
                <wp:inline distT="0" distB="0" distL="0" distR="0" wp14:anchorId="7FFE21FF" wp14:editId="74689202">
                  <wp:extent cx="1246896" cy="638175"/>
                  <wp:effectExtent l="0" t="0" r="0" b="0"/>
                  <wp:docPr id="358257115" name="Picture 358257115" descr="C:\Users\lashcrof\Downloads\intervariable check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ashcrof\Downloads\intervariable checks.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246896" cy="638175"/>
                          </a:xfrm>
                          <a:prstGeom prst="rect">
                            <a:avLst/>
                          </a:prstGeom>
                          <a:noFill/>
                          <a:ln>
                            <a:noFill/>
                          </a:ln>
                        </pic:spPr>
                      </pic:pic>
                    </a:graphicData>
                  </a:graphic>
                </wp:inline>
              </w:drawing>
            </w:r>
          </w:p>
        </w:tc>
        <w:tc>
          <w:tcPr>
            <w:tcW w:w="2439" w:type="dxa"/>
            <w:vAlign w:val="center"/>
          </w:tcPr>
          <w:p w14:paraId="07CDDA37" w14:textId="77777777" w:rsidR="00A830E6" w:rsidRPr="00885CE3" w:rsidRDefault="00A830E6" w:rsidP="00401DEE">
            <w:pPr>
              <w:jc w:val="center"/>
              <w:rPr>
                <w:szCs w:val="20"/>
                <w:lang w:val="en-GB"/>
              </w:rPr>
            </w:pPr>
            <w:r w:rsidRPr="00885CE3">
              <w:rPr>
                <w:szCs w:val="20"/>
                <w:lang w:val="en-GB"/>
              </w:rPr>
              <w:t>DP inconsistency</w:t>
            </w:r>
          </w:p>
        </w:tc>
        <w:tc>
          <w:tcPr>
            <w:tcW w:w="2470" w:type="dxa"/>
            <w:vAlign w:val="center"/>
          </w:tcPr>
          <w:p w14:paraId="7F3918F6" w14:textId="2702689F" w:rsidR="00A830E6" w:rsidRPr="00885CE3" w:rsidRDefault="00E11350" w:rsidP="00401DEE">
            <w:pPr>
              <w:jc w:val="center"/>
              <w:rPr>
                <w:szCs w:val="20"/>
                <w:lang w:val="en-GB"/>
              </w:rPr>
            </w:pPr>
            <w:ins w:id="941" w:author="Linden Ashcroft" w:date="2018-07-11T14:52:00Z">
              <w:r>
                <w:rPr>
                  <w:szCs w:val="20"/>
                  <w:lang w:val="en-GB"/>
                </w:rPr>
                <w:t xml:space="preserve">Flag </w:t>
              </w:r>
            </w:ins>
            <w:r w:rsidR="00A830E6" w:rsidRPr="00885CE3">
              <w:rPr>
                <w:szCs w:val="20"/>
                <w:lang w:val="en-GB"/>
              </w:rPr>
              <w:t>Differences between observed and calculated DP</w:t>
            </w:r>
          </w:p>
        </w:tc>
        <w:tc>
          <w:tcPr>
            <w:tcW w:w="2785" w:type="dxa"/>
            <w:vAlign w:val="center"/>
          </w:tcPr>
          <w:p w14:paraId="4C7FA348" w14:textId="77777777" w:rsidR="00A830E6" w:rsidRPr="00885CE3" w:rsidRDefault="00A830E6" w:rsidP="00401DEE">
            <w:pPr>
              <w:jc w:val="center"/>
              <w:rPr>
                <w:szCs w:val="20"/>
                <w:lang w:val="en-GB"/>
              </w:rPr>
            </w:pPr>
            <w:r w:rsidRPr="00885CE3">
              <w:rPr>
                <w:szCs w:val="20"/>
                <w:lang w:val="en-GB"/>
              </w:rPr>
              <w:t>TT/RH/DP</w:t>
            </w:r>
          </w:p>
        </w:tc>
      </w:tr>
      <w:tr w:rsidR="00A830E6" w:rsidRPr="00885CE3" w14:paraId="567E9FC5" w14:textId="77777777" w:rsidTr="00401DEE">
        <w:trPr>
          <w:jc w:val="center"/>
        </w:trPr>
        <w:tc>
          <w:tcPr>
            <w:tcW w:w="2160" w:type="dxa"/>
          </w:tcPr>
          <w:p w14:paraId="5DB1787F" w14:textId="257D3E58" w:rsidR="00A830E6" w:rsidRPr="00885CE3" w:rsidRDefault="00186D22" w:rsidP="00401DEE">
            <w:pPr>
              <w:jc w:val="center"/>
              <w:rPr>
                <w:szCs w:val="20"/>
                <w:lang w:val="en-GB"/>
              </w:rPr>
            </w:pPr>
            <w:r>
              <w:rPr>
                <w:noProof/>
                <w:szCs w:val="20"/>
                <w:lang w:eastAsia="en-AU"/>
              </w:rPr>
              <w:drawing>
                <wp:inline distT="0" distB="0" distL="0" distR="0" wp14:anchorId="65D5CA61" wp14:editId="50CD72F6">
                  <wp:extent cx="1285385" cy="647700"/>
                  <wp:effectExtent l="0" t="0" r="0" b="0"/>
                  <wp:docPr id="358257118" name="Picture 358257118" descr="C:\Users\lashcrof\Downloads\freqv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ashcrof\Downloads\freqvals.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88329" cy="649184"/>
                          </a:xfrm>
                          <a:prstGeom prst="rect">
                            <a:avLst/>
                          </a:prstGeom>
                          <a:noFill/>
                          <a:ln>
                            <a:noFill/>
                          </a:ln>
                        </pic:spPr>
                      </pic:pic>
                    </a:graphicData>
                  </a:graphic>
                </wp:inline>
              </w:drawing>
            </w:r>
          </w:p>
        </w:tc>
        <w:tc>
          <w:tcPr>
            <w:tcW w:w="2439" w:type="dxa"/>
            <w:vAlign w:val="center"/>
          </w:tcPr>
          <w:p w14:paraId="7C688C8E" w14:textId="77777777" w:rsidR="00A830E6" w:rsidRPr="00885CE3" w:rsidRDefault="00A830E6" w:rsidP="00401DEE">
            <w:pPr>
              <w:jc w:val="center"/>
              <w:rPr>
                <w:szCs w:val="20"/>
                <w:lang w:val="en-GB"/>
              </w:rPr>
            </w:pPr>
            <w:r w:rsidRPr="00885CE3">
              <w:rPr>
                <w:szCs w:val="20"/>
                <w:lang w:val="en-GB"/>
              </w:rPr>
              <w:t>Monthly mean of absolute increments</w:t>
            </w:r>
          </w:p>
        </w:tc>
        <w:tc>
          <w:tcPr>
            <w:tcW w:w="2470" w:type="dxa"/>
            <w:vAlign w:val="center"/>
          </w:tcPr>
          <w:p w14:paraId="51E51D6B" w14:textId="2B89C6EC" w:rsidR="00A830E6" w:rsidRPr="00885CE3" w:rsidRDefault="00E11350" w:rsidP="00401DEE">
            <w:pPr>
              <w:jc w:val="center"/>
              <w:rPr>
                <w:szCs w:val="20"/>
                <w:lang w:val="en-GB"/>
              </w:rPr>
            </w:pPr>
            <w:ins w:id="942" w:author="Linden Ashcroft" w:date="2018-07-11T14:52:00Z">
              <w:r>
                <w:rPr>
                  <w:szCs w:val="20"/>
                  <w:lang w:val="en-GB"/>
                </w:rPr>
                <w:t>Flag all values when m</w:t>
              </w:r>
            </w:ins>
            <w:del w:id="943" w:author="Linden Ashcroft" w:date="2018-07-11T14:52:00Z">
              <w:r w:rsidR="00A830E6" w:rsidRPr="00885CE3" w:rsidDel="00E11350">
                <w:rPr>
                  <w:szCs w:val="20"/>
                  <w:lang w:val="en-GB"/>
                </w:rPr>
                <w:delText>M</w:delText>
              </w:r>
            </w:del>
            <w:r w:rsidR="00A830E6" w:rsidRPr="00885CE3">
              <w:rPr>
                <w:szCs w:val="20"/>
                <w:lang w:val="en-GB"/>
              </w:rPr>
              <w:t>ean monthly increments below/above of the climatic normal increment</w:t>
            </w:r>
          </w:p>
        </w:tc>
        <w:tc>
          <w:tcPr>
            <w:tcW w:w="2785" w:type="dxa"/>
            <w:vAlign w:val="center"/>
          </w:tcPr>
          <w:p w14:paraId="5DA6790C" w14:textId="77777777" w:rsidR="00A830E6" w:rsidRPr="00885CE3" w:rsidRDefault="00A830E6" w:rsidP="00401DEE">
            <w:pPr>
              <w:jc w:val="center"/>
              <w:rPr>
                <w:szCs w:val="20"/>
                <w:lang w:val="en-GB"/>
              </w:rPr>
            </w:pPr>
            <w:r w:rsidRPr="00885CE3">
              <w:rPr>
                <w:szCs w:val="20"/>
                <w:lang w:val="en-GB"/>
              </w:rPr>
              <w:t>TT/RH/WD/WS</w:t>
            </w:r>
          </w:p>
        </w:tc>
      </w:tr>
      <w:tr w:rsidR="00A830E6" w:rsidRPr="00885CE3" w14:paraId="1A930884" w14:textId="77777777" w:rsidTr="00401DEE">
        <w:trPr>
          <w:jc w:val="center"/>
        </w:trPr>
        <w:tc>
          <w:tcPr>
            <w:tcW w:w="2160" w:type="dxa"/>
          </w:tcPr>
          <w:p w14:paraId="52C41D4F" w14:textId="3734E6CB" w:rsidR="00A830E6" w:rsidRPr="00885CE3" w:rsidRDefault="00401DEE" w:rsidP="00401DEE">
            <w:pPr>
              <w:jc w:val="center"/>
              <w:rPr>
                <w:szCs w:val="20"/>
                <w:lang w:val="en-GB"/>
              </w:rPr>
            </w:pPr>
            <w:r>
              <w:rPr>
                <w:noProof/>
                <w:lang w:eastAsia="en-AU"/>
              </w:rPr>
              <w:drawing>
                <wp:inline distT="0" distB="0" distL="0" distR="0" wp14:anchorId="0386D670" wp14:editId="56400836">
                  <wp:extent cx="1102995" cy="546414"/>
                  <wp:effectExtent l="0" t="0" r="190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2545" t="3262" r="3266" b="7063"/>
                          <a:stretch/>
                        </pic:blipFill>
                        <pic:spPr bwMode="auto">
                          <a:xfrm>
                            <a:off x="0" y="0"/>
                            <a:ext cx="1103483" cy="546656"/>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2439" w:type="dxa"/>
            <w:vAlign w:val="center"/>
          </w:tcPr>
          <w:p w14:paraId="48A54A3F" w14:textId="77777777" w:rsidR="00A830E6" w:rsidRPr="00885CE3" w:rsidRDefault="00A830E6" w:rsidP="00401DEE">
            <w:pPr>
              <w:jc w:val="center"/>
              <w:rPr>
                <w:szCs w:val="20"/>
                <w:lang w:val="en-GB"/>
              </w:rPr>
            </w:pPr>
            <w:r w:rsidRPr="00885CE3">
              <w:rPr>
                <w:szCs w:val="20"/>
                <w:lang w:val="en-GB"/>
              </w:rPr>
              <w:t>Irregular temporal evolution</w:t>
            </w:r>
          </w:p>
        </w:tc>
        <w:tc>
          <w:tcPr>
            <w:tcW w:w="2470" w:type="dxa"/>
            <w:vAlign w:val="center"/>
          </w:tcPr>
          <w:p w14:paraId="081E37F8" w14:textId="09BC34F6" w:rsidR="00A830E6" w:rsidRPr="00885CE3" w:rsidRDefault="00E11350" w:rsidP="00401DEE">
            <w:pPr>
              <w:jc w:val="center"/>
              <w:rPr>
                <w:szCs w:val="20"/>
                <w:lang w:val="en-GB"/>
              </w:rPr>
            </w:pPr>
            <w:ins w:id="944" w:author="Linden Ashcroft" w:date="2018-07-11T14:52:00Z">
              <w:r>
                <w:rPr>
                  <w:szCs w:val="20"/>
                  <w:lang w:val="en-GB"/>
                </w:rPr>
                <w:t>Flag values that show u</w:t>
              </w:r>
            </w:ins>
            <w:del w:id="945" w:author="Linden Ashcroft" w:date="2018-07-11T14:52:00Z">
              <w:r w:rsidR="00055610" w:rsidDel="00E11350">
                <w:rPr>
                  <w:szCs w:val="20"/>
                  <w:lang w:val="en-GB"/>
                </w:rPr>
                <w:delText>U</w:delText>
              </w:r>
            </w:del>
            <w:r w:rsidR="00055610">
              <w:rPr>
                <w:szCs w:val="20"/>
                <w:lang w:val="en-GB"/>
              </w:rPr>
              <w:t>nexpected</w:t>
            </w:r>
            <w:r w:rsidR="00A830E6">
              <w:rPr>
                <w:szCs w:val="20"/>
                <w:lang w:val="en-GB"/>
              </w:rPr>
              <w:t xml:space="preserve"> temporal evolution</w:t>
            </w:r>
          </w:p>
        </w:tc>
        <w:tc>
          <w:tcPr>
            <w:tcW w:w="2785" w:type="dxa"/>
            <w:vAlign w:val="center"/>
          </w:tcPr>
          <w:p w14:paraId="0A55D9D9" w14:textId="77777777" w:rsidR="00A830E6" w:rsidRPr="00885CE3" w:rsidRDefault="00A830E6" w:rsidP="00401DEE">
            <w:pPr>
              <w:jc w:val="center"/>
              <w:rPr>
                <w:szCs w:val="20"/>
                <w:lang w:val="en-GB"/>
              </w:rPr>
            </w:pPr>
            <w:r w:rsidRPr="00885CE3">
              <w:rPr>
                <w:szCs w:val="20"/>
                <w:lang w:val="en-GB"/>
              </w:rPr>
              <w:t>TT/RH/WS</w:t>
            </w:r>
          </w:p>
        </w:tc>
      </w:tr>
      <w:tr w:rsidR="00A830E6" w:rsidRPr="00885CE3" w14:paraId="76669120" w14:textId="77777777" w:rsidTr="00401DEE">
        <w:trPr>
          <w:jc w:val="center"/>
        </w:trPr>
        <w:tc>
          <w:tcPr>
            <w:tcW w:w="2160" w:type="dxa"/>
          </w:tcPr>
          <w:p w14:paraId="15BA69A7" w14:textId="00DC2EAE" w:rsidR="00A830E6" w:rsidRPr="00885CE3" w:rsidRDefault="00401DEE" w:rsidP="00401DEE">
            <w:pPr>
              <w:jc w:val="center"/>
              <w:rPr>
                <w:szCs w:val="20"/>
                <w:lang w:val="en-GB"/>
              </w:rPr>
            </w:pPr>
            <w:r>
              <w:rPr>
                <w:noProof/>
                <w:lang w:eastAsia="en-AU"/>
              </w:rPr>
              <w:drawing>
                <wp:inline distT="0" distB="0" distL="0" distR="0" wp14:anchorId="19F77F89" wp14:editId="35834FE3">
                  <wp:extent cx="1196975" cy="616226"/>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3213" t="5609" b="7367"/>
                          <a:stretch/>
                        </pic:blipFill>
                        <pic:spPr bwMode="auto">
                          <a:xfrm>
                            <a:off x="0" y="0"/>
                            <a:ext cx="1198459" cy="61699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2439" w:type="dxa"/>
            <w:vAlign w:val="center"/>
          </w:tcPr>
          <w:p w14:paraId="2B73D9E6" w14:textId="77777777" w:rsidR="00A830E6" w:rsidRPr="00885CE3" w:rsidRDefault="00A830E6" w:rsidP="00401DEE">
            <w:pPr>
              <w:jc w:val="center"/>
              <w:rPr>
                <w:szCs w:val="20"/>
                <w:lang w:val="en-GB"/>
              </w:rPr>
            </w:pPr>
            <w:r w:rsidRPr="00885CE3">
              <w:rPr>
                <w:szCs w:val="20"/>
                <w:lang w:val="en-GB"/>
              </w:rPr>
              <w:t>Unit changes</w:t>
            </w:r>
          </w:p>
        </w:tc>
        <w:tc>
          <w:tcPr>
            <w:tcW w:w="2470" w:type="dxa"/>
            <w:vAlign w:val="center"/>
          </w:tcPr>
          <w:p w14:paraId="167B292B" w14:textId="486B03FA" w:rsidR="00A830E6" w:rsidRPr="00885CE3" w:rsidRDefault="00E11350" w:rsidP="00401DEE">
            <w:pPr>
              <w:jc w:val="center"/>
              <w:rPr>
                <w:szCs w:val="20"/>
                <w:lang w:val="en-GB"/>
              </w:rPr>
            </w:pPr>
            <w:ins w:id="946" w:author="Linden Ashcroft" w:date="2018-07-11T14:52:00Z">
              <w:r>
                <w:rPr>
                  <w:szCs w:val="20"/>
                  <w:lang w:val="en-GB"/>
                </w:rPr>
                <w:t>Automatically u</w:t>
              </w:r>
            </w:ins>
            <w:del w:id="947" w:author="Linden Ashcroft" w:date="2018-07-11T14:52:00Z">
              <w:r w:rsidR="00A830E6" w:rsidRPr="00885CE3" w:rsidDel="00E11350">
                <w:rPr>
                  <w:szCs w:val="20"/>
                  <w:lang w:val="en-GB"/>
                </w:rPr>
                <w:delText>U</w:delText>
              </w:r>
            </w:del>
            <w:r w:rsidR="00A830E6">
              <w:rPr>
                <w:szCs w:val="20"/>
                <w:lang w:val="en-GB"/>
              </w:rPr>
              <w:t>nit changes (mmHg-</w:t>
            </w:r>
            <w:proofErr w:type="spellStart"/>
            <w:r w:rsidR="00A830E6">
              <w:rPr>
                <w:szCs w:val="20"/>
                <w:lang w:val="en-GB"/>
              </w:rPr>
              <w:t>hP</w:t>
            </w:r>
            <w:r w:rsidR="00A830E6" w:rsidRPr="00885CE3">
              <w:rPr>
                <w:szCs w:val="20"/>
                <w:lang w:val="en-GB"/>
              </w:rPr>
              <w:t>a</w:t>
            </w:r>
            <w:proofErr w:type="spellEnd"/>
            <w:r w:rsidR="00A830E6" w:rsidRPr="00885CE3">
              <w:rPr>
                <w:szCs w:val="20"/>
                <w:lang w:val="en-GB"/>
              </w:rPr>
              <w:t>)</w:t>
            </w:r>
          </w:p>
        </w:tc>
        <w:tc>
          <w:tcPr>
            <w:tcW w:w="2785" w:type="dxa"/>
            <w:vAlign w:val="center"/>
          </w:tcPr>
          <w:p w14:paraId="0DE71D95" w14:textId="77777777" w:rsidR="00A830E6" w:rsidRPr="00885CE3" w:rsidRDefault="00A830E6" w:rsidP="00401DEE">
            <w:pPr>
              <w:jc w:val="center"/>
              <w:rPr>
                <w:szCs w:val="20"/>
                <w:lang w:val="en-GB"/>
              </w:rPr>
            </w:pPr>
            <w:r w:rsidRPr="00885CE3">
              <w:rPr>
                <w:szCs w:val="20"/>
                <w:lang w:val="en-GB"/>
              </w:rPr>
              <w:t>PP</w:t>
            </w:r>
          </w:p>
        </w:tc>
      </w:tr>
      <w:tr w:rsidR="00055610" w:rsidRPr="00885CE3" w14:paraId="34B0311C" w14:textId="77777777" w:rsidTr="00401DEE">
        <w:trPr>
          <w:jc w:val="center"/>
        </w:trPr>
        <w:tc>
          <w:tcPr>
            <w:tcW w:w="2160" w:type="dxa"/>
          </w:tcPr>
          <w:p w14:paraId="266B053E" w14:textId="513BB9A4" w:rsidR="00055610" w:rsidRDefault="0027736B" w:rsidP="00401DEE">
            <w:pPr>
              <w:jc w:val="center"/>
              <w:rPr>
                <w:noProof/>
                <w:lang w:eastAsia="en-AU"/>
              </w:rPr>
            </w:pPr>
            <w:r>
              <w:rPr>
                <w:noProof/>
                <w:lang w:eastAsia="en-AU"/>
              </w:rPr>
              <w:drawing>
                <wp:inline distT="0" distB="0" distL="0" distR="0" wp14:anchorId="7B4DB8F8" wp14:editId="4059AB48">
                  <wp:extent cx="1413164" cy="71601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nthly_distribution.jpg"/>
                          <pic:cNvPicPr/>
                        </pic:nvPicPr>
                        <pic:blipFill>
                          <a:blip r:embed="rId33">
                            <a:extLst>
                              <a:ext uri="{28A0092B-C50C-407E-A947-70E740481C1C}">
                                <a14:useLocalDpi xmlns:a14="http://schemas.microsoft.com/office/drawing/2010/main" val="0"/>
                              </a:ext>
                            </a:extLst>
                          </a:blip>
                          <a:stretch>
                            <a:fillRect/>
                          </a:stretch>
                        </pic:blipFill>
                        <pic:spPr>
                          <a:xfrm>
                            <a:off x="0" y="0"/>
                            <a:ext cx="1430895" cy="725003"/>
                          </a:xfrm>
                          <a:prstGeom prst="rect">
                            <a:avLst/>
                          </a:prstGeom>
                        </pic:spPr>
                      </pic:pic>
                    </a:graphicData>
                  </a:graphic>
                </wp:inline>
              </w:drawing>
            </w:r>
          </w:p>
        </w:tc>
        <w:tc>
          <w:tcPr>
            <w:tcW w:w="2439" w:type="dxa"/>
            <w:vAlign w:val="center"/>
          </w:tcPr>
          <w:p w14:paraId="72B4F07D" w14:textId="1CB5D315" w:rsidR="00055610" w:rsidRPr="00885CE3" w:rsidRDefault="00055610" w:rsidP="00401DEE">
            <w:pPr>
              <w:jc w:val="center"/>
              <w:rPr>
                <w:szCs w:val="20"/>
                <w:lang w:val="en-GB"/>
              </w:rPr>
            </w:pPr>
            <w:r>
              <w:rPr>
                <w:szCs w:val="20"/>
                <w:lang w:val="en-GB"/>
              </w:rPr>
              <w:t>Unusual distribution of values</w:t>
            </w:r>
          </w:p>
        </w:tc>
        <w:tc>
          <w:tcPr>
            <w:tcW w:w="2470" w:type="dxa"/>
            <w:vAlign w:val="center"/>
          </w:tcPr>
          <w:p w14:paraId="227AEADE" w14:textId="23290BEC" w:rsidR="00055610" w:rsidRPr="00885CE3" w:rsidRDefault="00E11350">
            <w:pPr>
              <w:jc w:val="center"/>
              <w:rPr>
                <w:szCs w:val="20"/>
                <w:lang w:val="en-GB"/>
              </w:rPr>
            </w:pPr>
            <w:ins w:id="948" w:author="Linden Ashcroft" w:date="2018-07-11T14:52:00Z">
              <w:r>
                <w:rPr>
                  <w:szCs w:val="20"/>
                  <w:lang w:val="en-GB"/>
                </w:rPr>
                <w:t>Flag values where the d</w:t>
              </w:r>
            </w:ins>
            <w:del w:id="949" w:author="Linden Ashcroft" w:date="2018-07-11T14:52:00Z">
              <w:r w:rsidR="00055610" w:rsidDel="00E11350">
                <w:rPr>
                  <w:szCs w:val="20"/>
                  <w:lang w:val="en-GB"/>
                </w:rPr>
                <w:delText>D</w:delText>
              </w:r>
            </w:del>
            <w:r w:rsidR="00055610">
              <w:rPr>
                <w:szCs w:val="20"/>
                <w:lang w:val="en-GB"/>
              </w:rPr>
              <w:t xml:space="preserve">istribution </w:t>
            </w:r>
            <w:del w:id="950" w:author="Linden Ashcroft" w:date="2018-07-11T14:52:00Z">
              <w:r w:rsidR="00055610" w:rsidDel="00E11350">
                <w:rPr>
                  <w:szCs w:val="20"/>
                  <w:lang w:val="en-GB"/>
                </w:rPr>
                <w:delText>of value</w:delText>
              </w:r>
            </w:del>
            <w:del w:id="951" w:author="Linden Ashcroft" w:date="2018-07-11T14:53:00Z">
              <w:r w:rsidR="00055610" w:rsidDel="00E11350">
                <w:rPr>
                  <w:szCs w:val="20"/>
                  <w:lang w:val="en-GB"/>
                </w:rPr>
                <w:delText xml:space="preserve">s </w:delText>
              </w:r>
            </w:del>
            <w:r w:rsidR="00055610">
              <w:rPr>
                <w:szCs w:val="20"/>
                <w:lang w:val="en-GB"/>
              </w:rPr>
              <w:t>in each month includes a secondary peak</w:t>
            </w:r>
          </w:p>
        </w:tc>
        <w:tc>
          <w:tcPr>
            <w:tcW w:w="2785" w:type="dxa"/>
            <w:vAlign w:val="center"/>
          </w:tcPr>
          <w:p w14:paraId="6090F913" w14:textId="769EBB62" w:rsidR="00055610" w:rsidRPr="00885CE3" w:rsidRDefault="00055610" w:rsidP="00401DEE">
            <w:pPr>
              <w:jc w:val="center"/>
              <w:rPr>
                <w:szCs w:val="20"/>
                <w:lang w:val="en-GB"/>
              </w:rPr>
            </w:pPr>
            <w:proofErr w:type="gramStart"/>
            <w:r>
              <w:rPr>
                <w:szCs w:val="20"/>
                <w:lang w:val="en-GB"/>
              </w:rPr>
              <w:t>TT,DP</w:t>
            </w:r>
            <w:proofErr w:type="gramEnd"/>
            <w:r>
              <w:rPr>
                <w:szCs w:val="20"/>
                <w:lang w:val="en-GB"/>
              </w:rPr>
              <w:t>, VV</w:t>
            </w:r>
          </w:p>
        </w:tc>
      </w:tr>
      <w:tr w:rsidR="00A830E6" w:rsidRPr="00885CE3" w14:paraId="6EF3CD0C" w14:textId="77777777" w:rsidTr="00401DEE">
        <w:trPr>
          <w:jc w:val="center"/>
        </w:trPr>
        <w:tc>
          <w:tcPr>
            <w:tcW w:w="2160" w:type="dxa"/>
          </w:tcPr>
          <w:p w14:paraId="57DA7B13" w14:textId="2786D6D2" w:rsidR="00A830E6" w:rsidRPr="00885CE3" w:rsidRDefault="00186D22" w:rsidP="00401DEE">
            <w:pPr>
              <w:jc w:val="center"/>
              <w:rPr>
                <w:szCs w:val="20"/>
                <w:lang w:val="en-GB"/>
              </w:rPr>
            </w:pPr>
            <w:r>
              <w:rPr>
                <w:noProof/>
                <w:szCs w:val="20"/>
                <w:lang w:eastAsia="en-AU"/>
              </w:rPr>
              <w:lastRenderedPageBreak/>
              <w:drawing>
                <wp:inline distT="0" distB="0" distL="0" distR="0" wp14:anchorId="086B8975" wp14:editId="79DC9AC0">
                  <wp:extent cx="1514475" cy="767123"/>
                  <wp:effectExtent l="0" t="0" r="0" b="0"/>
                  <wp:docPr id="291" name="Picture 291" descr="C:\Users\lashcrof\Downloads\preciptot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ashcrof\Downloads\preciptotals.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14475" cy="767123"/>
                          </a:xfrm>
                          <a:prstGeom prst="rect">
                            <a:avLst/>
                          </a:prstGeom>
                          <a:noFill/>
                          <a:ln>
                            <a:noFill/>
                          </a:ln>
                        </pic:spPr>
                      </pic:pic>
                    </a:graphicData>
                  </a:graphic>
                </wp:inline>
              </w:drawing>
            </w:r>
          </w:p>
        </w:tc>
        <w:tc>
          <w:tcPr>
            <w:tcW w:w="2439" w:type="dxa"/>
            <w:vAlign w:val="center"/>
          </w:tcPr>
          <w:p w14:paraId="73B06AE1" w14:textId="77777777" w:rsidR="00A830E6" w:rsidRPr="00885CE3" w:rsidRDefault="00A830E6" w:rsidP="00401DEE">
            <w:pPr>
              <w:jc w:val="center"/>
              <w:rPr>
                <w:szCs w:val="20"/>
                <w:lang w:val="en-GB"/>
              </w:rPr>
            </w:pPr>
            <w:r w:rsidRPr="00885CE3">
              <w:rPr>
                <w:szCs w:val="20"/>
                <w:lang w:val="en-GB"/>
              </w:rPr>
              <w:t>Precipitation totals</w:t>
            </w:r>
          </w:p>
        </w:tc>
        <w:tc>
          <w:tcPr>
            <w:tcW w:w="2470" w:type="dxa"/>
            <w:vAlign w:val="center"/>
          </w:tcPr>
          <w:p w14:paraId="520137EB" w14:textId="15C79D6F" w:rsidR="00A830E6" w:rsidRPr="00885CE3" w:rsidRDefault="00E11350" w:rsidP="00401DEE">
            <w:pPr>
              <w:jc w:val="center"/>
              <w:rPr>
                <w:szCs w:val="20"/>
                <w:lang w:val="en-GB"/>
              </w:rPr>
            </w:pPr>
            <w:ins w:id="952" w:author="Linden Ashcroft" w:date="2018-07-11T14:53:00Z">
              <w:r>
                <w:rPr>
                  <w:iCs/>
                  <w:szCs w:val="20"/>
                  <w:lang w:val="en-GB"/>
                </w:rPr>
                <w:t>Flag values when s</w:t>
              </w:r>
            </w:ins>
            <w:del w:id="953" w:author="Linden Ashcroft" w:date="2018-07-11T14:53:00Z">
              <w:r w:rsidR="00A830E6" w:rsidRPr="00885CE3" w:rsidDel="00E11350">
                <w:rPr>
                  <w:iCs/>
                  <w:szCs w:val="20"/>
                  <w:lang w:val="en-GB"/>
                </w:rPr>
                <w:delText>S</w:delText>
              </w:r>
            </w:del>
            <w:r w:rsidR="00A830E6" w:rsidRPr="00885CE3">
              <w:rPr>
                <w:iCs/>
                <w:szCs w:val="20"/>
                <w:lang w:val="en-GB"/>
              </w:rPr>
              <w:t xml:space="preserve">um of </w:t>
            </w:r>
            <w:r w:rsidR="008616F6">
              <w:rPr>
                <w:iCs/>
                <w:szCs w:val="20"/>
                <w:lang w:val="en-GB"/>
              </w:rPr>
              <w:t>sub-daily</w:t>
            </w:r>
            <w:r w:rsidR="00A830E6" w:rsidRPr="00885CE3">
              <w:rPr>
                <w:iCs/>
                <w:szCs w:val="20"/>
                <w:lang w:val="en-GB"/>
              </w:rPr>
              <w:t xml:space="preserve"> RR data </w:t>
            </w:r>
            <w:ins w:id="954" w:author="Linden Ashcroft" w:date="2018-07-11T14:53:00Z">
              <w:r>
                <w:rPr>
                  <w:iCs/>
                  <w:szCs w:val="20"/>
                  <w:lang w:val="en-GB"/>
                </w:rPr>
                <w:t>does not equal</w:t>
              </w:r>
            </w:ins>
            <w:del w:id="955" w:author="Linden Ashcroft" w:date="2018-07-11T14:53:00Z">
              <w:r w:rsidR="00A830E6" w:rsidRPr="00885CE3" w:rsidDel="00E11350">
                <w:rPr>
                  <w:iCs/>
                  <w:szCs w:val="20"/>
                  <w:lang w:val="en-GB"/>
                </w:rPr>
                <w:delText>=</w:delText>
              </w:r>
            </w:del>
            <w:r w:rsidR="00A830E6" w:rsidRPr="00885CE3">
              <w:rPr>
                <w:iCs/>
                <w:szCs w:val="20"/>
                <w:lang w:val="en-GB"/>
              </w:rPr>
              <w:t xml:space="preserve"> daily RR total</w:t>
            </w:r>
          </w:p>
        </w:tc>
        <w:tc>
          <w:tcPr>
            <w:tcW w:w="2785" w:type="dxa"/>
            <w:vAlign w:val="center"/>
          </w:tcPr>
          <w:p w14:paraId="13CB07B8" w14:textId="77777777" w:rsidR="00A830E6" w:rsidRPr="00885CE3" w:rsidRDefault="00A830E6" w:rsidP="00401DEE">
            <w:pPr>
              <w:jc w:val="center"/>
              <w:rPr>
                <w:szCs w:val="20"/>
                <w:lang w:val="en-GB"/>
              </w:rPr>
            </w:pPr>
            <w:r w:rsidRPr="00885CE3">
              <w:rPr>
                <w:szCs w:val="20"/>
                <w:lang w:val="en-GB"/>
              </w:rPr>
              <w:t>RR</w:t>
            </w:r>
          </w:p>
        </w:tc>
      </w:tr>
      <w:tr w:rsidR="00A830E6" w:rsidRPr="00885CE3" w14:paraId="1F106075" w14:textId="77777777" w:rsidTr="00401DEE">
        <w:trPr>
          <w:jc w:val="center"/>
        </w:trPr>
        <w:tc>
          <w:tcPr>
            <w:tcW w:w="2160" w:type="dxa"/>
          </w:tcPr>
          <w:p w14:paraId="1A0E2FD6" w14:textId="0E081F4F" w:rsidR="00A830E6" w:rsidRPr="00885CE3" w:rsidRDefault="00186D22" w:rsidP="00401DEE">
            <w:pPr>
              <w:jc w:val="center"/>
              <w:rPr>
                <w:szCs w:val="20"/>
                <w:lang w:val="en-GB"/>
              </w:rPr>
            </w:pPr>
            <w:r>
              <w:rPr>
                <w:noProof/>
                <w:lang w:eastAsia="en-AU"/>
              </w:rPr>
              <w:drawing>
                <wp:inline distT="0" distB="0" distL="0" distR="0" wp14:anchorId="68A5DD48" wp14:editId="57F195C6">
                  <wp:extent cx="1476589" cy="704850"/>
                  <wp:effectExtent l="38100" t="38100" r="47625" b="3810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1482294" cy="707573"/>
                          </a:xfrm>
                          <a:prstGeom prst="rect">
                            <a:avLst/>
                          </a:prstGeom>
                          <a:ln w="28575">
                            <a:solidFill>
                              <a:schemeClr val="tx1"/>
                            </a:solidFill>
                          </a:ln>
                        </pic:spPr>
                      </pic:pic>
                    </a:graphicData>
                  </a:graphic>
                </wp:inline>
              </w:drawing>
            </w:r>
          </w:p>
        </w:tc>
        <w:tc>
          <w:tcPr>
            <w:tcW w:w="2439" w:type="dxa"/>
            <w:vAlign w:val="center"/>
          </w:tcPr>
          <w:p w14:paraId="2D4DDC91" w14:textId="77777777" w:rsidR="00A830E6" w:rsidRPr="00885CE3" w:rsidRDefault="00A830E6" w:rsidP="00401DEE">
            <w:pPr>
              <w:jc w:val="center"/>
              <w:rPr>
                <w:szCs w:val="20"/>
                <w:lang w:val="en-GB"/>
              </w:rPr>
            </w:pPr>
            <w:r w:rsidRPr="00885CE3">
              <w:rPr>
                <w:szCs w:val="20"/>
                <w:lang w:val="en-GB"/>
              </w:rPr>
              <w:t>Snow totals</w:t>
            </w:r>
          </w:p>
        </w:tc>
        <w:tc>
          <w:tcPr>
            <w:tcW w:w="2470" w:type="dxa"/>
            <w:vAlign w:val="center"/>
          </w:tcPr>
          <w:p w14:paraId="1F136684" w14:textId="56B246C4" w:rsidR="00A830E6" w:rsidRPr="00885CE3" w:rsidRDefault="00E11350" w:rsidP="00401DEE">
            <w:pPr>
              <w:jc w:val="center"/>
              <w:rPr>
                <w:iCs/>
                <w:szCs w:val="20"/>
                <w:lang w:val="en-GB"/>
              </w:rPr>
            </w:pPr>
            <w:ins w:id="956" w:author="Linden Ashcroft" w:date="2018-07-11T14:53:00Z">
              <w:r>
                <w:rPr>
                  <w:iCs/>
                  <w:szCs w:val="20"/>
                  <w:lang w:val="en-GB"/>
                </w:rPr>
                <w:t>Flag values when s</w:t>
              </w:r>
            </w:ins>
            <w:del w:id="957" w:author="Linden Ashcroft" w:date="2018-07-11T14:53:00Z">
              <w:r w:rsidR="00A830E6" w:rsidRPr="00885CE3" w:rsidDel="00E11350">
                <w:rPr>
                  <w:iCs/>
                  <w:szCs w:val="20"/>
                  <w:lang w:val="en-GB"/>
                </w:rPr>
                <w:delText>S</w:delText>
              </w:r>
            </w:del>
            <w:r w:rsidR="00A830E6" w:rsidRPr="00885CE3">
              <w:rPr>
                <w:iCs/>
                <w:szCs w:val="20"/>
                <w:lang w:val="en-GB"/>
              </w:rPr>
              <w:t xml:space="preserve">um of </w:t>
            </w:r>
            <w:r w:rsidR="00401DEE">
              <w:rPr>
                <w:iCs/>
                <w:szCs w:val="20"/>
                <w:lang w:val="en-GB"/>
              </w:rPr>
              <w:t>fresh snow</w:t>
            </w:r>
            <w:r w:rsidR="00A830E6" w:rsidRPr="00885CE3">
              <w:rPr>
                <w:iCs/>
                <w:szCs w:val="20"/>
                <w:lang w:val="en-GB"/>
              </w:rPr>
              <w:t xml:space="preserve"> &lt;= total </w:t>
            </w:r>
            <w:r w:rsidR="00401DEE">
              <w:rPr>
                <w:iCs/>
                <w:szCs w:val="20"/>
                <w:lang w:val="en-GB"/>
              </w:rPr>
              <w:t>snow depth</w:t>
            </w:r>
          </w:p>
        </w:tc>
        <w:tc>
          <w:tcPr>
            <w:tcW w:w="2785" w:type="dxa"/>
            <w:vAlign w:val="center"/>
          </w:tcPr>
          <w:p w14:paraId="4650A680" w14:textId="77777777" w:rsidR="00A830E6" w:rsidRPr="00885CE3" w:rsidRDefault="00A830E6" w:rsidP="00401DEE">
            <w:pPr>
              <w:jc w:val="center"/>
              <w:rPr>
                <w:szCs w:val="20"/>
                <w:lang w:val="en-GB"/>
              </w:rPr>
            </w:pPr>
            <w:r w:rsidRPr="00885CE3">
              <w:rPr>
                <w:szCs w:val="20"/>
                <w:lang w:val="en-GB"/>
              </w:rPr>
              <w:t>FS/SD</w:t>
            </w:r>
          </w:p>
        </w:tc>
      </w:tr>
      <w:tr w:rsidR="00A830E6" w:rsidRPr="00885CE3" w14:paraId="12F30FEC" w14:textId="77777777" w:rsidTr="00401DEE">
        <w:trPr>
          <w:jc w:val="center"/>
        </w:trPr>
        <w:tc>
          <w:tcPr>
            <w:tcW w:w="2160" w:type="dxa"/>
          </w:tcPr>
          <w:p w14:paraId="525127D1" w14:textId="2D34F7FC" w:rsidR="00A830E6" w:rsidRPr="00885CE3" w:rsidRDefault="00186D22" w:rsidP="00401DEE">
            <w:pPr>
              <w:jc w:val="center"/>
              <w:rPr>
                <w:szCs w:val="20"/>
                <w:lang w:val="en-GB"/>
              </w:rPr>
            </w:pPr>
            <w:r>
              <w:rPr>
                <w:noProof/>
                <w:szCs w:val="20"/>
                <w:lang w:eastAsia="en-AU"/>
              </w:rPr>
              <w:drawing>
                <wp:inline distT="0" distB="0" distL="0" distR="0" wp14:anchorId="641A5683" wp14:editId="065F3ED4">
                  <wp:extent cx="1560775" cy="790575"/>
                  <wp:effectExtent l="0" t="0" r="1905" b="0"/>
                  <wp:docPr id="358257119" name="Picture 358257119" descr="C:\Users\lashcrof\Downloads\summersn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ashcrof\Downloads\summersnow.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61389" cy="790886"/>
                          </a:xfrm>
                          <a:prstGeom prst="rect">
                            <a:avLst/>
                          </a:prstGeom>
                          <a:noFill/>
                          <a:ln>
                            <a:noFill/>
                          </a:ln>
                        </pic:spPr>
                      </pic:pic>
                    </a:graphicData>
                  </a:graphic>
                </wp:inline>
              </w:drawing>
            </w:r>
          </w:p>
        </w:tc>
        <w:tc>
          <w:tcPr>
            <w:tcW w:w="2439" w:type="dxa"/>
            <w:vAlign w:val="center"/>
          </w:tcPr>
          <w:p w14:paraId="0E71696D" w14:textId="77777777" w:rsidR="00A830E6" w:rsidRPr="00885CE3" w:rsidRDefault="00A830E6" w:rsidP="00401DEE">
            <w:pPr>
              <w:jc w:val="center"/>
              <w:rPr>
                <w:szCs w:val="20"/>
                <w:lang w:val="en-GB"/>
              </w:rPr>
            </w:pPr>
            <w:r w:rsidRPr="00885CE3">
              <w:rPr>
                <w:szCs w:val="20"/>
                <w:lang w:val="en-GB"/>
              </w:rPr>
              <w:t>Summer snow</w:t>
            </w:r>
          </w:p>
        </w:tc>
        <w:tc>
          <w:tcPr>
            <w:tcW w:w="2470" w:type="dxa"/>
            <w:vAlign w:val="center"/>
          </w:tcPr>
          <w:p w14:paraId="2FE62EAD" w14:textId="011AA43E" w:rsidR="00A830E6" w:rsidRPr="00885CE3" w:rsidRDefault="00E11350" w:rsidP="00401DEE">
            <w:pPr>
              <w:jc w:val="center"/>
              <w:rPr>
                <w:iCs/>
                <w:szCs w:val="20"/>
                <w:lang w:val="en-GB"/>
              </w:rPr>
            </w:pPr>
            <w:ins w:id="958" w:author="Linden Ashcroft" w:date="2018-07-11T14:53:00Z">
              <w:r>
                <w:rPr>
                  <w:iCs/>
                  <w:szCs w:val="20"/>
                  <w:lang w:val="en-GB"/>
                </w:rPr>
                <w:t>Flag s</w:t>
              </w:r>
            </w:ins>
            <w:del w:id="959" w:author="Linden Ashcroft" w:date="2018-07-11T14:53:00Z">
              <w:r w:rsidR="00A830E6" w:rsidRPr="00885CE3" w:rsidDel="00E11350">
                <w:rPr>
                  <w:iCs/>
                  <w:szCs w:val="20"/>
                  <w:lang w:val="en-GB"/>
                </w:rPr>
                <w:delText>S</w:delText>
              </w:r>
            </w:del>
            <w:r w:rsidR="00A830E6" w:rsidRPr="00885CE3">
              <w:rPr>
                <w:iCs/>
                <w:szCs w:val="20"/>
                <w:lang w:val="en-GB"/>
              </w:rPr>
              <w:t>nowfall between May and October</w:t>
            </w:r>
          </w:p>
        </w:tc>
        <w:tc>
          <w:tcPr>
            <w:tcW w:w="2785" w:type="dxa"/>
            <w:vAlign w:val="center"/>
          </w:tcPr>
          <w:p w14:paraId="2C995F8B" w14:textId="77777777" w:rsidR="00A830E6" w:rsidRPr="00885CE3" w:rsidRDefault="00A830E6" w:rsidP="00401DEE">
            <w:pPr>
              <w:jc w:val="center"/>
              <w:rPr>
                <w:szCs w:val="20"/>
                <w:lang w:val="en-GB"/>
              </w:rPr>
            </w:pPr>
            <w:r w:rsidRPr="00885CE3">
              <w:rPr>
                <w:szCs w:val="20"/>
                <w:lang w:val="en-GB"/>
              </w:rPr>
              <w:t>FS/SD</w:t>
            </w:r>
          </w:p>
        </w:tc>
      </w:tr>
      <w:tr w:rsidR="00A830E6" w:rsidRPr="00885CE3" w14:paraId="3D07395A" w14:textId="77777777" w:rsidTr="00401DEE">
        <w:trPr>
          <w:jc w:val="center"/>
        </w:trPr>
        <w:tc>
          <w:tcPr>
            <w:tcW w:w="2160" w:type="dxa"/>
          </w:tcPr>
          <w:p w14:paraId="11B67B99" w14:textId="40125FA0" w:rsidR="00A830E6" w:rsidRPr="00885CE3" w:rsidRDefault="00186D22" w:rsidP="00401DEE">
            <w:pPr>
              <w:jc w:val="center"/>
              <w:rPr>
                <w:szCs w:val="20"/>
                <w:lang w:val="en-GB"/>
              </w:rPr>
            </w:pPr>
            <w:r>
              <w:rPr>
                <w:noProof/>
                <w:szCs w:val="20"/>
                <w:lang w:eastAsia="en-AU"/>
              </w:rPr>
              <w:drawing>
                <wp:inline distT="0" distB="0" distL="0" distR="0" wp14:anchorId="3D35D4DA" wp14:editId="2F187AB4">
                  <wp:extent cx="1579579" cy="800100"/>
                  <wp:effectExtent l="0" t="0" r="1905" b="0"/>
                  <wp:docPr id="288" name="Picture 288" descr="C:\Users\lashcrof\Downloads\nonnumer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ashcrof\Downloads\nonnumeric.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79579" cy="800100"/>
                          </a:xfrm>
                          <a:prstGeom prst="rect">
                            <a:avLst/>
                          </a:prstGeom>
                          <a:noFill/>
                          <a:ln>
                            <a:noFill/>
                          </a:ln>
                        </pic:spPr>
                      </pic:pic>
                    </a:graphicData>
                  </a:graphic>
                </wp:inline>
              </w:drawing>
            </w:r>
          </w:p>
        </w:tc>
        <w:tc>
          <w:tcPr>
            <w:tcW w:w="2439" w:type="dxa"/>
            <w:vAlign w:val="center"/>
          </w:tcPr>
          <w:p w14:paraId="20B04C2A" w14:textId="77777777" w:rsidR="00A830E6" w:rsidRPr="00885CE3" w:rsidRDefault="00A830E6" w:rsidP="00401DEE">
            <w:pPr>
              <w:jc w:val="center"/>
              <w:rPr>
                <w:szCs w:val="20"/>
                <w:lang w:val="en-GB"/>
              </w:rPr>
            </w:pPr>
            <w:r w:rsidRPr="00885CE3">
              <w:rPr>
                <w:szCs w:val="20"/>
                <w:lang w:val="en-GB"/>
              </w:rPr>
              <w:t>Non-numeric values</w:t>
            </w:r>
          </w:p>
        </w:tc>
        <w:tc>
          <w:tcPr>
            <w:tcW w:w="2470" w:type="dxa"/>
            <w:vAlign w:val="center"/>
          </w:tcPr>
          <w:p w14:paraId="2666A7D9" w14:textId="24FB3FE9" w:rsidR="00A830E6" w:rsidRPr="00885CE3" w:rsidRDefault="00E11350" w:rsidP="00401DEE">
            <w:pPr>
              <w:jc w:val="center"/>
              <w:rPr>
                <w:iCs/>
                <w:szCs w:val="20"/>
                <w:lang w:val="en-GB"/>
              </w:rPr>
            </w:pPr>
            <w:ins w:id="960" w:author="Linden Ashcroft" w:date="2018-07-11T14:53:00Z">
              <w:r>
                <w:rPr>
                  <w:iCs/>
                  <w:szCs w:val="20"/>
                  <w:lang w:val="en-GB"/>
                </w:rPr>
                <w:t>Flag</w:t>
              </w:r>
            </w:ins>
            <w:del w:id="961" w:author="Linden Ashcroft" w:date="2018-07-11T14:53:00Z">
              <w:r w:rsidR="00A830E6" w:rsidRPr="00885CE3" w:rsidDel="00E11350">
                <w:rPr>
                  <w:iCs/>
                  <w:szCs w:val="20"/>
                  <w:lang w:val="en-GB"/>
                </w:rPr>
                <w:delText>Removal of</w:delText>
              </w:r>
            </w:del>
            <w:r w:rsidR="00A830E6" w:rsidRPr="00885CE3">
              <w:rPr>
                <w:iCs/>
                <w:szCs w:val="20"/>
                <w:lang w:val="en-GB"/>
              </w:rPr>
              <w:t xml:space="preserve"> non-numeric values</w:t>
            </w:r>
          </w:p>
        </w:tc>
        <w:tc>
          <w:tcPr>
            <w:tcW w:w="2785" w:type="dxa"/>
            <w:vAlign w:val="center"/>
          </w:tcPr>
          <w:p w14:paraId="4B41F956" w14:textId="77777777" w:rsidR="00A830E6" w:rsidRPr="00885CE3" w:rsidRDefault="00A830E6" w:rsidP="00401DEE">
            <w:pPr>
              <w:jc w:val="center"/>
              <w:rPr>
                <w:szCs w:val="20"/>
                <w:lang w:val="en-GB"/>
              </w:rPr>
            </w:pPr>
            <w:r w:rsidRPr="00885CE3">
              <w:rPr>
                <w:szCs w:val="20"/>
                <w:lang w:val="en-GB"/>
              </w:rPr>
              <w:t>PP/RR/FS/SD</w:t>
            </w:r>
          </w:p>
        </w:tc>
      </w:tr>
      <w:tr w:rsidR="00A830E6" w:rsidRPr="00885CE3" w14:paraId="5DFDCB47" w14:textId="77777777" w:rsidTr="00401DEE">
        <w:trPr>
          <w:jc w:val="center"/>
        </w:trPr>
        <w:tc>
          <w:tcPr>
            <w:tcW w:w="2160" w:type="dxa"/>
          </w:tcPr>
          <w:p w14:paraId="592FF4C1" w14:textId="5D11BC14" w:rsidR="00A830E6" w:rsidRPr="00885CE3" w:rsidRDefault="00186D22" w:rsidP="00401DEE">
            <w:pPr>
              <w:jc w:val="center"/>
              <w:rPr>
                <w:szCs w:val="20"/>
                <w:lang w:val="en-GB"/>
              </w:rPr>
            </w:pPr>
            <w:r>
              <w:rPr>
                <w:noProof/>
                <w:szCs w:val="20"/>
                <w:lang w:eastAsia="en-AU"/>
              </w:rPr>
              <w:drawing>
                <wp:inline distT="0" distB="0" distL="0" distR="0" wp14:anchorId="4C933099" wp14:editId="3B9F3B92">
                  <wp:extent cx="1524000" cy="771948"/>
                  <wp:effectExtent l="0" t="0" r="0" b="9525"/>
                  <wp:docPr id="289" name="Picture 289" descr="C:\Users\lashcrof\Downloads\SD inconsistent F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ashcrof\Downloads\SD inconsistent FS.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27040" cy="773488"/>
                          </a:xfrm>
                          <a:prstGeom prst="rect">
                            <a:avLst/>
                          </a:prstGeom>
                          <a:noFill/>
                          <a:ln>
                            <a:noFill/>
                          </a:ln>
                        </pic:spPr>
                      </pic:pic>
                    </a:graphicData>
                  </a:graphic>
                </wp:inline>
              </w:drawing>
            </w:r>
          </w:p>
        </w:tc>
        <w:tc>
          <w:tcPr>
            <w:tcW w:w="2439" w:type="dxa"/>
            <w:vAlign w:val="center"/>
          </w:tcPr>
          <w:p w14:paraId="1FCD7FC2" w14:textId="77777777" w:rsidR="00A830E6" w:rsidRPr="00885CE3" w:rsidRDefault="00A830E6" w:rsidP="00401DEE">
            <w:pPr>
              <w:jc w:val="center"/>
              <w:rPr>
                <w:szCs w:val="20"/>
                <w:lang w:val="en-GB"/>
              </w:rPr>
            </w:pPr>
            <w:r w:rsidRPr="00885CE3">
              <w:rPr>
                <w:szCs w:val="20"/>
                <w:lang w:val="en-GB"/>
              </w:rPr>
              <w:t>FS/SD inconsistency</w:t>
            </w:r>
          </w:p>
        </w:tc>
        <w:tc>
          <w:tcPr>
            <w:tcW w:w="2470" w:type="dxa"/>
            <w:vAlign w:val="center"/>
          </w:tcPr>
          <w:p w14:paraId="29AB01AE" w14:textId="6BA5AEEE" w:rsidR="00A830E6" w:rsidRPr="00885CE3" w:rsidRDefault="00A830E6" w:rsidP="00401DEE">
            <w:pPr>
              <w:jc w:val="center"/>
              <w:rPr>
                <w:iCs/>
                <w:szCs w:val="20"/>
                <w:lang w:val="en-GB"/>
              </w:rPr>
            </w:pPr>
            <w:r w:rsidRPr="00885CE3">
              <w:rPr>
                <w:iCs/>
                <w:szCs w:val="20"/>
                <w:lang w:val="en-GB"/>
              </w:rPr>
              <w:t>Flag total SD that increase</w:t>
            </w:r>
            <w:ins w:id="962" w:author="Linden Ashcroft" w:date="2018-07-11T14:53:00Z">
              <w:r w:rsidR="00E11350">
                <w:rPr>
                  <w:iCs/>
                  <w:szCs w:val="20"/>
                  <w:lang w:val="en-GB"/>
                </w:rPr>
                <w:t>s</w:t>
              </w:r>
            </w:ins>
            <w:r w:rsidRPr="00885CE3">
              <w:rPr>
                <w:iCs/>
                <w:szCs w:val="20"/>
                <w:lang w:val="en-GB"/>
              </w:rPr>
              <w:t xml:space="preserve"> without a FS fall and</w:t>
            </w:r>
            <w:del w:id="963" w:author="Linden Ashcroft" w:date="2018-07-11T14:53:00Z">
              <w:r w:rsidRPr="00885CE3" w:rsidDel="00E11350">
                <w:rPr>
                  <w:iCs/>
                  <w:szCs w:val="20"/>
                  <w:lang w:val="en-GB"/>
                </w:rPr>
                <w:delText xml:space="preserve"> </w:delText>
              </w:r>
            </w:del>
            <w:ins w:id="964" w:author="Linden Ashcroft" w:date="2018-07-11T14:53:00Z">
              <w:r w:rsidR="00E11350">
                <w:rPr>
                  <w:iCs/>
                  <w:szCs w:val="20"/>
                  <w:lang w:val="en-GB"/>
                </w:rPr>
                <w:t xml:space="preserve"> or decreases with a FS value</w:t>
              </w:r>
            </w:ins>
            <w:del w:id="965" w:author="Linden Ashcroft" w:date="2018-07-11T14:53:00Z">
              <w:r w:rsidRPr="00885CE3" w:rsidDel="00E11350">
                <w:rPr>
                  <w:iCs/>
                  <w:szCs w:val="20"/>
                  <w:lang w:val="en-GB"/>
                </w:rPr>
                <w:delText>inverse</w:delText>
              </w:r>
            </w:del>
            <w:r w:rsidRPr="00885CE3">
              <w:rPr>
                <w:iCs/>
                <w:szCs w:val="20"/>
                <w:lang w:val="en-GB"/>
              </w:rPr>
              <w:t>.</w:t>
            </w:r>
          </w:p>
          <w:p w14:paraId="206C3FA3" w14:textId="1C639C31" w:rsidR="00A830E6" w:rsidRPr="00885CE3" w:rsidRDefault="00E11350" w:rsidP="00401DEE">
            <w:pPr>
              <w:jc w:val="center"/>
              <w:rPr>
                <w:iCs/>
                <w:szCs w:val="20"/>
                <w:lang w:val="en-GB"/>
              </w:rPr>
            </w:pPr>
            <w:ins w:id="966" w:author="Linden Ashcroft" w:date="2018-07-11T14:54:00Z">
              <w:r>
                <w:rPr>
                  <w:iCs/>
                  <w:szCs w:val="20"/>
                  <w:lang w:val="en-GB"/>
                </w:rPr>
                <w:t xml:space="preserve">Flag </w:t>
              </w:r>
            </w:ins>
            <w:r w:rsidR="00A830E6" w:rsidRPr="00885CE3">
              <w:rPr>
                <w:iCs/>
                <w:szCs w:val="20"/>
                <w:lang w:val="en-GB"/>
              </w:rPr>
              <w:t xml:space="preserve">FS </w:t>
            </w:r>
            <w:ins w:id="967" w:author="Linden Ashcroft" w:date="2018-07-11T14:54:00Z">
              <w:r>
                <w:rPr>
                  <w:iCs/>
                  <w:szCs w:val="20"/>
                  <w:lang w:val="en-GB"/>
                </w:rPr>
                <w:t xml:space="preserve">that </w:t>
              </w:r>
            </w:ins>
            <w:r w:rsidR="00A830E6" w:rsidRPr="00885CE3">
              <w:rPr>
                <w:iCs/>
                <w:szCs w:val="20"/>
                <w:lang w:val="en-GB"/>
              </w:rPr>
              <w:t>is not accompanied by SD.</w:t>
            </w:r>
          </w:p>
        </w:tc>
        <w:tc>
          <w:tcPr>
            <w:tcW w:w="2785" w:type="dxa"/>
            <w:vAlign w:val="center"/>
          </w:tcPr>
          <w:p w14:paraId="73D2185E" w14:textId="77777777" w:rsidR="00A830E6" w:rsidRPr="00885CE3" w:rsidRDefault="00A830E6" w:rsidP="00401DEE">
            <w:pPr>
              <w:jc w:val="center"/>
              <w:rPr>
                <w:szCs w:val="20"/>
                <w:lang w:val="en-GB"/>
              </w:rPr>
            </w:pPr>
            <w:r w:rsidRPr="00885CE3">
              <w:rPr>
                <w:szCs w:val="20"/>
                <w:lang w:val="en-GB"/>
              </w:rPr>
              <w:t>FS/SD</w:t>
            </w:r>
          </w:p>
        </w:tc>
      </w:tr>
    </w:tbl>
    <w:p w14:paraId="2A14FA79" w14:textId="51842210" w:rsidR="00A830E6" w:rsidRDefault="00A830E6">
      <w:pPr>
        <w:pStyle w:val="BodyText"/>
        <w:rPr>
          <w:szCs w:val="22"/>
        </w:rPr>
      </w:pPr>
    </w:p>
    <w:p w14:paraId="080A9331" w14:textId="3D05A8E9" w:rsidR="00A830E6" w:rsidRPr="005137A2" w:rsidRDefault="00E73C1B" w:rsidP="002D46D2">
      <w:pPr>
        <w:pStyle w:val="Captions"/>
      </w:pPr>
      <w:r w:rsidRPr="005137A2">
        <w:br w:type="page"/>
      </w:r>
      <w:r w:rsidR="002D46D2">
        <w:lastRenderedPageBreak/>
        <w:t>Table 4:</w:t>
      </w:r>
      <w:r w:rsidR="00A830E6" w:rsidRPr="005137A2">
        <w:t xml:space="preserve"> Description of quality control flags applied to data during the SAQC </w:t>
      </w:r>
      <w:r w:rsidR="00674B95" w:rsidRPr="005137A2">
        <w:t xml:space="preserve">and HQC </w:t>
      </w:r>
      <w:r w:rsidR="00A830E6" w:rsidRPr="005137A2">
        <w:t>procedure</w:t>
      </w:r>
      <w:r w:rsidR="00674B95" w:rsidRPr="005137A2">
        <w:t>s</w:t>
      </w:r>
      <w:r w:rsidR="00A830E6" w:rsidRPr="005137A2">
        <w:t xml:space="preserve">. </w:t>
      </w:r>
    </w:p>
    <w:p w14:paraId="43C9D4BE" w14:textId="77777777" w:rsidR="00A830E6" w:rsidRPr="004A264A" w:rsidRDefault="00A830E6" w:rsidP="00A830E6">
      <w:pPr>
        <w:spacing w:line="240" w:lineRule="auto"/>
        <w:rPr>
          <w:i/>
          <w:iCs/>
        </w:rPr>
      </w:pPr>
    </w:p>
    <w:tbl>
      <w:tblPr>
        <w:tblStyle w:val="TableGrid"/>
        <w:tblW w:w="0" w:type="auto"/>
        <w:tblCellMar>
          <w:left w:w="57" w:type="dxa"/>
          <w:right w:w="57" w:type="dxa"/>
        </w:tblCellMar>
        <w:tblLook w:val="04A0" w:firstRow="1" w:lastRow="0" w:firstColumn="1" w:lastColumn="0" w:noHBand="0" w:noVBand="1"/>
      </w:tblPr>
      <w:tblGrid>
        <w:gridCol w:w="718"/>
        <w:gridCol w:w="11388"/>
        <w:gridCol w:w="2578"/>
      </w:tblGrid>
      <w:tr w:rsidR="00674B95" w14:paraId="7E22A778" w14:textId="16A2DD99" w:rsidTr="0079713B">
        <w:trPr>
          <w:trHeight w:val="170"/>
        </w:trPr>
        <w:tc>
          <w:tcPr>
            <w:tcW w:w="718" w:type="dxa"/>
          </w:tcPr>
          <w:p w14:paraId="54F97541" w14:textId="77777777" w:rsidR="00674B95" w:rsidRPr="00DB3D54" w:rsidRDefault="00674B95" w:rsidP="00674B95">
            <w:pPr>
              <w:spacing w:line="240" w:lineRule="auto"/>
              <w:rPr>
                <w:b/>
                <w:bCs/>
              </w:rPr>
            </w:pPr>
            <w:r w:rsidRPr="24616C93">
              <w:rPr>
                <w:b/>
                <w:bCs/>
              </w:rPr>
              <w:t>Flag</w:t>
            </w:r>
          </w:p>
        </w:tc>
        <w:tc>
          <w:tcPr>
            <w:tcW w:w="11388" w:type="dxa"/>
          </w:tcPr>
          <w:p w14:paraId="01142D83" w14:textId="77777777" w:rsidR="00674B95" w:rsidRPr="00DB3D54" w:rsidRDefault="00674B95" w:rsidP="00674B95">
            <w:pPr>
              <w:spacing w:line="240" w:lineRule="auto"/>
              <w:rPr>
                <w:b/>
                <w:bCs/>
              </w:rPr>
            </w:pPr>
            <w:r w:rsidRPr="24616C93">
              <w:rPr>
                <w:b/>
                <w:bCs/>
              </w:rPr>
              <w:t>Flag description</w:t>
            </w:r>
          </w:p>
        </w:tc>
        <w:tc>
          <w:tcPr>
            <w:tcW w:w="2578" w:type="dxa"/>
          </w:tcPr>
          <w:p w14:paraId="011BEE55" w14:textId="19004F24" w:rsidR="00674B95" w:rsidRPr="24616C93" w:rsidRDefault="00674B95" w:rsidP="00674B95">
            <w:pPr>
              <w:spacing w:line="240" w:lineRule="auto"/>
              <w:rPr>
                <w:b/>
                <w:bCs/>
              </w:rPr>
            </w:pPr>
            <w:r>
              <w:rPr>
                <w:b/>
                <w:bCs/>
              </w:rPr>
              <w:t>Expert decision</w:t>
            </w:r>
          </w:p>
        </w:tc>
      </w:tr>
      <w:tr w:rsidR="00674B95" w14:paraId="549AD634" w14:textId="04EF6CF5" w:rsidTr="0079713B">
        <w:trPr>
          <w:trHeight w:val="170"/>
        </w:trPr>
        <w:tc>
          <w:tcPr>
            <w:tcW w:w="718" w:type="dxa"/>
          </w:tcPr>
          <w:p w14:paraId="085A042D" w14:textId="7B7F1247" w:rsidR="00674B95" w:rsidRDefault="00E963F4" w:rsidP="00674B95">
            <w:pPr>
              <w:spacing w:line="240" w:lineRule="auto"/>
            </w:pPr>
            <w:r>
              <w:t>fl</w:t>
            </w:r>
            <w:r w:rsidR="00674B95">
              <w:t>10</w:t>
            </w:r>
          </w:p>
        </w:tc>
        <w:tc>
          <w:tcPr>
            <w:tcW w:w="11388" w:type="dxa"/>
          </w:tcPr>
          <w:p w14:paraId="005EEC45" w14:textId="79B472B2" w:rsidR="00674B95" w:rsidRDefault="00674B95" w:rsidP="00674B95">
            <w:pPr>
              <w:spacing w:line="240" w:lineRule="auto"/>
            </w:pPr>
            <w:r>
              <w:t>Passed</w:t>
            </w:r>
            <w:ins w:id="968" w:author="Linden Ashcroft" w:date="2018-07-11T14:55:00Z">
              <w:r w:rsidR="00E11350">
                <w:t xml:space="preserve"> all</w:t>
              </w:r>
            </w:ins>
            <w:r>
              <w:t xml:space="preserve"> statistical quality control</w:t>
            </w:r>
            <w:ins w:id="969" w:author="Linden Ashcroft" w:date="2018-07-11T14:55:00Z">
              <w:r w:rsidR="00E11350">
                <w:t xml:space="preserve"> tests</w:t>
              </w:r>
            </w:ins>
          </w:p>
        </w:tc>
        <w:tc>
          <w:tcPr>
            <w:tcW w:w="2578" w:type="dxa"/>
          </w:tcPr>
          <w:p w14:paraId="70339E29" w14:textId="65E0101F" w:rsidR="00674B95" w:rsidRDefault="00674B95" w:rsidP="00674B95">
            <w:pPr>
              <w:spacing w:line="240" w:lineRule="auto"/>
            </w:pPr>
            <w:r>
              <w:t>Retained</w:t>
            </w:r>
          </w:p>
        </w:tc>
      </w:tr>
      <w:tr w:rsidR="00674B95" w14:paraId="445615DD" w14:textId="07477CB7" w:rsidTr="0079713B">
        <w:trPr>
          <w:trHeight w:val="170"/>
        </w:trPr>
        <w:tc>
          <w:tcPr>
            <w:tcW w:w="718" w:type="dxa"/>
          </w:tcPr>
          <w:p w14:paraId="53185924" w14:textId="3F0B780F" w:rsidR="00674B95" w:rsidRDefault="00E963F4" w:rsidP="00674B95">
            <w:pPr>
              <w:spacing w:line="240" w:lineRule="auto"/>
            </w:pPr>
            <w:r>
              <w:t>fl</w:t>
            </w:r>
            <w:r w:rsidR="00674B95">
              <w:t>11</w:t>
            </w:r>
          </w:p>
        </w:tc>
        <w:tc>
          <w:tcPr>
            <w:tcW w:w="11388" w:type="dxa"/>
          </w:tcPr>
          <w:p w14:paraId="6820908B" w14:textId="46CD694F" w:rsidR="00674B95" w:rsidRDefault="00674B95" w:rsidP="00674B95">
            <w:pPr>
              <w:spacing w:line="240" w:lineRule="auto"/>
            </w:pPr>
            <w:r>
              <w:t xml:space="preserve">Identified as suspect and removed due to gross </w:t>
            </w:r>
            <w:r w:rsidR="000A30A9">
              <w:t>digitiz</w:t>
            </w:r>
            <w:r>
              <w:t>er error</w:t>
            </w:r>
          </w:p>
        </w:tc>
        <w:tc>
          <w:tcPr>
            <w:tcW w:w="2578" w:type="dxa"/>
          </w:tcPr>
          <w:p w14:paraId="5C8828A8" w14:textId="63E55ADE" w:rsidR="00674B95" w:rsidRDefault="00674B95" w:rsidP="00186D22">
            <w:pPr>
              <w:spacing w:line="240" w:lineRule="auto"/>
            </w:pPr>
            <w:r>
              <w:t xml:space="preserve">Removed </w:t>
            </w:r>
          </w:p>
        </w:tc>
      </w:tr>
      <w:tr w:rsidR="00674B95" w14:paraId="0F0AC2F4" w14:textId="6E8CAD5D" w:rsidTr="0079713B">
        <w:trPr>
          <w:trHeight w:val="170"/>
        </w:trPr>
        <w:tc>
          <w:tcPr>
            <w:tcW w:w="718" w:type="dxa"/>
          </w:tcPr>
          <w:p w14:paraId="3591924F" w14:textId="434DD5DB" w:rsidR="00674B95" w:rsidRDefault="00E963F4" w:rsidP="00674B95">
            <w:pPr>
              <w:spacing w:line="240" w:lineRule="auto"/>
            </w:pPr>
            <w:r>
              <w:t>fl</w:t>
            </w:r>
            <w:r w:rsidR="00674B95">
              <w:t>12</w:t>
            </w:r>
          </w:p>
        </w:tc>
        <w:tc>
          <w:tcPr>
            <w:tcW w:w="11388" w:type="dxa"/>
          </w:tcPr>
          <w:p w14:paraId="2CA69E11" w14:textId="47EA16D8" w:rsidR="00674B95" w:rsidRDefault="00674B95" w:rsidP="00674B95">
            <w:pPr>
              <w:spacing w:line="240" w:lineRule="auto"/>
            </w:pPr>
            <w:r>
              <w:t>Identified a</w:t>
            </w:r>
            <w:r w:rsidR="000A30A9">
              <w:t>s suspect, found to be a digitiz</w:t>
            </w:r>
            <w:r>
              <w:t>ation error, corrected</w:t>
            </w:r>
          </w:p>
        </w:tc>
        <w:tc>
          <w:tcPr>
            <w:tcW w:w="2578" w:type="dxa"/>
          </w:tcPr>
          <w:p w14:paraId="25E3BE0D" w14:textId="4DB0FA0F" w:rsidR="00674B95" w:rsidRDefault="00674B95" w:rsidP="00674B95">
            <w:pPr>
              <w:spacing w:line="240" w:lineRule="auto"/>
            </w:pPr>
            <w:r>
              <w:t>Corrected</w:t>
            </w:r>
          </w:p>
        </w:tc>
      </w:tr>
      <w:tr w:rsidR="00674B95" w14:paraId="59006F24" w14:textId="2CFEB68A" w:rsidTr="0079713B">
        <w:trPr>
          <w:trHeight w:val="170"/>
        </w:trPr>
        <w:tc>
          <w:tcPr>
            <w:tcW w:w="718" w:type="dxa"/>
          </w:tcPr>
          <w:p w14:paraId="2AE5B6C6" w14:textId="5E0325B8" w:rsidR="00674B95" w:rsidRDefault="00E963F4" w:rsidP="00674B95">
            <w:pPr>
              <w:spacing w:line="240" w:lineRule="auto"/>
            </w:pPr>
            <w:r>
              <w:t>fl</w:t>
            </w:r>
            <w:r w:rsidR="00674B95">
              <w:t>13</w:t>
            </w:r>
          </w:p>
        </w:tc>
        <w:tc>
          <w:tcPr>
            <w:tcW w:w="11388" w:type="dxa"/>
          </w:tcPr>
          <w:p w14:paraId="49A1A33E" w14:textId="5280633B" w:rsidR="00674B95" w:rsidRDefault="00674B95" w:rsidP="00674B95">
            <w:pPr>
              <w:spacing w:line="240" w:lineRule="auto"/>
            </w:pPr>
            <w:r>
              <w:t xml:space="preserve">Identified as suspect, found </w:t>
            </w:r>
            <w:r w:rsidR="000A30A9">
              <w:t>to be a digitiz</w:t>
            </w:r>
            <w:r>
              <w:t>ation error, removed</w:t>
            </w:r>
          </w:p>
        </w:tc>
        <w:tc>
          <w:tcPr>
            <w:tcW w:w="2578" w:type="dxa"/>
          </w:tcPr>
          <w:p w14:paraId="42ADA05A" w14:textId="70DBD79A" w:rsidR="00674B95" w:rsidRDefault="00674B95" w:rsidP="00186D22">
            <w:pPr>
              <w:spacing w:line="240" w:lineRule="auto"/>
            </w:pPr>
            <w:r>
              <w:t xml:space="preserve">Removed </w:t>
            </w:r>
          </w:p>
        </w:tc>
      </w:tr>
      <w:tr w:rsidR="00674B95" w14:paraId="6AE961F2" w14:textId="19ED7CD5" w:rsidTr="0079713B">
        <w:trPr>
          <w:trHeight w:val="170"/>
        </w:trPr>
        <w:tc>
          <w:tcPr>
            <w:tcW w:w="718" w:type="dxa"/>
          </w:tcPr>
          <w:p w14:paraId="00B4AE52" w14:textId="5AD3D836" w:rsidR="00674B95" w:rsidRDefault="00E963F4" w:rsidP="00674B95">
            <w:pPr>
              <w:spacing w:line="240" w:lineRule="auto"/>
            </w:pPr>
            <w:r>
              <w:t>fl</w:t>
            </w:r>
            <w:r w:rsidR="00674B95">
              <w:t>14</w:t>
            </w:r>
          </w:p>
        </w:tc>
        <w:tc>
          <w:tcPr>
            <w:tcW w:w="11388" w:type="dxa"/>
          </w:tcPr>
          <w:p w14:paraId="2E902508" w14:textId="7AF0A9F6" w:rsidR="00674B95" w:rsidRDefault="00674B95" w:rsidP="00674B95">
            <w:pPr>
              <w:spacing w:line="240" w:lineRule="auto"/>
            </w:pPr>
            <w:r>
              <w:t>Identified as suspect but retained as correct</w:t>
            </w:r>
            <w:r w:rsidR="00E963F4">
              <w:t xml:space="preserve"> after expert examination</w:t>
            </w:r>
          </w:p>
        </w:tc>
        <w:tc>
          <w:tcPr>
            <w:tcW w:w="2578" w:type="dxa"/>
          </w:tcPr>
          <w:p w14:paraId="46DAAC94" w14:textId="7FF65978" w:rsidR="00674B95" w:rsidRDefault="00674B95" w:rsidP="00674B95">
            <w:pPr>
              <w:spacing w:line="240" w:lineRule="auto"/>
            </w:pPr>
            <w:r>
              <w:t>Retained</w:t>
            </w:r>
          </w:p>
        </w:tc>
      </w:tr>
      <w:tr w:rsidR="00674B95" w14:paraId="470B7B21" w14:textId="4E1B8241" w:rsidTr="0079713B">
        <w:trPr>
          <w:trHeight w:val="170"/>
        </w:trPr>
        <w:tc>
          <w:tcPr>
            <w:tcW w:w="718" w:type="dxa"/>
          </w:tcPr>
          <w:p w14:paraId="165F758B" w14:textId="2005DBAF" w:rsidR="00674B95" w:rsidRDefault="00E963F4" w:rsidP="00674B95">
            <w:pPr>
              <w:spacing w:line="240" w:lineRule="auto"/>
            </w:pPr>
            <w:r>
              <w:t>fl</w:t>
            </w:r>
            <w:r w:rsidR="00674B95">
              <w:t>15</w:t>
            </w:r>
          </w:p>
        </w:tc>
        <w:tc>
          <w:tcPr>
            <w:tcW w:w="11388" w:type="dxa"/>
          </w:tcPr>
          <w:p w14:paraId="672D11A9" w14:textId="77777777" w:rsidR="00674B95" w:rsidRDefault="00674B95" w:rsidP="00674B95">
            <w:pPr>
              <w:spacing w:line="240" w:lineRule="auto"/>
            </w:pPr>
            <w:r>
              <w:t xml:space="preserve">Identified as suspect, found to be a source error and removed </w:t>
            </w:r>
          </w:p>
        </w:tc>
        <w:tc>
          <w:tcPr>
            <w:tcW w:w="2578" w:type="dxa"/>
          </w:tcPr>
          <w:p w14:paraId="1060E550" w14:textId="3CEB30CC" w:rsidR="00674B95" w:rsidRDefault="00674B95" w:rsidP="00186D22">
            <w:pPr>
              <w:spacing w:line="240" w:lineRule="auto"/>
            </w:pPr>
            <w:r>
              <w:t xml:space="preserve">Removed </w:t>
            </w:r>
          </w:p>
        </w:tc>
      </w:tr>
      <w:tr w:rsidR="00674B95" w14:paraId="6F3667C9" w14:textId="7049DE8A" w:rsidTr="0079713B">
        <w:trPr>
          <w:trHeight w:val="170"/>
        </w:trPr>
        <w:tc>
          <w:tcPr>
            <w:tcW w:w="718" w:type="dxa"/>
          </w:tcPr>
          <w:p w14:paraId="1E7F68B2" w14:textId="58874FAC" w:rsidR="00674B95" w:rsidRDefault="00E963F4" w:rsidP="00674B95">
            <w:pPr>
              <w:spacing w:line="240" w:lineRule="auto"/>
            </w:pPr>
            <w:r>
              <w:t>fl</w:t>
            </w:r>
            <w:r w:rsidR="00674B95">
              <w:t>17</w:t>
            </w:r>
          </w:p>
        </w:tc>
        <w:tc>
          <w:tcPr>
            <w:tcW w:w="11388" w:type="dxa"/>
          </w:tcPr>
          <w:p w14:paraId="18E047FD" w14:textId="77777777" w:rsidR="00674B95" w:rsidRDefault="00674B95" w:rsidP="00674B95">
            <w:pPr>
              <w:spacing w:line="240" w:lineRule="auto"/>
            </w:pPr>
            <w:r>
              <w:t>Identified as suspect, no observation found in source, removed</w:t>
            </w:r>
          </w:p>
        </w:tc>
        <w:tc>
          <w:tcPr>
            <w:tcW w:w="2578" w:type="dxa"/>
          </w:tcPr>
          <w:p w14:paraId="5CEB41FA" w14:textId="25BBD3B5" w:rsidR="00674B95" w:rsidRDefault="00674B95" w:rsidP="00186D22">
            <w:pPr>
              <w:spacing w:line="240" w:lineRule="auto"/>
            </w:pPr>
            <w:r>
              <w:t xml:space="preserve">Removed </w:t>
            </w:r>
          </w:p>
        </w:tc>
      </w:tr>
      <w:tr w:rsidR="00674B95" w14:paraId="2113D5D0" w14:textId="400F2362" w:rsidTr="0079713B">
        <w:trPr>
          <w:trHeight w:val="170"/>
        </w:trPr>
        <w:tc>
          <w:tcPr>
            <w:tcW w:w="718" w:type="dxa"/>
          </w:tcPr>
          <w:p w14:paraId="1706DBA8" w14:textId="021EF846" w:rsidR="00674B95" w:rsidRDefault="00E963F4" w:rsidP="00674B95">
            <w:pPr>
              <w:spacing w:line="240" w:lineRule="auto"/>
            </w:pPr>
            <w:r>
              <w:t>fl</w:t>
            </w:r>
            <w:r w:rsidR="00674B95">
              <w:t>30</w:t>
            </w:r>
          </w:p>
        </w:tc>
        <w:tc>
          <w:tcPr>
            <w:tcW w:w="11388" w:type="dxa"/>
          </w:tcPr>
          <w:p w14:paraId="7D257559" w14:textId="16AB3833" w:rsidR="00674B95" w:rsidRDefault="00674B95" w:rsidP="00674B95">
            <w:pPr>
              <w:spacing w:line="240" w:lineRule="auto"/>
            </w:pPr>
            <w:r>
              <w:t>Passed SAQC and HQC</w:t>
            </w:r>
          </w:p>
        </w:tc>
        <w:tc>
          <w:tcPr>
            <w:tcW w:w="2578" w:type="dxa"/>
          </w:tcPr>
          <w:p w14:paraId="1FCD45EA" w14:textId="2498705F" w:rsidR="00674B95" w:rsidRDefault="00674B95" w:rsidP="00674B95">
            <w:pPr>
              <w:spacing w:line="240" w:lineRule="auto"/>
            </w:pPr>
            <w:r>
              <w:t>Retained</w:t>
            </w:r>
          </w:p>
        </w:tc>
      </w:tr>
      <w:tr w:rsidR="00674B95" w14:paraId="4203449D" w14:textId="20FFD749" w:rsidTr="0079713B">
        <w:trPr>
          <w:trHeight w:val="170"/>
        </w:trPr>
        <w:tc>
          <w:tcPr>
            <w:tcW w:w="718" w:type="dxa"/>
          </w:tcPr>
          <w:p w14:paraId="10FE576B" w14:textId="20AEAACF" w:rsidR="00674B95" w:rsidRDefault="00E963F4" w:rsidP="00674B95">
            <w:pPr>
              <w:spacing w:line="240" w:lineRule="auto"/>
            </w:pPr>
            <w:r>
              <w:t>fl</w:t>
            </w:r>
            <w:r w:rsidR="00674B95">
              <w:t>32</w:t>
            </w:r>
          </w:p>
        </w:tc>
        <w:tc>
          <w:tcPr>
            <w:tcW w:w="11388" w:type="dxa"/>
          </w:tcPr>
          <w:p w14:paraId="086C68F5" w14:textId="4A3A5BFE" w:rsidR="00674B95" w:rsidRDefault="00674B95" w:rsidP="00674B95">
            <w:pPr>
              <w:spacing w:line="240" w:lineRule="auto"/>
            </w:pPr>
            <w:r>
              <w:t>Corrected in SAQC, passed HQC</w:t>
            </w:r>
          </w:p>
        </w:tc>
        <w:tc>
          <w:tcPr>
            <w:tcW w:w="2578" w:type="dxa"/>
          </w:tcPr>
          <w:p w14:paraId="11F2C49E" w14:textId="5FF67EE5" w:rsidR="00674B95" w:rsidRDefault="00674B95" w:rsidP="00674B95">
            <w:pPr>
              <w:spacing w:line="240" w:lineRule="auto"/>
            </w:pPr>
            <w:r>
              <w:t>Retained</w:t>
            </w:r>
          </w:p>
        </w:tc>
      </w:tr>
      <w:tr w:rsidR="00674B95" w14:paraId="1D322113" w14:textId="296DA49C" w:rsidTr="0079713B">
        <w:trPr>
          <w:trHeight w:val="170"/>
        </w:trPr>
        <w:tc>
          <w:tcPr>
            <w:tcW w:w="718" w:type="dxa"/>
          </w:tcPr>
          <w:p w14:paraId="126C0B10" w14:textId="7B90E594" w:rsidR="00674B95" w:rsidRDefault="00E963F4" w:rsidP="00674B95">
            <w:pPr>
              <w:spacing w:line="240" w:lineRule="auto"/>
            </w:pPr>
            <w:r>
              <w:t>fl</w:t>
            </w:r>
            <w:r w:rsidR="00674B95">
              <w:t>34</w:t>
            </w:r>
          </w:p>
        </w:tc>
        <w:tc>
          <w:tcPr>
            <w:tcW w:w="11388" w:type="dxa"/>
          </w:tcPr>
          <w:p w14:paraId="55F117FD" w14:textId="31D5E694" w:rsidR="00674B95" w:rsidRDefault="00674B95" w:rsidP="00674B95">
            <w:pPr>
              <w:spacing w:line="240" w:lineRule="auto"/>
            </w:pPr>
            <w:r>
              <w:t>Retained as correct in SAQC, passed HQC</w:t>
            </w:r>
          </w:p>
        </w:tc>
        <w:tc>
          <w:tcPr>
            <w:tcW w:w="2578" w:type="dxa"/>
          </w:tcPr>
          <w:p w14:paraId="6E50CBE3" w14:textId="0385FE46" w:rsidR="00674B95" w:rsidRDefault="00674B95" w:rsidP="00674B95">
            <w:pPr>
              <w:spacing w:line="240" w:lineRule="auto"/>
            </w:pPr>
            <w:r>
              <w:t>Retained</w:t>
            </w:r>
          </w:p>
        </w:tc>
      </w:tr>
      <w:tr w:rsidR="00674B95" w14:paraId="4EAB8BA3" w14:textId="2CAAADCA" w:rsidTr="0079713B">
        <w:trPr>
          <w:trHeight w:val="170"/>
        </w:trPr>
        <w:tc>
          <w:tcPr>
            <w:tcW w:w="718" w:type="dxa"/>
          </w:tcPr>
          <w:p w14:paraId="272B996A" w14:textId="769FBCA4" w:rsidR="00674B95" w:rsidRDefault="00E963F4" w:rsidP="00674B95">
            <w:pPr>
              <w:spacing w:line="240" w:lineRule="auto"/>
            </w:pPr>
            <w:r>
              <w:t>fl</w:t>
            </w:r>
            <w:r w:rsidR="00674B95">
              <w:t>36</w:t>
            </w:r>
          </w:p>
        </w:tc>
        <w:tc>
          <w:tcPr>
            <w:tcW w:w="11388" w:type="dxa"/>
          </w:tcPr>
          <w:p w14:paraId="4EA9443C" w14:textId="6AC9EE5C" w:rsidR="00674B95" w:rsidRDefault="00674B95" w:rsidP="00674B95">
            <w:pPr>
              <w:spacing w:line="240" w:lineRule="auto"/>
            </w:pPr>
            <w:r>
              <w:t>Identified as suspect in HQC, removed</w:t>
            </w:r>
          </w:p>
        </w:tc>
        <w:tc>
          <w:tcPr>
            <w:tcW w:w="2578" w:type="dxa"/>
          </w:tcPr>
          <w:p w14:paraId="2AD9EEA2" w14:textId="31B5992D" w:rsidR="00674B95" w:rsidRDefault="00674B95" w:rsidP="00186D22">
            <w:pPr>
              <w:spacing w:line="240" w:lineRule="auto"/>
            </w:pPr>
            <w:r>
              <w:t xml:space="preserve">Removed </w:t>
            </w:r>
          </w:p>
        </w:tc>
      </w:tr>
      <w:tr w:rsidR="00674B95" w14:paraId="66E22C7D" w14:textId="77777777" w:rsidTr="0079713B">
        <w:trPr>
          <w:trHeight w:val="170"/>
        </w:trPr>
        <w:tc>
          <w:tcPr>
            <w:tcW w:w="718" w:type="dxa"/>
          </w:tcPr>
          <w:p w14:paraId="5020BF06" w14:textId="5D1F1975" w:rsidR="00674B95" w:rsidRDefault="00E963F4" w:rsidP="00674B95">
            <w:pPr>
              <w:spacing w:line="240" w:lineRule="auto"/>
            </w:pPr>
            <w:r>
              <w:t>fl</w:t>
            </w:r>
            <w:r w:rsidR="00674B95">
              <w:t>40</w:t>
            </w:r>
          </w:p>
        </w:tc>
        <w:tc>
          <w:tcPr>
            <w:tcW w:w="11388" w:type="dxa"/>
          </w:tcPr>
          <w:p w14:paraId="134D28B7" w14:textId="1EC225B2" w:rsidR="00674B95" w:rsidRDefault="00E963F4" w:rsidP="00674B95">
            <w:pPr>
              <w:spacing w:line="240" w:lineRule="auto"/>
            </w:pPr>
            <w:r>
              <w:t>Passed statistical quality control but u</w:t>
            </w:r>
            <w:r w:rsidR="00674B95">
              <w:t>pdated to correct units after location of accurate metadata</w:t>
            </w:r>
          </w:p>
        </w:tc>
        <w:tc>
          <w:tcPr>
            <w:tcW w:w="2578" w:type="dxa"/>
          </w:tcPr>
          <w:p w14:paraId="121FBEAA" w14:textId="192CE90B" w:rsidR="00674B95" w:rsidRDefault="00E963F4" w:rsidP="00674B95">
            <w:pPr>
              <w:spacing w:line="240" w:lineRule="auto"/>
            </w:pPr>
            <w:r>
              <w:t>Retained</w:t>
            </w:r>
          </w:p>
        </w:tc>
      </w:tr>
      <w:tr w:rsidR="00E963F4" w14:paraId="0EC70600" w14:textId="77777777" w:rsidTr="0079713B">
        <w:trPr>
          <w:trHeight w:val="170"/>
        </w:trPr>
        <w:tc>
          <w:tcPr>
            <w:tcW w:w="718" w:type="dxa"/>
          </w:tcPr>
          <w:p w14:paraId="64C9962E" w14:textId="6F8C94F0" w:rsidR="00E963F4" w:rsidRDefault="00E963F4" w:rsidP="00674B95">
            <w:pPr>
              <w:spacing w:line="240" w:lineRule="auto"/>
            </w:pPr>
            <w:r>
              <w:t>fl42</w:t>
            </w:r>
          </w:p>
        </w:tc>
        <w:tc>
          <w:tcPr>
            <w:tcW w:w="11388" w:type="dxa"/>
          </w:tcPr>
          <w:p w14:paraId="24935C9F" w14:textId="794A28AD" w:rsidR="00E963F4" w:rsidRDefault="00E963F4" w:rsidP="00674B95">
            <w:pPr>
              <w:spacing w:line="240" w:lineRule="auto"/>
            </w:pPr>
            <w:r>
              <w:t xml:space="preserve">Identified as suspect, found to be a </w:t>
            </w:r>
            <w:r w:rsidR="000A30A9">
              <w:t>digitiz</w:t>
            </w:r>
            <w:r>
              <w:t>ation error and corrected, then updated to correct units after location of accurate metadata</w:t>
            </w:r>
          </w:p>
        </w:tc>
        <w:tc>
          <w:tcPr>
            <w:tcW w:w="2578" w:type="dxa"/>
          </w:tcPr>
          <w:p w14:paraId="44551302" w14:textId="68921233" w:rsidR="00E963F4" w:rsidRDefault="00E963F4" w:rsidP="00674B95">
            <w:pPr>
              <w:spacing w:line="240" w:lineRule="auto"/>
            </w:pPr>
            <w:r>
              <w:t>Corrected</w:t>
            </w:r>
          </w:p>
        </w:tc>
      </w:tr>
      <w:tr w:rsidR="00E963F4" w14:paraId="1BFE60B1" w14:textId="77777777" w:rsidTr="0079713B">
        <w:trPr>
          <w:trHeight w:val="170"/>
        </w:trPr>
        <w:tc>
          <w:tcPr>
            <w:tcW w:w="718" w:type="dxa"/>
          </w:tcPr>
          <w:p w14:paraId="61C4D011" w14:textId="74648BA9" w:rsidR="00E963F4" w:rsidRDefault="00E963F4" w:rsidP="00674B95">
            <w:pPr>
              <w:spacing w:line="240" w:lineRule="auto"/>
            </w:pPr>
            <w:r>
              <w:t xml:space="preserve">fl44 </w:t>
            </w:r>
          </w:p>
        </w:tc>
        <w:tc>
          <w:tcPr>
            <w:tcW w:w="11388" w:type="dxa"/>
          </w:tcPr>
          <w:p w14:paraId="566EFB09" w14:textId="0F3C4AAA" w:rsidR="00E963F4" w:rsidRDefault="00E963F4" w:rsidP="00674B95">
            <w:pPr>
              <w:spacing w:line="240" w:lineRule="auto"/>
            </w:pPr>
            <w:r>
              <w:t>Identified as suspect but retained as correct after expert examination, then updated to correct units after location of accurate metadata</w:t>
            </w:r>
          </w:p>
        </w:tc>
        <w:tc>
          <w:tcPr>
            <w:tcW w:w="2578" w:type="dxa"/>
          </w:tcPr>
          <w:p w14:paraId="7AA16075" w14:textId="45106CE2" w:rsidR="00E963F4" w:rsidRDefault="00E963F4" w:rsidP="00674B95">
            <w:pPr>
              <w:spacing w:line="240" w:lineRule="auto"/>
            </w:pPr>
            <w:r>
              <w:t>Retained</w:t>
            </w:r>
          </w:p>
        </w:tc>
      </w:tr>
    </w:tbl>
    <w:p w14:paraId="30F34A5A" w14:textId="77777777" w:rsidR="00A830E6" w:rsidRDefault="00A830E6" w:rsidP="00A830E6">
      <w:pPr>
        <w:spacing w:line="240" w:lineRule="auto"/>
      </w:pPr>
    </w:p>
    <w:p w14:paraId="43B6F42F" w14:textId="52E0F9BB" w:rsidR="008033E8" w:rsidRPr="002D46D2" w:rsidDel="00B21F66" w:rsidRDefault="00E73C1B">
      <w:pPr>
        <w:pStyle w:val="Captions"/>
        <w:rPr>
          <w:del w:id="970" w:author="Linden Ashcroft" w:date="2018-07-12T13:34:00Z"/>
          <w:rStyle w:val="IntenseReference"/>
          <w:rFonts w:ascii="Times New Roman" w:hAnsi="Times New Roman" w:cs="Times New Roman"/>
          <w:b w:val="0"/>
          <w:bCs w:val="0"/>
          <w:i w:val="0"/>
          <w:spacing w:val="0"/>
          <w:sz w:val="18"/>
          <w:lang w:val="en-US"/>
        </w:rPr>
      </w:pPr>
      <w:r>
        <w:rPr>
          <w:rStyle w:val="IntenseReference"/>
        </w:rPr>
        <w:br w:type="page"/>
      </w:r>
      <w:ins w:id="971" w:author="Linden Ashcroft" w:date="2018-07-12T13:34:00Z">
        <w:r w:rsidR="00B21F66" w:rsidRPr="002D46D2" w:rsidDel="00B21F66">
          <w:rPr>
            <w:rStyle w:val="IntenseReference"/>
            <w:rFonts w:ascii="Times New Roman" w:hAnsi="Times New Roman"/>
            <w:bCs w:val="0"/>
            <w:i w:val="0"/>
            <w:spacing w:val="0"/>
            <w:sz w:val="18"/>
            <w:lang w:val="en-US"/>
          </w:rPr>
          <w:lastRenderedPageBreak/>
          <w:t xml:space="preserve"> </w:t>
        </w:r>
      </w:ins>
      <w:del w:id="972" w:author="Linden Ashcroft" w:date="2018-07-12T13:34:00Z">
        <w:r w:rsidR="008033E8" w:rsidRPr="002D46D2" w:rsidDel="00B21F66">
          <w:rPr>
            <w:rStyle w:val="IntenseReference"/>
            <w:rFonts w:ascii="Times New Roman" w:hAnsi="Times New Roman"/>
            <w:bCs w:val="0"/>
            <w:i w:val="0"/>
            <w:spacing w:val="0"/>
            <w:sz w:val="18"/>
            <w:lang w:val="en-US"/>
          </w:rPr>
          <w:delText>Table 5</w:delText>
        </w:r>
        <w:r w:rsidR="006C576E" w:rsidRPr="002D46D2" w:rsidDel="00B21F66">
          <w:rPr>
            <w:rStyle w:val="IntenseReference"/>
            <w:rFonts w:ascii="Times New Roman" w:hAnsi="Times New Roman"/>
            <w:bCs w:val="0"/>
            <w:i w:val="0"/>
            <w:spacing w:val="0"/>
            <w:sz w:val="18"/>
            <w:lang w:val="en-US"/>
          </w:rPr>
          <w:delText xml:space="preserve">: </w:delText>
        </w:r>
        <w:r w:rsidR="001233FC" w:rsidRPr="002D46D2" w:rsidDel="00B21F66">
          <w:rPr>
            <w:rStyle w:val="IntenseReference"/>
            <w:rFonts w:ascii="Times New Roman" w:hAnsi="Times New Roman"/>
            <w:bCs w:val="0"/>
            <w:i w:val="0"/>
            <w:spacing w:val="0"/>
            <w:sz w:val="18"/>
            <w:lang w:val="en-US"/>
          </w:rPr>
          <w:delText xml:space="preserve">List of </w:delText>
        </w:r>
        <w:r w:rsidR="005137A2" w:rsidRPr="002D46D2" w:rsidDel="00B21F66">
          <w:rPr>
            <w:rStyle w:val="IntenseReference"/>
            <w:rFonts w:ascii="Times New Roman" w:hAnsi="Times New Roman"/>
            <w:bCs w:val="0"/>
            <w:i w:val="0"/>
            <w:spacing w:val="0"/>
            <w:sz w:val="18"/>
            <w:lang w:val="en-US"/>
          </w:rPr>
          <w:delText>HQC tests applied to data</w:delText>
        </w:r>
        <w:r w:rsidR="001233FC" w:rsidRPr="002D46D2" w:rsidDel="00B21F66">
          <w:rPr>
            <w:rStyle w:val="IntenseReference"/>
            <w:rFonts w:ascii="Times New Roman" w:hAnsi="Times New Roman"/>
            <w:bCs w:val="0"/>
            <w:i w:val="0"/>
            <w:spacing w:val="0"/>
            <w:sz w:val="18"/>
            <w:lang w:val="en-US"/>
          </w:rPr>
          <w:delText>, s</w:delText>
        </w:r>
        <w:r w:rsidR="005137A2" w:rsidRPr="002D46D2" w:rsidDel="00B21F66">
          <w:rPr>
            <w:rStyle w:val="IntenseReference"/>
            <w:rFonts w:ascii="Times New Roman" w:hAnsi="Times New Roman"/>
            <w:bCs w:val="0"/>
            <w:i w:val="0"/>
            <w:spacing w:val="0"/>
            <w:sz w:val="18"/>
            <w:lang w:val="en-US"/>
          </w:rPr>
          <w:delText>pecifying which test ran</w:delText>
        </w:r>
        <w:r w:rsidR="008033E8" w:rsidRPr="002D46D2" w:rsidDel="00B21F66">
          <w:rPr>
            <w:rStyle w:val="IntenseReference"/>
            <w:rFonts w:ascii="Times New Roman" w:hAnsi="Times New Roman"/>
            <w:bCs w:val="0"/>
            <w:i w:val="0"/>
            <w:spacing w:val="0"/>
            <w:sz w:val="18"/>
            <w:lang w:val="en-US"/>
          </w:rPr>
          <w:delText xml:space="preserve"> for </w:delText>
        </w:r>
        <w:r w:rsidR="001233FC" w:rsidRPr="002D46D2" w:rsidDel="00B21F66">
          <w:rPr>
            <w:rStyle w:val="IntenseReference"/>
            <w:rFonts w:ascii="Times New Roman" w:hAnsi="Times New Roman"/>
            <w:bCs w:val="0"/>
            <w:i w:val="0"/>
            <w:spacing w:val="0"/>
            <w:sz w:val="18"/>
            <w:lang w:val="en-US"/>
          </w:rPr>
          <w:delText>which variable</w:delText>
        </w:r>
        <w:r w:rsidR="008033E8" w:rsidRPr="002D46D2" w:rsidDel="00B21F66">
          <w:rPr>
            <w:rStyle w:val="IntenseReference"/>
            <w:rFonts w:ascii="Times New Roman" w:hAnsi="Times New Roman"/>
            <w:bCs w:val="0"/>
            <w:i w:val="0"/>
            <w:spacing w:val="0"/>
            <w:sz w:val="18"/>
            <w:lang w:val="en-US"/>
          </w:rPr>
          <w:delText xml:space="preserve"> </w:delText>
        </w:r>
        <w:r w:rsidR="001233FC" w:rsidRPr="002D46D2" w:rsidDel="00B21F66">
          <w:rPr>
            <w:rStyle w:val="IntenseReference"/>
            <w:rFonts w:ascii="Times New Roman" w:hAnsi="Times New Roman"/>
            <w:bCs w:val="0"/>
            <w:i w:val="0"/>
            <w:spacing w:val="0"/>
            <w:sz w:val="18"/>
            <w:lang w:val="en-US"/>
          </w:rPr>
          <w:delText xml:space="preserve">in their original </w:delText>
        </w:r>
        <w:r w:rsidR="005137A2" w:rsidRPr="002D46D2" w:rsidDel="00B21F66">
          <w:rPr>
            <w:rStyle w:val="IntenseReference"/>
            <w:rFonts w:ascii="Times New Roman" w:hAnsi="Times New Roman"/>
            <w:bCs w:val="0"/>
            <w:i w:val="0"/>
            <w:spacing w:val="0"/>
            <w:sz w:val="18"/>
            <w:lang w:val="en-US"/>
          </w:rPr>
          <w:delText>state (R)</w:delText>
        </w:r>
        <w:r w:rsidR="001233FC" w:rsidRPr="002D46D2" w:rsidDel="00B21F66">
          <w:rPr>
            <w:rStyle w:val="IntenseReference"/>
            <w:rFonts w:ascii="Times New Roman" w:hAnsi="Times New Roman"/>
            <w:bCs w:val="0"/>
            <w:i w:val="0"/>
            <w:spacing w:val="0"/>
            <w:sz w:val="18"/>
            <w:lang w:val="en-US"/>
          </w:rPr>
          <w:delText xml:space="preserve">, and </w:delText>
        </w:r>
        <w:r w:rsidR="008033E8" w:rsidRPr="002D46D2" w:rsidDel="00B21F66">
          <w:rPr>
            <w:rStyle w:val="IntenseReference"/>
            <w:rFonts w:ascii="Times New Roman" w:hAnsi="Times New Roman"/>
            <w:bCs w:val="0"/>
            <w:i w:val="0"/>
            <w:spacing w:val="0"/>
            <w:sz w:val="18"/>
            <w:lang w:val="en-US"/>
          </w:rPr>
          <w:delText>which test</w:delText>
        </w:r>
        <w:r w:rsidR="001233FC" w:rsidRPr="002D46D2" w:rsidDel="00B21F66">
          <w:rPr>
            <w:rStyle w:val="IntenseReference"/>
            <w:rFonts w:ascii="Times New Roman" w:hAnsi="Times New Roman"/>
            <w:bCs w:val="0"/>
            <w:i w:val="0"/>
            <w:spacing w:val="0"/>
            <w:sz w:val="18"/>
            <w:lang w:val="en-US"/>
          </w:rPr>
          <w:delText>s</w:delText>
        </w:r>
        <w:r w:rsidR="008033E8" w:rsidRPr="002D46D2" w:rsidDel="00B21F66">
          <w:rPr>
            <w:rStyle w:val="IntenseReference"/>
            <w:rFonts w:ascii="Times New Roman" w:hAnsi="Times New Roman"/>
            <w:bCs w:val="0"/>
            <w:i w:val="0"/>
            <w:spacing w:val="0"/>
            <w:sz w:val="18"/>
            <w:lang w:val="en-US"/>
          </w:rPr>
          <w:delText xml:space="preserve"> </w:delText>
        </w:r>
        <w:r w:rsidR="005137A2" w:rsidRPr="002D46D2" w:rsidDel="00B21F66">
          <w:rPr>
            <w:rStyle w:val="IntenseReference"/>
            <w:rFonts w:ascii="Times New Roman" w:hAnsi="Times New Roman"/>
            <w:bCs w:val="0"/>
            <w:i w:val="0"/>
            <w:spacing w:val="0"/>
            <w:sz w:val="18"/>
            <w:lang w:val="en-US"/>
          </w:rPr>
          <w:delText>were</w:delText>
        </w:r>
        <w:r w:rsidR="008033E8" w:rsidRPr="002D46D2" w:rsidDel="00B21F66">
          <w:rPr>
            <w:rStyle w:val="IntenseReference"/>
            <w:rFonts w:ascii="Times New Roman" w:hAnsi="Times New Roman"/>
            <w:bCs w:val="0"/>
            <w:i w:val="0"/>
            <w:spacing w:val="0"/>
            <w:sz w:val="18"/>
            <w:lang w:val="en-US"/>
          </w:rPr>
          <w:delText xml:space="preserve"> adapted (A) to </w:delText>
        </w:r>
        <w:r w:rsidR="001233FC" w:rsidRPr="002D46D2" w:rsidDel="00B21F66">
          <w:rPr>
            <w:rStyle w:val="IntenseReference"/>
            <w:rFonts w:ascii="Times New Roman" w:hAnsi="Times New Roman"/>
            <w:bCs w:val="0"/>
            <w:i w:val="0"/>
            <w:spacing w:val="0"/>
            <w:sz w:val="18"/>
            <w:lang w:val="en-US"/>
          </w:rPr>
          <w:delText xml:space="preserve">be applied to the UERRA </w:delText>
        </w:r>
        <w:r w:rsidR="008033E8" w:rsidRPr="002D46D2" w:rsidDel="00B21F66">
          <w:rPr>
            <w:rStyle w:val="IntenseReference"/>
            <w:rFonts w:ascii="Times New Roman" w:hAnsi="Times New Roman"/>
            <w:bCs w:val="0"/>
            <w:i w:val="0"/>
            <w:spacing w:val="0"/>
            <w:sz w:val="18"/>
            <w:lang w:val="en-US"/>
          </w:rPr>
          <w:delText>data set.</w:delText>
        </w:r>
        <w:r w:rsidR="001233FC" w:rsidRPr="002D46D2" w:rsidDel="00B21F66">
          <w:rPr>
            <w:rStyle w:val="IntenseReference"/>
            <w:rFonts w:ascii="Times New Roman" w:hAnsi="Times New Roman"/>
            <w:bCs w:val="0"/>
            <w:i w:val="0"/>
            <w:spacing w:val="0"/>
            <w:sz w:val="18"/>
            <w:lang w:val="en-US"/>
          </w:rPr>
          <w:delText xml:space="preserve"> Full adaptation details are provided in the text.</w:delText>
        </w:r>
        <w:r w:rsidR="008033E8" w:rsidRPr="002D46D2" w:rsidDel="00B21F66">
          <w:rPr>
            <w:rStyle w:val="IntenseReference"/>
            <w:rFonts w:ascii="Times New Roman" w:hAnsi="Times New Roman"/>
            <w:bCs w:val="0"/>
            <w:i w:val="0"/>
            <w:spacing w:val="0"/>
            <w:sz w:val="18"/>
            <w:lang w:val="en-US"/>
          </w:rPr>
          <w:delText xml:space="preserve"> For more details on individual tests, see Dunn et al. (2012).</w:delText>
        </w:r>
      </w:del>
    </w:p>
    <w:tbl>
      <w:tblPr>
        <w:tblStyle w:val="TableGrid"/>
        <w:tblW w:w="0" w:type="auto"/>
        <w:tblLook w:val="04A0" w:firstRow="1" w:lastRow="0" w:firstColumn="1" w:lastColumn="0" w:noHBand="0" w:noVBand="1"/>
      </w:tblPr>
      <w:tblGrid>
        <w:gridCol w:w="5216"/>
        <w:gridCol w:w="680"/>
        <w:gridCol w:w="680"/>
        <w:gridCol w:w="680"/>
        <w:gridCol w:w="680"/>
        <w:gridCol w:w="680"/>
      </w:tblGrid>
      <w:tr w:rsidR="008033E8" w:rsidRPr="000D1A7E" w:rsidDel="00B21F66" w14:paraId="0A3EC9A0" w14:textId="5F3C19F8" w:rsidTr="00401DEE">
        <w:trPr>
          <w:del w:id="973" w:author="Linden Ashcroft" w:date="2018-07-12T13:34:00Z"/>
        </w:trPr>
        <w:tc>
          <w:tcPr>
            <w:tcW w:w="5216" w:type="dxa"/>
          </w:tcPr>
          <w:p w14:paraId="5CC27AAD" w14:textId="6BD04FDA" w:rsidR="008033E8" w:rsidRPr="00136358" w:rsidDel="00B21F66" w:rsidRDefault="008033E8">
            <w:pPr>
              <w:pStyle w:val="Captions"/>
              <w:rPr>
                <w:del w:id="974" w:author="Linden Ashcroft" w:date="2018-07-12T13:34:00Z"/>
                <w:lang w:val="en-GB"/>
              </w:rPr>
              <w:pPrChange w:id="975" w:author="Linden Ashcroft" w:date="2018-07-12T13:34:00Z">
                <w:pPr/>
              </w:pPrChange>
            </w:pPr>
            <w:del w:id="976" w:author="Linden Ashcroft" w:date="2018-07-12T13:34:00Z">
              <w:r w:rsidRPr="00136358" w:rsidDel="00B21F66">
                <w:rPr>
                  <w:b w:val="0"/>
                  <w:lang w:val="en-GB"/>
                </w:rPr>
                <w:delText>Test</w:delText>
              </w:r>
            </w:del>
          </w:p>
        </w:tc>
        <w:tc>
          <w:tcPr>
            <w:tcW w:w="680" w:type="dxa"/>
          </w:tcPr>
          <w:p w14:paraId="2BE92341" w14:textId="31943D6E" w:rsidR="008033E8" w:rsidRPr="00136358" w:rsidDel="00B21F66" w:rsidRDefault="008033E8">
            <w:pPr>
              <w:pStyle w:val="Captions"/>
              <w:rPr>
                <w:del w:id="977" w:author="Linden Ashcroft" w:date="2018-07-12T13:34:00Z"/>
                <w:lang w:val="en-GB"/>
              </w:rPr>
              <w:pPrChange w:id="978" w:author="Linden Ashcroft" w:date="2018-07-12T13:34:00Z">
                <w:pPr/>
              </w:pPrChange>
            </w:pPr>
            <w:del w:id="979" w:author="Linden Ashcroft" w:date="2018-07-12T13:34:00Z">
              <w:r w:rsidRPr="00136358" w:rsidDel="00B21F66">
                <w:rPr>
                  <w:b w:val="0"/>
                  <w:lang w:val="en-GB"/>
                </w:rPr>
                <w:delText>TT</w:delText>
              </w:r>
            </w:del>
          </w:p>
        </w:tc>
        <w:tc>
          <w:tcPr>
            <w:tcW w:w="680" w:type="dxa"/>
          </w:tcPr>
          <w:p w14:paraId="29FA3760" w14:textId="1F0579B5" w:rsidR="008033E8" w:rsidRPr="00136358" w:rsidDel="00B21F66" w:rsidRDefault="008033E8">
            <w:pPr>
              <w:pStyle w:val="Captions"/>
              <w:rPr>
                <w:del w:id="980" w:author="Linden Ashcroft" w:date="2018-07-12T13:34:00Z"/>
                <w:lang w:val="en-GB"/>
              </w:rPr>
              <w:pPrChange w:id="981" w:author="Linden Ashcroft" w:date="2018-07-12T13:34:00Z">
                <w:pPr/>
              </w:pPrChange>
            </w:pPr>
            <w:del w:id="982" w:author="Linden Ashcroft" w:date="2018-07-12T13:34:00Z">
              <w:r w:rsidRPr="00136358" w:rsidDel="00B21F66">
                <w:rPr>
                  <w:b w:val="0"/>
                  <w:lang w:val="en-GB"/>
                </w:rPr>
                <w:delText>TD</w:delText>
              </w:r>
            </w:del>
          </w:p>
        </w:tc>
        <w:tc>
          <w:tcPr>
            <w:tcW w:w="680" w:type="dxa"/>
          </w:tcPr>
          <w:p w14:paraId="7F2B31A4" w14:textId="301AD8F1" w:rsidR="008033E8" w:rsidRPr="00136358" w:rsidDel="00B21F66" w:rsidRDefault="008033E8">
            <w:pPr>
              <w:pStyle w:val="Captions"/>
              <w:rPr>
                <w:del w:id="983" w:author="Linden Ashcroft" w:date="2018-07-12T13:34:00Z"/>
                <w:lang w:val="en-GB"/>
              </w:rPr>
              <w:pPrChange w:id="984" w:author="Linden Ashcroft" w:date="2018-07-12T13:34:00Z">
                <w:pPr/>
              </w:pPrChange>
            </w:pPr>
            <w:del w:id="985" w:author="Linden Ashcroft" w:date="2018-07-12T13:34:00Z">
              <w:r w:rsidRPr="00136358" w:rsidDel="00B21F66">
                <w:rPr>
                  <w:b w:val="0"/>
                  <w:lang w:val="en-GB"/>
                </w:rPr>
                <w:delText>SLP</w:delText>
              </w:r>
            </w:del>
          </w:p>
        </w:tc>
        <w:tc>
          <w:tcPr>
            <w:tcW w:w="680" w:type="dxa"/>
          </w:tcPr>
          <w:p w14:paraId="371C63A1" w14:textId="11015445" w:rsidR="008033E8" w:rsidRPr="00136358" w:rsidDel="00B21F66" w:rsidRDefault="008033E8">
            <w:pPr>
              <w:pStyle w:val="Captions"/>
              <w:rPr>
                <w:del w:id="986" w:author="Linden Ashcroft" w:date="2018-07-12T13:34:00Z"/>
                <w:lang w:val="en-GB"/>
              </w:rPr>
              <w:pPrChange w:id="987" w:author="Linden Ashcroft" w:date="2018-07-12T13:34:00Z">
                <w:pPr/>
              </w:pPrChange>
            </w:pPr>
            <w:del w:id="988" w:author="Linden Ashcroft" w:date="2018-07-12T13:34:00Z">
              <w:r w:rsidRPr="00136358" w:rsidDel="00B21F66">
                <w:rPr>
                  <w:b w:val="0"/>
                  <w:lang w:val="en-GB"/>
                </w:rPr>
                <w:delText>FF</w:delText>
              </w:r>
            </w:del>
          </w:p>
        </w:tc>
        <w:tc>
          <w:tcPr>
            <w:tcW w:w="680" w:type="dxa"/>
          </w:tcPr>
          <w:p w14:paraId="5726E57D" w14:textId="7B0A8FD0" w:rsidR="008033E8" w:rsidRPr="00136358" w:rsidDel="00B21F66" w:rsidRDefault="008033E8">
            <w:pPr>
              <w:pStyle w:val="Captions"/>
              <w:rPr>
                <w:del w:id="989" w:author="Linden Ashcroft" w:date="2018-07-12T13:34:00Z"/>
                <w:lang w:val="en-GB"/>
              </w:rPr>
              <w:pPrChange w:id="990" w:author="Linden Ashcroft" w:date="2018-07-12T13:34:00Z">
                <w:pPr/>
              </w:pPrChange>
            </w:pPr>
            <w:del w:id="991" w:author="Linden Ashcroft" w:date="2018-07-12T13:34:00Z">
              <w:r w:rsidRPr="00136358" w:rsidDel="00B21F66">
                <w:rPr>
                  <w:b w:val="0"/>
                  <w:lang w:val="en-GB"/>
                </w:rPr>
                <w:delText>WD</w:delText>
              </w:r>
            </w:del>
          </w:p>
        </w:tc>
      </w:tr>
      <w:tr w:rsidR="008033E8" w:rsidRPr="000D1A7E" w:rsidDel="00B21F66" w14:paraId="22059633" w14:textId="3486B490" w:rsidTr="00401DEE">
        <w:trPr>
          <w:del w:id="992" w:author="Linden Ashcroft" w:date="2018-07-12T13:34:00Z"/>
        </w:trPr>
        <w:tc>
          <w:tcPr>
            <w:tcW w:w="5216" w:type="dxa"/>
          </w:tcPr>
          <w:p w14:paraId="25C9B11B" w14:textId="1FBD1F3B" w:rsidR="008033E8" w:rsidRPr="000D1A7E" w:rsidDel="00B21F66" w:rsidRDefault="008033E8">
            <w:pPr>
              <w:pStyle w:val="Captions"/>
              <w:rPr>
                <w:del w:id="993" w:author="Linden Ashcroft" w:date="2018-07-12T13:34:00Z"/>
                <w:lang w:val="en-GB"/>
              </w:rPr>
              <w:pPrChange w:id="994" w:author="Linden Ashcroft" w:date="2018-07-12T13:34:00Z">
                <w:pPr/>
              </w:pPrChange>
            </w:pPr>
            <w:del w:id="995" w:author="Linden Ashcroft" w:date="2018-07-12T13:34:00Z">
              <w:r w:rsidRPr="000D1A7E" w:rsidDel="00B21F66">
                <w:rPr>
                  <w:lang w:val="en-GB"/>
                </w:rPr>
                <w:delText>Duplicate months check</w:delText>
              </w:r>
            </w:del>
          </w:p>
        </w:tc>
        <w:tc>
          <w:tcPr>
            <w:tcW w:w="680" w:type="dxa"/>
          </w:tcPr>
          <w:p w14:paraId="459C1234" w14:textId="3563CFA2" w:rsidR="008033E8" w:rsidRPr="000D1A7E" w:rsidDel="00B21F66" w:rsidRDefault="008033E8">
            <w:pPr>
              <w:pStyle w:val="Captions"/>
              <w:rPr>
                <w:del w:id="996" w:author="Linden Ashcroft" w:date="2018-07-12T13:34:00Z"/>
                <w:lang w:val="en-GB"/>
              </w:rPr>
              <w:pPrChange w:id="997" w:author="Linden Ashcroft" w:date="2018-07-12T13:34:00Z">
                <w:pPr/>
              </w:pPrChange>
            </w:pPr>
            <w:del w:id="998" w:author="Linden Ashcroft" w:date="2018-07-12T13:34:00Z">
              <w:r w:rsidRPr="000D1A7E" w:rsidDel="00B21F66">
                <w:rPr>
                  <w:lang w:val="en-GB"/>
                </w:rPr>
                <w:delText>R</w:delText>
              </w:r>
            </w:del>
          </w:p>
        </w:tc>
        <w:tc>
          <w:tcPr>
            <w:tcW w:w="680" w:type="dxa"/>
          </w:tcPr>
          <w:p w14:paraId="0F7333FA" w14:textId="51215257" w:rsidR="008033E8" w:rsidRPr="000D1A7E" w:rsidDel="00B21F66" w:rsidRDefault="008033E8">
            <w:pPr>
              <w:pStyle w:val="Captions"/>
              <w:rPr>
                <w:del w:id="999" w:author="Linden Ashcroft" w:date="2018-07-12T13:34:00Z"/>
                <w:lang w:val="en-GB"/>
              </w:rPr>
              <w:pPrChange w:id="1000" w:author="Linden Ashcroft" w:date="2018-07-12T13:34:00Z">
                <w:pPr/>
              </w:pPrChange>
            </w:pPr>
            <w:del w:id="1001" w:author="Linden Ashcroft" w:date="2018-07-12T13:34:00Z">
              <w:r w:rsidRPr="000D1A7E" w:rsidDel="00B21F66">
                <w:rPr>
                  <w:lang w:val="en-GB"/>
                </w:rPr>
                <w:delText>R</w:delText>
              </w:r>
            </w:del>
          </w:p>
        </w:tc>
        <w:tc>
          <w:tcPr>
            <w:tcW w:w="680" w:type="dxa"/>
          </w:tcPr>
          <w:p w14:paraId="519DC48D" w14:textId="0660C14E" w:rsidR="008033E8" w:rsidRPr="000D1A7E" w:rsidDel="00B21F66" w:rsidRDefault="008033E8">
            <w:pPr>
              <w:pStyle w:val="Captions"/>
              <w:rPr>
                <w:del w:id="1002" w:author="Linden Ashcroft" w:date="2018-07-12T13:34:00Z"/>
                <w:lang w:val="en-GB"/>
              </w:rPr>
              <w:pPrChange w:id="1003" w:author="Linden Ashcroft" w:date="2018-07-12T13:34:00Z">
                <w:pPr/>
              </w:pPrChange>
            </w:pPr>
            <w:del w:id="1004" w:author="Linden Ashcroft" w:date="2018-07-12T13:34:00Z">
              <w:r w:rsidRPr="000D1A7E" w:rsidDel="00B21F66">
                <w:rPr>
                  <w:lang w:val="en-GB"/>
                </w:rPr>
                <w:delText>R</w:delText>
              </w:r>
            </w:del>
          </w:p>
        </w:tc>
        <w:tc>
          <w:tcPr>
            <w:tcW w:w="680" w:type="dxa"/>
          </w:tcPr>
          <w:p w14:paraId="2C8A410C" w14:textId="48E47DD0" w:rsidR="008033E8" w:rsidRPr="000D1A7E" w:rsidDel="00B21F66" w:rsidRDefault="008033E8">
            <w:pPr>
              <w:pStyle w:val="Captions"/>
              <w:rPr>
                <w:del w:id="1005" w:author="Linden Ashcroft" w:date="2018-07-12T13:34:00Z"/>
                <w:lang w:val="en-GB"/>
              </w:rPr>
              <w:pPrChange w:id="1006" w:author="Linden Ashcroft" w:date="2018-07-12T13:34:00Z">
                <w:pPr/>
              </w:pPrChange>
            </w:pPr>
            <w:del w:id="1007" w:author="Linden Ashcroft" w:date="2018-07-12T13:34:00Z">
              <w:r w:rsidRPr="000D1A7E" w:rsidDel="00B21F66">
                <w:rPr>
                  <w:lang w:val="en-GB"/>
                </w:rPr>
                <w:delText>R</w:delText>
              </w:r>
            </w:del>
          </w:p>
        </w:tc>
        <w:tc>
          <w:tcPr>
            <w:tcW w:w="680" w:type="dxa"/>
          </w:tcPr>
          <w:p w14:paraId="4EEE2B72" w14:textId="00BB8269" w:rsidR="008033E8" w:rsidRPr="000D1A7E" w:rsidDel="00B21F66" w:rsidRDefault="008033E8">
            <w:pPr>
              <w:pStyle w:val="Captions"/>
              <w:rPr>
                <w:del w:id="1008" w:author="Linden Ashcroft" w:date="2018-07-12T13:34:00Z"/>
                <w:lang w:val="en-GB"/>
              </w:rPr>
              <w:pPrChange w:id="1009" w:author="Linden Ashcroft" w:date="2018-07-12T13:34:00Z">
                <w:pPr/>
              </w:pPrChange>
            </w:pPr>
            <w:del w:id="1010" w:author="Linden Ashcroft" w:date="2018-07-12T13:34:00Z">
              <w:r w:rsidRPr="000D1A7E" w:rsidDel="00B21F66">
                <w:rPr>
                  <w:lang w:val="en-GB"/>
                </w:rPr>
                <w:delText>R</w:delText>
              </w:r>
            </w:del>
          </w:p>
        </w:tc>
      </w:tr>
      <w:tr w:rsidR="008033E8" w:rsidRPr="000D1A7E" w:rsidDel="00B21F66" w14:paraId="7B004DCC" w14:textId="6D39314E" w:rsidTr="00401DEE">
        <w:trPr>
          <w:del w:id="1011" w:author="Linden Ashcroft" w:date="2018-07-12T13:34:00Z"/>
        </w:trPr>
        <w:tc>
          <w:tcPr>
            <w:tcW w:w="5216" w:type="dxa"/>
          </w:tcPr>
          <w:p w14:paraId="4B5FD794" w14:textId="2EC9B78E" w:rsidR="008033E8" w:rsidRPr="000D1A7E" w:rsidDel="00B21F66" w:rsidRDefault="008033E8">
            <w:pPr>
              <w:pStyle w:val="Captions"/>
              <w:rPr>
                <w:del w:id="1012" w:author="Linden Ashcroft" w:date="2018-07-12T13:34:00Z"/>
                <w:lang w:val="en-GB"/>
              </w:rPr>
              <w:pPrChange w:id="1013" w:author="Linden Ashcroft" w:date="2018-07-12T13:34:00Z">
                <w:pPr/>
              </w:pPrChange>
            </w:pPr>
            <w:del w:id="1014" w:author="Linden Ashcroft" w:date="2018-07-12T13:34:00Z">
              <w:r w:rsidRPr="000D1A7E" w:rsidDel="00B21F66">
                <w:rPr>
                  <w:lang w:val="en-GB"/>
                </w:rPr>
                <w:delText>Odd cluster check</w:delText>
              </w:r>
            </w:del>
          </w:p>
        </w:tc>
        <w:tc>
          <w:tcPr>
            <w:tcW w:w="680" w:type="dxa"/>
          </w:tcPr>
          <w:p w14:paraId="36DE1352" w14:textId="0B938D41" w:rsidR="008033E8" w:rsidRPr="000D1A7E" w:rsidDel="00B21F66" w:rsidRDefault="008033E8">
            <w:pPr>
              <w:pStyle w:val="Captions"/>
              <w:rPr>
                <w:del w:id="1015" w:author="Linden Ashcroft" w:date="2018-07-12T13:34:00Z"/>
                <w:lang w:val="en-GB"/>
              </w:rPr>
              <w:pPrChange w:id="1016" w:author="Linden Ashcroft" w:date="2018-07-12T13:34:00Z">
                <w:pPr/>
              </w:pPrChange>
            </w:pPr>
            <w:del w:id="1017" w:author="Linden Ashcroft" w:date="2018-07-12T13:34:00Z">
              <w:r w:rsidRPr="000D1A7E" w:rsidDel="00B21F66">
                <w:rPr>
                  <w:lang w:val="en-GB"/>
                </w:rPr>
                <w:delText>R</w:delText>
              </w:r>
            </w:del>
          </w:p>
        </w:tc>
        <w:tc>
          <w:tcPr>
            <w:tcW w:w="680" w:type="dxa"/>
          </w:tcPr>
          <w:p w14:paraId="0098005E" w14:textId="369EBD75" w:rsidR="008033E8" w:rsidRPr="000D1A7E" w:rsidDel="00B21F66" w:rsidRDefault="008033E8">
            <w:pPr>
              <w:pStyle w:val="Captions"/>
              <w:rPr>
                <w:del w:id="1018" w:author="Linden Ashcroft" w:date="2018-07-12T13:34:00Z"/>
                <w:lang w:val="en-GB"/>
              </w:rPr>
              <w:pPrChange w:id="1019" w:author="Linden Ashcroft" w:date="2018-07-12T13:34:00Z">
                <w:pPr/>
              </w:pPrChange>
            </w:pPr>
            <w:del w:id="1020" w:author="Linden Ashcroft" w:date="2018-07-12T13:34:00Z">
              <w:r w:rsidRPr="000D1A7E" w:rsidDel="00B21F66">
                <w:rPr>
                  <w:lang w:val="en-GB"/>
                </w:rPr>
                <w:delText>R</w:delText>
              </w:r>
            </w:del>
          </w:p>
        </w:tc>
        <w:tc>
          <w:tcPr>
            <w:tcW w:w="680" w:type="dxa"/>
          </w:tcPr>
          <w:p w14:paraId="6252C5E0" w14:textId="02D7149A" w:rsidR="008033E8" w:rsidRPr="000D1A7E" w:rsidDel="00B21F66" w:rsidRDefault="008033E8">
            <w:pPr>
              <w:pStyle w:val="Captions"/>
              <w:rPr>
                <w:del w:id="1021" w:author="Linden Ashcroft" w:date="2018-07-12T13:34:00Z"/>
                <w:lang w:val="en-GB"/>
              </w:rPr>
              <w:pPrChange w:id="1022" w:author="Linden Ashcroft" w:date="2018-07-12T13:34:00Z">
                <w:pPr/>
              </w:pPrChange>
            </w:pPr>
            <w:del w:id="1023" w:author="Linden Ashcroft" w:date="2018-07-12T13:34:00Z">
              <w:r w:rsidRPr="000D1A7E" w:rsidDel="00B21F66">
                <w:rPr>
                  <w:lang w:val="en-GB"/>
                </w:rPr>
                <w:delText>R</w:delText>
              </w:r>
            </w:del>
          </w:p>
        </w:tc>
        <w:tc>
          <w:tcPr>
            <w:tcW w:w="680" w:type="dxa"/>
          </w:tcPr>
          <w:p w14:paraId="1C7E1744" w14:textId="103E00B6" w:rsidR="008033E8" w:rsidRPr="000D1A7E" w:rsidDel="00B21F66" w:rsidRDefault="008033E8">
            <w:pPr>
              <w:pStyle w:val="Captions"/>
              <w:rPr>
                <w:del w:id="1024" w:author="Linden Ashcroft" w:date="2018-07-12T13:34:00Z"/>
                <w:lang w:val="en-GB"/>
              </w:rPr>
              <w:pPrChange w:id="1025" w:author="Linden Ashcroft" w:date="2018-07-12T13:34:00Z">
                <w:pPr/>
              </w:pPrChange>
            </w:pPr>
            <w:del w:id="1026" w:author="Linden Ashcroft" w:date="2018-07-12T13:34:00Z">
              <w:r w:rsidRPr="000D1A7E" w:rsidDel="00B21F66">
                <w:rPr>
                  <w:lang w:val="en-GB"/>
                </w:rPr>
                <w:delText>R</w:delText>
              </w:r>
            </w:del>
          </w:p>
        </w:tc>
        <w:tc>
          <w:tcPr>
            <w:tcW w:w="680" w:type="dxa"/>
          </w:tcPr>
          <w:p w14:paraId="2C4F586E" w14:textId="35ADF267" w:rsidR="008033E8" w:rsidRPr="000D1A7E" w:rsidDel="00B21F66" w:rsidRDefault="008033E8">
            <w:pPr>
              <w:pStyle w:val="Captions"/>
              <w:rPr>
                <w:del w:id="1027" w:author="Linden Ashcroft" w:date="2018-07-12T13:34:00Z"/>
                <w:lang w:val="en-GB"/>
              </w:rPr>
              <w:pPrChange w:id="1028" w:author="Linden Ashcroft" w:date="2018-07-12T13:34:00Z">
                <w:pPr/>
              </w:pPrChange>
            </w:pPr>
            <w:del w:id="1029" w:author="Linden Ashcroft" w:date="2018-07-12T13:34:00Z">
              <w:r w:rsidRPr="000D1A7E" w:rsidDel="00B21F66">
                <w:rPr>
                  <w:lang w:val="en-GB"/>
                </w:rPr>
                <w:delText>R</w:delText>
              </w:r>
            </w:del>
          </w:p>
        </w:tc>
      </w:tr>
      <w:tr w:rsidR="008033E8" w:rsidRPr="000D1A7E" w:rsidDel="00B21F66" w14:paraId="4478E93A" w14:textId="09DB2FD3" w:rsidTr="00401DEE">
        <w:trPr>
          <w:del w:id="1030" w:author="Linden Ashcroft" w:date="2018-07-12T13:34:00Z"/>
        </w:trPr>
        <w:tc>
          <w:tcPr>
            <w:tcW w:w="5216" w:type="dxa"/>
          </w:tcPr>
          <w:p w14:paraId="55B58325" w14:textId="46258003" w:rsidR="008033E8" w:rsidRPr="000D1A7E" w:rsidDel="00B21F66" w:rsidRDefault="008033E8">
            <w:pPr>
              <w:pStyle w:val="Captions"/>
              <w:rPr>
                <w:del w:id="1031" w:author="Linden Ashcroft" w:date="2018-07-12T13:34:00Z"/>
                <w:lang w:val="en-GB"/>
              </w:rPr>
              <w:pPrChange w:id="1032" w:author="Linden Ashcroft" w:date="2018-07-12T13:34:00Z">
                <w:pPr/>
              </w:pPrChange>
            </w:pPr>
            <w:del w:id="1033" w:author="Linden Ashcroft" w:date="2018-07-12T13:34:00Z">
              <w:r w:rsidRPr="000D1A7E" w:rsidDel="00B21F66">
                <w:rPr>
                  <w:lang w:val="en-GB"/>
                </w:rPr>
                <w:delText>Frequent values check</w:delText>
              </w:r>
            </w:del>
          </w:p>
        </w:tc>
        <w:tc>
          <w:tcPr>
            <w:tcW w:w="680" w:type="dxa"/>
          </w:tcPr>
          <w:p w14:paraId="2F74FBD5" w14:textId="27ACC48A" w:rsidR="008033E8" w:rsidRPr="000D1A7E" w:rsidDel="00B21F66" w:rsidRDefault="008033E8">
            <w:pPr>
              <w:pStyle w:val="Captions"/>
              <w:rPr>
                <w:del w:id="1034" w:author="Linden Ashcroft" w:date="2018-07-12T13:34:00Z"/>
                <w:lang w:val="en-GB"/>
              </w:rPr>
              <w:pPrChange w:id="1035" w:author="Linden Ashcroft" w:date="2018-07-12T13:34:00Z">
                <w:pPr/>
              </w:pPrChange>
            </w:pPr>
            <w:del w:id="1036" w:author="Linden Ashcroft" w:date="2018-07-12T13:34:00Z">
              <w:r w:rsidRPr="000D1A7E" w:rsidDel="00B21F66">
                <w:rPr>
                  <w:lang w:val="en-GB"/>
                </w:rPr>
                <w:delText>A</w:delText>
              </w:r>
            </w:del>
          </w:p>
        </w:tc>
        <w:tc>
          <w:tcPr>
            <w:tcW w:w="680" w:type="dxa"/>
          </w:tcPr>
          <w:p w14:paraId="35EDE89B" w14:textId="29FCA69E" w:rsidR="008033E8" w:rsidRPr="000D1A7E" w:rsidDel="00B21F66" w:rsidRDefault="008033E8">
            <w:pPr>
              <w:pStyle w:val="Captions"/>
              <w:rPr>
                <w:del w:id="1037" w:author="Linden Ashcroft" w:date="2018-07-12T13:34:00Z"/>
                <w:lang w:val="en-GB"/>
              </w:rPr>
              <w:pPrChange w:id="1038" w:author="Linden Ashcroft" w:date="2018-07-12T13:34:00Z">
                <w:pPr/>
              </w:pPrChange>
            </w:pPr>
            <w:del w:id="1039" w:author="Linden Ashcroft" w:date="2018-07-12T13:34:00Z">
              <w:r w:rsidRPr="000D1A7E" w:rsidDel="00B21F66">
                <w:rPr>
                  <w:lang w:val="en-GB"/>
                </w:rPr>
                <w:delText>A</w:delText>
              </w:r>
            </w:del>
          </w:p>
        </w:tc>
        <w:tc>
          <w:tcPr>
            <w:tcW w:w="680" w:type="dxa"/>
          </w:tcPr>
          <w:p w14:paraId="03014E11" w14:textId="5C90D5FC" w:rsidR="008033E8" w:rsidRPr="000D1A7E" w:rsidDel="00B21F66" w:rsidRDefault="008033E8">
            <w:pPr>
              <w:pStyle w:val="Captions"/>
              <w:rPr>
                <w:del w:id="1040" w:author="Linden Ashcroft" w:date="2018-07-12T13:34:00Z"/>
                <w:lang w:val="en-GB"/>
              </w:rPr>
              <w:pPrChange w:id="1041" w:author="Linden Ashcroft" w:date="2018-07-12T13:34:00Z">
                <w:pPr/>
              </w:pPrChange>
            </w:pPr>
            <w:del w:id="1042" w:author="Linden Ashcroft" w:date="2018-07-12T13:34:00Z">
              <w:r w:rsidRPr="000D1A7E" w:rsidDel="00B21F66">
                <w:rPr>
                  <w:lang w:val="en-GB"/>
                </w:rPr>
                <w:delText>A</w:delText>
              </w:r>
            </w:del>
          </w:p>
        </w:tc>
        <w:tc>
          <w:tcPr>
            <w:tcW w:w="680" w:type="dxa"/>
          </w:tcPr>
          <w:p w14:paraId="641C87CA" w14:textId="3B6E158A" w:rsidR="008033E8" w:rsidRPr="000D1A7E" w:rsidDel="00B21F66" w:rsidRDefault="008033E8">
            <w:pPr>
              <w:pStyle w:val="Captions"/>
              <w:rPr>
                <w:del w:id="1043" w:author="Linden Ashcroft" w:date="2018-07-12T13:34:00Z"/>
                <w:lang w:val="en-GB"/>
              </w:rPr>
              <w:pPrChange w:id="1044" w:author="Linden Ashcroft" w:date="2018-07-12T13:34:00Z">
                <w:pPr/>
              </w:pPrChange>
            </w:pPr>
          </w:p>
        </w:tc>
        <w:tc>
          <w:tcPr>
            <w:tcW w:w="680" w:type="dxa"/>
          </w:tcPr>
          <w:p w14:paraId="35923145" w14:textId="093D25AE" w:rsidR="008033E8" w:rsidRPr="000D1A7E" w:rsidDel="00B21F66" w:rsidRDefault="008033E8">
            <w:pPr>
              <w:pStyle w:val="Captions"/>
              <w:rPr>
                <w:del w:id="1045" w:author="Linden Ashcroft" w:date="2018-07-12T13:34:00Z"/>
                <w:lang w:val="en-GB"/>
              </w:rPr>
              <w:pPrChange w:id="1046" w:author="Linden Ashcroft" w:date="2018-07-12T13:34:00Z">
                <w:pPr/>
              </w:pPrChange>
            </w:pPr>
          </w:p>
        </w:tc>
      </w:tr>
      <w:tr w:rsidR="008033E8" w:rsidRPr="000D1A7E" w:rsidDel="00B21F66" w14:paraId="6C0756C3" w14:textId="0DB001CB" w:rsidTr="00401DEE">
        <w:trPr>
          <w:del w:id="1047" w:author="Linden Ashcroft" w:date="2018-07-12T13:34:00Z"/>
        </w:trPr>
        <w:tc>
          <w:tcPr>
            <w:tcW w:w="5216" w:type="dxa"/>
          </w:tcPr>
          <w:p w14:paraId="6D9822A5" w14:textId="38C65A30" w:rsidR="008033E8" w:rsidRPr="000D1A7E" w:rsidDel="00B21F66" w:rsidRDefault="008033E8">
            <w:pPr>
              <w:pStyle w:val="Captions"/>
              <w:rPr>
                <w:del w:id="1048" w:author="Linden Ashcroft" w:date="2018-07-12T13:34:00Z"/>
                <w:lang w:val="en-GB"/>
              </w:rPr>
              <w:pPrChange w:id="1049" w:author="Linden Ashcroft" w:date="2018-07-12T13:34:00Z">
                <w:pPr/>
              </w:pPrChange>
            </w:pPr>
            <w:del w:id="1050" w:author="Linden Ashcroft" w:date="2018-07-12T13:34:00Z">
              <w:r w:rsidRPr="000D1A7E" w:rsidDel="00B21F66">
                <w:rPr>
                  <w:lang w:val="en-GB"/>
                </w:rPr>
                <w:delText>Diurnal cycle check</w:delText>
              </w:r>
            </w:del>
          </w:p>
        </w:tc>
        <w:tc>
          <w:tcPr>
            <w:tcW w:w="680" w:type="dxa"/>
          </w:tcPr>
          <w:p w14:paraId="00760636" w14:textId="2C7EC78B" w:rsidR="008033E8" w:rsidRPr="000D1A7E" w:rsidDel="00B21F66" w:rsidRDefault="008033E8">
            <w:pPr>
              <w:pStyle w:val="Captions"/>
              <w:rPr>
                <w:del w:id="1051" w:author="Linden Ashcroft" w:date="2018-07-12T13:34:00Z"/>
                <w:lang w:val="en-GB"/>
              </w:rPr>
              <w:pPrChange w:id="1052" w:author="Linden Ashcroft" w:date="2018-07-12T13:34:00Z">
                <w:pPr/>
              </w:pPrChange>
            </w:pPr>
            <w:del w:id="1053" w:author="Linden Ashcroft" w:date="2018-07-12T13:34:00Z">
              <w:r w:rsidRPr="000D1A7E" w:rsidDel="00B21F66">
                <w:rPr>
                  <w:lang w:val="en-GB"/>
                </w:rPr>
                <w:delText>R</w:delText>
              </w:r>
            </w:del>
          </w:p>
        </w:tc>
        <w:tc>
          <w:tcPr>
            <w:tcW w:w="680" w:type="dxa"/>
          </w:tcPr>
          <w:p w14:paraId="4AD8F93E" w14:textId="16B9ECC0" w:rsidR="008033E8" w:rsidRPr="000D1A7E" w:rsidDel="00B21F66" w:rsidRDefault="008033E8">
            <w:pPr>
              <w:pStyle w:val="Captions"/>
              <w:rPr>
                <w:del w:id="1054" w:author="Linden Ashcroft" w:date="2018-07-12T13:34:00Z"/>
                <w:lang w:val="en-GB"/>
              </w:rPr>
              <w:pPrChange w:id="1055" w:author="Linden Ashcroft" w:date="2018-07-12T13:34:00Z">
                <w:pPr/>
              </w:pPrChange>
            </w:pPr>
            <w:del w:id="1056" w:author="Linden Ashcroft" w:date="2018-07-12T13:34:00Z">
              <w:r w:rsidRPr="000D1A7E" w:rsidDel="00B21F66">
                <w:rPr>
                  <w:lang w:val="en-GB"/>
                </w:rPr>
                <w:delText>R</w:delText>
              </w:r>
            </w:del>
          </w:p>
        </w:tc>
        <w:tc>
          <w:tcPr>
            <w:tcW w:w="680" w:type="dxa"/>
          </w:tcPr>
          <w:p w14:paraId="00DE9F23" w14:textId="75BC3FA3" w:rsidR="008033E8" w:rsidRPr="000D1A7E" w:rsidDel="00B21F66" w:rsidRDefault="008033E8">
            <w:pPr>
              <w:pStyle w:val="Captions"/>
              <w:rPr>
                <w:del w:id="1057" w:author="Linden Ashcroft" w:date="2018-07-12T13:34:00Z"/>
                <w:lang w:val="en-GB"/>
              </w:rPr>
              <w:pPrChange w:id="1058" w:author="Linden Ashcroft" w:date="2018-07-12T13:34:00Z">
                <w:pPr/>
              </w:pPrChange>
            </w:pPr>
            <w:del w:id="1059" w:author="Linden Ashcroft" w:date="2018-07-12T13:34:00Z">
              <w:r w:rsidRPr="000D1A7E" w:rsidDel="00B21F66">
                <w:rPr>
                  <w:lang w:val="en-GB"/>
                </w:rPr>
                <w:delText>R</w:delText>
              </w:r>
            </w:del>
          </w:p>
        </w:tc>
        <w:tc>
          <w:tcPr>
            <w:tcW w:w="680" w:type="dxa"/>
          </w:tcPr>
          <w:p w14:paraId="778BB7F6" w14:textId="51E251C4" w:rsidR="008033E8" w:rsidRPr="000D1A7E" w:rsidDel="00B21F66" w:rsidRDefault="008033E8">
            <w:pPr>
              <w:pStyle w:val="Captions"/>
              <w:rPr>
                <w:del w:id="1060" w:author="Linden Ashcroft" w:date="2018-07-12T13:34:00Z"/>
                <w:lang w:val="en-GB"/>
              </w:rPr>
              <w:pPrChange w:id="1061" w:author="Linden Ashcroft" w:date="2018-07-12T13:34:00Z">
                <w:pPr/>
              </w:pPrChange>
            </w:pPr>
            <w:del w:id="1062" w:author="Linden Ashcroft" w:date="2018-07-12T13:34:00Z">
              <w:r w:rsidRPr="000D1A7E" w:rsidDel="00B21F66">
                <w:rPr>
                  <w:lang w:val="en-GB"/>
                </w:rPr>
                <w:delText>R</w:delText>
              </w:r>
            </w:del>
          </w:p>
        </w:tc>
        <w:tc>
          <w:tcPr>
            <w:tcW w:w="680" w:type="dxa"/>
          </w:tcPr>
          <w:p w14:paraId="461D45B0" w14:textId="7267A84A" w:rsidR="008033E8" w:rsidRPr="000D1A7E" w:rsidDel="00B21F66" w:rsidRDefault="008033E8">
            <w:pPr>
              <w:pStyle w:val="Captions"/>
              <w:rPr>
                <w:del w:id="1063" w:author="Linden Ashcroft" w:date="2018-07-12T13:34:00Z"/>
                <w:lang w:val="en-GB"/>
              </w:rPr>
              <w:pPrChange w:id="1064" w:author="Linden Ashcroft" w:date="2018-07-12T13:34:00Z">
                <w:pPr/>
              </w:pPrChange>
            </w:pPr>
            <w:del w:id="1065" w:author="Linden Ashcroft" w:date="2018-07-12T13:34:00Z">
              <w:r w:rsidRPr="000D1A7E" w:rsidDel="00B21F66">
                <w:rPr>
                  <w:lang w:val="en-GB"/>
                </w:rPr>
                <w:delText>R</w:delText>
              </w:r>
            </w:del>
          </w:p>
        </w:tc>
      </w:tr>
      <w:tr w:rsidR="008033E8" w:rsidRPr="000D1A7E" w:rsidDel="00B21F66" w14:paraId="2989A3CC" w14:textId="3F096748" w:rsidTr="00401DEE">
        <w:trPr>
          <w:del w:id="1066" w:author="Linden Ashcroft" w:date="2018-07-12T13:34:00Z"/>
        </w:trPr>
        <w:tc>
          <w:tcPr>
            <w:tcW w:w="5216" w:type="dxa"/>
          </w:tcPr>
          <w:p w14:paraId="70987145" w14:textId="3441733B" w:rsidR="008033E8" w:rsidRPr="000D1A7E" w:rsidDel="00B21F66" w:rsidRDefault="008033E8">
            <w:pPr>
              <w:pStyle w:val="Captions"/>
              <w:rPr>
                <w:del w:id="1067" w:author="Linden Ashcroft" w:date="2018-07-12T13:34:00Z"/>
                <w:lang w:val="en-GB"/>
              </w:rPr>
              <w:pPrChange w:id="1068" w:author="Linden Ashcroft" w:date="2018-07-12T13:34:00Z">
                <w:pPr/>
              </w:pPrChange>
            </w:pPr>
            <w:del w:id="1069" w:author="Linden Ashcroft" w:date="2018-07-12T13:34:00Z">
              <w:r w:rsidRPr="000D1A7E" w:rsidDel="00B21F66">
                <w:rPr>
                  <w:lang w:val="en-GB"/>
                </w:rPr>
                <w:delText>Distributional gap check</w:delText>
              </w:r>
            </w:del>
          </w:p>
        </w:tc>
        <w:tc>
          <w:tcPr>
            <w:tcW w:w="680" w:type="dxa"/>
          </w:tcPr>
          <w:p w14:paraId="233E5CA1" w14:textId="4DEE77E6" w:rsidR="008033E8" w:rsidRPr="000D1A7E" w:rsidDel="00B21F66" w:rsidRDefault="008033E8">
            <w:pPr>
              <w:pStyle w:val="Captions"/>
              <w:rPr>
                <w:del w:id="1070" w:author="Linden Ashcroft" w:date="2018-07-12T13:34:00Z"/>
                <w:lang w:val="en-GB"/>
              </w:rPr>
              <w:pPrChange w:id="1071" w:author="Linden Ashcroft" w:date="2018-07-12T13:34:00Z">
                <w:pPr/>
              </w:pPrChange>
            </w:pPr>
            <w:del w:id="1072" w:author="Linden Ashcroft" w:date="2018-07-12T13:34:00Z">
              <w:r w:rsidRPr="000D1A7E" w:rsidDel="00B21F66">
                <w:rPr>
                  <w:lang w:val="en-GB"/>
                </w:rPr>
                <w:delText>A</w:delText>
              </w:r>
            </w:del>
          </w:p>
        </w:tc>
        <w:tc>
          <w:tcPr>
            <w:tcW w:w="680" w:type="dxa"/>
          </w:tcPr>
          <w:p w14:paraId="2A744A02" w14:textId="507A87BF" w:rsidR="008033E8" w:rsidRPr="000D1A7E" w:rsidDel="00B21F66" w:rsidRDefault="008033E8">
            <w:pPr>
              <w:pStyle w:val="Captions"/>
              <w:rPr>
                <w:del w:id="1073" w:author="Linden Ashcroft" w:date="2018-07-12T13:34:00Z"/>
                <w:lang w:val="en-GB"/>
              </w:rPr>
              <w:pPrChange w:id="1074" w:author="Linden Ashcroft" w:date="2018-07-12T13:34:00Z">
                <w:pPr/>
              </w:pPrChange>
            </w:pPr>
            <w:del w:id="1075" w:author="Linden Ashcroft" w:date="2018-07-12T13:34:00Z">
              <w:r w:rsidRPr="000D1A7E" w:rsidDel="00B21F66">
                <w:rPr>
                  <w:lang w:val="en-GB"/>
                </w:rPr>
                <w:delText>A</w:delText>
              </w:r>
            </w:del>
          </w:p>
        </w:tc>
        <w:tc>
          <w:tcPr>
            <w:tcW w:w="680" w:type="dxa"/>
          </w:tcPr>
          <w:p w14:paraId="4A47E713" w14:textId="07B69863" w:rsidR="008033E8" w:rsidRPr="000D1A7E" w:rsidDel="00B21F66" w:rsidRDefault="008033E8">
            <w:pPr>
              <w:pStyle w:val="Captions"/>
              <w:rPr>
                <w:del w:id="1076" w:author="Linden Ashcroft" w:date="2018-07-12T13:34:00Z"/>
                <w:lang w:val="en-GB"/>
              </w:rPr>
              <w:pPrChange w:id="1077" w:author="Linden Ashcroft" w:date="2018-07-12T13:34:00Z">
                <w:pPr/>
              </w:pPrChange>
            </w:pPr>
            <w:del w:id="1078" w:author="Linden Ashcroft" w:date="2018-07-12T13:34:00Z">
              <w:r w:rsidRPr="000D1A7E" w:rsidDel="00B21F66">
                <w:rPr>
                  <w:lang w:val="en-GB"/>
                </w:rPr>
                <w:delText>A</w:delText>
              </w:r>
            </w:del>
          </w:p>
        </w:tc>
        <w:tc>
          <w:tcPr>
            <w:tcW w:w="680" w:type="dxa"/>
          </w:tcPr>
          <w:p w14:paraId="43788E28" w14:textId="0300B3F5" w:rsidR="008033E8" w:rsidRPr="000D1A7E" w:rsidDel="00B21F66" w:rsidRDefault="008033E8">
            <w:pPr>
              <w:pStyle w:val="Captions"/>
              <w:rPr>
                <w:del w:id="1079" w:author="Linden Ashcroft" w:date="2018-07-12T13:34:00Z"/>
                <w:lang w:val="en-GB"/>
              </w:rPr>
              <w:pPrChange w:id="1080" w:author="Linden Ashcroft" w:date="2018-07-12T13:34:00Z">
                <w:pPr/>
              </w:pPrChange>
            </w:pPr>
          </w:p>
        </w:tc>
        <w:tc>
          <w:tcPr>
            <w:tcW w:w="680" w:type="dxa"/>
          </w:tcPr>
          <w:p w14:paraId="02F26E99" w14:textId="4D047500" w:rsidR="008033E8" w:rsidRPr="000D1A7E" w:rsidDel="00B21F66" w:rsidRDefault="008033E8">
            <w:pPr>
              <w:pStyle w:val="Captions"/>
              <w:rPr>
                <w:del w:id="1081" w:author="Linden Ashcroft" w:date="2018-07-12T13:34:00Z"/>
                <w:lang w:val="en-GB"/>
              </w:rPr>
              <w:pPrChange w:id="1082" w:author="Linden Ashcroft" w:date="2018-07-12T13:34:00Z">
                <w:pPr/>
              </w:pPrChange>
            </w:pPr>
          </w:p>
        </w:tc>
      </w:tr>
      <w:tr w:rsidR="008033E8" w:rsidRPr="000D1A7E" w:rsidDel="00B21F66" w14:paraId="516243D7" w14:textId="09498AB3" w:rsidTr="00401DEE">
        <w:trPr>
          <w:del w:id="1083" w:author="Linden Ashcroft" w:date="2018-07-12T13:34:00Z"/>
        </w:trPr>
        <w:tc>
          <w:tcPr>
            <w:tcW w:w="5216" w:type="dxa"/>
          </w:tcPr>
          <w:p w14:paraId="205D9624" w14:textId="66CBFD4F" w:rsidR="008033E8" w:rsidRPr="000D1A7E" w:rsidDel="00B21F66" w:rsidRDefault="008033E8">
            <w:pPr>
              <w:pStyle w:val="Captions"/>
              <w:rPr>
                <w:del w:id="1084" w:author="Linden Ashcroft" w:date="2018-07-12T13:34:00Z"/>
                <w:lang w:val="en-GB"/>
              </w:rPr>
              <w:pPrChange w:id="1085" w:author="Linden Ashcroft" w:date="2018-07-12T13:34:00Z">
                <w:pPr/>
              </w:pPrChange>
            </w:pPr>
            <w:del w:id="1086" w:author="Linden Ashcroft" w:date="2018-07-12T13:34:00Z">
              <w:r w:rsidRPr="000D1A7E" w:rsidDel="00B21F66">
                <w:rPr>
                  <w:lang w:val="en-GB"/>
                </w:rPr>
                <w:delText>Known record check</w:delText>
              </w:r>
            </w:del>
          </w:p>
        </w:tc>
        <w:tc>
          <w:tcPr>
            <w:tcW w:w="680" w:type="dxa"/>
          </w:tcPr>
          <w:p w14:paraId="4155A311" w14:textId="3AC1BCD5" w:rsidR="008033E8" w:rsidRPr="000D1A7E" w:rsidDel="00B21F66" w:rsidRDefault="008033E8">
            <w:pPr>
              <w:pStyle w:val="Captions"/>
              <w:rPr>
                <w:del w:id="1087" w:author="Linden Ashcroft" w:date="2018-07-12T13:34:00Z"/>
                <w:lang w:val="en-GB"/>
              </w:rPr>
              <w:pPrChange w:id="1088" w:author="Linden Ashcroft" w:date="2018-07-12T13:34:00Z">
                <w:pPr/>
              </w:pPrChange>
            </w:pPr>
            <w:del w:id="1089" w:author="Linden Ashcroft" w:date="2018-07-12T13:34:00Z">
              <w:r w:rsidRPr="000D1A7E" w:rsidDel="00B21F66">
                <w:rPr>
                  <w:lang w:val="en-GB"/>
                </w:rPr>
                <w:delText>A</w:delText>
              </w:r>
            </w:del>
          </w:p>
        </w:tc>
        <w:tc>
          <w:tcPr>
            <w:tcW w:w="680" w:type="dxa"/>
          </w:tcPr>
          <w:p w14:paraId="0D5DA1AA" w14:textId="3575F7E5" w:rsidR="008033E8" w:rsidRPr="000D1A7E" w:rsidDel="00B21F66" w:rsidRDefault="008033E8">
            <w:pPr>
              <w:pStyle w:val="Captions"/>
              <w:rPr>
                <w:del w:id="1090" w:author="Linden Ashcroft" w:date="2018-07-12T13:34:00Z"/>
                <w:lang w:val="en-GB"/>
              </w:rPr>
              <w:pPrChange w:id="1091" w:author="Linden Ashcroft" w:date="2018-07-12T13:34:00Z">
                <w:pPr/>
              </w:pPrChange>
            </w:pPr>
            <w:del w:id="1092" w:author="Linden Ashcroft" w:date="2018-07-12T13:34:00Z">
              <w:r w:rsidRPr="000D1A7E" w:rsidDel="00B21F66">
                <w:rPr>
                  <w:lang w:val="en-GB"/>
                </w:rPr>
                <w:delText>A</w:delText>
              </w:r>
            </w:del>
          </w:p>
        </w:tc>
        <w:tc>
          <w:tcPr>
            <w:tcW w:w="680" w:type="dxa"/>
          </w:tcPr>
          <w:p w14:paraId="5C0FAC1B" w14:textId="09B3CEBB" w:rsidR="008033E8" w:rsidRPr="000D1A7E" w:rsidDel="00B21F66" w:rsidRDefault="008033E8">
            <w:pPr>
              <w:pStyle w:val="Captions"/>
              <w:rPr>
                <w:del w:id="1093" w:author="Linden Ashcroft" w:date="2018-07-12T13:34:00Z"/>
                <w:lang w:val="en-GB"/>
              </w:rPr>
              <w:pPrChange w:id="1094" w:author="Linden Ashcroft" w:date="2018-07-12T13:34:00Z">
                <w:pPr/>
              </w:pPrChange>
            </w:pPr>
            <w:del w:id="1095" w:author="Linden Ashcroft" w:date="2018-07-12T13:34:00Z">
              <w:r w:rsidRPr="000D1A7E" w:rsidDel="00B21F66">
                <w:rPr>
                  <w:lang w:val="en-GB"/>
                </w:rPr>
                <w:delText>A</w:delText>
              </w:r>
            </w:del>
          </w:p>
        </w:tc>
        <w:tc>
          <w:tcPr>
            <w:tcW w:w="680" w:type="dxa"/>
          </w:tcPr>
          <w:p w14:paraId="604A6E3C" w14:textId="520E9ACC" w:rsidR="008033E8" w:rsidRPr="000D1A7E" w:rsidDel="00B21F66" w:rsidRDefault="008033E8">
            <w:pPr>
              <w:pStyle w:val="Captions"/>
              <w:rPr>
                <w:del w:id="1096" w:author="Linden Ashcroft" w:date="2018-07-12T13:34:00Z"/>
                <w:lang w:val="en-GB"/>
              </w:rPr>
              <w:pPrChange w:id="1097" w:author="Linden Ashcroft" w:date="2018-07-12T13:34:00Z">
                <w:pPr/>
              </w:pPrChange>
            </w:pPr>
            <w:del w:id="1098" w:author="Linden Ashcroft" w:date="2018-07-12T13:34:00Z">
              <w:r w:rsidRPr="000D1A7E" w:rsidDel="00B21F66">
                <w:rPr>
                  <w:lang w:val="en-GB"/>
                </w:rPr>
                <w:delText>A</w:delText>
              </w:r>
            </w:del>
          </w:p>
        </w:tc>
        <w:tc>
          <w:tcPr>
            <w:tcW w:w="680" w:type="dxa"/>
          </w:tcPr>
          <w:p w14:paraId="2273D940" w14:textId="15556D29" w:rsidR="008033E8" w:rsidRPr="000D1A7E" w:rsidDel="00B21F66" w:rsidRDefault="008033E8">
            <w:pPr>
              <w:pStyle w:val="Captions"/>
              <w:rPr>
                <w:del w:id="1099" w:author="Linden Ashcroft" w:date="2018-07-12T13:34:00Z"/>
                <w:lang w:val="en-GB"/>
              </w:rPr>
              <w:pPrChange w:id="1100" w:author="Linden Ashcroft" w:date="2018-07-12T13:34:00Z">
                <w:pPr/>
              </w:pPrChange>
            </w:pPr>
            <w:del w:id="1101" w:author="Linden Ashcroft" w:date="2018-07-12T13:34:00Z">
              <w:r w:rsidRPr="000D1A7E" w:rsidDel="00B21F66">
                <w:rPr>
                  <w:lang w:val="en-GB"/>
                </w:rPr>
                <w:delText>A</w:delText>
              </w:r>
            </w:del>
          </w:p>
        </w:tc>
      </w:tr>
      <w:tr w:rsidR="008033E8" w:rsidRPr="000D1A7E" w:rsidDel="00B21F66" w14:paraId="494AC299" w14:textId="5291A0D6" w:rsidTr="00401DEE">
        <w:trPr>
          <w:del w:id="1102" w:author="Linden Ashcroft" w:date="2018-07-12T13:34:00Z"/>
        </w:trPr>
        <w:tc>
          <w:tcPr>
            <w:tcW w:w="5216" w:type="dxa"/>
          </w:tcPr>
          <w:p w14:paraId="41D175E8" w14:textId="630A8282" w:rsidR="008033E8" w:rsidRPr="000D1A7E" w:rsidDel="00B21F66" w:rsidRDefault="008033E8">
            <w:pPr>
              <w:pStyle w:val="Captions"/>
              <w:rPr>
                <w:del w:id="1103" w:author="Linden Ashcroft" w:date="2018-07-12T13:34:00Z"/>
                <w:lang w:val="en-GB"/>
              </w:rPr>
              <w:pPrChange w:id="1104" w:author="Linden Ashcroft" w:date="2018-07-12T13:34:00Z">
                <w:pPr/>
              </w:pPrChange>
            </w:pPr>
            <w:del w:id="1105" w:author="Linden Ashcroft" w:date="2018-07-12T13:34:00Z">
              <w:r w:rsidRPr="000D1A7E" w:rsidDel="00B21F66">
                <w:rPr>
                  <w:lang w:val="en-GB"/>
                </w:rPr>
                <w:delText>Repeated streaks/unusual spell frequency check</w:delText>
              </w:r>
            </w:del>
          </w:p>
        </w:tc>
        <w:tc>
          <w:tcPr>
            <w:tcW w:w="680" w:type="dxa"/>
          </w:tcPr>
          <w:p w14:paraId="1BA52737" w14:textId="253D8EFE" w:rsidR="008033E8" w:rsidRPr="000D1A7E" w:rsidDel="00B21F66" w:rsidRDefault="008033E8">
            <w:pPr>
              <w:pStyle w:val="Captions"/>
              <w:rPr>
                <w:del w:id="1106" w:author="Linden Ashcroft" w:date="2018-07-12T13:34:00Z"/>
                <w:lang w:val="en-GB"/>
              </w:rPr>
              <w:pPrChange w:id="1107" w:author="Linden Ashcroft" w:date="2018-07-12T13:34:00Z">
                <w:pPr/>
              </w:pPrChange>
            </w:pPr>
            <w:del w:id="1108" w:author="Linden Ashcroft" w:date="2018-07-12T13:34:00Z">
              <w:r w:rsidRPr="000D1A7E" w:rsidDel="00B21F66">
                <w:rPr>
                  <w:lang w:val="en-GB"/>
                </w:rPr>
                <w:delText>A</w:delText>
              </w:r>
            </w:del>
          </w:p>
        </w:tc>
        <w:tc>
          <w:tcPr>
            <w:tcW w:w="680" w:type="dxa"/>
          </w:tcPr>
          <w:p w14:paraId="29DE2BF8" w14:textId="45A370FA" w:rsidR="008033E8" w:rsidRPr="000D1A7E" w:rsidDel="00B21F66" w:rsidRDefault="008033E8">
            <w:pPr>
              <w:pStyle w:val="Captions"/>
              <w:rPr>
                <w:del w:id="1109" w:author="Linden Ashcroft" w:date="2018-07-12T13:34:00Z"/>
                <w:lang w:val="en-GB"/>
              </w:rPr>
              <w:pPrChange w:id="1110" w:author="Linden Ashcroft" w:date="2018-07-12T13:34:00Z">
                <w:pPr/>
              </w:pPrChange>
            </w:pPr>
            <w:del w:id="1111" w:author="Linden Ashcroft" w:date="2018-07-12T13:34:00Z">
              <w:r w:rsidRPr="000D1A7E" w:rsidDel="00B21F66">
                <w:rPr>
                  <w:lang w:val="en-GB"/>
                </w:rPr>
                <w:delText>A</w:delText>
              </w:r>
            </w:del>
          </w:p>
        </w:tc>
        <w:tc>
          <w:tcPr>
            <w:tcW w:w="680" w:type="dxa"/>
          </w:tcPr>
          <w:p w14:paraId="4B498B68" w14:textId="2A320455" w:rsidR="008033E8" w:rsidRPr="000D1A7E" w:rsidDel="00B21F66" w:rsidRDefault="008033E8">
            <w:pPr>
              <w:pStyle w:val="Captions"/>
              <w:rPr>
                <w:del w:id="1112" w:author="Linden Ashcroft" w:date="2018-07-12T13:34:00Z"/>
                <w:lang w:val="en-GB"/>
              </w:rPr>
              <w:pPrChange w:id="1113" w:author="Linden Ashcroft" w:date="2018-07-12T13:34:00Z">
                <w:pPr/>
              </w:pPrChange>
            </w:pPr>
            <w:del w:id="1114" w:author="Linden Ashcroft" w:date="2018-07-12T13:34:00Z">
              <w:r w:rsidRPr="000D1A7E" w:rsidDel="00B21F66">
                <w:rPr>
                  <w:lang w:val="en-GB"/>
                </w:rPr>
                <w:delText>A</w:delText>
              </w:r>
            </w:del>
          </w:p>
        </w:tc>
        <w:tc>
          <w:tcPr>
            <w:tcW w:w="680" w:type="dxa"/>
          </w:tcPr>
          <w:p w14:paraId="5F75E51A" w14:textId="5BDCFEBA" w:rsidR="008033E8" w:rsidRPr="000D1A7E" w:rsidDel="00B21F66" w:rsidRDefault="008033E8">
            <w:pPr>
              <w:pStyle w:val="Captions"/>
              <w:rPr>
                <w:del w:id="1115" w:author="Linden Ashcroft" w:date="2018-07-12T13:34:00Z"/>
                <w:lang w:val="en-GB"/>
              </w:rPr>
              <w:pPrChange w:id="1116" w:author="Linden Ashcroft" w:date="2018-07-12T13:34:00Z">
                <w:pPr/>
              </w:pPrChange>
            </w:pPr>
            <w:del w:id="1117" w:author="Linden Ashcroft" w:date="2018-07-12T13:34:00Z">
              <w:r w:rsidRPr="000D1A7E" w:rsidDel="00B21F66">
                <w:rPr>
                  <w:lang w:val="en-GB"/>
                </w:rPr>
                <w:delText>A</w:delText>
              </w:r>
            </w:del>
          </w:p>
        </w:tc>
        <w:tc>
          <w:tcPr>
            <w:tcW w:w="680" w:type="dxa"/>
          </w:tcPr>
          <w:p w14:paraId="48E30BDC" w14:textId="48251B35" w:rsidR="008033E8" w:rsidRPr="000D1A7E" w:rsidDel="00B21F66" w:rsidRDefault="008033E8">
            <w:pPr>
              <w:pStyle w:val="Captions"/>
              <w:rPr>
                <w:del w:id="1118" w:author="Linden Ashcroft" w:date="2018-07-12T13:34:00Z"/>
                <w:lang w:val="en-GB"/>
              </w:rPr>
              <w:pPrChange w:id="1119" w:author="Linden Ashcroft" w:date="2018-07-12T13:34:00Z">
                <w:pPr/>
              </w:pPrChange>
            </w:pPr>
            <w:del w:id="1120" w:author="Linden Ashcroft" w:date="2018-07-12T13:34:00Z">
              <w:r w:rsidRPr="000D1A7E" w:rsidDel="00B21F66">
                <w:rPr>
                  <w:lang w:val="en-GB"/>
                </w:rPr>
                <w:delText>A</w:delText>
              </w:r>
            </w:del>
          </w:p>
        </w:tc>
      </w:tr>
      <w:tr w:rsidR="008033E8" w:rsidRPr="000D1A7E" w:rsidDel="00B21F66" w14:paraId="256FAFCF" w14:textId="44388557" w:rsidTr="00401DEE">
        <w:trPr>
          <w:del w:id="1121" w:author="Linden Ashcroft" w:date="2018-07-12T13:34:00Z"/>
        </w:trPr>
        <w:tc>
          <w:tcPr>
            <w:tcW w:w="5216" w:type="dxa"/>
          </w:tcPr>
          <w:p w14:paraId="541852F4" w14:textId="37D410C1" w:rsidR="008033E8" w:rsidRPr="000D1A7E" w:rsidDel="00B21F66" w:rsidRDefault="008033E8">
            <w:pPr>
              <w:pStyle w:val="Captions"/>
              <w:rPr>
                <w:del w:id="1122" w:author="Linden Ashcroft" w:date="2018-07-12T13:34:00Z"/>
                <w:lang w:val="en-GB"/>
              </w:rPr>
              <w:pPrChange w:id="1123" w:author="Linden Ashcroft" w:date="2018-07-12T13:34:00Z">
                <w:pPr/>
              </w:pPrChange>
            </w:pPr>
            <w:del w:id="1124" w:author="Linden Ashcroft" w:date="2018-07-12T13:34:00Z">
              <w:r w:rsidRPr="000D1A7E" w:rsidDel="00B21F66">
                <w:rPr>
                  <w:lang w:val="en-GB"/>
                </w:rPr>
                <w:delText>Climatological outliers check</w:delText>
              </w:r>
            </w:del>
          </w:p>
        </w:tc>
        <w:tc>
          <w:tcPr>
            <w:tcW w:w="680" w:type="dxa"/>
          </w:tcPr>
          <w:p w14:paraId="44333FA5" w14:textId="5D937BE0" w:rsidR="008033E8" w:rsidRPr="000D1A7E" w:rsidDel="00B21F66" w:rsidRDefault="008033E8">
            <w:pPr>
              <w:pStyle w:val="Captions"/>
              <w:rPr>
                <w:del w:id="1125" w:author="Linden Ashcroft" w:date="2018-07-12T13:34:00Z"/>
                <w:lang w:val="en-GB"/>
              </w:rPr>
              <w:pPrChange w:id="1126" w:author="Linden Ashcroft" w:date="2018-07-12T13:34:00Z">
                <w:pPr/>
              </w:pPrChange>
            </w:pPr>
            <w:del w:id="1127" w:author="Linden Ashcroft" w:date="2018-07-12T13:34:00Z">
              <w:r w:rsidRPr="000D1A7E" w:rsidDel="00B21F66">
                <w:rPr>
                  <w:lang w:val="en-GB"/>
                </w:rPr>
                <w:delText>R</w:delText>
              </w:r>
            </w:del>
          </w:p>
        </w:tc>
        <w:tc>
          <w:tcPr>
            <w:tcW w:w="680" w:type="dxa"/>
          </w:tcPr>
          <w:p w14:paraId="7D1D7115" w14:textId="7E043050" w:rsidR="008033E8" w:rsidRPr="000D1A7E" w:rsidDel="00B21F66" w:rsidRDefault="008033E8">
            <w:pPr>
              <w:pStyle w:val="Captions"/>
              <w:rPr>
                <w:del w:id="1128" w:author="Linden Ashcroft" w:date="2018-07-12T13:34:00Z"/>
                <w:lang w:val="en-GB"/>
              </w:rPr>
              <w:pPrChange w:id="1129" w:author="Linden Ashcroft" w:date="2018-07-12T13:34:00Z">
                <w:pPr/>
              </w:pPrChange>
            </w:pPr>
            <w:del w:id="1130" w:author="Linden Ashcroft" w:date="2018-07-12T13:34:00Z">
              <w:r w:rsidRPr="000D1A7E" w:rsidDel="00B21F66">
                <w:rPr>
                  <w:lang w:val="en-GB"/>
                </w:rPr>
                <w:delText>R</w:delText>
              </w:r>
            </w:del>
          </w:p>
        </w:tc>
        <w:tc>
          <w:tcPr>
            <w:tcW w:w="680" w:type="dxa"/>
          </w:tcPr>
          <w:p w14:paraId="6D883228" w14:textId="01BE7B81" w:rsidR="008033E8" w:rsidRPr="000D1A7E" w:rsidDel="00B21F66" w:rsidRDefault="008033E8">
            <w:pPr>
              <w:pStyle w:val="Captions"/>
              <w:rPr>
                <w:del w:id="1131" w:author="Linden Ashcroft" w:date="2018-07-12T13:34:00Z"/>
                <w:lang w:val="en-GB"/>
              </w:rPr>
              <w:pPrChange w:id="1132" w:author="Linden Ashcroft" w:date="2018-07-12T13:34:00Z">
                <w:pPr/>
              </w:pPrChange>
            </w:pPr>
          </w:p>
        </w:tc>
        <w:tc>
          <w:tcPr>
            <w:tcW w:w="680" w:type="dxa"/>
          </w:tcPr>
          <w:p w14:paraId="1CF90838" w14:textId="0394C2E2" w:rsidR="008033E8" w:rsidRPr="000D1A7E" w:rsidDel="00B21F66" w:rsidRDefault="008033E8">
            <w:pPr>
              <w:pStyle w:val="Captions"/>
              <w:rPr>
                <w:del w:id="1133" w:author="Linden Ashcroft" w:date="2018-07-12T13:34:00Z"/>
                <w:lang w:val="en-GB"/>
              </w:rPr>
              <w:pPrChange w:id="1134" w:author="Linden Ashcroft" w:date="2018-07-12T13:34:00Z">
                <w:pPr/>
              </w:pPrChange>
            </w:pPr>
          </w:p>
        </w:tc>
        <w:tc>
          <w:tcPr>
            <w:tcW w:w="680" w:type="dxa"/>
          </w:tcPr>
          <w:p w14:paraId="18BCFE2C" w14:textId="7D05025C" w:rsidR="008033E8" w:rsidRPr="000D1A7E" w:rsidDel="00B21F66" w:rsidRDefault="008033E8">
            <w:pPr>
              <w:pStyle w:val="Captions"/>
              <w:rPr>
                <w:del w:id="1135" w:author="Linden Ashcroft" w:date="2018-07-12T13:34:00Z"/>
                <w:lang w:val="en-GB"/>
              </w:rPr>
              <w:pPrChange w:id="1136" w:author="Linden Ashcroft" w:date="2018-07-12T13:34:00Z">
                <w:pPr/>
              </w:pPrChange>
            </w:pPr>
          </w:p>
        </w:tc>
      </w:tr>
      <w:tr w:rsidR="008033E8" w:rsidRPr="000D1A7E" w:rsidDel="00B21F66" w14:paraId="3AC717F1" w14:textId="2039A566" w:rsidTr="00401DEE">
        <w:trPr>
          <w:del w:id="1137" w:author="Linden Ashcroft" w:date="2018-07-12T13:34:00Z"/>
        </w:trPr>
        <w:tc>
          <w:tcPr>
            <w:tcW w:w="5216" w:type="dxa"/>
          </w:tcPr>
          <w:p w14:paraId="48B85929" w14:textId="476023F6" w:rsidR="008033E8" w:rsidRPr="000D1A7E" w:rsidDel="00B21F66" w:rsidRDefault="008033E8">
            <w:pPr>
              <w:pStyle w:val="Captions"/>
              <w:rPr>
                <w:del w:id="1138" w:author="Linden Ashcroft" w:date="2018-07-12T13:34:00Z"/>
                <w:lang w:val="en-GB"/>
              </w:rPr>
              <w:pPrChange w:id="1139" w:author="Linden Ashcroft" w:date="2018-07-12T13:34:00Z">
                <w:pPr/>
              </w:pPrChange>
            </w:pPr>
            <w:del w:id="1140" w:author="Linden Ashcroft" w:date="2018-07-12T13:34:00Z">
              <w:r w:rsidRPr="000D1A7E" w:rsidDel="00B21F66">
                <w:rPr>
                  <w:lang w:val="en-GB"/>
                </w:rPr>
                <w:delText>Spike check</w:delText>
              </w:r>
            </w:del>
          </w:p>
        </w:tc>
        <w:tc>
          <w:tcPr>
            <w:tcW w:w="680" w:type="dxa"/>
          </w:tcPr>
          <w:p w14:paraId="6341663D" w14:textId="4E506789" w:rsidR="008033E8" w:rsidRPr="000D1A7E" w:rsidDel="00B21F66" w:rsidRDefault="008033E8">
            <w:pPr>
              <w:pStyle w:val="Captions"/>
              <w:rPr>
                <w:del w:id="1141" w:author="Linden Ashcroft" w:date="2018-07-12T13:34:00Z"/>
                <w:lang w:val="en-GB"/>
              </w:rPr>
              <w:pPrChange w:id="1142" w:author="Linden Ashcroft" w:date="2018-07-12T13:34:00Z">
                <w:pPr/>
              </w:pPrChange>
            </w:pPr>
            <w:del w:id="1143" w:author="Linden Ashcroft" w:date="2018-07-12T13:34:00Z">
              <w:r w:rsidRPr="000D1A7E" w:rsidDel="00B21F66">
                <w:rPr>
                  <w:lang w:val="en-GB"/>
                </w:rPr>
                <w:delText>R</w:delText>
              </w:r>
            </w:del>
          </w:p>
        </w:tc>
        <w:tc>
          <w:tcPr>
            <w:tcW w:w="680" w:type="dxa"/>
          </w:tcPr>
          <w:p w14:paraId="5EFC2506" w14:textId="7DA0E46F" w:rsidR="008033E8" w:rsidRPr="000D1A7E" w:rsidDel="00B21F66" w:rsidRDefault="008033E8">
            <w:pPr>
              <w:pStyle w:val="Captions"/>
              <w:rPr>
                <w:del w:id="1144" w:author="Linden Ashcroft" w:date="2018-07-12T13:34:00Z"/>
                <w:lang w:val="en-GB"/>
              </w:rPr>
              <w:pPrChange w:id="1145" w:author="Linden Ashcroft" w:date="2018-07-12T13:34:00Z">
                <w:pPr/>
              </w:pPrChange>
            </w:pPr>
            <w:del w:id="1146" w:author="Linden Ashcroft" w:date="2018-07-12T13:34:00Z">
              <w:r w:rsidRPr="000D1A7E" w:rsidDel="00B21F66">
                <w:rPr>
                  <w:lang w:val="en-GB"/>
                </w:rPr>
                <w:delText>R</w:delText>
              </w:r>
            </w:del>
          </w:p>
        </w:tc>
        <w:tc>
          <w:tcPr>
            <w:tcW w:w="680" w:type="dxa"/>
          </w:tcPr>
          <w:p w14:paraId="0A25427B" w14:textId="20686538" w:rsidR="008033E8" w:rsidRPr="000D1A7E" w:rsidDel="00B21F66" w:rsidRDefault="008033E8">
            <w:pPr>
              <w:pStyle w:val="Captions"/>
              <w:rPr>
                <w:del w:id="1147" w:author="Linden Ashcroft" w:date="2018-07-12T13:34:00Z"/>
                <w:lang w:val="en-GB"/>
              </w:rPr>
              <w:pPrChange w:id="1148" w:author="Linden Ashcroft" w:date="2018-07-12T13:34:00Z">
                <w:pPr/>
              </w:pPrChange>
            </w:pPr>
            <w:del w:id="1149" w:author="Linden Ashcroft" w:date="2018-07-12T13:34:00Z">
              <w:r w:rsidRPr="000D1A7E" w:rsidDel="00B21F66">
                <w:rPr>
                  <w:lang w:val="en-GB"/>
                </w:rPr>
                <w:delText>R</w:delText>
              </w:r>
            </w:del>
          </w:p>
        </w:tc>
        <w:tc>
          <w:tcPr>
            <w:tcW w:w="680" w:type="dxa"/>
          </w:tcPr>
          <w:p w14:paraId="5274205B" w14:textId="5FFFE896" w:rsidR="008033E8" w:rsidRPr="000D1A7E" w:rsidDel="00B21F66" w:rsidRDefault="008033E8">
            <w:pPr>
              <w:pStyle w:val="Captions"/>
              <w:rPr>
                <w:del w:id="1150" w:author="Linden Ashcroft" w:date="2018-07-12T13:34:00Z"/>
                <w:lang w:val="en-GB"/>
              </w:rPr>
              <w:pPrChange w:id="1151" w:author="Linden Ashcroft" w:date="2018-07-12T13:34:00Z">
                <w:pPr/>
              </w:pPrChange>
            </w:pPr>
          </w:p>
        </w:tc>
        <w:tc>
          <w:tcPr>
            <w:tcW w:w="680" w:type="dxa"/>
          </w:tcPr>
          <w:p w14:paraId="4C0A1B53" w14:textId="778ABB20" w:rsidR="008033E8" w:rsidRPr="000D1A7E" w:rsidDel="00B21F66" w:rsidRDefault="008033E8">
            <w:pPr>
              <w:pStyle w:val="Captions"/>
              <w:rPr>
                <w:del w:id="1152" w:author="Linden Ashcroft" w:date="2018-07-12T13:34:00Z"/>
                <w:lang w:val="en-GB"/>
              </w:rPr>
              <w:pPrChange w:id="1153" w:author="Linden Ashcroft" w:date="2018-07-12T13:34:00Z">
                <w:pPr/>
              </w:pPrChange>
            </w:pPr>
          </w:p>
        </w:tc>
      </w:tr>
      <w:tr w:rsidR="008033E8" w:rsidRPr="000D1A7E" w:rsidDel="00B21F66" w14:paraId="29E063D6" w14:textId="4CE57CF1" w:rsidTr="00401DEE">
        <w:trPr>
          <w:del w:id="1154" w:author="Linden Ashcroft" w:date="2018-07-12T13:34:00Z"/>
        </w:trPr>
        <w:tc>
          <w:tcPr>
            <w:tcW w:w="5216" w:type="dxa"/>
          </w:tcPr>
          <w:p w14:paraId="02EE5BC3" w14:textId="5E8B0DC0" w:rsidR="008033E8" w:rsidRPr="000D1A7E" w:rsidDel="00B21F66" w:rsidRDefault="008033E8">
            <w:pPr>
              <w:pStyle w:val="Captions"/>
              <w:rPr>
                <w:del w:id="1155" w:author="Linden Ashcroft" w:date="2018-07-12T13:34:00Z"/>
                <w:lang w:val="en-GB"/>
              </w:rPr>
              <w:pPrChange w:id="1156" w:author="Linden Ashcroft" w:date="2018-07-12T13:34:00Z">
                <w:pPr/>
              </w:pPrChange>
            </w:pPr>
            <w:del w:id="1157" w:author="Linden Ashcroft" w:date="2018-07-12T13:34:00Z">
              <w:r w:rsidRPr="000D1A7E" w:rsidDel="00B21F66">
                <w:rPr>
                  <w:lang w:val="en-GB"/>
                </w:rPr>
                <w:delText>T and Td cross-check</w:delText>
              </w:r>
            </w:del>
          </w:p>
        </w:tc>
        <w:tc>
          <w:tcPr>
            <w:tcW w:w="680" w:type="dxa"/>
          </w:tcPr>
          <w:p w14:paraId="0D42E7D6" w14:textId="179B5479" w:rsidR="008033E8" w:rsidRPr="000D1A7E" w:rsidDel="00B21F66" w:rsidRDefault="008033E8">
            <w:pPr>
              <w:pStyle w:val="Captions"/>
              <w:rPr>
                <w:del w:id="1158" w:author="Linden Ashcroft" w:date="2018-07-12T13:34:00Z"/>
                <w:lang w:val="en-GB"/>
              </w:rPr>
              <w:pPrChange w:id="1159" w:author="Linden Ashcroft" w:date="2018-07-12T13:34:00Z">
                <w:pPr/>
              </w:pPrChange>
            </w:pPr>
          </w:p>
        </w:tc>
        <w:tc>
          <w:tcPr>
            <w:tcW w:w="680" w:type="dxa"/>
          </w:tcPr>
          <w:p w14:paraId="5AC4C5B9" w14:textId="3D0451A4" w:rsidR="008033E8" w:rsidRPr="000D1A7E" w:rsidDel="00B21F66" w:rsidRDefault="008033E8">
            <w:pPr>
              <w:pStyle w:val="Captions"/>
              <w:rPr>
                <w:del w:id="1160" w:author="Linden Ashcroft" w:date="2018-07-12T13:34:00Z"/>
                <w:lang w:val="en-GB"/>
              </w:rPr>
              <w:pPrChange w:id="1161" w:author="Linden Ashcroft" w:date="2018-07-12T13:34:00Z">
                <w:pPr/>
              </w:pPrChange>
            </w:pPr>
            <w:del w:id="1162" w:author="Linden Ashcroft" w:date="2018-07-12T13:34:00Z">
              <w:r w:rsidRPr="000D1A7E" w:rsidDel="00B21F66">
                <w:rPr>
                  <w:lang w:val="en-GB"/>
                </w:rPr>
                <w:delText>R</w:delText>
              </w:r>
            </w:del>
          </w:p>
        </w:tc>
        <w:tc>
          <w:tcPr>
            <w:tcW w:w="680" w:type="dxa"/>
          </w:tcPr>
          <w:p w14:paraId="49E237E4" w14:textId="69BCD672" w:rsidR="008033E8" w:rsidRPr="000D1A7E" w:rsidDel="00B21F66" w:rsidRDefault="008033E8">
            <w:pPr>
              <w:pStyle w:val="Captions"/>
              <w:rPr>
                <w:del w:id="1163" w:author="Linden Ashcroft" w:date="2018-07-12T13:34:00Z"/>
                <w:lang w:val="en-GB"/>
              </w:rPr>
              <w:pPrChange w:id="1164" w:author="Linden Ashcroft" w:date="2018-07-12T13:34:00Z">
                <w:pPr/>
              </w:pPrChange>
            </w:pPr>
          </w:p>
        </w:tc>
        <w:tc>
          <w:tcPr>
            <w:tcW w:w="680" w:type="dxa"/>
          </w:tcPr>
          <w:p w14:paraId="068713C0" w14:textId="0C7BB367" w:rsidR="008033E8" w:rsidRPr="000D1A7E" w:rsidDel="00B21F66" w:rsidRDefault="008033E8">
            <w:pPr>
              <w:pStyle w:val="Captions"/>
              <w:rPr>
                <w:del w:id="1165" w:author="Linden Ashcroft" w:date="2018-07-12T13:34:00Z"/>
                <w:lang w:val="en-GB"/>
              </w:rPr>
              <w:pPrChange w:id="1166" w:author="Linden Ashcroft" w:date="2018-07-12T13:34:00Z">
                <w:pPr/>
              </w:pPrChange>
            </w:pPr>
          </w:p>
        </w:tc>
        <w:tc>
          <w:tcPr>
            <w:tcW w:w="680" w:type="dxa"/>
          </w:tcPr>
          <w:p w14:paraId="070D7223" w14:textId="009E1DAF" w:rsidR="008033E8" w:rsidRPr="000D1A7E" w:rsidDel="00B21F66" w:rsidRDefault="008033E8">
            <w:pPr>
              <w:pStyle w:val="Captions"/>
              <w:rPr>
                <w:del w:id="1167" w:author="Linden Ashcroft" w:date="2018-07-12T13:34:00Z"/>
                <w:lang w:val="en-GB"/>
              </w:rPr>
              <w:pPrChange w:id="1168" w:author="Linden Ashcroft" w:date="2018-07-12T13:34:00Z">
                <w:pPr/>
              </w:pPrChange>
            </w:pPr>
          </w:p>
        </w:tc>
      </w:tr>
      <w:tr w:rsidR="008033E8" w:rsidRPr="000D1A7E" w:rsidDel="00B21F66" w14:paraId="5F89C295" w14:textId="52710115" w:rsidTr="00401DEE">
        <w:trPr>
          <w:del w:id="1169" w:author="Linden Ashcroft" w:date="2018-07-12T13:34:00Z"/>
        </w:trPr>
        <w:tc>
          <w:tcPr>
            <w:tcW w:w="5216" w:type="dxa"/>
          </w:tcPr>
          <w:p w14:paraId="2062C849" w14:textId="1AF71680" w:rsidR="008033E8" w:rsidRPr="000D1A7E" w:rsidDel="00B21F66" w:rsidRDefault="008033E8">
            <w:pPr>
              <w:pStyle w:val="Captions"/>
              <w:rPr>
                <w:del w:id="1170" w:author="Linden Ashcroft" w:date="2018-07-12T13:34:00Z"/>
                <w:lang w:val="en-GB"/>
              </w:rPr>
              <w:pPrChange w:id="1171" w:author="Linden Ashcroft" w:date="2018-07-12T13:34:00Z">
                <w:pPr/>
              </w:pPrChange>
            </w:pPr>
            <w:del w:id="1172" w:author="Linden Ashcroft" w:date="2018-07-12T13:34:00Z">
              <w:r w:rsidRPr="000D1A7E" w:rsidDel="00B21F66">
                <w:rPr>
                  <w:lang w:val="en-GB"/>
                </w:rPr>
                <w:delText>Unusual variance checks</w:delText>
              </w:r>
            </w:del>
          </w:p>
        </w:tc>
        <w:tc>
          <w:tcPr>
            <w:tcW w:w="680" w:type="dxa"/>
          </w:tcPr>
          <w:p w14:paraId="08AA4D33" w14:textId="1426EF7D" w:rsidR="008033E8" w:rsidRPr="000D1A7E" w:rsidDel="00B21F66" w:rsidRDefault="008033E8">
            <w:pPr>
              <w:pStyle w:val="Captions"/>
              <w:rPr>
                <w:del w:id="1173" w:author="Linden Ashcroft" w:date="2018-07-12T13:34:00Z"/>
                <w:lang w:val="en-GB"/>
              </w:rPr>
              <w:pPrChange w:id="1174" w:author="Linden Ashcroft" w:date="2018-07-12T13:34:00Z">
                <w:pPr/>
              </w:pPrChange>
            </w:pPr>
            <w:del w:id="1175" w:author="Linden Ashcroft" w:date="2018-07-12T13:34:00Z">
              <w:r w:rsidRPr="000D1A7E" w:rsidDel="00B21F66">
                <w:rPr>
                  <w:lang w:val="en-GB"/>
                </w:rPr>
                <w:delText>R</w:delText>
              </w:r>
            </w:del>
          </w:p>
        </w:tc>
        <w:tc>
          <w:tcPr>
            <w:tcW w:w="680" w:type="dxa"/>
          </w:tcPr>
          <w:p w14:paraId="0860453E" w14:textId="34BE50B9" w:rsidR="008033E8" w:rsidRPr="000D1A7E" w:rsidDel="00B21F66" w:rsidRDefault="008033E8">
            <w:pPr>
              <w:pStyle w:val="Captions"/>
              <w:rPr>
                <w:del w:id="1176" w:author="Linden Ashcroft" w:date="2018-07-12T13:34:00Z"/>
                <w:lang w:val="en-GB"/>
              </w:rPr>
              <w:pPrChange w:id="1177" w:author="Linden Ashcroft" w:date="2018-07-12T13:34:00Z">
                <w:pPr/>
              </w:pPrChange>
            </w:pPr>
            <w:del w:id="1178" w:author="Linden Ashcroft" w:date="2018-07-12T13:34:00Z">
              <w:r w:rsidRPr="000D1A7E" w:rsidDel="00B21F66">
                <w:rPr>
                  <w:lang w:val="en-GB"/>
                </w:rPr>
                <w:delText>R</w:delText>
              </w:r>
            </w:del>
          </w:p>
        </w:tc>
        <w:tc>
          <w:tcPr>
            <w:tcW w:w="680" w:type="dxa"/>
          </w:tcPr>
          <w:p w14:paraId="704D1956" w14:textId="042B9989" w:rsidR="008033E8" w:rsidRPr="000D1A7E" w:rsidDel="00B21F66" w:rsidRDefault="008033E8">
            <w:pPr>
              <w:pStyle w:val="Captions"/>
              <w:rPr>
                <w:del w:id="1179" w:author="Linden Ashcroft" w:date="2018-07-12T13:34:00Z"/>
                <w:lang w:val="en-GB"/>
              </w:rPr>
              <w:pPrChange w:id="1180" w:author="Linden Ashcroft" w:date="2018-07-12T13:34:00Z">
                <w:pPr/>
              </w:pPrChange>
            </w:pPr>
            <w:del w:id="1181" w:author="Linden Ashcroft" w:date="2018-07-12T13:34:00Z">
              <w:r w:rsidRPr="000D1A7E" w:rsidDel="00B21F66">
                <w:rPr>
                  <w:lang w:val="en-GB"/>
                </w:rPr>
                <w:delText>R</w:delText>
              </w:r>
            </w:del>
          </w:p>
        </w:tc>
        <w:tc>
          <w:tcPr>
            <w:tcW w:w="680" w:type="dxa"/>
          </w:tcPr>
          <w:p w14:paraId="58D1F2D3" w14:textId="17ADC575" w:rsidR="008033E8" w:rsidRPr="000D1A7E" w:rsidDel="00B21F66" w:rsidRDefault="008033E8">
            <w:pPr>
              <w:pStyle w:val="Captions"/>
              <w:rPr>
                <w:del w:id="1182" w:author="Linden Ashcroft" w:date="2018-07-12T13:34:00Z"/>
                <w:lang w:val="en-GB"/>
              </w:rPr>
              <w:pPrChange w:id="1183" w:author="Linden Ashcroft" w:date="2018-07-12T13:34:00Z">
                <w:pPr/>
              </w:pPrChange>
            </w:pPr>
            <w:del w:id="1184" w:author="Linden Ashcroft" w:date="2018-07-12T13:34:00Z">
              <w:r w:rsidRPr="000D1A7E" w:rsidDel="00B21F66">
                <w:rPr>
                  <w:lang w:val="en-GB"/>
                </w:rPr>
                <w:delText>R</w:delText>
              </w:r>
            </w:del>
          </w:p>
        </w:tc>
        <w:tc>
          <w:tcPr>
            <w:tcW w:w="680" w:type="dxa"/>
          </w:tcPr>
          <w:p w14:paraId="095D68CA" w14:textId="007CE530" w:rsidR="008033E8" w:rsidRPr="000D1A7E" w:rsidDel="00B21F66" w:rsidRDefault="008033E8">
            <w:pPr>
              <w:pStyle w:val="Captions"/>
              <w:rPr>
                <w:del w:id="1185" w:author="Linden Ashcroft" w:date="2018-07-12T13:34:00Z"/>
                <w:lang w:val="en-GB"/>
              </w:rPr>
              <w:pPrChange w:id="1186" w:author="Linden Ashcroft" w:date="2018-07-12T13:34:00Z">
                <w:pPr/>
              </w:pPrChange>
            </w:pPr>
            <w:del w:id="1187" w:author="Linden Ashcroft" w:date="2018-07-12T13:34:00Z">
              <w:r w:rsidRPr="000D1A7E" w:rsidDel="00B21F66">
                <w:rPr>
                  <w:lang w:val="en-GB"/>
                </w:rPr>
                <w:delText>R</w:delText>
              </w:r>
            </w:del>
          </w:p>
        </w:tc>
      </w:tr>
      <w:tr w:rsidR="008033E8" w:rsidRPr="000D1A7E" w:rsidDel="00B21F66" w14:paraId="1B296CB0" w14:textId="341263AA" w:rsidTr="00401DEE">
        <w:trPr>
          <w:del w:id="1188" w:author="Linden Ashcroft" w:date="2018-07-12T13:34:00Z"/>
        </w:trPr>
        <w:tc>
          <w:tcPr>
            <w:tcW w:w="5216" w:type="dxa"/>
          </w:tcPr>
          <w:p w14:paraId="42FAA69F" w14:textId="544367A2" w:rsidR="008033E8" w:rsidRPr="000D1A7E" w:rsidDel="00B21F66" w:rsidRDefault="008033E8">
            <w:pPr>
              <w:pStyle w:val="Captions"/>
              <w:rPr>
                <w:del w:id="1189" w:author="Linden Ashcroft" w:date="2018-07-12T13:34:00Z"/>
                <w:lang w:val="en-GB"/>
              </w:rPr>
              <w:pPrChange w:id="1190" w:author="Linden Ashcroft" w:date="2018-07-12T13:34:00Z">
                <w:pPr/>
              </w:pPrChange>
            </w:pPr>
            <w:del w:id="1191" w:author="Linden Ashcroft" w:date="2018-07-12T13:34:00Z">
              <w:r w:rsidRPr="000D1A7E" w:rsidDel="00B21F66">
                <w:rPr>
                  <w:lang w:val="en-GB"/>
                </w:rPr>
                <w:delText>Wind checks</w:delText>
              </w:r>
            </w:del>
          </w:p>
        </w:tc>
        <w:tc>
          <w:tcPr>
            <w:tcW w:w="680" w:type="dxa"/>
          </w:tcPr>
          <w:p w14:paraId="24D6E918" w14:textId="38EB9176" w:rsidR="008033E8" w:rsidRPr="000D1A7E" w:rsidDel="00B21F66" w:rsidRDefault="008033E8">
            <w:pPr>
              <w:pStyle w:val="Captions"/>
              <w:rPr>
                <w:del w:id="1192" w:author="Linden Ashcroft" w:date="2018-07-12T13:34:00Z"/>
                <w:lang w:val="en-GB"/>
              </w:rPr>
              <w:pPrChange w:id="1193" w:author="Linden Ashcroft" w:date="2018-07-12T13:34:00Z">
                <w:pPr/>
              </w:pPrChange>
            </w:pPr>
          </w:p>
        </w:tc>
        <w:tc>
          <w:tcPr>
            <w:tcW w:w="680" w:type="dxa"/>
          </w:tcPr>
          <w:p w14:paraId="63B9148F" w14:textId="40382D04" w:rsidR="008033E8" w:rsidRPr="000D1A7E" w:rsidDel="00B21F66" w:rsidRDefault="008033E8">
            <w:pPr>
              <w:pStyle w:val="Captions"/>
              <w:rPr>
                <w:del w:id="1194" w:author="Linden Ashcroft" w:date="2018-07-12T13:34:00Z"/>
                <w:lang w:val="en-GB"/>
              </w:rPr>
              <w:pPrChange w:id="1195" w:author="Linden Ashcroft" w:date="2018-07-12T13:34:00Z">
                <w:pPr/>
              </w:pPrChange>
            </w:pPr>
          </w:p>
        </w:tc>
        <w:tc>
          <w:tcPr>
            <w:tcW w:w="680" w:type="dxa"/>
          </w:tcPr>
          <w:p w14:paraId="4E569FCB" w14:textId="4623C16D" w:rsidR="008033E8" w:rsidRPr="000D1A7E" w:rsidDel="00B21F66" w:rsidRDefault="008033E8">
            <w:pPr>
              <w:pStyle w:val="Captions"/>
              <w:rPr>
                <w:del w:id="1196" w:author="Linden Ashcroft" w:date="2018-07-12T13:34:00Z"/>
                <w:lang w:val="en-GB"/>
              </w:rPr>
              <w:pPrChange w:id="1197" w:author="Linden Ashcroft" w:date="2018-07-12T13:34:00Z">
                <w:pPr/>
              </w:pPrChange>
            </w:pPr>
          </w:p>
        </w:tc>
        <w:tc>
          <w:tcPr>
            <w:tcW w:w="680" w:type="dxa"/>
          </w:tcPr>
          <w:p w14:paraId="6C3D1386" w14:textId="64C05DAB" w:rsidR="008033E8" w:rsidRPr="000D1A7E" w:rsidDel="00B21F66" w:rsidRDefault="008033E8">
            <w:pPr>
              <w:pStyle w:val="Captions"/>
              <w:rPr>
                <w:del w:id="1198" w:author="Linden Ashcroft" w:date="2018-07-12T13:34:00Z"/>
                <w:lang w:val="en-GB"/>
              </w:rPr>
              <w:pPrChange w:id="1199" w:author="Linden Ashcroft" w:date="2018-07-12T13:34:00Z">
                <w:pPr/>
              </w:pPrChange>
            </w:pPr>
            <w:del w:id="1200" w:author="Linden Ashcroft" w:date="2018-07-12T13:34:00Z">
              <w:r w:rsidRPr="000D1A7E" w:rsidDel="00B21F66">
                <w:rPr>
                  <w:lang w:val="en-GB"/>
                </w:rPr>
                <w:delText>A</w:delText>
              </w:r>
            </w:del>
          </w:p>
        </w:tc>
        <w:tc>
          <w:tcPr>
            <w:tcW w:w="680" w:type="dxa"/>
          </w:tcPr>
          <w:p w14:paraId="7E22E147" w14:textId="42D6589D" w:rsidR="008033E8" w:rsidRPr="000D1A7E" w:rsidDel="00B21F66" w:rsidRDefault="008033E8">
            <w:pPr>
              <w:pStyle w:val="Captions"/>
              <w:rPr>
                <w:del w:id="1201" w:author="Linden Ashcroft" w:date="2018-07-12T13:34:00Z"/>
                <w:lang w:val="en-GB"/>
              </w:rPr>
              <w:pPrChange w:id="1202" w:author="Linden Ashcroft" w:date="2018-07-12T13:34:00Z">
                <w:pPr/>
              </w:pPrChange>
            </w:pPr>
            <w:del w:id="1203" w:author="Linden Ashcroft" w:date="2018-07-12T13:34:00Z">
              <w:r w:rsidRPr="000D1A7E" w:rsidDel="00B21F66">
                <w:rPr>
                  <w:lang w:val="en-GB"/>
                </w:rPr>
                <w:delText>A</w:delText>
              </w:r>
            </w:del>
          </w:p>
        </w:tc>
      </w:tr>
      <w:tr w:rsidR="008033E8" w:rsidRPr="000D1A7E" w:rsidDel="00B21F66" w14:paraId="6865F37B" w14:textId="051BBE84" w:rsidTr="00401DEE">
        <w:trPr>
          <w:del w:id="1204" w:author="Linden Ashcroft" w:date="2018-07-12T13:34:00Z"/>
        </w:trPr>
        <w:tc>
          <w:tcPr>
            <w:tcW w:w="5216" w:type="dxa"/>
          </w:tcPr>
          <w:p w14:paraId="1F3B5436" w14:textId="4B85152C" w:rsidR="008033E8" w:rsidRPr="000D1A7E" w:rsidDel="00B21F66" w:rsidRDefault="008033E8">
            <w:pPr>
              <w:pStyle w:val="Captions"/>
              <w:rPr>
                <w:del w:id="1205" w:author="Linden Ashcroft" w:date="2018-07-12T13:34:00Z"/>
                <w:lang w:val="en-GB"/>
              </w:rPr>
              <w:pPrChange w:id="1206" w:author="Linden Ashcroft" w:date="2018-07-12T13:34:00Z">
                <w:pPr/>
              </w:pPrChange>
            </w:pPr>
            <w:del w:id="1207" w:author="Linden Ashcroft" w:date="2018-07-12T13:34:00Z">
              <w:r w:rsidRPr="000D1A7E" w:rsidDel="00B21F66">
                <w:rPr>
                  <w:lang w:val="en-GB"/>
                </w:rPr>
                <w:delText>Nearest-</w:delText>
              </w:r>
              <w:r w:rsidR="006B4DAD" w:rsidDel="00B21F66">
                <w:rPr>
                  <w:lang w:val="en-GB"/>
                </w:rPr>
                <w:delText>neighbor</w:delText>
              </w:r>
              <w:r w:rsidRPr="000D1A7E" w:rsidDel="00B21F66">
                <w:rPr>
                  <w:lang w:val="en-GB"/>
                </w:rPr>
                <w:delText xml:space="preserve"> data check</w:delText>
              </w:r>
            </w:del>
          </w:p>
        </w:tc>
        <w:tc>
          <w:tcPr>
            <w:tcW w:w="680" w:type="dxa"/>
          </w:tcPr>
          <w:p w14:paraId="421A5EE7" w14:textId="4B8A22B5" w:rsidR="008033E8" w:rsidRPr="000D1A7E" w:rsidDel="00B21F66" w:rsidRDefault="008033E8">
            <w:pPr>
              <w:pStyle w:val="Captions"/>
              <w:rPr>
                <w:del w:id="1208" w:author="Linden Ashcroft" w:date="2018-07-12T13:34:00Z"/>
                <w:lang w:val="en-GB"/>
              </w:rPr>
              <w:pPrChange w:id="1209" w:author="Linden Ashcroft" w:date="2018-07-12T13:34:00Z">
                <w:pPr/>
              </w:pPrChange>
            </w:pPr>
            <w:del w:id="1210" w:author="Linden Ashcroft" w:date="2018-07-12T13:34:00Z">
              <w:r w:rsidRPr="000D1A7E" w:rsidDel="00B21F66">
                <w:rPr>
                  <w:lang w:val="en-GB"/>
                </w:rPr>
                <w:delText>A</w:delText>
              </w:r>
            </w:del>
          </w:p>
        </w:tc>
        <w:tc>
          <w:tcPr>
            <w:tcW w:w="680" w:type="dxa"/>
          </w:tcPr>
          <w:p w14:paraId="08B7A21B" w14:textId="0D625EE9" w:rsidR="008033E8" w:rsidRPr="000D1A7E" w:rsidDel="00B21F66" w:rsidRDefault="008033E8">
            <w:pPr>
              <w:pStyle w:val="Captions"/>
              <w:rPr>
                <w:del w:id="1211" w:author="Linden Ashcroft" w:date="2018-07-12T13:34:00Z"/>
                <w:lang w:val="en-GB"/>
              </w:rPr>
              <w:pPrChange w:id="1212" w:author="Linden Ashcroft" w:date="2018-07-12T13:34:00Z">
                <w:pPr/>
              </w:pPrChange>
            </w:pPr>
            <w:del w:id="1213" w:author="Linden Ashcroft" w:date="2018-07-12T13:34:00Z">
              <w:r w:rsidRPr="000D1A7E" w:rsidDel="00B21F66">
                <w:rPr>
                  <w:lang w:val="en-GB"/>
                </w:rPr>
                <w:delText>A</w:delText>
              </w:r>
            </w:del>
          </w:p>
        </w:tc>
        <w:tc>
          <w:tcPr>
            <w:tcW w:w="680" w:type="dxa"/>
          </w:tcPr>
          <w:p w14:paraId="07D2A5A7" w14:textId="11DFCC5E" w:rsidR="008033E8" w:rsidRPr="000D1A7E" w:rsidDel="00B21F66" w:rsidRDefault="008033E8">
            <w:pPr>
              <w:pStyle w:val="Captions"/>
              <w:rPr>
                <w:del w:id="1214" w:author="Linden Ashcroft" w:date="2018-07-12T13:34:00Z"/>
                <w:lang w:val="en-GB"/>
              </w:rPr>
              <w:pPrChange w:id="1215" w:author="Linden Ashcroft" w:date="2018-07-12T13:34:00Z">
                <w:pPr/>
              </w:pPrChange>
            </w:pPr>
            <w:del w:id="1216" w:author="Linden Ashcroft" w:date="2018-07-12T13:34:00Z">
              <w:r w:rsidRPr="000D1A7E" w:rsidDel="00B21F66">
                <w:rPr>
                  <w:lang w:val="en-GB"/>
                </w:rPr>
                <w:delText>A</w:delText>
              </w:r>
            </w:del>
          </w:p>
        </w:tc>
        <w:tc>
          <w:tcPr>
            <w:tcW w:w="680" w:type="dxa"/>
          </w:tcPr>
          <w:p w14:paraId="3729A1DA" w14:textId="51AFDCB5" w:rsidR="008033E8" w:rsidRPr="000D1A7E" w:rsidDel="00B21F66" w:rsidRDefault="008033E8">
            <w:pPr>
              <w:pStyle w:val="Captions"/>
              <w:rPr>
                <w:del w:id="1217" w:author="Linden Ashcroft" w:date="2018-07-12T13:34:00Z"/>
                <w:lang w:val="en-GB"/>
              </w:rPr>
              <w:pPrChange w:id="1218" w:author="Linden Ashcroft" w:date="2018-07-12T13:34:00Z">
                <w:pPr/>
              </w:pPrChange>
            </w:pPr>
          </w:p>
        </w:tc>
        <w:tc>
          <w:tcPr>
            <w:tcW w:w="680" w:type="dxa"/>
          </w:tcPr>
          <w:p w14:paraId="53330C26" w14:textId="62B2EC2F" w:rsidR="008033E8" w:rsidRPr="000D1A7E" w:rsidDel="00B21F66" w:rsidRDefault="008033E8">
            <w:pPr>
              <w:pStyle w:val="Captions"/>
              <w:rPr>
                <w:del w:id="1219" w:author="Linden Ashcroft" w:date="2018-07-12T13:34:00Z"/>
                <w:lang w:val="en-GB"/>
              </w:rPr>
              <w:pPrChange w:id="1220" w:author="Linden Ashcroft" w:date="2018-07-12T13:34:00Z">
                <w:pPr/>
              </w:pPrChange>
            </w:pPr>
          </w:p>
        </w:tc>
      </w:tr>
      <w:tr w:rsidR="008033E8" w:rsidRPr="000D1A7E" w:rsidDel="00B21F66" w14:paraId="6FF4D2CA" w14:textId="0C0C673B" w:rsidTr="00401DEE">
        <w:trPr>
          <w:del w:id="1221" w:author="Linden Ashcroft" w:date="2018-07-12T13:34:00Z"/>
        </w:trPr>
        <w:tc>
          <w:tcPr>
            <w:tcW w:w="5216" w:type="dxa"/>
          </w:tcPr>
          <w:p w14:paraId="2A3AA22E" w14:textId="14686F99" w:rsidR="008033E8" w:rsidRPr="000D1A7E" w:rsidDel="00B21F66" w:rsidRDefault="008033E8">
            <w:pPr>
              <w:pStyle w:val="Captions"/>
              <w:rPr>
                <w:del w:id="1222" w:author="Linden Ashcroft" w:date="2018-07-12T13:34:00Z"/>
                <w:lang w:val="en-GB"/>
              </w:rPr>
              <w:pPrChange w:id="1223" w:author="Linden Ashcroft" w:date="2018-07-12T13:34:00Z">
                <w:pPr/>
              </w:pPrChange>
            </w:pPr>
            <w:del w:id="1224" w:author="Linden Ashcroft" w:date="2018-07-12T13:34:00Z">
              <w:r w:rsidRPr="000D1A7E" w:rsidDel="00B21F66">
                <w:rPr>
                  <w:lang w:val="en-GB"/>
                </w:rPr>
                <w:delText>Station clean-up</w:delText>
              </w:r>
            </w:del>
          </w:p>
        </w:tc>
        <w:tc>
          <w:tcPr>
            <w:tcW w:w="680" w:type="dxa"/>
          </w:tcPr>
          <w:p w14:paraId="266C9927" w14:textId="058E096B" w:rsidR="008033E8" w:rsidRPr="000D1A7E" w:rsidDel="00B21F66" w:rsidRDefault="008033E8">
            <w:pPr>
              <w:pStyle w:val="Captions"/>
              <w:rPr>
                <w:del w:id="1225" w:author="Linden Ashcroft" w:date="2018-07-12T13:34:00Z"/>
                <w:lang w:val="en-GB"/>
              </w:rPr>
              <w:pPrChange w:id="1226" w:author="Linden Ashcroft" w:date="2018-07-12T13:34:00Z">
                <w:pPr/>
              </w:pPrChange>
            </w:pPr>
            <w:del w:id="1227" w:author="Linden Ashcroft" w:date="2018-07-12T13:34:00Z">
              <w:r w:rsidRPr="000D1A7E" w:rsidDel="00B21F66">
                <w:rPr>
                  <w:lang w:val="en-GB"/>
                </w:rPr>
                <w:delText>A</w:delText>
              </w:r>
            </w:del>
          </w:p>
        </w:tc>
        <w:tc>
          <w:tcPr>
            <w:tcW w:w="680" w:type="dxa"/>
          </w:tcPr>
          <w:p w14:paraId="2F3C29DC" w14:textId="350BF044" w:rsidR="008033E8" w:rsidRPr="000D1A7E" w:rsidDel="00B21F66" w:rsidRDefault="008033E8">
            <w:pPr>
              <w:pStyle w:val="Captions"/>
              <w:rPr>
                <w:del w:id="1228" w:author="Linden Ashcroft" w:date="2018-07-12T13:34:00Z"/>
                <w:lang w:val="en-GB"/>
              </w:rPr>
              <w:pPrChange w:id="1229" w:author="Linden Ashcroft" w:date="2018-07-12T13:34:00Z">
                <w:pPr/>
              </w:pPrChange>
            </w:pPr>
            <w:del w:id="1230" w:author="Linden Ashcroft" w:date="2018-07-12T13:34:00Z">
              <w:r w:rsidRPr="000D1A7E" w:rsidDel="00B21F66">
                <w:rPr>
                  <w:lang w:val="en-GB"/>
                </w:rPr>
                <w:delText>A</w:delText>
              </w:r>
            </w:del>
          </w:p>
        </w:tc>
        <w:tc>
          <w:tcPr>
            <w:tcW w:w="680" w:type="dxa"/>
          </w:tcPr>
          <w:p w14:paraId="321EBBB5" w14:textId="260D227E" w:rsidR="008033E8" w:rsidRPr="000D1A7E" w:rsidDel="00B21F66" w:rsidRDefault="008033E8">
            <w:pPr>
              <w:pStyle w:val="Captions"/>
              <w:rPr>
                <w:del w:id="1231" w:author="Linden Ashcroft" w:date="2018-07-12T13:34:00Z"/>
                <w:lang w:val="en-GB"/>
              </w:rPr>
              <w:pPrChange w:id="1232" w:author="Linden Ashcroft" w:date="2018-07-12T13:34:00Z">
                <w:pPr/>
              </w:pPrChange>
            </w:pPr>
            <w:del w:id="1233" w:author="Linden Ashcroft" w:date="2018-07-12T13:34:00Z">
              <w:r w:rsidRPr="000D1A7E" w:rsidDel="00B21F66">
                <w:rPr>
                  <w:lang w:val="en-GB"/>
                </w:rPr>
                <w:delText>A</w:delText>
              </w:r>
            </w:del>
          </w:p>
        </w:tc>
        <w:tc>
          <w:tcPr>
            <w:tcW w:w="680" w:type="dxa"/>
          </w:tcPr>
          <w:p w14:paraId="6013DFF9" w14:textId="60F101AE" w:rsidR="008033E8" w:rsidRPr="000D1A7E" w:rsidDel="00B21F66" w:rsidRDefault="008033E8">
            <w:pPr>
              <w:pStyle w:val="Captions"/>
              <w:rPr>
                <w:del w:id="1234" w:author="Linden Ashcroft" w:date="2018-07-12T13:34:00Z"/>
                <w:lang w:val="en-GB"/>
              </w:rPr>
              <w:pPrChange w:id="1235" w:author="Linden Ashcroft" w:date="2018-07-12T13:34:00Z">
                <w:pPr/>
              </w:pPrChange>
            </w:pPr>
            <w:del w:id="1236" w:author="Linden Ashcroft" w:date="2018-07-12T13:34:00Z">
              <w:r w:rsidRPr="000D1A7E" w:rsidDel="00B21F66">
                <w:rPr>
                  <w:lang w:val="en-GB"/>
                </w:rPr>
                <w:delText>A</w:delText>
              </w:r>
            </w:del>
          </w:p>
        </w:tc>
        <w:tc>
          <w:tcPr>
            <w:tcW w:w="680" w:type="dxa"/>
          </w:tcPr>
          <w:p w14:paraId="75844FC3" w14:textId="18DA5C1C" w:rsidR="008033E8" w:rsidRPr="000D1A7E" w:rsidDel="00B21F66" w:rsidRDefault="008033E8">
            <w:pPr>
              <w:pStyle w:val="Captions"/>
              <w:rPr>
                <w:del w:id="1237" w:author="Linden Ashcroft" w:date="2018-07-12T13:34:00Z"/>
                <w:lang w:val="en-GB"/>
              </w:rPr>
              <w:pPrChange w:id="1238" w:author="Linden Ashcroft" w:date="2018-07-12T13:34:00Z">
                <w:pPr/>
              </w:pPrChange>
            </w:pPr>
            <w:del w:id="1239" w:author="Linden Ashcroft" w:date="2018-07-12T13:34:00Z">
              <w:r w:rsidRPr="000D1A7E" w:rsidDel="00B21F66">
                <w:rPr>
                  <w:lang w:val="en-GB"/>
                </w:rPr>
                <w:delText>A</w:delText>
              </w:r>
            </w:del>
          </w:p>
        </w:tc>
      </w:tr>
    </w:tbl>
    <w:p w14:paraId="2AC20C20" w14:textId="64A81516" w:rsidR="008033E8" w:rsidDel="00B21F66" w:rsidRDefault="008033E8">
      <w:pPr>
        <w:pStyle w:val="Captions"/>
        <w:rPr>
          <w:del w:id="1240" w:author="Linden Ashcroft" w:date="2018-07-12T13:34:00Z"/>
          <w:szCs w:val="22"/>
        </w:rPr>
        <w:pPrChange w:id="1241" w:author="Linden Ashcroft" w:date="2018-07-12T13:34:00Z">
          <w:pPr>
            <w:pStyle w:val="BodyText"/>
          </w:pPr>
        </w:pPrChange>
      </w:pPr>
    </w:p>
    <w:p w14:paraId="4AB5BDA2" w14:textId="7D0EDA58" w:rsidR="008033E8" w:rsidRPr="002D46D2" w:rsidRDefault="00E73C1B" w:rsidP="002D46D2">
      <w:pPr>
        <w:pStyle w:val="Captions"/>
        <w:rPr>
          <w:rStyle w:val="IntenseReference"/>
          <w:rFonts w:ascii="Times New Roman" w:hAnsi="Times New Roman"/>
          <w:bCs w:val="0"/>
          <w:i w:val="0"/>
          <w:spacing w:val="0"/>
          <w:sz w:val="18"/>
          <w:lang w:val="en-US"/>
        </w:rPr>
      </w:pPr>
      <w:del w:id="1242" w:author="Linden Ashcroft" w:date="2018-07-12T13:34:00Z">
        <w:r w:rsidDel="00B21F66">
          <w:rPr>
            <w:rStyle w:val="IntenseReference"/>
          </w:rPr>
          <w:br w:type="page"/>
        </w:r>
        <w:r w:rsidR="008033E8" w:rsidRPr="002D46D2" w:rsidDel="00B21F66">
          <w:rPr>
            <w:rStyle w:val="IntenseReference"/>
            <w:rFonts w:ascii="Times New Roman" w:hAnsi="Times New Roman"/>
            <w:bCs w:val="0"/>
            <w:i w:val="0"/>
            <w:spacing w:val="0"/>
            <w:sz w:val="18"/>
            <w:lang w:val="en-US"/>
          </w:rPr>
          <w:delText>T</w:delText>
        </w:r>
      </w:del>
      <w:ins w:id="1243" w:author="Linden Ashcroft" w:date="2018-07-12T13:34:00Z">
        <w:r w:rsidR="00B21F66">
          <w:rPr>
            <w:rStyle w:val="IntenseReference"/>
            <w:rFonts w:ascii="Times New Roman" w:hAnsi="Times New Roman"/>
            <w:bCs w:val="0"/>
            <w:i w:val="0"/>
            <w:spacing w:val="0"/>
            <w:sz w:val="18"/>
            <w:lang w:val="en-US"/>
          </w:rPr>
          <w:t>T</w:t>
        </w:r>
      </w:ins>
      <w:r w:rsidR="008033E8" w:rsidRPr="002D46D2">
        <w:rPr>
          <w:rStyle w:val="IntenseReference"/>
          <w:rFonts w:ascii="Times New Roman" w:hAnsi="Times New Roman"/>
          <w:bCs w:val="0"/>
          <w:i w:val="0"/>
          <w:spacing w:val="0"/>
          <w:sz w:val="18"/>
          <w:lang w:val="en-US"/>
        </w:rPr>
        <w:t xml:space="preserve">able </w:t>
      </w:r>
      <w:ins w:id="1244" w:author="Linden Ashcroft" w:date="2018-07-12T13:30:00Z">
        <w:r w:rsidR="00B21F66">
          <w:rPr>
            <w:rStyle w:val="IntenseReference"/>
            <w:rFonts w:ascii="Times New Roman" w:hAnsi="Times New Roman"/>
            <w:bCs w:val="0"/>
            <w:i w:val="0"/>
            <w:spacing w:val="0"/>
            <w:sz w:val="18"/>
            <w:lang w:val="en-US"/>
          </w:rPr>
          <w:t>5</w:t>
        </w:r>
      </w:ins>
      <w:del w:id="1245" w:author="Linden Ashcroft" w:date="2018-07-12T13:30:00Z">
        <w:r w:rsidR="008033E8" w:rsidRPr="002D46D2" w:rsidDel="00B21F66">
          <w:rPr>
            <w:rStyle w:val="IntenseReference"/>
            <w:rFonts w:ascii="Times New Roman" w:hAnsi="Times New Roman"/>
            <w:bCs w:val="0"/>
            <w:i w:val="0"/>
            <w:spacing w:val="0"/>
            <w:sz w:val="18"/>
            <w:lang w:val="en-US"/>
          </w:rPr>
          <w:delText>6</w:delText>
        </w:r>
      </w:del>
      <w:r w:rsidR="006C576E" w:rsidRPr="002D46D2">
        <w:rPr>
          <w:rStyle w:val="IntenseReference"/>
          <w:rFonts w:ascii="Times New Roman" w:hAnsi="Times New Roman"/>
          <w:bCs w:val="0"/>
          <w:i w:val="0"/>
          <w:spacing w:val="0"/>
          <w:sz w:val="18"/>
          <w:lang w:val="en-US"/>
        </w:rPr>
        <w:t xml:space="preserve">: </w:t>
      </w:r>
      <w:ins w:id="1246" w:author="Linden Ashcroft" w:date="2018-07-11T14:57:00Z">
        <w:r w:rsidR="00E11350">
          <w:rPr>
            <w:rStyle w:val="IntenseReference"/>
            <w:rFonts w:ascii="Times New Roman" w:hAnsi="Times New Roman"/>
            <w:bCs w:val="0"/>
            <w:i w:val="0"/>
            <w:spacing w:val="0"/>
            <w:sz w:val="18"/>
            <w:lang w:val="en-US"/>
          </w:rPr>
          <w:t>The networks used in</w:t>
        </w:r>
      </w:ins>
      <w:ins w:id="1247" w:author="Linden Ashcroft" w:date="2018-07-11T14:59:00Z">
        <w:r w:rsidR="00E11350">
          <w:rPr>
            <w:rStyle w:val="IntenseReference"/>
            <w:rFonts w:ascii="Times New Roman" w:hAnsi="Times New Roman"/>
            <w:bCs w:val="0"/>
            <w:i w:val="0"/>
            <w:spacing w:val="0"/>
            <w:sz w:val="18"/>
            <w:lang w:val="en-US"/>
          </w:rPr>
          <w:t xml:space="preserve"> the spatial and automatic quality control analysis (</w:t>
        </w:r>
      </w:ins>
      <w:r w:rsidR="006C576E" w:rsidRPr="002D46D2">
        <w:rPr>
          <w:rStyle w:val="IntenseReference"/>
          <w:rFonts w:ascii="Times New Roman" w:hAnsi="Times New Roman"/>
          <w:bCs w:val="0"/>
          <w:i w:val="0"/>
          <w:spacing w:val="0"/>
          <w:sz w:val="18"/>
          <w:lang w:val="en-US"/>
        </w:rPr>
        <w:t>H</w:t>
      </w:r>
      <w:r w:rsidR="008033E8" w:rsidRPr="002D46D2">
        <w:rPr>
          <w:rStyle w:val="IntenseReference"/>
          <w:rFonts w:ascii="Times New Roman" w:hAnsi="Times New Roman"/>
          <w:bCs w:val="0"/>
          <w:i w:val="0"/>
          <w:spacing w:val="0"/>
          <w:sz w:val="18"/>
          <w:lang w:val="en-US"/>
        </w:rPr>
        <w:t>QC</w:t>
      </w:r>
      <w:ins w:id="1248" w:author="Linden Ashcroft" w:date="2018-07-11T14:59:00Z">
        <w:r w:rsidR="00E11350">
          <w:rPr>
            <w:rStyle w:val="IntenseReference"/>
            <w:rFonts w:ascii="Times New Roman" w:hAnsi="Times New Roman"/>
            <w:bCs w:val="0"/>
            <w:i w:val="0"/>
            <w:spacing w:val="0"/>
            <w:sz w:val="18"/>
            <w:lang w:val="en-US"/>
          </w:rPr>
          <w:t>)</w:t>
        </w:r>
      </w:ins>
      <w:del w:id="1249" w:author="Linden Ashcroft" w:date="2018-07-11T14:59:00Z">
        <w:r w:rsidR="008033E8" w:rsidRPr="002D46D2" w:rsidDel="00E11350">
          <w:rPr>
            <w:rStyle w:val="IntenseReference"/>
            <w:rFonts w:ascii="Times New Roman" w:hAnsi="Times New Roman"/>
            <w:bCs w:val="0"/>
            <w:i w:val="0"/>
            <w:spacing w:val="0"/>
            <w:sz w:val="18"/>
            <w:lang w:val="en-US"/>
          </w:rPr>
          <w:delText xml:space="preserve"> </w:delText>
        </w:r>
      </w:del>
      <w:ins w:id="1250" w:author="Linden Ashcroft" w:date="2018-07-11T14:58:00Z">
        <w:r w:rsidR="00E11350">
          <w:rPr>
            <w:rStyle w:val="IntenseReference"/>
            <w:rFonts w:ascii="Times New Roman" w:hAnsi="Times New Roman"/>
            <w:bCs w:val="0"/>
            <w:i w:val="0"/>
            <w:spacing w:val="0"/>
            <w:sz w:val="18"/>
            <w:lang w:val="en-US"/>
          </w:rPr>
          <w:t xml:space="preserve">, including the period, variables and </w:t>
        </w:r>
      </w:ins>
      <w:ins w:id="1251" w:author="Linden Ashcroft" w:date="2018-07-11T14:59:00Z">
        <w:r w:rsidR="00E11350">
          <w:rPr>
            <w:rStyle w:val="IntenseReference"/>
            <w:rFonts w:ascii="Times New Roman" w:hAnsi="Times New Roman"/>
            <w:bCs w:val="0"/>
            <w:i w:val="0"/>
            <w:spacing w:val="0"/>
            <w:sz w:val="18"/>
            <w:lang w:val="en-US"/>
          </w:rPr>
          <w:t>observing times examined.</w:t>
        </w:r>
      </w:ins>
      <w:ins w:id="1252" w:author="Linden Ashcroft" w:date="2018-07-11T15:01:00Z">
        <w:r w:rsidR="00E11350">
          <w:rPr>
            <w:rStyle w:val="IntenseReference"/>
            <w:rFonts w:ascii="Times New Roman" w:hAnsi="Times New Roman"/>
            <w:bCs w:val="0"/>
            <w:i w:val="0"/>
            <w:spacing w:val="0"/>
            <w:sz w:val="18"/>
            <w:lang w:val="en-US"/>
          </w:rPr>
          <w:t xml:space="preserve"> Note that not all observing times were examined in HQC due to </w:t>
        </w:r>
        <w:proofErr w:type="spellStart"/>
        <w:r w:rsidR="00E11350">
          <w:rPr>
            <w:rStyle w:val="IntenseReference"/>
            <w:rFonts w:ascii="Times New Roman" w:hAnsi="Times New Roman"/>
            <w:bCs w:val="0"/>
            <w:i w:val="0"/>
            <w:spacing w:val="0"/>
            <w:sz w:val="18"/>
            <w:lang w:val="en-US"/>
          </w:rPr>
          <w:t>neighbouring</w:t>
        </w:r>
        <w:proofErr w:type="spellEnd"/>
        <w:r w:rsidR="00E11350">
          <w:rPr>
            <w:rStyle w:val="IntenseReference"/>
            <w:rFonts w:ascii="Times New Roman" w:hAnsi="Times New Roman"/>
            <w:bCs w:val="0"/>
            <w:i w:val="0"/>
            <w:spacing w:val="0"/>
            <w:sz w:val="18"/>
            <w:lang w:val="en-US"/>
          </w:rPr>
          <w:t xml:space="preserve"> data availability. </w:t>
        </w:r>
      </w:ins>
      <w:del w:id="1253" w:author="Linden Ashcroft" w:date="2018-07-11T14:58:00Z">
        <w:r w:rsidR="008033E8" w:rsidRPr="002D46D2" w:rsidDel="00E11350">
          <w:rPr>
            <w:rStyle w:val="IntenseReference"/>
            <w:rFonts w:ascii="Times New Roman" w:hAnsi="Times New Roman"/>
            <w:bCs w:val="0"/>
            <w:i w:val="0"/>
            <w:spacing w:val="0"/>
            <w:sz w:val="18"/>
            <w:lang w:val="en-US"/>
          </w:rPr>
          <w:delText xml:space="preserve">networks with the countries, periods, observing times and some comments.  </w:delText>
        </w:r>
      </w:del>
    </w:p>
    <w:tbl>
      <w:tblPr>
        <w:tblStyle w:val="TableGridLight1"/>
        <w:tblW w:w="0" w:type="auto"/>
        <w:tblLook w:val="04A0" w:firstRow="1" w:lastRow="0" w:firstColumn="1" w:lastColumn="0" w:noHBand="0" w:noVBand="1"/>
        <w:tblPrChange w:id="1254" w:author="Linden Ashcroft" w:date="2018-07-11T14:59:00Z">
          <w:tblPr>
            <w:tblStyle w:val="TableGridLight1"/>
            <w:tblW w:w="0" w:type="auto"/>
            <w:tblLook w:val="04A0" w:firstRow="1" w:lastRow="0" w:firstColumn="1" w:lastColumn="0" w:noHBand="0" w:noVBand="1"/>
          </w:tblPr>
        </w:tblPrChange>
      </w:tblPr>
      <w:tblGrid>
        <w:gridCol w:w="1809"/>
        <w:gridCol w:w="2268"/>
        <w:gridCol w:w="1134"/>
        <w:gridCol w:w="1134"/>
        <w:gridCol w:w="1985"/>
        <w:gridCol w:w="1984"/>
        <w:gridCol w:w="1701"/>
        <w:tblGridChange w:id="1255">
          <w:tblGrid>
            <w:gridCol w:w="1428"/>
            <w:gridCol w:w="1969"/>
            <w:gridCol w:w="992"/>
            <w:gridCol w:w="1134"/>
            <w:gridCol w:w="2127"/>
            <w:gridCol w:w="1842"/>
            <w:gridCol w:w="1276"/>
          </w:tblGrid>
        </w:tblGridChange>
      </w:tblGrid>
      <w:tr w:rsidR="008033E8" w:rsidRPr="002D46D2" w14:paraId="2470CC3D" w14:textId="77777777" w:rsidTr="00E11350">
        <w:tc>
          <w:tcPr>
            <w:tcW w:w="1809" w:type="dxa"/>
            <w:hideMark/>
            <w:tcPrChange w:id="1256" w:author="Linden Ashcroft" w:date="2018-07-11T14:59:00Z">
              <w:tcPr>
                <w:tcW w:w="1116" w:type="dxa"/>
                <w:hideMark/>
              </w:tcPr>
            </w:tcPrChange>
          </w:tcPr>
          <w:p w14:paraId="3938D60E" w14:textId="77777777" w:rsidR="008033E8" w:rsidRPr="002D46D2" w:rsidRDefault="008033E8" w:rsidP="00401DEE">
            <w:pPr>
              <w:rPr>
                <w:rFonts w:ascii="Times New Roman" w:hAnsi="Times New Roman" w:cs="Times New Roman"/>
                <w:b/>
                <w:szCs w:val="20"/>
                <w:lang w:val="en-GB" w:eastAsia="ca-ES"/>
              </w:rPr>
            </w:pPr>
            <w:r w:rsidRPr="002D46D2">
              <w:rPr>
                <w:rFonts w:ascii="Times New Roman" w:hAnsi="Times New Roman" w:cs="Times New Roman"/>
                <w:b/>
                <w:szCs w:val="20"/>
                <w:lang w:val="en-GB" w:eastAsia="ca-ES"/>
              </w:rPr>
              <w:t>Network</w:t>
            </w:r>
          </w:p>
        </w:tc>
        <w:tc>
          <w:tcPr>
            <w:tcW w:w="2268" w:type="dxa"/>
            <w:hideMark/>
            <w:tcPrChange w:id="1257" w:author="Linden Ashcroft" w:date="2018-07-11T14:59:00Z">
              <w:tcPr>
                <w:tcW w:w="1969" w:type="dxa"/>
                <w:hideMark/>
              </w:tcPr>
            </w:tcPrChange>
          </w:tcPr>
          <w:p w14:paraId="5478A7A2" w14:textId="77777777" w:rsidR="008033E8" w:rsidRPr="002D46D2" w:rsidRDefault="008033E8" w:rsidP="002D46D2">
            <w:pPr>
              <w:jc w:val="left"/>
              <w:rPr>
                <w:rFonts w:ascii="Times New Roman" w:hAnsi="Times New Roman" w:cs="Times New Roman"/>
                <w:b/>
                <w:szCs w:val="20"/>
                <w:lang w:val="en-GB" w:eastAsia="ca-ES"/>
              </w:rPr>
            </w:pPr>
            <w:r w:rsidRPr="002D46D2">
              <w:rPr>
                <w:rFonts w:ascii="Times New Roman" w:hAnsi="Times New Roman" w:cs="Times New Roman"/>
                <w:b/>
                <w:szCs w:val="20"/>
                <w:lang w:val="en-GB" w:eastAsia="ca-ES"/>
              </w:rPr>
              <w:t>Countries</w:t>
            </w:r>
          </w:p>
        </w:tc>
        <w:tc>
          <w:tcPr>
            <w:tcW w:w="1134" w:type="dxa"/>
            <w:tcPrChange w:id="1258" w:author="Linden Ashcroft" w:date="2018-07-11T14:59:00Z">
              <w:tcPr>
                <w:tcW w:w="992" w:type="dxa"/>
              </w:tcPr>
            </w:tcPrChange>
          </w:tcPr>
          <w:p w14:paraId="33C3D5CF" w14:textId="0697B4FB" w:rsidR="008033E8" w:rsidRPr="002D46D2" w:rsidRDefault="0005506A" w:rsidP="002D46D2">
            <w:pPr>
              <w:jc w:val="left"/>
              <w:rPr>
                <w:rFonts w:ascii="Times New Roman" w:hAnsi="Times New Roman" w:cs="Times New Roman"/>
                <w:b/>
                <w:szCs w:val="20"/>
                <w:lang w:val="en-GB" w:eastAsia="ca-ES"/>
              </w:rPr>
            </w:pPr>
            <w:r w:rsidRPr="002D46D2">
              <w:rPr>
                <w:rFonts w:ascii="Times New Roman" w:hAnsi="Times New Roman" w:cs="Times New Roman"/>
                <w:b/>
                <w:szCs w:val="20"/>
                <w:lang w:val="en-GB" w:eastAsia="ca-ES"/>
              </w:rPr>
              <w:t>Number</w:t>
            </w:r>
            <w:r w:rsidR="008033E8" w:rsidRPr="002D46D2">
              <w:rPr>
                <w:rFonts w:ascii="Times New Roman" w:hAnsi="Times New Roman" w:cs="Times New Roman"/>
                <w:b/>
                <w:szCs w:val="20"/>
                <w:lang w:val="en-GB" w:eastAsia="ca-ES"/>
              </w:rPr>
              <w:t xml:space="preserve"> of stations</w:t>
            </w:r>
            <w:ins w:id="1259" w:author="Linden Ashcroft" w:date="2018-07-11T14:58:00Z">
              <w:r w:rsidR="00E11350">
                <w:rPr>
                  <w:rFonts w:ascii="Times New Roman" w:hAnsi="Times New Roman" w:cs="Times New Roman"/>
                  <w:b/>
                  <w:szCs w:val="20"/>
                  <w:lang w:val="en-GB" w:eastAsia="ca-ES"/>
                </w:rPr>
                <w:t xml:space="preserve"> used</w:t>
              </w:r>
            </w:ins>
          </w:p>
        </w:tc>
        <w:tc>
          <w:tcPr>
            <w:tcW w:w="1134" w:type="dxa"/>
            <w:hideMark/>
            <w:tcPrChange w:id="1260" w:author="Linden Ashcroft" w:date="2018-07-11T14:59:00Z">
              <w:tcPr>
                <w:tcW w:w="1134" w:type="dxa"/>
                <w:hideMark/>
              </w:tcPr>
            </w:tcPrChange>
          </w:tcPr>
          <w:p w14:paraId="7AEE2583" w14:textId="7C4D33A4" w:rsidR="008033E8" w:rsidRPr="002D46D2" w:rsidRDefault="008033E8" w:rsidP="002D46D2">
            <w:pPr>
              <w:jc w:val="left"/>
              <w:rPr>
                <w:rFonts w:ascii="Times New Roman" w:hAnsi="Times New Roman" w:cs="Times New Roman"/>
                <w:b/>
                <w:szCs w:val="20"/>
                <w:lang w:val="en-GB" w:eastAsia="ca-ES"/>
              </w:rPr>
            </w:pPr>
            <w:r w:rsidRPr="002D46D2">
              <w:rPr>
                <w:rFonts w:ascii="Times New Roman" w:hAnsi="Times New Roman" w:cs="Times New Roman"/>
                <w:b/>
                <w:szCs w:val="20"/>
                <w:lang w:val="en-GB" w:eastAsia="ca-ES"/>
              </w:rPr>
              <w:t>Period</w:t>
            </w:r>
            <w:ins w:id="1261" w:author="Linden Ashcroft" w:date="2018-07-11T14:58:00Z">
              <w:r w:rsidR="00E11350">
                <w:rPr>
                  <w:rFonts w:ascii="Times New Roman" w:hAnsi="Times New Roman" w:cs="Times New Roman"/>
                  <w:b/>
                  <w:szCs w:val="20"/>
                  <w:lang w:val="en-GB" w:eastAsia="ca-ES"/>
                </w:rPr>
                <w:t xml:space="preserve"> checked by HQC</w:t>
              </w:r>
            </w:ins>
          </w:p>
        </w:tc>
        <w:tc>
          <w:tcPr>
            <w:tcW w:w="1985" w:type="dxa"/>
            <w:tcPrChange w:id="1262" w:author="Linden Ashcroft" w:date="2018-07-11T14:59:00Z">
              <w:tcPr>
                <w:tcW w:w="2127" w:type="dxa"/>
              </w:tcPr>
            </w:tcPrChange>
          </w:tcPr>
          <w:p w14:paraId="1D21FF17" w14:textId="67737510" w:rsidR="008033E8" w:rsidRPr="002D46D2" w:rsidRDefault="008033E8" w:rsidP="002D46D2">
            <w:pPr>
              <w:jc w:val="left"/>
              <w:rPr>
                <w:rFonts w:ascii="Times New Roman" w:hAnsi="Times New Roman" w:cs="Times New Roman"/>
                <w:b/>
                <w:szCs w:val="20"/>
                <w:lang w:val="en-GB" w:eastAsia="ca-ES"/>
              </w:rPr>
            </w:pPr>
            <w:r w:rsidRPr="002D46D2">
              <w:rPr>
                <w:rFonts w:ascii="Times New Roman" w:hAnsi="Times New Roman" w:cs="Times New Roman"/>
                <w:b/>
                <w:szCs w:val="20"/>
                <w:lang w:val="en-GB" w:eastAsia="ca-ES"/>
              </w:rPr>
              <w:t>Variables</w:t>
            </w:r>
            <w:ins w:id="1263" w:author="Linden Ashcroft" w:date="2018-07-11T14:58:00Z">
              <w:r w:rsidR="00E11350">
                <w:rPr>
                  <w:rFonts w:ascii="Times New Roman" w:hAnsi="Times New Roman" w:cs="Times New Roman"/>
                  <w:b/>
                  <w:szCs w:val="20"/>
                  <w:lang w:val="en-GB" w:eastAsia="ca-ES"/>
                </w:rPr>
                <w:t xml:space="preserve"> checked by HQC</w:t>
              </w:r>
            </w:ins>
          </w:p>
        </w:tc>
        <w:tc>
          <w:tcPr>
            <w:tcW w:w="1984" w:type="dxa"/>
            <w:hideMark/>
            <w:tcPrChange w:id="1264" w:author="Linden Ashcroft" w:date="2018-07-11T14:59:00Z">
              <w:tcPr>
                <w:tcW w:w="1842" w:type="dxa"/>
                <w:hideMark/>
              </w:tcPr>
            </w:tcPrChange>
          </w:tcPr>
          <w:p w14:paraId="3C43C96E" w14:textId="0E3AA776" w:rsidR="008033E8" w:rsidRPr="002D46D2" w:rsidRDefault="008033E8" w:rsidP="002D46D2">
            <w:pPr>
              <w:jc w:val="left"/>
              <w:rPr>
                <w:rFonts w:ascii="Times New Roman" w:hAnsi="Times New Roman" w:cs="Times New Roman"/>
                <w:b/>
                <w:szCs w:val="20"/>
                <w:lang w:val="en-GB" w:eastAsia="ca-ES"/>
              </w:rPr>
            </w:pPr>
            <w:r w:rsidRPr="002D46D2">
              <w:rPr>
                <w:rFonts w:ascii="Times New Roman" w:hAnsi="Times New Roman" w:cs="Times New Roman"/>
                <w:b/>
                <w:szCs w:val="20"/>
                <w:lang w:val="en-GB" w:eastAsia="ca-ES"/>
              </w:rPr>
              <w:t>Observing times</w:t>
            </w:r>
            <w:ins w:id="1265" w:author="Linden Ashcroft" w:date="2018-07-11T14:58:00Z">
              <w:r w:rsidR="00E11350">
                <w:rPr>
                  <w:rFonts w:ascii="Times New Roman" w:hAnsi="Times New Roman" w:cs="Times New Roman"/>
                  <w:b/>
                  <w:szCs w:val="20"/>
                  <w:lang w:val="en-GB" w:eastAsia="ca-ES"/>
                </w:rPr>
                <w:t xml:space="preserve"> examined</w:t>
              </w:r>
            </w:ins>
          </w:p>
        </w:tc>
        <w:tc>
          <w:tcPr>
            <w:tcW w:w="1701" w:type="dxa"/>
            <w:hideMark/>
            <w:tcPrChange w:id="1266" w:author="Linden Ashcroft" w:date="2018-07-11T14:59:00Z">
              <w:tcPr>
                <w:tcW w:w="1276" w:type="dxa"/>
                <w:hideMark/>
              </w:tcPr>
            </w:tcPrChange>
          </w:tcPr>
          <w:p w14:paraId="0F936405" w14:textId="1FF5363E" w:rsidR="008033E8" w:rsidRPr="002D46D2" w:rsidRDefault="00F03ACF" w:rsidP="002D46D2">
            <w:pPr>
              <w:jc w:val="left"/>
              <w:rPr>
                <w:rFonts w:ascii="Times New Roman" w:hAnsi="Times New Roman" w:cs="Times New Roman"/>
                <w:b/>
                <w:szCs w:val="20"/>
                <w:lang w:val="en-GB" w:eastAsia="ca-ES"/>
              </w:rPr>
            </w:pPr>
            <w:r w:rsidRPr="002D46D2">
              <w:rPr>
                <w:rFonts w:ascii="Times New Roman" w:hAnsi="Times New Roman" w:cs="Times New Roman"/>
                <w:b/>
                <w:szCs w:val="20"/>
                <w:lang w:val="en-GB" w:eastAsia="ca-ES"/>
              </w:rPr>
              <w:t xml:space="preserve"> %</w:t>
            </w:r>
            <w:r w:rsidR="008033E8" w:rsidRPr="002D46D2">
              <w:rPr>
                <w:rFonts w:ascii="Times New Roman" w:hAnsi="Times New Roman" w:cs="Times New Roman"/>
                <w:b/>
                <w:szCs w:val="20"/>
                <w:lang w:val="en-GB" w:eastAsia="ca-ES"/>
              </w:rPr>
              <w:t xml:space="preserve"> of </w:t>
            </w:r>
            <w:ins w:id="1267" w:author="Linden Ashcroft" w:date="2018-07-11T14:59:00Z">
              <w:r w:rsidR="00E11350">
                <w:rPr>
                  <w:rFonts w:ascii="Times New Roman" w:hAnsi="Times New Roman" w:cs="Times New Roman"/>
                  <w:b/>
                  <w:szCs w:val="20"/>
                  <w:lang w:val="en-GB" w:eastAsia="ca-ES"/>
                </w:rPr>
                <w:t xml:space="preserve">complete </w:t>
              </w:r>
            </w:ins>
            <w:r w:rsidR="008033E8" w:rsidRPr="002D46D2">
              <w:rPr>
                <w:rFonts w:ascii="Times New Roman" w:hAnsi="Times New Roman" w:cs="Times New Roman"/>
                <w:b/>
                <w:szCs w:val="20"/>
                <w:lang w:val="en-GB" w:eastAsia="ca-ES"/>
              </w:rPr>
              <w:t>data checked</w:t>
            </w:r>
          </w:p>
        </w:tc>
      </w:tr>
      <w:tr w:rsidR="008033E8" w:rsidRPr="002D46D2" w14:paraId="2725A140" w14:textId="77777777" w:rsidTr="00E11350">
        <w:tc>
          <w:tcPr>
            <w:tcW w:w="1809" w:type="dxa"/>
            <w:hideMark/>
            <w:tcPrChange w:id="1268" w:author="Linden Ashcroft" w:date="2018-07-11T14:59:00Z">
              <w:tcPr>
                <w:tcW w:w="1116" w:type="dxa"/>
                <w:hideMark/>
              </w:tcPr>
            </w:tcPrChange>
          </w:tcPr>
          <w:p w14:paraId="16581163" w14:textId="3B95BB77" w:rsidR="008033E8" w:rsidRPr="00A75424" w:rsidRDefault="008033E8">
            <w:pPr>
              <w:pStyle w:val="ListParagraph"/>
              <w:numPr>
                <w:ilvl w:val="0"/>
                <w:numId w:val="24"/>
              </w:numPr>
              <w:jc w:val="left"/>
              <w:rPr>
                <w:rFonts w:ascii="Times New Roman" w:hAnsi="Times New Roman" w:cs="Times New Roman"/>
                <w:szCs w:val="20"/>
                <w:lang w:eastAsia="ca-ES"/>
                <w:rPrChange w:id="1269" w:author="Linden Ashcroft" w:date="2018-07-09T10:10:00Z">
                  <w:rPr/>
                </w:rPrChange>
              </w:rPr>
              <w:pPrChange w:id="1270" w:author="Linden Ashcroft" w:date="2018-07-09T10:02:00Z">
                <w:pPr>
                  <w:jc w:val="left"/>
                </w:pPr>
              </w:pPrChange>
            </w:pPr>
            <w:del w:id="1271" w:author="Linden Ashcroft" w:date="2018-07-09T10:02:00Z">
              <w:r w:rsidRPr="00A75424" w:rsidDel="00EC75DC">
                <w:rPr>
                  <w:szCs w:val="20"/>
                  <w:lang w:eastAsia="ca-ES"/>
                  <w:rPrChange w:id="1272" w:author="Linden Ashcroft" w:date="2018-07-09T10:10:00Z">
                    <w:rPr/>
                  </w:rPrChange>
                </w:rPr>
                <w:delText>1</w:delText>
              </w:r>
            </w:del>
            <w:ins w:id="1273" w:author="Linden Ashcroft" w:date="2018-07-09T10:02:00Z">
              <w:r w:rsidR="00EC75DC" w:rsidRPr="00A75424">
                <w:rPr>
                  <w:szCs w:val="20"/>
                  <w:lang w:eastAsia="ca-ES"/>
                  <w:rPrChange w:id="1274" w:author="Linden Ashcroft" w:date="2018-07-09T10:10:00Z">
                    <w:rPr>
                      <w:szCs w:val="20"/>
                      <w:lang w:eastAsia="ca-ES"/>
                    </w:rPr>
                  </w:rPrChange>
                </w:rPr>
                <w:t>Morocco</w:t>
              </w:r>
            </w:ins>
          </w:p>
        </w:tc>
        <w:tc>
          <w:tcPr>
            <w:tcW w:w="2268" w:type="dxa"/>
            <w:hideMark/>
            <w:tcPrChange w:id="1275" w:author="Linden Ashcroft" w:date="2018-07-11T14:59:00Z">
              <w:tcPr>
                <w:tcW w:w="1969" w:type="dxa"/>
                <w:hideMark/>
              </w:tcPr>
            </w:tcPrChange>
          </w:tcPr>
          <w:p w14:paraId="4B9FB28B" w14:textId="1F9D9EEA"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M</w:t>
            </w:r>
            <w:r w:rsidR="0013535E" w:rsidRPr="002D46D2">
              <w:rPr>
                <w:rFonts w:ascii="Times New Roman" w:hAnsi="Times New Roman" w:cs="Times New Roman"/>
                <w:szCs w:val="20"/>
                <w:lang w:val="en-GB" w:eastAsia="ca-ES"/>
              </w:rPr>
              <w:t>orocco</w:t>
            </w:r>
          </w:p>
        </w:tc>
        <w:tc>
          <w:tcPr>
            <w:tcW w:w="1134" w:type="dxa"/>
            <w:tcPrChange w:id="1276" w:author="Linden Ashcroft" w:date="2018-07-11T14:59:00Z">
              <w:tcPr>
                <w:tcW w:w="992" w:type="dxa"/>
              </w:tcPr>
            </w:tcPrChange>
          </w:tcPr>
          <w:p w14:paraId="48916573"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8</w:t>
            </w:r>
          </w:p>
        </w:tc>
        <w:tc>
          <w:tcPr>
            <w:tcW w:w="1134" w:type="dxa"/>
            <w:hideMark/>
            <w:tcPrChange w:id="1277" w:author="Linden Ashcroft" w:date="2018-07-11T14:59:00Z">
              <w:tcPr>
                <w:tcW w:w="1134" w:type="dxa"/>
                <w:hideMark/>
              </w:tcPr>
            </w:tcPrChange>
          </w:tcPr>
          <w:p w14:paraId="0CEDB649"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1953-1968</w:t>
            </w:r>
          </w:p>
        </w:tc>
        <w:tc>
          <w:tcPr>
            <w:tcW w:w="1985" w:type="dxa"/>
            <w:tcPrChange w:id="1278" w:author="Linden Ashcroft" w:date="2018-07-11T14:59:00Z">
              <w:tcPr>
                <w:tcW w:w="2127" w:type="dxa"/>
              </w:tcPr>
            </w:tcPrChange>
          </w:tcPr>
          <w:p w14:paraId="1676C944"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PP, TT, WD, FF DP</w:t>
            </w:r>
          </w:p>
        </w:tc>
        <w:tc>
          <w:tcPr>
            <w:tcW w:w="1984" w:type="dxa"/>
            <w:hideMark/>
            <w:tcPrChange w:id="1279" w:author="Linden Ashcroft" w:date="2018-07-11T14:59:00Z">
              <w:tcPr>
                <w:tcW w:w="1842" w:type="dxa"/>
                <w:hideMark/>
              </w:tcPr>
            </w:tcPrChange>
          </w:tcPr>
          <w:p w14:paraId="6613F8C3"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6 or 7h/18h (2)</w:t>
            </w:r>
          </w:p>
        </w:tc>
        <w:tc>
          <w:tcPr>
            <w:tcW w:w="1701" w:type="dxa"/>
            <w:hideMark/>
            <w:tcPrChange w:id="1280" w:author="Linden Ashcroft" w:date="2018-07-11T14:59:00Z">
              <w:tcPr>
                <w:tcW w:w="1276" w:type="dxa"/>
                <w:hideMark/>
              </w:tcPr>
            </w:tcPrChange>
          </w:tcPr>
          <w:p w14:paraId="273B407C" w14:textId="4EB0D0AD"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94.5</w:t>
            </w:r>
            <w:r w:rsidR="00F03ACF" w:rsidRPr="002D46D2">
              <w:rPr>
                <w:rFonts w:ascii="Times New Roman" w:hAnsi="Times New Roman" w:cs="Times New Roman"/>
                <w:szCs w:val="20"/>
                <w:lang w:val="en-GB" w:eastAsia="ca-ES"/>
              </w:rPr>
              <w:t xml:space="preserve"> %</w:t>
            </w:r>
          </w:p>
        </w:tc>
      </w:tr>
      <w:tr w:rsidR="008033E8" w:rsidRPr="002D46D2" w14:paraId="53793A2F" w14:textId="77777777" w:rsidTr="00E11350">
        <w:tc>
          <w:tcPr>
            <w:tcW w:w="1809" w:type="dxa"/>
            <w:hideMark/>
            <w:tcPrChange w:id="1281" w:author="Linden Ashcroft" w:date="2018-07-11T14:59:00Z">
              <w:tcPr>
                <w:tcW w:w="1116" w:type="dxa"/>
                <w:hideMark/>
              </w:tcPr>
            </w:tcPrChange>
          </w:tcPr>
          <w:p w14:paraId="69A7E3AC" w14:textId="662E052F" w:rsidR="008033E8" w:rsidRPr="00A75424" w:rsidRDefault="00A75424">
            <w:pPr>
              <w:pStyle w:val="ListParagraph"/>
              <w:numPr>
                <w:ilvl w:val="0"/>
                <w:numId w:val="24"/>
              </w:numPr>
              <w:jc w:val="left"/>
              <w:rPr>
                <w:rFonts w:ascii="Times New Roman" w:hAnsi="Times New Roman" w:cs="Times New Roman"/>
                <w:szCs w:val="20"/>
                <w:lang w:eastAsia="ca-ES"/>
                <w:rPrChange w:id="1282" w:author="Linden Ashcroft" w:date="2018-07-09T10:10:00Z">
                  <w:rPr/>
                </w:rPrChange>
              </w:rPr>
              <w:pPrChange w:id="1283" w:author="Linden Ashcroft" w:date="2018-07-09T10:02:00Z">
                <w:pPr>
                  <w:jc w:val="left"/>
                </w:pPr>
              </w:pPrChange>
            </w:pPr>
            <w:ins w:id="1284" w:author="Linden Ashcroft" w:date="2018-07-09T10:07:00Z">
              <w:r w:rsidRPr="005C08C9">
                <w:rPr>
                  <w:szCs w:val="20"/>
                  <w:lang w:eastAsia="ca-ES"/>
                </w:rPr>
                <w:t>North Africa</w:t>
              </w:r>
            </w:ins>
            <w:del w:id="1285" w:author="Linden Ashcroft" w:date="2018-07-09T10:02:00Z">
              <w:r w:rsidR="008033E8" w:rsidRPr="00A75424" w:rsidDel="00EC75DC">
                <w:rPr>
                  <w:szCs w:val="20"/>
                  <w:lang w:eastAsia="ca-ES"/>
                  <w:rPrChange w:id="1286" w:author="Linden Ashcroft" w:date="2018-07-09T10:10:00Z">
                    <w:rPr/>
                  </w:rPrChange>
                </w:rPr>
                <w:delText>2</w:delText>
              </w:r>
            </w:del>
          </w:p>
        </w:tc>
        <w:tc>
          <w:tcPr>
            <w:tcW w:w="2268" w:type="dxa"/>
            <w:hideMark/>
            <w:tcPrChange w:id="1287" w:author="Linden Ashcroft" w:date="2018-07-11T14:59:00Z">
              <w:tcPr>
                <w:tcW w:w="1969" w:type="dxa"/>
                <w:hideMark/>
              </w:tcPr>
            </w:tcPrChange>
          </w:tcPr>
          <w:p w14:paraId="68D62C00" w14:textId="7CE6278F"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A</w:t>
            </w:r>
            <w:r w:rsidR="0013535E" w:rsidRPr="002D46D2">
              <w:rPr>
                <w:rFonts w:ascii="Times New Roman" w:hAnsi="Times New Roman" w:cs="Times New Roman"/>
                <w:szCs w:val="20"/>
                <w:lang w:val="en-GB" w:eastAsia="ca-ES"/>
              </w:rPr>
              <w:t>lgeria, Tunisia</w:t>
            </w:r>
          </w:p>
        </w:tc>
        <w:tc>
          <w:tcPr>
            <w:tcW w:w="1134" w:type="dxa"/>
            <w:tcPrChange w:id="1288" w:author="Linden Ashcroft" w:date="2018-07-11T14:59:00Z">
              <w:tcPr>
                <w:tcW w:w="992" w:type="dxa"/>
              </w:tcPr>
            </w:tcPrChange>
          </w:tcPr>
          <w:p w14:paraId="7B62F920"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25</w:t>
            </w:r>
          </w:p>
        </w:tc>
        <w:tc>
          <w:tcPr>
            <w:tcW w:w="1134" w:type="dxa"/>
            <w:hideMark/>
            <w:tcPrChange w:id="1289" w:author="Linden Ashcroft" w:date="2018-07-11T14:59:00Z">
              <w:tcPr>
                <w:tcW w:w="1134" w:type="dxa"/>
                <w:hideMark/>
              </w:tcPr>
            </w:tcPrChange>
          </w:tcPr>
          <w:p w14:paraId="1EFC4DDE"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1886-1938</w:t>
            </w:r>
          </w:p>
        </w:tc>
        <w:tc>
          <w:tcPr>
            <w:tcW w:w="1985" w:type="dxa"/>
            <w:tcPrChange w:id="1290" w:author="Linden Ashcroft" w:date="2018-07-11T14:59:00Z">
              <w:tcPr>
                <w:tcW w:w="2127" w:type="dxa"/>
              </w:tcPr>
            </w:tcPrChange>
          </w:tcPr>
          <w:p w14:paraId="50440042"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 xml:space="preserve">PP, TT, WD, FF </w:t>
            </w:r>
          </w:p>
        </w:tc>
        <w:tc>
          <w:tcPr>
            <w:tcW w:w="1984" w:type="dxa"/>
            <w:hideMark/>
            <w:tcPrChange w:id="1291" w:author="Linden Ashcroft" w:date="2018-07-11T14:59:00Z">
              <w:tcPr>
                <w:tcW w:w="1842" w:type="dxa"/>
                <w:hideMark/>
              </w:tcPr>
            </w:tcPrChange>
          </w:tcPr>
          <w:p w14:paraId="5BCAD02C"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7h (1)</w:t>
            </w:r>
          </w:p>
        </w:tc>
        <w:tc>
          <w:tcPr>
            <w:tcW w:w="1701" w:type="dxa"/>
            <w:hideMark/>
            <w:tcPrChange w:id="1292" w:author="Linden Ashcroft" w:date="2018-07-11T14:59:00Z">
              <w:tcPr>
                <w:tcW w:w="1276" w:type="dxa"/>
                <w:hideMark/>
              </w:tcPr>
            </w:tcPrChange>
          </w:tcPr>
          <w:p w14:paraId="0EA10CEB" w14:textId="763FDF8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91.5</w:t>
            </w:r>
            <w:r w:rsidR="00F03ACF" w:rsidRPr="002D46D2">
              <w:rPr>
                <w:rFonts w:ascii="Times New Roman" w:hAnsi="Times New Roman" w:cs="Times New Roman"/>
                <w:szCs w:val="20"/>
                <w:lang w:val="en-GB" w:eastAsia="ca-ES"/>
              </w:rPr>
              <w:t xml:space="preserve"> %</w:t>
            </w:r>
            <w:r w:rsidRPr="002D46D2">
              <w:rPr>
                <w:rFonts w:ascii="Times New Roman" w:hAnsi="Times New Roman" w:cs="Times New Roman"/>
                <w:szCs w:val="20"/>
                <w:lang w:val="en-GB" w:eastAsia="ca-ES"/>
              </w:rPr>
              <w:t xml:space="preserve"> </w:t>
            </w:r>
          </w:p>
        </w:tc>
      </w:tr>
      <w:tr w:rsidR="008033E8" w:rsidRPr="002D46D2" w14:paraId="1434B711" w14:textId="77777777" w:rsidTr="00E11350">
        <w:tc>
          <w:tcPr>
            <w:tcW w:w="1809" w:type="dxa"/>
            <w:hideMark/>
            <w:tcPrChange w:id="1293" w:author="Linden Ashcroft" w:date="2018-07-11T14:59:00Z">
              <w:tcPr>
                <w:tcW w:w="1116" w:type="dxa"/>
                <w:hideMark/>
              </w:tcPr>
            </w:tcPrChange>
          </w:tcPr>
          <w:p w14:paraId="6CB9FA5C" w14:textId="7FC7E765" w:rsidR="008033E8" w:rsidRPr="00A75424" w:rsidRDefault="008033E8">
            <w:pPr>
              <w:pStyle w:val="ListParagraph"/>
              <w:numPr>
                <w:ilvl w:val="0"/>
                <w:numId w:val="24"/>
              </w:numPr>
              <w:jc w:val="left"/>
              <w:rPr>
                <w:rFonts w:ascii="Times New Roman" w:hAnsi="Times New Roman" w:cs="Times New Roman"/>
                <w:szCs w:val="20"/>
                <w:lang w:eastAsia="ca-ES"/>
                <w:rPrChange w:id="1294" w:author="Linden Ashcroft" w:date="2018-07-09T10:10:00Z">
                  <w:rPr/>
                </w:rPrChange>
              </w:rPr>
              <w:pPrChange w:id="1295" w:author="Linden Ashcroft" w:date="2018-07-09T10:07:00Z">
                <w:pPr>
                  <w:jc w:val="left"/>
                </w:pPr>
              </w:pPrChange>
            </w:pPr>
            <w:del w:id="1296" w:author="Linden Ashcroft" w:date="2018-07-09T10:07:00Z">
              <w:r w:rsidRPr="00A75424" w:rsidDel="00A75424">
                <w:rPr>
                  <w:szCs w:val="20"/>
                  <w:lang w:eastAsia="ca-ES"/>
                  <w:rPrChange w:id="1297" w:author="Linden Ashcroft" w:date="2018-07-09T10:10:00Z">
                    <w:rPr/>
                  </w:rPrChange>
                </w:rPr>
                <w:delText>3</w:delText>
              </w:r>
            </w:del>
            <w:ins w:id="1298" w:author="Linden Ashcroft" w:date="2018-07-09T10:07:00Z">
              <w:r w:rsidR="00A75424" w:rsidRPr="00A75424">
                <w:rPr>
                  <w:szCs w:val="20"/>
                  <w:lang w:eastAsia="ca-ES"/>
                  <w:rPrChange w:id="1299" w:author="Linden Ashcroft" w:date="2018-07-09T10:10:00Z">
                    <w:rPr>
                      <w:szCs w:val="20"/>
                      <w:lang w:eastAsia="ca-ES"/>
                    </w:rPr>
                  </w:rPrChange>
                </w:rPr>
                <w:t>Egypt</w:t>
              </w:r>
            </w:ins>
          </w:p>
        </w:tc>
        <w:tc>
          <w:tcPr>
            <w:tcW w:w="2268" w:type="dxa"/>
            <w:hideMark/>
            <w:tcPrChange w:id="1300" w:author="Linden Ashcroft" w:date="2018-07-11T14:59:00Z">
              <w:tcPr>
                <w:tcW w:w="1969" w:type="dxa"/>
                <w:hideMark/>
              </w:tcPr>
            </w:tcPrChange>
          </w:tcPr>
          <w:p w14:paraId="35C67ABB" w14:textId="24889944"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E</w:t>
            </w:r>
            <w:r w:rsidR="0013535E" w:rsidRPr="002D46D2">
              <w:rPr>
                <w:rFonts w:ascii="Times New Roman" w:hAnsi="Times New Roman" w:cs="Times New Roman"/>
                <w:szCs w:val="20"/>
                <w:lang w:val="en-GB" w:eastAsia="ca-ES"/>
              </w:rPr>
              <w:t>gypt</w:t>
            </w:r>
          </w:p>
        </w:tc>
        <w:tc>
          <w:tcPr>
            <w:tcW w:w="1134" w:type="dxa"/>
            <w:tcPrChange w:id="1301" w:author="Linden Ashcroft" w:date="2018-07-11T14:59:00Z">
              <w:tcPr>
                <w:tcW w:w="992" w:type="dxa"/>
              </w:tcPr>
            </w:tcPrChange>
          </w:tcPr>
          <w:p w14:paraId="1A5F3393"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21</w:t>
            </w:r>
          </w:p>
        </w:tc>
        <w:tc>
          <w:tcPr>
            <w:tcW w:w="1134" w:type="dxa"/>
            <w:hideMark/>
            <w:tcPrChange w:id="1302" w:author="Linden Ashcroft" w:date="2018-07-11T14:59:00Z">
              <w:tcPr>
                <w:tcW w:w="1134" w:type="dxa"/>
                <w:hideMark/>
              </w:tcPr>
            </w:tcPrChange>
          </w:tcPr>
          <w:p w14:paraId="514A477F"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1907-1957</w:t>
            </w:r>
          </w:p>
        </w:tc>
        <w:tc>
          <w:tcPr>
            <w:tcW w:w="1985" w:type="dxa"/>
            <w:tcPrChange w:id="1303" w:author="Linden Ashcroft" w:date="2018-07-11T14:59:00Z">
              <w:tcPr>
                <w:tcW w:w="2127" w:type="dxa"/>
              </w:tcPr>
            </w:tcPrChange>
          </w:tcPr>
          <w:p w14:paraId="29A5BCB6"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PP, TT, WD, FF DP</w:t>
            </w:r>
          </w:p>
        </w:tc>
        <w:tc>
          <w:tcPr>
            <w:tcW w:w="1984" w:type="dxa"/>
            <w:hideMark/>
            <w:tcPrChange w:id="1304" w:author="Linden Ashcroft" w:date="2018-07-11T14:59:00Z">
              <w:tcPr>
                <w:tcW w:w="1842" w:type="dxa"/>
                <w:hideMark/>
              </w:tcPr>
            </w:tcPrChange>
          </w:tcPr>
          <w:p w14:paraId="56456955"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6h or 8h/12h or 14h/18h or 20h (4)</w:t>
            </w:r>
          </w:p>
        </w:tc>
        <w:tc>
          <w:tcPr>
            <w:tcW w:w="1701" w:type="dxa"/>
            <w:hideMark/>
            <w:tcPrChange w:id="1305" w:author="Linden Ashcroft" w:date="2018-07-11T14:59:00Z">
              <w:tcPr>
                <w:tcW w:w="1276" w:type="dxa"/>
                <w:hideMark/>
              </w:tcPr>
            </w:tcPrChange>
          </w:tcPr>
          <w:p w14:paraId="3FE6CC34" w14:textId="5EE02F8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69.6</w:t>
            </w:r>
            <w:r w:rsidR="00F03ACF" w:rsidRPr="002D46D2">
              <w:rPr>
                <w:rFonts w:ascii="Times New Roman" w:hAnsi="Times New Roman" w:cs="Times New Roman"/>
                <w:szCs w:val="20"/>
                <w:lang w:val="en-GB" w:eastAsia="ca-ES"/>
              </w:rPr>
              <w:t xml:space="preserve"> %</w:t>
            </w:r>
            <w:r w:rsidRPr="002D46D2">
              <w:rPr>
                <w:rFonts w:ascii="Times New Roman" w:hAnsi="Times New Roman" w:cs="Times New Roman"/>
                <w:szCs w:val="20"/>
                <w:lang w:val="en-GB" w:eastAsia="ca-ES"/>
              </w:rPr>
              <w:t xml:space="preserve"> </w:t>
            </w:r>
          </w:p>
        </w:tc>
      </w:tr>
      <w:tr w:rsidR="008033E8" w:rsidRPr="002D46D2" w14:paraId="734F5FFF" w14:textId="77777777" w:rsidTr="00E11350">
        <w:tc>
          <w:tcPr>
            <w:tcW w:w="1809" w:type="dxa"/>
            <w:hideMark/>
            <w:tcPrChange w:id="1306" w:author="Linden Ashcroft" w:date="2018-07-11T14:59:00Z">
              <w:tcPr>
                <w:tcW w:w="1116" w:type="dxa"/>
                <w:hideMark/>
              </w:tcPr>
            </w:tcPrChange>
          </w:tcPr>
          <w:p w14:paraId="455FC84A" w14:textId="0284A80E" w:rsidR="008033E8" w:rsidRPr="00A75424" w:rsidRDefault="008033E8">
            <w:pPr>
              <w:pStyle w:val="ListParagraph"/>
              <w:numPr>
                <w:ilvl w:val="0"/>
                <w:numId w:val="24"/>
              </w:numPr>
              <w:jc w:val="left"/>
              <w:rPr>
                <w:rFonts w:ascii="Times New Roman" w:hAnsi="Times New Roman" w:cs="Times New Roman"/>
                <w:szCs w:val="20"/>
                <w:lang w:eastAsia="ca-ES"/>
                <w:rPrChange w:id="1307" w:author="Linden Ashcroft" w:date="2018-07-09T10:10:00Z">
                  <w:rPr/>
                </w:rPrChange>
              </w:rPr>
              <w:pPrChange w:id="1308" w:author="Linden Ashcroft" w:date="2018-07-09T10:07:00Z">
                <w:pPr>
                  <w:jc w:val="left"/>
                </w:pPr>
              </w:pPrChange>
            </w:pPr>
            <w:del w:id="1309" w:author="Linden Ashcroft" w:date="2018-07-09T10:07:00Z">
              <w:r w:rsidRPr="00A75424" w:rsidDel="00A75424">
                <w:rPr>
                  <w:szCs w:val="20"/>
                  <w:lang w:eastAsia="ca-ES"/>
                  <w:rPrChange w:id="1310" w:author="Linden Ashcroft" w:date="2018-07-09T10:10:00Z">
                    <w:rPr/>
                  </w:rPrChange>
                </w:rPr>
                <w:delText>4</w:delText>
              </w:r>
            </w:del>
            <w:ins w:id="1311" w:author="Linden Ashcroft" w:date="2018-07-09T10:07:00Z">
              <w:r w:rsidR="00A75424" w:rsidRPr="00A75424">
                <w:rPr>
                  <w:szCs w:val="20"/>
                  <w:lang w:eastAsia="ca-ES"/>
                  <w:rPrChange w:id="1312" w:author="Linden Ashcroft" w:date="2018-07-09T10:10:00Z">
                    <w:rPr>
                      <w:szCs w:val="20"/>
                      <w:lang w:eastAsia="ca-ES"/>
                    </w:rPr>
                  </w:rPrChange>
                </w:rPr>
                <w:t>Turkey</w:t>
              </w:r>
            </w:ins>
          </w:p>
        </w:tc>
        <w:tc>
          <w:tcPr>
            <w:tcW w:w="2268" w:type="dxa"/>
            <w:hideMark/>
            <w:tcPrChange w:id="1313" w:author="Linden Ashcroft" w:date="2018-07-11T14:59:00Z">
              <w:tcPr>
                <w:tcW w:w="1969" w:type="dxa"/>
                <w:hideMark/>
              </w:tcPr>
            </w:tcPrChange>
          </w:tcPr>
          <w:p w14:paraId="069392CE" w14:textId="276C8E9C"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T</w:t>
            </w:r>
            <w:r w:rsidR="0013535E" w:rsidRPr="002D46D2">
              <w:rPr>
                <w:rFonts w:ascii="Times New Roman" w:hAnsi="Times New Roman" w:cs="Times New Roman"/>
                <w:szCs w:val="20"/>
                <w:lang w:val="en-GB" w:eastAsia="ca-ES"/>
              </w:rPr>
              <w:t>urkey</w:t>
            </w:r>
          </w:p>
        </w:tc>
        <w:tc>
          <w:tcPr>
            <w:tcW w:w="1134" w:type="dxa"/>
            <w:tcPrChange w:id="1314" w:author="Linden Ashcroft" w:date="2018-07-11T14:59:00Z">
              <w:tcPr>
                <w:tcW w:w="992" w:type="dxa"/>
              </w:tcPr>
            </w:tcPrChange>
          </w:tcPr>
          <w:p w14:paraId="6673AD18"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25</w:t>
            </w:r>
          </w:p>
        </w:tc>
        <w:tc>
          <w:tcPr>
            <w:tcW w:w="1134" w:type="dxa"/>
            <w:hideMark/>
            <w:tcPrChange w:id="1315" w:author="Linden Ashcroft" w:date="2018-07-11T14:59:00Z">
              <w:tcPr>
                <w:tcW w:w="1134" w:type="dxa"/>
                <w:hideMark/>
              </w:tcPr>
            </w:tcPrChange>
          </w:tcPr>
          <w:p w14:paraId="7EC45DC3"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1962-1971</w:t>
            </w:r>
          </w:p>
        </w:tc>
        <w:tc>
          <w:tcPr>
            <w:tcW w:w="1985" w:type="dxa"/>
            <w:tcPrChange w:id="1316" w:author="Linden Ashcroft" w:date="2018-07-11T14:59:00Z">
              <w:tcPr>
                <w:tcW w:w="2127" w:type="dxa"/>
              </w:tcPr>
            </w:tcPrChange>
          </w:tcPr>
          <w:p w14:paraId="4E4DFF32"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 xml:space="preserve">PP, TT, WD, FF </w:t>
            </w:r>
          </w:p>
        </w:tc>
        <w:tc>
          <w:tcPr>
            <w:tcW w:w="1984" w:type="dxa"/>
            <w:hideMark/>
            <w:tcPrChange w:id="1317" w:author="Linden Ashcroft" w:date="2018-07-11T14:59:00Z">
              <w:tcPr>
                <w:tcW w:w="1842" w:type="dxa"/>
                <w:hideMark/>
              </w:tcPr>
            </w:tcPrChange>
          </w:tcPr>
          <w:p w14:paraId="2143F6A9"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7h/14h/21</w:t>
            </w:r>
            <w:proofErr w:type="gramStart"/>
            <w:r w:rsidRPr="002D46D2">
              <w:rPr>
                <w:rFonts w:ascii="Times New Roman" w:hAnsi="Times New Roman" w:cs="Times New Roman"/>
                <w:szCs w:val="20"/>
                <w:lang w:val="en-GB" w:eastAsia="ca-ES"/>
              </w:rPr>
              <w:t>h  (</w:t>
            </w:r>
            <w:proofErr w:type="gramEnd"/>
            <w:r w:rsidRPr="002D46D2">
              <w:rPr>
                <w:rFonts w:ascii="Times New Roman" w:hAnsi="Times New Roman" w:cs="Times New Roman"/>
                <w:szCs w:val="20"/>
                <w:lang w:val="en-GB" w:eastAsia="ca-ES"/>
              </w:rPr>
              <w:t>3)</w:t>
            </w:r>
          </w:p>
        </w:tc>
        <w:tc>
          <w:tcPr>
            <w:tcW w:w="1701" w:type="dxa"/>
            <w:hideMark/>
            <w:tcPrChange w:id="1318" w:author="Linden Ashcroft" w:date="2018-07-11T14:59:00Z">
              <w:tcPr>
                <w:tcW w:w="1276" w:type="dxa"/>
                <w:hideMark/>
              </w:tcPr>
            </w:tcPrChange>
          </w:tcPr>
          <w:p w14:paraId="475A6E89" w14:textId="3F5821FB"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100</w:t>
            </w:r>
            <w:r w:rsidR="00F03ACF" w:rsidRPr="002D46D2">
              <w:rPr>
                <w:rFonts w:ascii="Times New Roman" w:hAnsi="Times New Roman" w:cs="Times New Roman"/>
                <w:szCs w:val="20"/>
                <w:lang w:val="en-GB" w:eastAsia="ca-ES"/>
              </w:rPr>
              <w:t xml:space="preserve"> %</w:t>
            </w:r>
            <w:r w:rsidRPr="002D46D2">
              <w:rPr>
                <w:rFonts w:ascii="Times New Roman" w:hAnsi="Times New Roman" w:cs="Times New Roman"/>
                <w:szCs w:val="20"/>
                <w:lang w:val="en-GB" w:eastAsia="ca-ES"/>
              </w:rPr>
              <w:t xml:space="preserve"> </w:t>
            </w:r>
          </w:p>
        </w:tc>
      </w:tr>
      <w:tr w:rsidR="008033E8" w:rsidRPr="002D46D2" w14:paraId="66BD06E3" w14:textId="77777777" w:rsidTr="00E11350">
        <w:tc>
          <w:tcPr>
            <w:tcW w:w="1809" w:type="dxa"/>
            <w:hideMark/>
            <w:tcPrChange w:id="1319" w:author="Linden Ashcroft" w:date="2018-07-11T14:59:00Z">
              <w:tcPr>
                <w:tcW w:w="1116" w:type="dxa"/>
                <w:hideMark/>
              </w:tcPr>
            </w:tcPrChange>
          </w:tcPr>
          <w:p w14:paraId="4722BEDC" w14:textId="3B056934" w:rsidR="008033E8" w:rsidRPr="00A75424" w:rsidRDefault="00A75424">
            <w:pPr>
              <w:pStyle w:val="ListParagraph"/>
              <w:numPr>
                <w:ilvl w:val="0"/>
                <w:numId w:val="24"/>
              </w:numPr>
              <w:jc w:val="left"/>
              <w:rPr>
                <w:rFonts w:ascii="Times New Roman" w:hAnsi="Times New Roman" w:cs="Times New Roman"/>
                <w:szCs w:val="20"/>
                <w:lang w:eastAsia="ca-ES"/>
                <w:rPrChange w:id="1320" w:author="Linden Ashcroft" w:date="2018-07-09T10:10:00Z">
                  <w:rPr/>
                </w:rPrChange>
              </w:rPr>
              <w:pPrChange w:id="1321" w:author="Linden Ashcroft" w:date="2018-07-09T10:07:00Z">
                <w:pPr>
                  <w:jc w:val="left"/>
                </w:pPr>
              </w:pPrChange>
            </w:pPr>
            <w:ins w:id="1322" w:author="Linden Ashcroft" w:date="2018-07-09T10:09:00Z">
              <w:r w:rsidRPr="005C08C9">
                <w:rPr>
                  <w:szCs w:val="20"/>
                  <w:lang w:eastAsia="ca-ES"/>
                </w:rPr>
                <w:t xml:space="preserve">Central </w:t>
              </w:r>
            </w:ins>
            <w:del w:id="1323" w:author="Linden Ashcroft" w:date="2018-07-09T10:07:00Z">
              <w:r w:rsidR="008033E8" w:rsidRPr="00A75424" w:rsidDel="00A75424">
                <w:rPr>
                  <w:szCs w:val="20"/>
                  <w:lang w:eastAsia="ca-ES"/>
                  <w:rPrChange w:id="1324" w:author="Linden Ashcroft" w:date="2018-07-09T10:10:00Z">
                    <w:rPr/>
                  </w:rPrChange>
                </w:rPr>
                <w:delText>5</w:delText>
              </w:r>
            </w:del>
            <w:ins w:id="1325" w:author="Linden Ashcroft" w:date="2018-07-09T10:07:00Z">
              <w:r w:rsidRPr="00A75424">
                <w:rPr>
                  <w:szCs w:val="20"/>
                  <w:lang w:eastAsia="ca-ES"/>
                  <w:rPrChange w:id="1326" w:author="Linden Ashcroft" w:date="2018-07-09T10:10:00Z">
                    <w:rPr>
                      <w:szCs w:val="20"/>
                      <w:lang w:eastAsia="ca-ES"/>
                    </w:rPr>
                  </w:rPrChange>
                </w:rPr>
                <w:t>Balkans</w:t>
              </w:r>
            </w:ins>
          </w:p>
        </w:tc>
        <w:tc>
          <w:tcPr>
            <w:tcW w:w="2268" w:type="dxa"/>
            <w:hideMark/>
            <w:tcPrChange w:id="1327" w:author="Linden Ashcroft" w:date="2018-07-11T14:59:00Z">
              <w:tcPr>
                <w:tcW w:w="1969" w:type="dxa"/>
                <w:hideMark/>
              </w:tcPr>
            </w:tcPrChange>
          </w:tcPr>
          <w:p w14:paraId="1B00D61D" w14:textId="69155AC8"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S</w:t>
            </w:r>
            <w:r w:rsidR="0013535E" w:rsidRPr="002D46D2">
              <w:rPr>
                <w:rFonts w:ascii="Times New Roman" w:hAnsi="Times New Roman" w:cs="Times New Roman"/>
                <w:szCs w:val="20"/>
                <w:lang w:val="en-GB" w:eastAsia="ca-ES"/>
              </w:rPr>
              <w:t>lovenia</w:t>
            </w:r>
            <w:r w:rsidRPr="002D46D2">
              <w:rPr>
                <w:rFonts w:ascii="Times New Roman" w:hAnsi="Times New Roman" w:cs="Times New Roman"/>
                <w:szCs w:val="20"/>
                <w:lang w:val="en-GB" w:eastAsia="ca-ES"/>
              </w:rPr>
              <w:t>, C</w:t>
            </w:r>
            <w:r w:rsidR="0013535E" w:rsidRPr="002D46D2">
              <w:rPr>
                <w:rFonts w:ascii="Times New Roman" w:hAnsi="Times New Roman" w:cs="Times New Roman"/>
                <w:szCs w:val="20"/>
                <w:lang w:val="en-GB" w:eastAsia="ca-ES"/>
              </w:rPr>
              <w:t>roatia</w:t>
            </w:r>
            <w:r w:rsidRPr="002D46D2">
              <w:rPr>
                <w:rFonts w:ascii="Times New Roman" w:hAnsi="Times New Roman" w:cs="Times New Roman"/>
                <w:szCs w:val="20"/>
                <w:lang w:val="en-GB" w:eastAsia="ca-ES"/>
              </w:rPr>
              <w:t>, B</w:t>
            </w:r>
            <w:r w:rsidR="0013535E" w:rsidRPr="002D46D2">
              <w:rPr>
                <w:rFonts w:ascii="Times New Roman" w:hAnsi="Times New Roman" w:cs="Times New Roman"/>
                <w:szCs w:val="20"/>
                <w:lang w:val="en-GB" w:eastAsia="ca-ES"/>
              </w:rPr>
              <w:t xml:space="preserve">osnia and Herzegovina, </w:t>
            </w:r>
            <w:r w:rsidRPr="002D46D2">
              <w:rPr>
                <w:rFonts w:ascii="Times New Roman" w:hAnsi="Times New Roman" w:cs="Times New Roman"/>
                <w:szCs w:val="20"/>
                <w:lang w:val="en-GB" w:eastAsia="ca-ES"/>
              </w:rPr>
              <w:t>S</w:t>
            </w:r>
            <w:r w:rsidR="0013535E" w:rsidRPr="002D46D2">
              <w:rPr>
                <w:rFonts w:ascii="Times New Roman" w:hAnsi="Times New Roman" w:cs="Times New Roman"/>
                <w:szCs w:val="20"/>
                <w:lang w:val="en-GB" w:eastAsia="ca-ES"/>
              </w:rPr>
              <w:t>erbia</w:t>
            </w:r>
          </w:p>
        </w:tc>
        <w:tc>
          <w:tcPr>
            <w:tcW w:w="1134" w:type="dxa"/>
            <w:tcPrChange w:id="1328" w:author="Linden Ashcroft" w:date="2018-07-11T14:59:00Z">
              <w:tcPr>
                <w:tcW w:w="992" w:type="dxa"/>
              </w:tcPr>
            </w:tcPrChange>
          </w:tcPr>
          <w:p w14:paraId="0A22E85C"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10</w:t>
            </w:r>
          </w:p>
        </w:tc>
        <w:tc>
          <w:tcPr>
            <w:tcW w:w="1134" w:type="dxa"/>
            <w:hideMark/>
            <w:tcPrChange w:id="1329" w:author="Linden Ashcroft" w:date="2018-07-11T14:59:00Z">
              <w:tcPr>
                <w:tcW w:w="1134" w:type="dxa"/>
                <w:hideMark/>
              </w:tcPr>
            </w:tcPrChange>
          </w:tcPr>
          <w:p w14:paraId="7838D262"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1950-2012</w:t>
            </w:r>
          </w:p>
        </w:tc>
        <w:tc>
          <w:tcPr>
            <w:tcW w:w="1985" w:type="dxa"/>
            <w:tcPrChange w:id="1330" w:author="Linden Ashcroft" w:date="2018-07-11T14:59:00Z">
              <w:tcPr>
                <w:tcW w:w="2127" w:type="dxa"/>
              </w:tcPr>
            </w:tcPrChange>
          </w:tcPr>
          <w:p w14:paraId="36EBE5F3"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 xml:space="preserve">PP, TT, WD, FF </w:t>
            </w:r>
          </w:p>
        </w:tc>
        <w:tc>
          <w:tcPr>
            <w:tcW w:w="1984" w:type="dxa"/>
            <w:hideMark/>
            <w:tcPrChange w:id="1331" w:author="Linden Ashcroft" w:date="2018-07-11T14:59:00Z">
              <w:tcPr>
                <w:tcW w:w="1842" w:type="dxa"/>
                <w:hideMark/>
              </w:tcPr>
            </w:tcPrChange>
          </w:tcPr>
          <w:p w14:paraId="12E167C8"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7h/14h/21</w:t>
            </w:r>
            <w:proofErr w:type="gramStart"/>
            <w:r w:rsidRPr="002D46D2">
              <w:rPr>
                <w:rFonts w:ascii="Times New Roman" w:hAnsi="Times New Roman" w:cs="Times New Roman"/>
                <w:szCs w:val="20"/>
                <w:lang w:val="en-GB" w:eastAsia="ca-ES"/>
              </w:rPr>
              <w:t>h  (</w:t>
            </w:r>
            <w:proofErr w:type="gramEnd"/>
            <w:r w:rsidRPr="002D46D2">
              <w:rPr>
                <w:rFonts w:ascii="Times New Roman" w:hAnsi="Times New Roman" w:cs="Times New Roman"/>
                <w:szCs w:val="20"/>
                <w:lang w:val="en-GB" w:eastAsia="ca-ES"/>
              </w:rPr>
              <w:t>3)</w:t>
            </w:r>
          </w:p>
        </w:tc>
        <w:tc>
          <w:tcPr>
            <w:tcW w:w="1701" w:type="dxa"/>
            <w:hideMark/>
            <w:tcPrChange w:id="1332" w:author="Linden Ashcroft" w:date="2018-07-11T14:59:00Z">
              <w:tcPr>
                <w:tcW w:w="1276" w:type="dxa"/>
                <w:hideMark/>
              </w:tcPr>
            </w:tcPrChange>
          </w:tcPr>
          <w:p w14:paraId="6C572897" w14:textId="6F1535A9"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72.7</w:t>
            </w:r>
            <w:r w:rsidR="00F03ACF" w:rsidRPr="002D46D2">
              <w:rPr>
                <w:rFonts w:ascii="Times New Roman" w:hAnsi="Times New Roman" w:cs="Times New Roman"/>
                <w:szCs w:val="20"/>
                <w:lang w:val="en-GB" w:eastAsia="ca-ES"/>
              </w:rPr>
              <w:t xml:space="preserve"> %</w:t>
            </w:r>
            <w:r w:rsidRPr="002D46D2">
              <w:rPr>
                <w:rFonts w:ascii="Times New Roman" w:hAnsi="Times New Roman" w:cs="Times New Roman"/>
                <w:szCs w:val="20"/>
                <w:lang w:val="en-GB" w:eastAsia="ca-ES"/>
              </w:rPr>
              <w:t xml:space="preserve"> </w:t>
            </w:r>
          </w:p>
        </w:tc>
      </w:tr>
      <w:tr w:rsidR="008033E8" w:rsidRPr="002D46D2" w14:paraId="227397F9" w14:textId="77777777" w:rsidTr="00E11350">
        <w:tc>
          <w:tcPr>
            <w:tcW w:w="1809" w:type="dxa"/>
            <w:hideMark/>
            <w:tcPrChange w:id="1333" w:author="Linden Ashcroft" w:date="2018-07-11T14:59:00Z">
              <w:tcPr>
                <w:tcW w:w="1116" w:type="dxa"/>
                <w:hideMark/>
              </w:tcPr>
            </w:tcPrChange>
          </w:tcPr>
          <w:p w14:paraId="7CBE312A" w14:textId="6DA342B2" w:rsidR="008033E8" w:rsidRPr="00A75424" w:rsidRDefault="008033E8">
            <w:pPr>
              <w:pStyle w:val="ListParagraph"/>
              <w:numPr>
                <w:ilvl w:val="0"/>
                <w:numId w:val="24"/>
              </w:numPr>
              <w:jc w:val="left"/>
              <w:rPr>
                <w:rFonts w:ascii="Times New Roman" w:hAnsi="Times New Roman" w:cs="Times New Roman"/>
                <w:szCs w:val="20"/>
                <w:lang w:eastAsia="ca-ES"/>
                <w:rPrChange w:id="1334" w:author="Linden Ashcroft" w:date="2018-07-09T10:10:00Z">
                  <w:rPr/>
                </w:rPrChange>
              </w:rPr>
              <w:pPrChange w:id="1335" w:author="Linden Ashcroft" w:date="2018-07-09T10:07:00Z">
                <w:pPr>
                  <w:jc w:val="left"/>
                </w:pPr>
              </w:pPrChange>
            </w:pPr>
            <w:del w:id="1336" w:author="Linden Ashcroft" w:date="2018-07-09T10:07:00Z">
              <w:r w:rsidRPr="00A75424" w:rsidDel="00A75424">
                <w:rPr>
                  <w:szCs w:val="20"/>
                  <w:lang w:eastAsia="ca-ES"/>
                  <w:rPrChange w:id="1337" w:author="Linden Ashcroft" w:date="2018-07-09T10:10:00Z">
                    <w:rPr/>
                  </w:rPrChange>
                </w:rPr>
                <w:delText>6</w:delText>
              </w:r>
            </w:del>
            <w:ins w:id="1338" w:author="Linden Ashcroft" w:date="2018-07-09T10:08:00Z">
              <w:r w:rsidR="00A75424" w:rsidRPr="00A75424">
                <w:rPr>
                  <w:szCs w:val="20"/>
                  <w:lang w:eastAsia="ca-ES"/>
                  <w:rPrChange w:id="1339" w:author="Linden Ashcroft" w:date="2018-07-09T10:10:00Z">
                    <w:rPr>
                      <w:szCs w:val="20"/>
                      <w:lang w:eastAsia="ca-ES"/>
                    </w:rPr>
                  </w:rPrChange>
                </w:rPr>
                <w:t>Central Europe</w:t>
              </w:r>
            </w:ins>
          </w:p>
        </w:tc>
        <w:tc>
          <w:tcPr>
            <w:tcW w:w="2268" w:type="dxa"/>
            <w:hideMark/>
            <w:tcPrChange w:id="1340" w:author="Linden Ashcroft" w:date="2018-07-11T14:59:00Z">
              <w:tcPr>
                <w:tcW w:w="1969" w:type="dxa"/>
                <w:hideMark/>
              </w:tcPr>
            </w:tcPrChange>
          </w:tcPr>
          <w:p w14:paraId="27711E62" w14:textId="5FBE8043"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S</w:t>
            </w:r>
            <w:r w:rsidR="0013535E" w:rsidRPr="002D46D2">
              <w:rPr>
                <w:rFonts w:ascii="Times New Roman" w:hAnsi="Times New Roman" w:cs="Times New Roman"/>
                <w:szCs w:val="20"/>
                <w:lang w:val="en-GB" w:eastAsia="ca-ES"/>
              </w:rPr>
              <w:t>lovenia</w:t>
            </w:r>
            <w:r w:rsidRPr="002D46D2">
              <w:rPr>
                <w:rFonts w:ascii="Times New Roman" w:hAnsi="Times New Roman" w:cs="Times New Roman"/>
                <w:szCs w:val="20"/>
                <w:lang w:val="en-GB" w:eastAsia="ca-ES"/>
              </w:rPr>
              <w:t>, C</w:t>
            </w:r>
            <w:r w:rsidR="0013535E" w:rsidRPr="002D46D2">
              <w:rPr>
                <w:rFonts w:ascii="Times New Roman" w:hAnsi="Times New Roman" w:cs="Times New Roman"/>
                <w:szCs w:val="20"/>
                <w:lang w:val="en-GB" w:eastAsia="ca-ES"/>
              </w:rPr>
              <w:t>zech Republic</w:t>
            </w:r>
            <w:r w:rsidRPr="002D46D2">
              <w:rPr>
                <w:rFonts w:ascii="Times New Roman" w:hAnsi="Times New Roman" w:cs="Times New Roman"/>
                <w:szCs w:val="20"/>
                <w:lang w:val="en-GB" w:eastAsia="ca-ES"/>
              </w:rPr>
              <w:t>, G</w:t>
            </w:r>
            <w:r w:rsidR="0013535E" w:rsidRPr="002D46D2">
              <w:rPr>
                <w:rFonts w:ascii="Times New Roman" w:hAnsi="Times New Roman" w:cs="Times New Roman"/>
                <w:szCs w:val="20"/>
                <w:lang w:val="en-GB" w:eastAsia="ca-ES"/>
              </w:rPr>
              <w:t>ermany</w:t>
            </w:r>
            <w:r w:rsidRPr="002D46D2">
              <w:rPr>
                <w:rFonts w:ascii="Times New Roman" w:hAnsi="Times New Roman" w:cs="Times New Roman"/>
                <w:szCs w:val="20"/>
                <w:lang w:val="en-GB" w:eastAsia="ca-ES"/>
              </w:rPr>
              <w:t xml:space="preserve"> (2 stations)</w:t>
            </w:r>
          </w:p>
        </w:tc>
        <w:tc>
          <w:tcPr>
            <w:tcW w:w="1134" w:type="dxa"/>
            <w:tcPrChange w:id="1341" w:author="Linden Ashcroft" w:date="2018-07-11T14:59:00Z">
              <w:tcPr>
                <w:tcW w:w="992" w:type="dxa"/>
              </w:tcPr>
            </w:tcPrChange>
          </w:tcPr>
          <w:p w14:paraId="39A74E53"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11</w:t>
            </w:r>
          </w:p>
        </w:tc>
        <w:tc>
          <w:tcPr>
            <w:tcW w:w="1134" w:type="dxa"/>
            <w:hideMark/>
            <w:tcPrChange w:id="1342" w:author="Linden Ashcroft" w:date="2018-07-11T14:59:00Z">
              <w:tcPr>
                <w:tcW w:w="1134" w:type="dxa"/>
                <w:hideMark/>
              </w:tcPr>
            </w:tcPrChange>
          </w:tcPr>
          <w:p w14:paraId="62748CE2"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1948-1968</w:t>
            </w:r>
          </w:p>
        </w:tc>
        <w:tc>
          <w:tcPr>
            <w:tcW w:w="1985" w:type="dxa"/>
            <w:tcPrChange w:id="1343" w:author="Linden Ashcroft" w:date="2018-07-11T14:59:00Z">
              <w:tcPr>
                <w:tcW w:w="2127" w:type="dxa"/>
              </w:tcPr>
            </w:tcPrChange>
          </w:tcPr>
          <w:p w14:paraId="2C4DA5ED"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 xml:space="preserve">PP, TT, WD, FF </w:t>
            </w:r>
          </w:p>
        </w:tc>
        <w:tc>
          <w:tcPr>
            <w:tcW w:w="1984" w:type="dxa"/>
            <w:hideMark/>
            <w:tcPrChange w:id="1344" w:author="Linden Ashcroft" w:date="2018-07-11T14:59:00Z">
              <w:tcPr>
                <w:tcW w:w="1842" w:type="dxa"/>
                <w:hideMark/>
              </w:tcPr>
            </w:tcPrChange>
          </w:tcPr>
          <w:p w14:paraId="39E3372F" w14:textId="77777777"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7h/14h/21</w:t>
            </w:r>
            <w:proofErr w:type="gramStart"/>
            <w:r w:rsidRPr="002D46D2">
              <w:rPr>
                <w:rFonts w:ascii="Times New Roman" w:hAnsi="Times New Roman" w:cs="Times New Roman"/>
                <w:szCs w:val="20"/>
                <w:lang w:val="en-GB" w:eastAsia="ca-ES"/>
              </w:rPr>
              <w:t>h  (</w:t>
            </w:r>
            <w:proofErr w:type="gramEnd"/>
            <w:r w:rsidRPr="002D46D2">
              <w:rPr>
                <w:rFonts w:ascii="Times New Roman" w:hAnsi="Times New Roman" w:cs="Times New Roman"/>
                <w:szCs w:val="20"/>
                <w:lang w:val="en-GB" w:eastAsia="ca-ES"/>
              </w:rPr>
              <w:t>3)</w:t>
            </w:r>
          </w:p>
        </w:tc>
        <w:tc>
          <w:tcPr>
            <w:tcW w:w="1701" w:type="dxa"/>
            <w:hideMark/>
            <w:tcPrChange w:id="1345" w:author="Linden Ashcroft" w:date="2018-07-11T14:59:00Z">
              <w:tcPr>
                <w:tcW w:w="1276" w:type="dxa"/>
                <w:hideMark/>
              </w:tcPr>
            </w:tcPrChange>
          </w:tcPr>
          <w:p w14:paraId="5CC8E7DB" w14:textId="702DDABA" w:rsidR="008033E8" w:rsidRPr="002D46D2" w:rsidRDefault="008033E8" w:rsidP="002D46D2">
            <w:pPr>
              <w:jc w:val="left"/>
              <w:rPr>
                <w:rFonts w:ascii="Times New Roman" w:hAnsi="Times New Roman" w:cs="Times New Roman"/>
                <w:szCs w:val="20"/>
                <w:lang w:val="en-GB" w:eastAsia="ca-ES"/>
              </w:rPr>
            </w:pPr>
            <w:r w:rsidRPr="002D46D2">
              <w:rPr>
                <w:rFonts w:ascii="Times New Roman" w:hAnsi="Times New Roman" w:cs="Times New Roman"/>
                <w:szCs w:val="20"/>
                <w:lang w:val="en-GB" w:eastAsia="ca-ES"/>
              </w:rPr>
              <w:t>46.99</w:t>
            </w:r>
            <w:r w:rsidR="00F03ACF" w:rsidRPr="002D46D2">
              <w:rPr>
                <w:rFonts w:ascii="Times New Roman" w:hAnsi="Times New Roman" w:cs="Times New Roman"/>
                <w:szCs w:val="20"/>
                <w:lang w:val="en-GB" w:eastAsia="ca-ES"/>
              </w:rPr>
              <w:t xml:space="preserve"> %</w:t>
            </w:r>
            <w:r w:rsidRPr="002D46D2">
              <w:rPr>
                <w:rFonts w:ascii="Times New Roman" w:hAnsi="Times New Roman" w:cs="Times New Roman"/>
                <w:szCs w:val="20"/>
                <w:lang w:val="en-GB" w:eastAsia="ca-ES"/>
              </w:rPr>
              <w:t xml:space="preserve"> </w:t>
            </w:r>
          </w:p>
        </w:tc>
      </w:tr>
    </w:tbl>
    <w:p w14:paraId="0A6C410E" w14:textId="77777777" w:rsidR="008033E8" w:rsidRDefault="008033E8">
      <w:pPr>
        <w:pStyle w:val="BodyText"/>
        <w:rPr>
          <w:szCs w:val="22"/>
        </w:rPr>
      </w:pPr>
    </w:p>
    <w:p w14:paraId="19B8C2C5" w14:textId="6623C27C" w:rsidR="006C576E" w:rsidRPr="00924186" w:rsidRDefault="005137A2" w:rsidP="00D52925">
      <w:pPr>
        <w:pStyle w:val="Captions"/>
      </w:pPr>
      <w:r>
        <w:br w:type="page"/>
      </w:r>
      <w:r w:rsidR="00674B95">
        <w:lastRenderedPageBreak/>
        <w:t xml:space="preserve">Table </w:t>
      </w:r>
      <w:ins w:id="1346" w:author="Linden Ashcroft" w:date="2018-07-12T13:32:00Z">
        <w:r w:rsidR="00B21F66">
          <w:t>6</w:t>
        </w:r>
      </w:ins>
      <w:del w:id="1347" w:author="Linden Ashcroft" w:date="2018-07-12T13:32:00Z">
        <w:r w:rsidR="00674B95" w:rsidDel="00B21F66">
          <w:delText>7</w:delText>
        </w:r>
      </w:del>
      <w:r w:rsidR="002D46D2">
        <w:t>:</w:t>
      </w:r>
      <w:r w:rsidR="006C576E">
        <w:t xml:space="preserve"> Summary of stations </w:t>
      </w:r>
      <w:r w:rsidR="000A30A9">
        <w:t>digitiz</w:t>
      </w:r>
      <w:r w:rsidR="006C576E">
        <w:t>ed</w:t>
      </w:r>
      <w:r w:rsidR="0079713B">
        <w:t xml:space="preserve"> as part of the UERRA project</w:t>
      </w:r>
      <w:r w:rsidR="006C576E" w:rsidRPr="24616C93">
        <w:t>. The variables are temperature (TT), relative humidity (RH), dew point temperature (DP), wind speed (WS), wind direction (WD), air pressure (</w:t>
      </w:r>
      <w:r w:rsidR="004C16EC">
        <w:t>PP</w:t>
      </w:r>
      <w:r w:rsidR="006C576E">
        <w:t>, including sea level pressure and station level pressur</w:t>
      </w:r>
      <w:r w:rsidR="004C16EC">
        <w:t>e</w:t>
      </w:r>
      <w:r w:rsidR="006C576E" w:rsidRPr="24616C93">
        <w:t>), wet bulb temperature (WB), total snow depth (SD), fresh snow (FS) and precipitation (RR).</w:t>
      </w:r>
      <w:r w:rsidR="0005506A">
        <w:t xml:space="preserve"> The d</w:t>
      </w:r>
      <w:proofErr w:type="spellStart"/>
      <w:r w:rsidR="0005506A">
        <w:rPr>
          <w:rFonts w:ascii="Scala" w:hAnsi="Scala"/>
          <w:lang w:val="en-GB"/>
        </w:rPr>
        <w:t>igitized</w:t>
      </w:r>
      <w:proofErr w:type="spellEnd"/>
      <w:r w:rsidR="0005506A">
        <w:rPr>
          <w:rFonts w:ascii="Scala" w:hAnsi="Scala"/>
          <w:lang w:val="en-GB"/>
        </w:rPr>
        <w:t xml:space="preserve"> dataset is available through the World Data </w:t>
      </w:r>
      <w:proofErr w:type="spellStart"/>
      <w:r w:rsidR="0005506A">
        <w:rPr>
          <w:rFonts w:ascii="Scala" w:hAnsi="Scala"/>
          <w:lang w:val="en-GB"/>
        </w:rPr>
        <w:t>Center</w:t>
      </w:r>
      <w:proofErr w:type="spellEnd"/>
      <w:r w:rsidR="0005506A">
        <w:rPr>
          <w:rFonts w:ascii="Scala" w:hAnsi="Scala"/>
          <w:lang w:val="en-GB"/>
        </w:rPr>
        <w:t xml:space="preserve"> PANGAEA (</w:t>
      </w:r>
      <w:hyperlink r:id="rId39" w:history="1">
        <w:r w:rsidR="0005506A" w:rsidRPr="008E1155">
          <w:rPr>
            <w:rStyle w:val="Hyperlink"/>
            <w:rFonts w:ascii="Scala" w:hAnsi="Scala"/>
          </w:rPr>
          <w:t>https://doi.pangaea.de/10.1594/PANGAEA.886511</w:t>
        </w:r>
      </w:hyperlink>
      <w:r w:rsidR="0005506A">
        <w:rPr>
          <w:rFonts w:ascii="Scala" w:hAnsi="Scala"/>
          <w:lang w:val="en-GB"/>
        </w:rPr>
        <w:t>)</w:t>
      </w:r>
      <w:r w:rsidR="0005506A">
        <w:t>, in the format of one file for each variable and country.</w:t>
      </w:r>
    </w:p>
    <w:tbl>
      <w:tblPr>
        <w:tblStyle w:val="TableGrid"/>
        <w:tblW w:w="134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134"/>
        <w:gridCol w:w="1134"/>
        <w:gridCol w:w="1417"/>
        <w:gridCol w:w="2127"/>
        <w:gridCol w:w="1275"/>
        <w:gridCol w:w="1276"/>
        <w:gridCol w:w="1701"/>
        <w:gridCol w:w="1843"/>
      </w:tblGrid>
      <w:tr w:rsidR="0005506A" w:rsidRPr="0016440E" w14:paraId="7F76DEBE" w14:textId="77777777" w:rsidTr="00D52925">
        <w:trPr>
          <w:trHeight w:val="880"/>
        </w:trPr>
        <w:tc>
          <w:tcPr>
            <w:tcW w:w="1526" w:type="dxa"/>
            <w:tcBorders>
              <w:bottom w:val="single" w:sz="18" w:space="0" w:color="auto"/>
              <w:right w:val="single" w:sz="4" w:space="0" w:color="auto"/>
            </w:tcBorders>
          </w:tcPr>
          <w:p w14:paraId="6014AE65" w14:textId="77777777" w:rsidR="0005506A" w:rsidRPr="00AE5F3F" w:rsidRDefault="0005506A" w:rsidP="00D52925">
            <w:pPr>
              <w:spacing w:after="60" w:line="240" w:lineRule="auto"/>
              <w:jc w:val="left"/>
              <w:rPr>
                <w:b/>
                <w:bCs/>
              </w:rPr>
            </w:pPr>
            <w:r w:rsidRPr="24616C93">
              <w:rPr>
                <w:b/>
                <w:bCs/>
              </w:rPr>
              <w:t>Country</w:t>
            </w:r>
          </w:p>
        </w:tc>
        <w:tc>
          <w:tcPr>
            <w:tcW w:w="1134" w:type="dxa"/>
            <w:tcBorders>
              <w:bottom w:val="single" w:sz="18" w:space="0" w:color="auto"/>
              <w:right w:val="single" w:sz="4" w:space="0" w:color="auto"/>
            </w:tcBorders>
          </w:tcPr>
          <w:p w14:paraId="578137D2" w14:textId="2F0D131E" w:rsidR="0005506A" w:rsidRDefault="0005506A" w:rsidP="0005506A">
            <w:pPr>
              <w:spacing w:after="60" w:line="240" w:lineRule="auto"/>
              <w:jc w:val="left"/>
              <w:rPr>
                <w:b/>
                <w:bCs/>
              </w:rPr>
            </w:pPr>
            <w:r>
              <w:rPr>
                <w:b/>
                <w:bCs/>
              </w:rPr>
              <w:t>Country code</w:t>
            </w:r>
          </w:p>
        </w:tc>
        <w:tc>
          <w:tcPr>
            <w:tcW w:w="1134" w:type="dxa"/>
            <w:tcBorders>
              <w:left w:val="single" w:sz="4" w:space="0" w:color="auto"/>
              <w:bottom w:val="single" w:sz="18" w:space="0" w:color="auto"/>
              <w:right w:val="single" w:sz="4" w:space="0" w:color="auto"/>
            </w:tcBorders>
          </w:tcPr>
          <w:p w14:paraId="147346B0" w14:textId="24C5E8D0" w:rsidR="0005506A" w:rsidRPr="00AE5F3F" w:rsidRDefault="0005506A" w:rsidP="0005506A">
            <w:pPr>
              <w:spacing w:after="60" w:line="240" w:lineRule="auto"/>
              <w:jc w:val="left"/>
              <w:rPr>
                <w:b/>
                <w:bCs/>
              </w:rPr>
            </w:pPr>
            <w:r>
              <w:rPr>
                <w:b/>
                <w:bCs/>
              </w:rPr>
              <w:t>Number</w:t>
            </w:r>
            <w:r w:rsidRPr="24616C93">
              <w:rPr>
                <w:b/>
                <w:bCs/>
              </w:rPr>
              <w:t xml:space="preserve"> of stations</w:t>
            </w:r>
          </w:p>
        </w:tc>
        <w:tc>
          <w:tcPr>
            <w:tcW w:w="1417" w:type="dxa"/>
            <w:tcBorders>
              <w:left w:val="single" w:sz="4" w:space="0" w:color="auto"/>
              <w:bottom w:val="single" w:sz="18" w:space="0" w:color="auto"/>
              <w:right w:val="single" w:sz="4" w:space="0" w:color="auto"/>
            </w:tcBorders>
          </w:tcPr>
          <w:p w14:paraId="256B9A4B" w14:textId="77777777" w:rsidR="0005506A" w:rsidRPr="00AE5F3F" w:rsidRDefault="0005506A" w:rsidP="0005506A">
            <w:pPr>
              <w:spacing w:after="60" w:line="240" w:lineRule="auto"/>
              <w:jc w:val="left"/>
              <w:rPr>
                <w:b/>
                <w:bCs/>
              </w:rPr>
            </w:pPr>
            <w:r w:rsidRPr="24616C93">
              <w:rPr>
                <w:b/>
                <w:bCs/>
              </w:rPr>
              <w:t>Period covered</w:t>
            </w:r>
          </w:p>
        </w:tc>
        <w:tc>
          <w:tcPr>
            <w:tcW w:w="2127" w:type="dxa"/>
            <w:tcBorders>
              <w:left w:val="single" w:sz="4" w:space="0" w:color="auto"/>
              <w:bottom w:val="single" w:sz="18" w:space="0" w:color="auto"/>
              <w:right w:val="single" w:sz="4" w:space="0" w:color="auto"/>
            </w:tcBorders>
          </w:tcPr>
          <w:p w14:paraId="2C0AE63F" w14:textId="77777777" w:rsidR="0005506A" w:rsidRPr="00AE5F3F" w:rsidRDefault="0005506A" w:rsidP="0005506A">
            <w:pPr>
              <w:spacing w:after="60" w:line="240" w:lineRule="auto"/>
              <w:jc w:val="left"/>
              <w:rPr>
                <w:b/>
                <w:bCs/>
              </w:rPr>
            </w:pPr>
            <w:r w:rsidRPr="24616C93">
              <w:rPr>
                <w:b/>
                <w:bCs/>
              </w:rPr>
              <w:t>Variables</w:t>
            </w:r>
          </w:p>
        </w:tc>
        <w:tc>
          <w:tcPr>
            <w:tcW w:w="1275" w:type="dxa"/>
            <w:tcBorders>
              <w:left w:val="single" w:sz="4" w:space="0" w:color="auto"/>
              <w:bottom w:val="single" w:sz="18" w:space="0" w:color="auto"/>
              <w:right w:val="single" w:sz="4" w:space="0" w:color="auto"/>
            </w:tcBorders>
          </w:tcPr>
          <w:p w14:paraId="392FBECD" w14:textId="5CB1451F" w:rsidR="0005506A" w:rsidRPr="00AE5F3F" w:rsidRDefault="0005506A" w:rsidP="0005506A">
            <w:pPr>
              <w:spacing w:after="60" w:line="240" w:lineRule="auto"/>
              <w:jc w:val="left"/>
              <w:rPr>
                <w:b/>
                <w:bCs/>
              </w:rPr>
            </w:pPr>
            <w:r>
              <w:rPr>
                <w:b/>
                <w:bCs/>
              </w:rPr>
              <w:t>Number of observations</w:t>
            </w:r>
            <w:r w:rsidRPr="24616C93">
              <w:rPr>
                <w:b/>
                <w:bCs/>
              </w:rPr>
              <w:t xml:space="preserve"> per day</w:t>
            </w:r>
          </w:p>
        </w:tc>
        <w:tc>
          <w:tcPr>
            <w:tcW w:w="1276" w:type="dxa"/>
            <w:tcBorders>
              <w:left w:val="single" w:sz="4" w:space="0" w:color="auto"/>
              <w:bottom w:val="single" w:sz="18" w:space="0" w:color="auto"/>
            </w:tcBorders>
          </w:tcPr>
          <w:p w14:paraId="77B795FC" w14:textId="73F844F4" w:rsidR="0005506A" w:rsidRPr="00AE5F3F" w:rsidRDefault="0005506A" w:rsidP="0005506A">
            <w:pPr>
              <w:spacing w:after="60" w:line="240" w:lineRule="auto"/>
              <w:jc w:val="left"/>
              <w:rPr>
                <w:b/>
                <w:bCs/>
              </w:rPr>
            </w:pPr>
            <w:r w:rsidRPr="24616C93">
              <w:rPr>
                <w:b/>
                <w:bCs/>
              </w:rPr>
              <w:t xml:space="preserve">Total </w:t>
            </w:r>
            <w:r w:rsidR="000A30A9">
              <w:rPr>
                <w:b/>
                <w:bCs/>
              </w:rPr>
              <w:t>digitiz</w:t>
            </w:r>
            <w:r w:rsidRPr="24616C93">
              <w:rPr>
                <w:b/>
                <w:bCs/>
              </w:rPr>
              <w:t>ed</w:t>
            </w:r>
          </w:p>
        </w:tc>
        <w:tc>
          <w:tcPr>
            <w:tcW w:w="1701" w:type="dxa"/>
            <w:tcBorders>
              <w:left w:val="single" w:sz="4" w:space="0" w:color="auto"/>
              <w:bottom w:val="single" w:sz="18" w:space="0" w:color="auto"/>
              <w:right w:val="single" w:sz="4" w:space="0" w:color="auto"/>
            </w:tcBorders>
          </w:tcPr>
          <w:p w14:paraId="5901EABE" w14:textId="77777777" w:rsidR="0005506A" w:rsidRPr="00AE5F3F" w:rsidRDefault="0005506A" w:rsidP="0005506A">
            <w:pPr>
              <w:spacing w:after="60" w:line="240" w:lineRule="auto"/>
              <w:jc w:val="left"/>
              <w:rPr>
                <w:b/>
                <w:bCs/>
              </w:rPr>
            </w:pPr>
            <w:r w:rsidRPr="24616C93">
              <w:rPr>
                <w:b/>
                <w:bCs/>
              </w:rPr>
              <w:t>Total after QC</w:t>
            </w:r>
          </w:p>
        </w:tc>
        <w:tc>
          <w:tcPr>
            <w:tcW w:w="1843" w:type="dxa"/>
            <w:tcBorders>
              <w:left w:val="single" w:sz="4" w:space="0" w:color="auto"/>
              <w:bottom w:val="single" w:sz="18" w:space="0" w:color="auto"/>
            </w:tcBorders>
          </w:tcPr>
          <w:p w14:paraId="39976127" w14:textId="288AE443" w:rsidR="0005506A" w:rsidRPr="00AE5F3F" w:rsidRDefault="0005506A" w:rsidP="0005506A">
            <w:pPr>
              <w:spacing w:after="60" w:line="240" w:lineRule="auto"/>
              <w:jc w:val="left"/>
              <w:rPr>
                <w:b/>
                <w:bCs/>
              </w:rPr>
            </w:pPr>
            <w:r w:rsidRPr="24616C93">
              <w:rPr>
                <w:b/>
                <w:bCs/>
              </w:rPr>
              <w:t xml:space="preserve">Percentage of data removed in </w:t>
            </w:r>
            <w:r>
              <w:rPr>
                <w:b/>
                <w:bCs/>
              </w:rPr>
              <w:t>SA</w:t>
            </w:r>
            <w:r w:rsidRPr="24616C93">
              <w:rPr>
                <w:b/>
                <w:bCs/>
              </w:rPr>
              <w:t>QC</w:t>
            </w:r>
          </w:p>
        </w:tc>
      </w:tr>
      <w:tr w:rsidR="0005506A" w:rsidRPr="0016440E" w14:paraId="6E0832E4" w14:textId="77777777" w:rsidTr="00D52925">
        <w:tc>
          <w:tcPr>
            <w:tcW w:w="1526" w:type="dxa"/>
            <w:tcBorders>
              <w:right w:val="single" w:sz="4" w:space="0" w:color="auto"/>
            </w:tcBorders>
          </w:tcPr>
          <w:p w14:paraId="0E4C2D77" w14:textId="77777777" w:rsidR="0005506A" w:rsidRPr="0016440E" w:rsidRDefault="0005506A" w:rsidP="00D52925">
            <w:pPr>
              <w:spacing w:after="60" w:line="240" w:lineRule="auto"/>
              <w:jc w:val="left"/>
            </w:pPr>
            <w:r>
              <w:t>Algeria</w:t>
            </w:r>
          </w:p>
        </w:tc>
        <w:tc>
          <w:tcPr>
            <w:tcW w:w="1134" w:type="dxa"/>
            <w:tcBorders>
              <w:right w:val="single" w:sz="4" w:space="0" w:color="auto"/>
            </w:tcBorders>
          </w:tcPr>
          <w:p w14:paraId="34213D3C" w14:textId="0188C61D" w:rsidR="0005506A" w:rsidRDefault="0005506A" w:rsidP="006C576E">
            <w:pPr>
              <w:spacing w:after="60" w:line="240" w:lineRule="auto"/>
            </w:pPr>
            <w:r>
              <w:t>ALG</w:t>
            </w:r>
          </w:p>
        </w:tc>
        <w:tc>
          <w:tcPr>
            <w:tcW w:w="1134" w:type="dxa"/>
            <w:tcBorders>
              <w:left w:val="single" w:sz="4" w:space="0" w:color="auto"/>
              <w:right w:val="single" w:sz="4" w:space="0" w:color="auto"/>
            </w:tcBorders>
          </w:tcPr>
          <w:p w14:paraId="1B78ED3F" w14:textId="13475F57" w:rsidR="0005506A" w:rsidRPr="0016440E" w:rsidRDefault="0005506A" w:rsidP="006C576E">
            <w:pPr>
              <w:spacing w:after="60" w:line="240" w:lineRule="auto"/>
            </w:pPr>
            <w:r>
              <w:t>21</w:t>
            </w:r>
          </w:p>
        </w:tc>
        <w:tc>
          <w:tcPr>
            <w:tcW w:w="1417" w:type="dxa"/>
            <w:tcBorders>
              <w:left w:val="single" w:sz="4" w:space="0" w:color="auto"/>
              <w:right w:val="single" w:sz="4" w:space="0" w:color="auto"/>
            </w:tcBorders>
          </w:tcPr>
          <w:p w14:paraId="09325A83" w14:textId="77777777" w:rsidR="0005506A" w:rsidRPr="0016440E" w:rsidRDefault="0005506A" w:rsidP="006C576E">
            <w:pPr>
              <w:spacing w:after="60" w:line="240" w:lineRule="auto"/>
            </w:pPr>
            <w:r>
              <w:t>1877–1968</w:t>
            </w:r>
          </w:p>
        </w:tc>
        <w:tc>
          <w:tcPr>
            <w:tcW w:w="2127" w:type="dxa"/>
            <w:tcBorders>
              <w:left w:val="single" w:sz="4" w:space="0" w:color="auto"/>
              <w:right w:val="single" w:sz="4" w:space="0" w:color="auto"/>
            </w:tcBorders>
          </w:tcPr>
          <w:p w14:paraId="6BC71826" w14:textId="77777777" w:rsidR="0005506A" w:rsidRPr="0016440E" w:rsidRDefault="0005506A" w:rsidP="006C576E">
            <w:pPr>
              <w:spacing w:after="60" w:line="240" w:lineRule="auto"/>
            </w:pPr>
            <w:r>
              <w:t>DP, WS, WD, SLP, TT</w:t>
            </w:r>
          </w:p>
        </w:tc>
        <w:tc>
          <w:tcPr>
            <w:tcW w:w="1275" w:type="dxa"/>
            <w:tcBorders>
              <w:left w:val="single" w:sz="4" w:space="0" w:color="auto"/>
              <w:right w:val="single" w:sz="4" w:space="0" w:color="auto"/>
            </w:tcBorders>
          </w:tcPr>
          <w:p w14:paraId="4FF64B5C" w14:textId="77777777" w:rsidR="0005506A" w:rsidRPr="0016440E" w:rsidRDefault="0005506A" w:rsidP="006C576E">
            <w:pPr>
              <w:spacing w:after="60" w:line="240" w:lineRule="auto"/>
            </w:pPr>
            <w:r>
              <w:t>4</w:t>
            </w:r>
          </w:p>
        </w:tc>
        <w:tc>
          <w:tcPr>
            <w:tcW w:w="1276" w:type="dxa"/>
            <w:tcBorders>
              <w:left w:val="single" w:sz="4" w:space="0" w:color="auto"/>
            </w:tcBorders>
          </w:tcPr>
          <w:p w14:paraId="36B5F572" w14:textId="77777777" w:rsidR="0005506A" w:rsidRPr="00AE5F3F" w:rsidRDefault="0005506A" w:rsidP="006C576E">
            <w:pPr>
              <w:spacing w:after="60" w:line="240" w:lineRule="auto"/>
            </w:pPr>
            <w:r w:rsidRPr="24616C93">
              <w:rPr>
                <w:color w:val="000000" w:themeColor="text1"/>
              </w:rPr>
              <w:t>684114</w:t>
            </w:r>
          </w:p>
        </w:tc>
        <w:tc>
          <w:tcPr>
            <w:tcW w:w="1701" w:type="dxa"/>
            <w:tcBorders>
              <w:left w:val="single" w:sz="4" w:space="0" w:color="auto"/>
              <w:right w:val="single" w:sz="4" w:space="0" w:color="auto"/>
            </w:tcBorders>
          </w:tcPr>
          <w:p w14:paraId="7D95D4E7" w14:textId="77777777" w:rsidR="0005506A" w:rsidRPr="00AE5F3F" w:rsidRDefault="0005506A" w:rsidP="006C576E">
            <w:pPr>
              <w:spacing w:after="60" w:line="240" w:lineRule="auto"/>
              <w:rPr>
                <w:color w:val="000000" w:themeColor="text1"/>
              </w:rPr>
            </w:pPr>
            <w:r w:rsidRPr="24616C93">
              <w:rPr>
                <w:color w:val="000000" w:themeColor="text1"/>
              </w:rPr>
              <w:t>665369</w:t>
            </w:r>
          </w:p>
        </w:tc>
        <w:tc>
          <w:tcPr>
            <w:tcW w:w="1843" w:type="dxa"/>
            <w:tcBorders>
              <w:left w:val="single" w:sz="4" w:space="0" w:color="auto"/>
            </w:tcBorders>
          </w:tcPr>
          <w:p w14:paraId="78158E7C" w14:textId="77777777" w:rsidR="0005506A" w:rsidRPr="00AE5F3F" w:rsidRDefault="0005506A" w:rsidP="006C576E">
            <w:pPr>
              <w:spacing w:after="60" w:line="240" w:lineRule="auto"/>
              <w:rPr>
                <w:color w:val="000000" w:themeColor="text1"/>
              </w:rPr>
            </w:pPr>
            <w:r w:rsidRPr="24616C93">
              <w:rPr>
                <w:color w:val="000000" w:themeColor="text1"/>
              </w:rPr>
              <w:t>2.74</w:t>
            </w:r>
          </w:p>
        </w:tc>
      </w:tr>
      <w:tr w:rsidR="0005506A" w:rsidRPr="0016440E" w14:paraId="7A897E36" w14:textId="77777777" w:rsidTr="00D52925">
        <w:tc>
          <w:tcPr>
            <w:tcW w:w="1526" w:type="dxa"/>
            <w:tcBorders>
              <w:right w:val="single" w:sz="4" w:space="0" w:color="auto"/>
            </w:tcBorders>
          </w:tcPr>
          <w:p w14:paraId="4B953ACE" w14:textId="77777777" w:rsidR="0005506A" w:rsidRPr="0016440E" w:rsidRDefault="0005506A" w:rsidP="00D52925">
            <w:pPr>
              <w:spacing w:after="60" w:line="240" w:lineRule="auto"/>
              <w:jc w:val="left"/>
            </w:pPr>
            <w:r>
              <w:t>Bosnia and Herzegovina</w:t>
            </w:r>
          </w:p>
        </w:tc>
        <w:tc>
          <w:tcPr>
            <w:tcW w:w="1134" w:type="dxa"/>
            <w:tcBorders>
              <w:right w:val="single" w:sz="4" w:space="0" w:color="auto"/>
            </w:tcBorders>
          </w:tcPr>
          <w:p w14:paraId="2A76A685" w14:textId="1800E9DC" w:rsidR="0005506A" w:rsidRDefault="0005506A" w:rsidP="006C576E">
            <w:pPr>
              <w:spacing w:after="60" w:line="240" w:lineRule="auto"/>
            </w:pPr>
            <w:r>
              <w:t>BOH</w:t>
            </w:r>
          </w:p>
        </w:tc>
        <w:tc>
          <w:tcPr>
            <w:tcW w:w="1134" w:type="dxa"/>
            <w:tcBorders>
              <w:left w:val="single" w:sz="4" w:space="0" w:color="auto"/>
              <w:right w:val="single" w:sz="4" w:space="0" w:color="auto"/>
            </w:tcBorders>
          </w:tcPr>
          <w:p w14:paraId="36FDD2EB" w14:textId="7A36FC36" w:rsidR="0005506A" w:rsidRPr="0016440E" w:rsidRDefault="0005506A" w:rsidP="006C576E">
            <w:pPr>
              <w:spacing w:after="60" w:line="240" w:lineRule="auto"/>
            </w:pPr>
            <w:r>
              <w:t>2</w:t>
            </w:r>
          </w:p>
        </w:tc>
        <w:tc>
          <w:tcPr>
            <w:tcW w:w="1417" w:type="dxa"/>
            <w:tcBorders>
              <w:left w:val="single" w:sz="4" w:space="0" w:color="auto"/>
              <w:right w:val="single" w:sz="4" w:space="0" w:color="auto"/>
            </w:tcBorders>
          </w:tcPr>
          <w:p w14:paraId="4291524B" w14:textId="77777777" w:rsidR="0005506A" w:rsidRPr="0016440E" w:rsidRDefault="0005506A" w:rsidP="006C576E">
            <w:pPr>
              <w:spacing w:after="60" w:line="240" w:lineRule="auto"/>
            </w:pPr>
            <w:r>
              <w:t>1953–1984</w:t>
            </w:r>
          </w:p>
        </w:tc>
        <w:tc>
          <w:tcPr>
            <w:tcW w:w="2127" w:type="dxa"/>
            <w:tcBorders>
              <w:left w:val="single" w:sz="4" w:space="0" w:color="auto"/>
              <w:right w:val="single" w:sz="4" w:space="0" w:color="auto"/>
            </w:tcBorders>
          </w:tcPr>
          <w:p w14:paraId="5C0EE7AD" w14:textId="32622B94" w:rsidR="0005506A" w:rsidRPr="0016440E" w:rsidRDefault="0005506A" w:rsidP="004C16EC">
            <w:pPr>
              <w:spacing w:after="60" w:line="240" w:lineRule="auto"/>
            </w:pPr>
            <w:r>
              <w:t>WS, WD, PP, RH, TT</w:t>
            </w:r>
          </w:p>
        </w:tc>
        <w:tc>
          <w:tcPr>
            <w:tcW w:w="1275" w:type="dxa"/>
            <w:tcBorders>
              <w:left w:val="single" w:sz="4" w:space="0" w:color="auto"/>
              <w:right w:val="single" w:sz="4" w:space="0" w:color="auto"/>
            </w:tcBorders>
          </w:tcPr>
          <w:p w14:paraId="42DACF49" w14:textId="77777777" w:rsidR="0005506A" w:rsidRPr="0016440E" w:rsidRDefault="0005506A" w:rsidP="006C576E">
            <w:pPr>
              <w:spacing w:after="60" w:line="240" w:lineRule="auto"/>
            </w:pPr>
            <w:r>
              <w:t>3</w:t>
            </w:r>
          </w:p>
        </w:tc>
        <w:tc>
          <w:tcPr>
            <w:tcW w:w="1276" w:type="dxa"/>
            <w:tcBorders>
              <w:left w:val="single" w:sz="4" w:space="0" w:color="auto"/>
            </w:tcBorders>
          </w:tcPr>
          <w:p w14:paraId="5F4EEB86" w14:textId="77777777" w:rsidR="0005506A" w:rsidRPr="00AE5F3F" w:rsidRDefault="0005506A" w:rsidP="006C576E">
            <w:pPr>
              <w:spacing w:after="60" w:line="240" w:lineRule="auto"/>
            </w:pPr>
            <w:r w:rsidRPr="24616C93">
              <w:rPr>
                <w:color w:val="000000" w:themeColor="text1"/>
              </w:rPr>
              <w:t>125831</w:t>
            </w:r>
          </w:p>
        </w:tc>
        <w:tc>
          <w:tcPr>
            <w:tcW w:w="1701" w:type="dxa"/>
            <w:tcBorders>
              <w:left w:val="single" w:sz="4" w:space="0" w:color="auto"/>
              <w:right w:val="single" w:sz="4" w:space="0" w:color="auto"/>
            </w:tcBorders>
          </w:tcPr>
          <w:p w14:paraId="71AE62DF" w14:textId="77777777" w:rsidR="0005506A" w:rsidRPr="00AE5F3F" w:rsidRDefault="0005506A" w:rsidP="006C576E">
            <w:pPr>
              <w:spacing w:after="60" w:line="240" w:lineRule="auto"/>
              <w:rPr>
                <w:color w:val="000000" w:themeColor="text1"/>
              </w:rPr>
            </w:pPr>
            <w:r w:rsidRPr="24616C93">
              <w:rPr>
                <w:color w:val="000000" w:themeColor="text1"/>
              </w:rPr>
              <w:t>115894</w:t>
            </w:r>
          </w:p>
        </w:tc>
        <w:tc>
          <w:tcPr>
            <w:tcW w:w="1843" w:type="dxa"/>
            <w:tcBorders>
              <w:left w:val="single" w:sz="4" w:space="0" w:color="auto"/>
            </w:tcBorders>
          </w:tcPr>
          <w:p w14:paraId="4A13F421" w14:textId="77777777" w:rsidR="0005506A" w:rsidRPr="00AE5F3F" w:rsidRDefault="0005506A" w:rsidP="006C576E">
            <w:pPr>
              <w:spacing w:after="60" w:line="240" w:lineRule="auto"/>
              <w:rPr>
                <w:color w:val="000000" w:themeColor="text1"/>
              </w:rPr>
            </w:pPr>
            <w:r w:rsidRPr="24616C93">
              <w:rPr>
                <w:color w:val="000000" w:themeColor="text1"/>
              </w:rPr>
              <w:t>7.90</w:t>
            </w:r>
          </w:p>
        </w:tc>
      </w:tr>
      <w:tr w:rsidR="0005506A" w:rsidRPr="0016440E" w14:paraId="79B48450" w14:textId="77777777" w:rsidTr="00D52925">
        <w:tc>
          <w:tcPr>
            <w:tcW w:w="1526" w:type="dxa"/>
            <w:tcBorders>
              <w:right w:val="single" w:sz="4" w:space="0" w:color="auto"/>
            </w:tcBorders>
          </w:tcPr>
          <w:p w14:paraId="07BBD0DC" w14:textId="77777777" w:rsidR="0005506A" w:rsidRPr="0016440E" w:rsidRDefault="0005506A" w:rsidP="00D52925">
            <w:pPr>
              <w:spacing w:after="60" w:line="240" w:lineRule="auto"/>
              <w:jc w:val="left"/>
            </w:pPr>
            <w:r>
              <w:t>Croatia</w:t>
            </w:r>
          </w:p>
        </w:tc>
        <w:tc>
          <w:tcPr>
            <w:tcW w:w="1134" w:type="dxa"/>
            <w:tcBorders>
              <w:right w:val="single" w:sz="4" w:space="0" w:color="auto"/>
            </w:tcBorders>
          </w:tcPr>
          <w:p w14:paraId="1984FAB2" w14:textId="4ABC6CE5" w:rsidR="0005506A" w:rsidRDefault="0005506A" w:rsidP="006C576E">
            <w:pPr>
              <w:spacing w:after="60" w:line="240" w:lineRule="auto"/>
            </w:pPr>
            <w:r>
              <w:t>CRO</w:t>
            </w:r>
          </w:p>
        </w:tc>
        <w:tc>
          <w:tcPr>
            <w:tcW w:w="1134" w:type="dxa"/>
            <w:tcBorders>
              <w:left w:val="single" w:sz="4" w:space="0" w:color="auto"/>
              <w:right w:val="single" w:sz="4" w:space="0" w:color="auto"/>
            </w:tcBorders>
          </w:tcPr>
          <w:p w14:paraId="4B48497C" w14:textId="24DEFC62" w:rsidR="0005506A" w:rsidRPr="0016440E" w:rsidRDefault="0005506A" w:rsidP="006C576E">
            <w:pPr>
              <w:spacing w:after="60" w:line="240" w:lineRule="auto"/>
            </w:pPr>
            <w:r>
              <w:t>2</w:t>
            </w:r>
          </w:p>
        </w:tc>
        <w:tc>
          <w:tcPr>
            <w:tcW w:w="1417" w:type="dxa"/>
            <w:tcBorders>
              <w:left w:val="single" w:sz="4" w:space="0" w:color="auto"/>
              <w:right w:val="single" w:sz="4" w:space="0" w:color="auto"/>
            </w:tcBorders>
          </w:tcPr>
          <w:p w14:paraId="2F37F16A" w14:textId="77777777" w:rsidR="0005506A" w:rsidRPr="0016440E" w:rsidRDefault="0005506A" w:rsidP="006C576E">
            <w:pPr>
              <w:spacing w:after="60" w:line="240" w:lineRule="auto"/>
            </w:pPr>
            <w:r>
              <w:t>1949–1984</w:t>
            </w:r>
          </w:p>
        </w:tc>
        <w:tc>
          <w:tcPr>
            <w:tcW w:w="2127" w:type="dxa"/>
            <w:tcBorders>
              <w:left w:val="single" w:sz="4" w:space="0" w:color="auto"/>
              <w:right w:val="single" w:sz="4" w:space="0" w:color="auto"/>
            </w:tcBorders>
          </w:tcPr>
          <w:p w14:paraId="10354168" w14:textId="7B2E9D3C" w:rsidR="0005506A" w:rsidRPr="0016440E" w:rsidRDefault="0005506A" w:rsidP="006C576E">
            <w:pPr>
              <w:spacing w:after="60" w:line="240" w:lineRule="auto"/>
            </w:pPr>
            <w:r>
              <w:t>WS, WD, PP, RH, TT</w:t>
            </w:r>
          </w:p>
        </w:tc>
        <w:tc>
          <w:tcPr>
            <w:tcW w:w="1275" w:type="dxa"/>
            <w:tcBorders>
              <w:left w:val="single" w:sz="4" w:space="0" w:color="auto"/>
              <w:right w:val="single" w:sz="4" w:space="0" w:color="auto"/>
            </w:tcBorders>
          </w:tcPr>
          <w:p w14:paraId="661AFAB6" w14:textId="77777777" w:rsidR="0005506A" w:rsidRPr="0016440E" w:rsidRDefault="0005506A" w:rsidP="006C576E">
            <w:pPr>
              <w:spacing w:after="60" w:line="240" w:lineRule="auto"/>
            </w:pPr>
            <w:r>
              <w:t>3</w:t>
            </w:r>
          </w:p>
        </w:tc>
        <w:tc>
          <w:tcPr>
            <w:tcW w:w="1276" w:type="dxa"/>
            <w:tcBorders>
              <w:left w:val="single" w:sz="4" w:space="0" w:color="auto"/>
            </w:tcBorders>
          </w:tcPr>
          <w:p w14:paraId="34110058" w14:textId="77777777" w:rsidR="0005506A" w:rsidRPr="00AE5F3F" w:rsidRDefault="0005506A" w:rsidP="006C576E">
            <w:pPr>
              <w:spacing w:after="60" w:line="240" w:lineRule="auto"/>
            </w:pPr>
            <w:r w:rsidRPr="24616C93">
              <w:rPr>
                <w:color w:val="000000" w:themeColor="text1"/>
              </w:rPr>
              <w:t>391789</w:t>
            </w:r>
          </w:p>
        </w:tc>
        <w:tc>
          <w:tcPr>
            <w:tcW w:w="1701" w:type="dxa"/>
            <w:tcBorders>
              <w:left w:val="single" w:sz="4" w:space="0" w:color="auto"/>
              <w:right w:val="single" w:sz="4" w:space="0" w:color="auto"/>
            </w:tcBorders>
          </w:tcPr>
          <w:p w14:paraId="0B46FCD9" w14:textId="77777777" w:rsidR="0005506A" w:rsidRPr="00AE5F3F" w:rsidRDefault="0005506A" w:rsidP="006C576E">
            <w:pPr>
              <w:spacing w:after="60" w:line="240" w:lineRule="auto"/>
              <w:rPr>
                <w:color w:val="000000" w:themeColor="text1"/>
              </w:rPr>
            </w:pPr>
            <w:r w:rsidRPr="24616C93">
              <w:rPr>
                <w:color w:val="000000" w:themeColor="text1"/>
              </w:rPr>
              <w:t>390141</w:t>
            </w:r>
          </w:p>
        </w:tc>
        <w:tc>
          <w:tcPr>
            <w:tcW w:w="1843" w:type="dxa"/>
            <w:tcBorders>
              <w:left w:val="single" w:sz="4" w:space="0" w:color="auto"/>
            </w:tcBorders>
          </w:tcPr>
          <w:p w14:paraId="3D5ED23F" w14:textId="77777777" w:rsidR="0005506A" w:rsidRPr="00AE5F3F" w:rsidRDefault="0005506A" w:rsidP="006C576E">
            <w:pPr>
              <w:spacing w:after="60" w:line="240" w:lineRule="auto"/>
              <w:rPr>
                <w:color w:val="000000" w:themeColor="text1"/>
              </w:rPr>
            </w:pPr>
            <w:r w:rsidRPr="24616C93">
              <w:rPr>
                <w:color w:val="000000" w:themeColor="text1"/>
              </w:rPr>
              <w:t>0.42</w:t>
            </w:r>
          </w:p>
        </w:tc>
      </w:tr>
      <w:tr w:rsidR="0005506A" w:rsidRPr="0016440E" w14:paraId="5BEBAA1E" w14:textId="77777777" w:rsidTr="00D52925">
        <w:tc>
          <w:tcPr>
            <w:tcW w:w="1526" w:type="dxa"/>
            <w:tcBorders>
              <w:right w:val="single" w:sz="4" w:space="0" w:color="auto"/>
            </w:tcBorders>
          </w:tcPr>
          <w:p w14:paraId="1D44F191" w14:textId="77777777" w:rsidR="0005506A" w:rsidRPr="0016440E" w:rsidRDefault="0005506A" w:rsidP="00D52925">
            <w:pPr>
              <w:spacing w:after="60" w:line="240" w:lineRule="auto"/>
              <w:jc w:val="left"/>
            </w:pPr>
            <w:r>
              <w:t>Cyprus</w:t>
            </w:r>
          </w:p>
        </w:tc>
        <w:tc>
          <w:tcPr>
            <w:tcW w:w="1134" w:type="dxa"/>
            <w:tcBorders>
              <w:right w:val="single" w:sz="4" w:space="0" w:color="auto"/>
            </w:tcBorders>
          </w:tcPr>
          <w:p w14:paraId="0C4424A2" w14:textId="550520E1" w:rsidR="0005506A" w:rsidRDefault="0005506A" w:rsidP="006C576E">
            <w:pPr>
              <w:spacing w:after="60" w:line="240" w:lineRule="auto"/>
            </w:pPr>
            <w:r>
              <w:t>CYP</w:t>
            </w:r>
          </w:p>
        </w:tc>
        <w:tc>
          <w:tcPr>
            <w:tcW w:w="1134" w:type="dxa"/>
            <w:tcBorders>
              <w:left w:val="single" w:sz="4" w:space="0" w:color="auto"/>
              <w:right w:val="single" w:sz="4" w:space="0" w:color="auto"/>
            </w:tcBorders>
          </w:tcPr>
          <w:p w14:paraId="78F40EEE" w14:textId="1D922FE5" w:rsidR="0005506A" w:rsidRPr="0016440E" w:rsidRDefault="0005506A" w:rsidP="006C576E">
            <w:pPr>
              <w:spacing w:after="60" w:line="240" w:lineRule="auto"/>
            </w:pPr>
            <w:r>
              <w:t>2</w:t>
            </w:r>
          </w:p>
        </w:tc>
        <w:tc>
          <w:tcPr>
            <w:tcW w:w="1417" w:type="dxa"/>
            <w:tcBorders>
              <w:left w:val="single" w:sz="4" w:space="0" w:color="auto"/>
              <w:right w:val="single" w:sz="4" w:space="0" w:color="auto"/>
            </w:tcBorders>
          </w:tcPr>
          <w:p w14:paraId="45EDB6B3" w14:textId="77777777" w:rsidR="0005506A" w:rsidRPr="0016440E" w:rsidRDefault="0005506A" w:rsidP="006C576E">
            <w:pPr>
              <w:spacing w:after="60" w:line="240" w:lineRule="auto"/>
            </w:pPr>
            <w:r>
              <w:t>1881–1922</w:t>
            </w:r>
          </w:p>
        </w:tc>
        <w:tc>
          <w:tcPr>
            <w:tcW w:w="2127" w:type="dxa"/>
            <w:tcBorders>
              <w:left w:val="single" w:sz="4" w:space="0" w:color="auto"/>
              <w:right w:val="single" w:sz="4" w:space="0" w:color="auto"/>
            </w:tcBorders>
          </w:tcPr>
          <w:p w14:paraId="4B86BCC8" w14:textId="77777777" w:rsidR="0005506A" w:rsidRPr="0016440E" w:rsidRDefault="0005506A" w:rsidP="006C576E">
            <w:pPr>
              <w:spacing w:after="60" w:line="240" w:lineRule="auto"/>
            </w:pPr>
            <w:r>
              <w:t>TT</w:t>
            </w:r>
          </w:p>
        </w:tc>
        <w:tc>
          <w:tcPr>
            <w:tcW w:w="1275" w:type="dxa"/>
            <w:tcBorders>
              <w:left w:val="single" w:sz="4" w:space="0" w:color="auto"/>
              <w:right w:val="single" w:sz="4" w:space="0" w:color="auto"/>
            </w:tcBorders>
          </w:tcPr>
          <w:p w14:paraId="0B0510A3" w14:textId="77777777" w:rsidR="0005506A" w:rsidRPr="0016440E" w:rsidRDefault="0005506A" w:rsidP="006C576E">
            <w:pPr>
              <w:spacing w:after="60" w:line="240" w:lineRule="auto"/>
            </w:pPr>
            <w:r>
              <w:t>2</w:t>
            </w:r>
          </w:p>
        </w:tc>
        <w:tc>
          <w:tcPr>
            <w:tcW w:w="1276" w:type="dxa"/>
            <w:tcBorders>
              <w:left w:val="single" w:sz="4" w:space="0" w:color="auto"/>
            </w:tcBorders>
          </w:tcPr>
          <w:p w14:paraId="5C5BF7BC" w14:textId="77777777" w:rsidR="0005506A" w:rsidRPr="00AE5F3F" w:rsidRDefault="0005506A" w:rsidP="006C576E">
            <w:pPr>
              <w:spacing w:after="60" w:line="240" w:lineRule="auto"/>
            </w:pPr>
            <w:r w:rsidRPr="24616C93">
              <w:rPr>
                <w:color w:val="000000" w:themeColor="text1"/>
              </w:rPr>
              <w:t>45070</w:t>
            </w:r>
          </w:p>
        </w:tc>
        <w:tc>
          <w:tcPr>
            <w:tcW w:w="1701" w:type="dxa"/>
            <w:tcBorders>
              <w:left w:val="single" w:sz="4" w:space="0" w:color="auto"/>
              <w:right w:val="single" w:sz="4" w:space="0" w:color="auto"/>
            </w:tcBorders>
          </w:tcPr>
          <w:p w14:paraId="4F3BBBD1" w14:textId="77777777" w:rsidR="0005506A" w:rsidRPr="00AE5F3F" w:rsidRDefault="0005506A" w:rsidP="006C576E">
            <w:pPr>
              <w:spacing w:after="60" w:line="240" w:lineRule="auto"/>
              <w:rPr>
                <w:color w:val="000000" w:themeColor="text1"/>
              </w:rPr>
            </w:pPr>
            <w:r w:rsidRPr="24616C93">
              <w:rPr>
                <w:color w:val="000000" w:themeColor="text1"/>
              </w:rPr>
              <w:t>45068</w:t>
            </w:r>
          </w:p>
        </w:tc>
        <w:tc>
          <w:tcPr>
            <w:tcW w:w="1843" w:type="dxa"/>
            <w:tcBorders>
              <w:left w:val="single" w:sz="4" w:space="0" w:color="auto"/>
            </w:tcBorders>
          </w:tcPr>
          <w:p w14:paraId="41A11692" w14:textId="77777777" w:rsidR="0005506A" w:rsidRPr="00AE5F3F" w:rsidRDefault="0005506A" w:rsidP="006C576E">
            <w:pPr>
              <w:spacing w:after="60" w:line="240" w:lineRule="auto"/>
              <w:rPr>
                <w:color w:val="000000" w:themeColor="text1"/>
              </w:rPr>
            </w:pPr>
            <w:r w:rsidRPr="24616C93">
              <w:rPr>
                <w:color w:val="000000" w:themeColor="text1"/>
              </w:rPr>
              <w:t>0.00</w:t>
            </w:r>
          </w:p>
        </w:tc>
      </w:tr>
      <w:tr w:rsidR="0005506A" w:rsidRPr="0016440E" w14:paraId="14261F2B" w14:textId="77777777" w:rsidTr="00D52925">
        <w:tc>
          <w:tcPr>
            <w:tcW w:w="1526" w:type="dxa"/>
            <w:tcBorders>
              <w:right w:val="single" w:sz="4" w:space="0" w:color="auto"/>
            </w:tcBorders>
          </w:tcPr>
          <w:p w14:paraId="7AEA1AE2" w14:textId="77777777" w:rsidR="0005506A" w:rsidRPr="0016440E" w:rsidRDefault="0005506A" w:rsidP="00D52925">
            <w:pPr>
              <w:spacing w:after="60" w:line="240" w:lineRule="auto"/>
              <w:jc w:val="left"/>
            </w:pPr>
            <w:r>
              <w:t>Czech Republic</w:t>
            </w:r>
          </w:p>
        </w:tc>
        <w:tc>
          <w:tcPr>
            <w:tcW w:w="1134" w:type="dxa"/>
            <w:tcBorders>
              <w:right w:val="single" w:sz="4" w:space="0" w:color="auto"/>
            </w:tcBorders>
          </w:tcPr>
          <w:p w14:paraId="41EEF038" w14:textId="31C7F4C9" w:rsidR="0005506A" w:rsidRDefault="0005506A" w:rsidP="006C576E">
            <w:pPr>
              <w:spacing w:after="60" w:line="240" w:lineRule="auto"/>
            </w:pPr>
            <w:r>
              <w:t>CZE</w:t>
            </w:r>
          </w:p>
        </w:tc>
        <w:tc>
          <w:tcPr>
            <w:tcW w:w="1134" w:type="dxa"/>
            <w:tcBorders>
              <w:left w:val="single" w:sz="4" w:space="0" w:color="auto"/>
              <w:right w:val="single" w:sz="4" w:space="0" w:color="auto"/>
            </w:tcBorders>
          </w:tcPr>
          <w:p w14:paraId="02165614" w14:textId="2D3E166C" w:rsidR="0005506A" w:rsidRPr="0016440E" w:rsidRDefault="0005506A" w:rsidP="006C576E">
            <w:pPr>
              <w:spacing w:after="60" w:line="240" w:lineRule="auto"/>
            </w:pPr>
            <w:r>
              <w:t>7</w:t>
            </w:r>
          </w:p>
        </w:tc>
        <w:tc>
          <w:tcPr>
            <w:tcW w:w="1417" w:type="dxa"/>
            <w:tcBorders>
              <w:left w:val="single" w:sz="4" w:space="0" w:color="auto"/>
              <w:right w:val="single" w:sz="4" w:space="0" w:color="auto"/>
            </w:tcBorders>
          </w:tcPr>
          <w:p w14:paraId="2DF0E80D" w14:textId="77777777" w:rsidR="0005506A" w:rsidRPr="0016440E" w:rsidRDefault="0005506A" w:rsidP="006C576E">
            <w:pPr>
              <w:spacing w:after="60" w:line="240" w:lineRule="auto"/>
            </w:pPr>
            <w:r>
              <w:t>1948–1968</w:t>
            </w:r>
          </w:p>
        </w:tc>
        <w:tc>
          <w:tcPr>
            <w:tcW w:w="2127" w:type="dxa"/>
            <w:tcBorders>
              <w:left w:val="single" w:sz="4" w:space="0" w:color="auto"/>
              <w:right w:val="single" w:sz="4" w:space="0" w:color="auto"/>
            </w:tcBorders>
          </w:tcPr>
          <w:p w14:paraId="0E0309B4" w14:textId="46530A25" w:rsidR="0005506A" w:rsidRPr="0016440E" w:rsidRDefault="0005506A" w:rsidP="006C576E">
            <w:pPr>
              <w:spacing w:after="60" w:line="240" w:lineRule="auto"/>
            </w:pPr>
            <w:r>
              <w:t>WS, WD, PP, RH, TT</w:t>
            </w:r>
          </w:p>
        </w:tc>
        <w:tc>
          <w:tcPr>
            <w:tcW w:w="1275" w:type="dxa"/>
            <w:tcBorders>
              <w:left w:val="single" w:sz="4" w:space="0" w:color="auto"/>
              <w:right w:val="single" w:sz="4" w:space="0" w:color="auto"/>
            </w:tcBorders>
          </w:tcPr>
          <w:p w14:paraId="2597F3BE" w14:textId="77777777" w:rsidR="0005506A" w:rsidRPr="0016440E" w:rsidRDefault="0005506A" w:rsidP="006C576E">
            <w:pPr>
              <w:spacing w:after="60" w:line="240" w:lineRule="auto"/>
            </w:pPr>
            <w:r>
              <w:t>6</w:t>
            </w:r>
          </w:p>
        </w:tc>
        <w:tc>
          <w:tcPr>
            <w:tcW w:w="1276" w:type="dxa"/>
            <w:tcBorders>
              <w:left w:val="single" w:sz="4" w:space="0" w:color="auto"/>
            </w:tcBorders>
          </w:tcPr>
          <w:p w14:paraId="516E8016" w14:textId="77777777" w:rsidR="0005506A" w:rsidRPr="00AE5F3F" w:rsidRDefault="0005506A" w:rsidP="006C576E">
            <w:pPr>
              <w:spacing w:after="60" w:line="240" w:lineRule="auto"/>
            </w:pPr>
            <w:r w:rsidRPr="24616C93">
              <w:rPr>
                <w:color w:val="000000" w:themeColor="text1"/>
              </w:rPr>
              <w:t>379582</w:t>
            </w:r>
          </w:p>
        </w:tc>
        <w:tc>
          <w:tcPr>
            <w:tcW w:w="1701" w:type="dxa"/>
            <w:tcBorders>
              <w:left w:val="single" w:sz="4" w:space="0" w:color="auto"/>
              <w:right w:val="single" w:sz="4" w:space="0" w:color="auto"/>
            </w:tcBorders>
          </w:tcPr>
          <w:p w14:paraId="1734B173" w14:textId="77777777" w:rsidR="0005506A" w:rsidRPr="00AE5F3F" w:rsidRDefault="0005506A" w:rsidP="006C576E">
            <w:pPr>
              <w:spacing w:after="60" w:line="240" w:lineRule="auto"/>
              <w:rPr>
                <w:color w:val="000000" w:themeColor="text1"/>
              </w:rPr>
            </w:pPr>
            <w:r w:rsidRPr="24616C93">
              <w:rPr>
                <w:color w:val="000000" w:themeColor="text1"/>
              </w:rPr>
              <w:t>377843</w:t>
            </w:r>
          </w:p>
        </w:tc>
        <w:tc>
          <w:tcPr>
            <w:tcW w:w="1843" w:type="dxa"/>
            <w:tcBorders>
              <w:left w:val="single" w:sz="4" w:space="0" w:color="auto"/>
            </w:tcBorders>
          </w:tcPr>
          <w:p w14:paraId="5B883A01" w14:textId="77777777" w:rsidR="0005506A" w:rsidRPr="00AE5F3F" w:rsidRDefault="0005506A" w:rsidP="006C576E">
            <w:pPr>
              <w:spacing w:after="60" w:line="240" w:lineRule="auto"/>
              <w:rPr>
                <w:color w:val="000000" w:themeColor="text1"/>
              </w:rPr>
            </w:pPr>
            <w:r w:rsidRPr="24616C93">
              <w:rPr>
                <w:color w:val="000000" w:themeColor="text1"/>
              </w:rPr>
              <w:t>0.46</w:t>
            </w:r>
          </w:p>
        </w:tc>
      </w:tr>
      <w:tr w:rsidR="0005506A" w:rsidRPr="0016440E" w14:paraId="3AD61A18" w14:textId="77777777" w:rsidTr="00D52925">
        <w:tc>
          <w:tcPr>
            <w:tcW w:w="1526" w:type="dxa"/>
            <w:tcBorders>
              <w:right w:val="single" w:sz="4" w:space="0" w:color="auto"/>
            </w:tcBorders>
          </w:tcPr>
          <w:p w14:paraId="15867031" w14:textId="77777777" w:rsidR="0005506A" w:rsidRPr="0016440E" w:rsidRDefault="0005506A" w:rsidP="00D52925">
            <w:pPr>
              <w:spacing w:after="60" w:line="240" w:lineRule="auto"/>
              <w:jc w:val="left"/>
            </w:pPr>
            <w:r>
              <w:t>Egypt</w:t>
            </w:r>
          </w:p>
        </w:tc>
        <w:tc>
          <w:tcPr>
            <w:tcW w:w="1134" w:type="dxa"/>
            <w:tcBorders>
              <w:right w:val="single" w:sz="4" w:space="0" w:color="auto"/>
            </w:tcBorders>
          </w:tcPr>
          <w:p w14:paraId="5702F923" w14:textId="326350F7" w:rsidR="0005506A" w:rsidRDefault="0005506A" w:rsidP="006C576E">
            <w:pPr>
              <w:spacing w:after="60" w:line="240" w:lineRule="auto"/>
            </w:pPr>
            <w:r>
              <w:t>EGY</w:t>
            </w:r>
          </w:p>
        </w:tc>
        <w:tc>
          <w:tcPr>
            <w:tcW w:w="1134" w:type="dxa"/>
            <w:tcBorders>
              <w:left w:val="single" w:sz="4" w:space="0" w:color="auto"/>
              <w:right w:val="single" w:sz="4" w:space="0" w:color="auto"/>
            </w:tcBorders>
          </w:tcPr>
          <w:p w14:paraId="618ACAC9" w14:textId="06827D06" w:rsidR="0005506A" w:rsidRPr="0016440E" w:rsidRDefault="0005506A" w:rsidP="006C576E">
            <w:pPr>
              <w:spacing w:after="60" w:line="240" w:lineRule="auto"/>
            </w:pPr>
            <w:r>
              <w:t>18</w:t>
            </w:r>
          </w:p>
        </w:tc>
        <w:tc>
          <w:tcPr>
            <w:tcW w:w="1417" w:type="dxa"/>
            <w:tcBorders>
              <w:left w:val="single" w:sz="4" w:space="0" w:color="auto"/>
              <w:right w:val="single" w:sz="4" w:space="0" w:color="auto"/>
            </w:tcBorders>
          </w:tcPr>
          <w:p w14:paraId="249269B2" w14:textId="77777777" w:rsidR="0005506A" w:rsidRPr="0016440E" w:rsidRDefault="0005506A" w:rsidP="006C576E">
            <w:pPr>
              <w:spacing w:after="60" w:line="240" w:lineRule="auto"/>
            </w:pPr>
            <w:r>
              <w:t>1907–1957</w:t>
            </w:r>
          </w:p>
        </w:tc>
        <w:tc>
          <w:tcPr>
            <w:tcW w:w="2127" w:type="dxa"/>
            <w:tcBorders>
              <w:left w:val="single" w:sz="4" w:space="0" w:color="auto"/>
              <w:right w:val="single" w:sz="4" w:space="0" w:color="auto"/>
            </w:tcBorders>
          </w:tcPr>
          <w:p w14:paraId="1FEDA1FD" w14:textId="7AB91750" w:rsidR="0005506A" w:rsidRPr="0016440E" w:rsidRDefault="0005506A" w:rsidP="004C16EC">
            <w:pPr>
              <w:spacing w:after="60" w:line="240" w:lineRule="auto"/>
            </w:pPr>
            <w:r>
              <w:t>DP, WS, WD, PP, RH, TT</w:t>
            </w:r>
          </w:p>
        </w:tc>
        <w:tc>
          <w:tcPr>
            <w:tcW w:w="1275" w:type="dxa"/>
            <w:tcBorders>
              <w:left w:val="single" w:sz="4" w:space="0" w:color="auto"/>
              <w:right w:val="single" w:sz="4" w:space="0" w:color="auto"/>
            </w:tcBorders>
          </w:tcPr>
          <w:p w14:paraId="7A6C35F5" w14:textId="77777777" w:rsidR="0005506A" w:rsidRPr="0016440E" w:rsidRDefault="0005506A" w:rsidP="006C576E">
            <w:pPr>
              <w:spacing w:after="60" w:line="240" w:lineRule="auto"/>
            </w:pPr>
            <w:r>
              <w:t>6</w:t>
            </w:r>
          </w:p>
        </w:tc>
        <w:tc>
          <w:tcPr>
            <w:tcW w:w="1276" w:type="dxa"/>
            <w:tcBorders>
              <w:left w:val="single" w:sz="4" w:space="0" w:color="auto"/>
            </w:tcBorders>
          </w:tcPr>
          <w:p w14:paraId="245EEA0C" w14:textId="77777777" w:rsidR="0005506A" w:rsidRPr="00AE5F3F" w:rsidRDefault="0005506A" w:rsidP="006C576E">
            <w:pPr>
              <w:spacing w:after="60" w:line="240" w:lineRule="auto"/>
            </w:pPr>
            <w:r w:rsidRPr="24616C93">
              <w:rPr>
                <w:color w:val="000000" w:themeColor="text1"/>
              </w:rPr>
              <w:t>1371436</w:t>
            </w:r>
          </w:p>
        </w:tc>
        <w:tc>
          <w:tcPr>
            <w:tcW w:w="1701" w:type="dxa"/>
            <w:tcBorders>
              <w:left w:val="single" w:sz="4" w:space="0" w:color="auto"/>
              <w:right w:val="single" w:sz="4" w:space="0" w:color="auto"/>
            </w:tcBorders>
          </w:tcPr>
          <w:p w14:paraId="68459384" w14:textId="77777777" w:rsidR="0005506A" w:rsidRPr="00AE5F3F" w:rsidRDefault="0005506A" w:rsidP="006C576E">
            <w:pPr>
              <w:spacing w:after="60" w:line="240" w:lineRule="auto"/>
              <w:rPr>
                <w:color w:val="000000" w:themeColor="text1"/>
              </w:rPr>
            </w:pPr>
            <w:r w:rsidRPr="24616C93">
              <w:rPr>
                <w:color w:val="000000" w:themeColor="text1"/>
              </w:rPr>
              <w:t>1336281</w:t>
            </w:r>
          </w:p>
        </w:tc>
        <w:tc>
          <w:tcPr>
            <w:tcW w:w="1843" w:type="dxa"/>
            <w:tcBorders>
              <w:left w:val="single" w:sz="4" w:space="0" w:color="auto"/>
            </w:tcBorders>
          </w:tcPr>
          <w:p w14:paraId="503921E4" w14:textId="77777777" w:rsidR="0005506A" w:rsidRPr="00AE5F3F" w:rsidRDefault="0005506A" w:rsidP="006C576E">
            <w:pPr>
              <w:spacing w:after="60" w:line="240" w:lineRule="auto"/>
              <w:rPr>
                <w:color w:val="000000" w:themeColor="text1"/>
              </w:rPr>
            </w:pPr>
            <w:r w:rsidRPr="24616C93">
              <w:rPr>
                <w:color w:val="000000" w:themeColor="text1"/>
              </w:rPr>
              <w:t>2.56</w:t>
            </w:r>
          </w:p>
        </w:tc>
      </w:tr>
      <w:tr w:rsidR="0005506A" w:rsidRPr="0016440E" w14:paraId="091A1029" w14:textId="77777777" w:rsidTr="00D52925">
        <w:tc>
          <w:tcPr>
            <w:tcW w:w="1526" w:type="dxa"/>
            <w:tcBorders>
              <w:right w:val="single" w:sz="4" w:space="0" w:color="auto"/>
            </w:tcBorders>
          </w:tcPr>
          <w:p w14:paraId="42B3E4A2" w14:textId="77777777" w:rsidR="0005506A" w:rsidRPr="0016440E" w:rsidRDefault="0005506A" w:rsidP="00D52925">
            <w:pPr>
              <w:spacing w:after="60" w:line="240" w:lineRule="auto"/>
              <w:jc w:val="left"/>
            </w:pPr>
            <w:r>
              <w:t>Germany</w:t>
            </w:r>
          </w:p>
        </w:tc>
        <w:tc>
          <w:tcPr>
            <w:tcW w:w="1134" w:type="dxa"/>
            <w:tcBorders>
              <w:right w:val="single" w:sz="4" w:space="0" w:color="auto"/>
            </w:tcBorders>
          </w:tcPr>
          <w:p w14:paraId="6E9122AA" w14:textId="1BE663A2" w:rsidR="0005506A" w:rsidRDefault="0005506A" w:rsidP="006C576E">
            <w:pPr>
              <w:spacing w:after="60" w:line="240" w:lineRule="auto"/>
            </w:pPr>
            <w:r>
              <w:t>GER</w:t>
            </w:r>
          </w:p>
        </w:tc>
        <w:tc>
          <w:tcPr>
            <w:tcW w:w="1134" w:type="dxa"/>
            <w:tcBorders>
              <w:left w:val="single" w:sz="4" w:space="0" w:color="auto"/>
              <w:right w:val="single" w:sz="4" w:space="0" w:color="auto"/>
            </w:tcBorders>
          </w:tcPr>
          <w:p w14:paraId="0A56F37F" w14:textId="281CA921" w:rsidR="0005506A" w:rsidRPr="0016440E" w:rsidRDefault="0005506A" w:rsidP="006C576E">
            <w:pPr>
              <w:spacing w:after="60" w:line="240" w:lineRule="auto"/>
            </w:pPr>
            <w:r>
              <w:t>23</w:t>
            </w:r>
          </w:p>
        </w:tc>
        <w:tc>
          <w:tcPr>
            <w:tcW w:w="1417" w:type="dxa"/>
            <w:tcBorders>
              <w:left w:val="single" w:sz="4" w:space="0" w:color="auto"/>
              <w:right w:val="single" w:sz="4" w:space="0" w:color="auto"/>
            </w:tcBorders>
          </w:tcPr>
          <w:p w14:paraId="44C7FE0B" w14:textId="77777777" w:rsidR="0005506A" w:rsidRPr="0016440E" w:rsidRDefault="0005506A" w:rsidP="006C576E">
            <w:pPr>
              <w:spacing w:after="60" w:line="240" w:lineRule="auto"/>
            </w:pPr>
            <w:r>
              <w:t>1958–1978</w:t>
            </w:r>
          </w:p>
        </w:tc>
        <w:tc>
          <w:tcPr>
            <w:tcW w:w="2127" w:type="dxa"/>
            <w:tcBorders>
              <w:left w:val="single" w:sz="4" w:space="0" w:color="auto"/>
              <w:right w:val="single" w:sz="4" w:space="0" w:color="auto"/>
            </w:tcBorders>
          </w:tcPr>
          <w:p w14:paraId="4769BA99" w14:textId="7BD6C394" w:rsidR="0005506A" w:rsidRPr="0016440E" w:rsidRDefault="0005506A" w:rsidP="004C16EC">
            <w:pPr>
              <w:spacing w:after="60" w:line="240" w:lineRule="auto"/>
            </w:pPr>
            <w:r>
              <w:t>WS, WD, FS, PP, RH, RR, SD, TT, WB, DP</w:t>
            </w:r>
          </w:p>
        </w:tc>
        <w:tc>
          <w:tcPr>
            <w:tcW w:w="1275" w:type="dxa"/>
            <w:tcBorders>
              <w:left w:val="single" w:sz="4" w:space="0" w:color="auto"/>
              <w:right w:val="single" w:sz="4" w:space="0" w:color="auto"/>
            </w:tcBorders>
          </w:tcPr>
          <w:p w14:paraId="3E2847D0" w14:textId="77777777" w:rsidR="0005506A" w:rsidRPr="0016440E" w:rsidRDefault="0005506A" w:rsidP="006C576E">
            <w:pPr>
              <w:spacing w:after="60" w:line="240" w:lineRule="auto"/>
            </w:pPr>
            <w:r>
              <w:t>Up to 24</w:t>
            </w:r>
          </w:p>
        </w:tc>
        <w:tc>
          <w:tcPr>
            <w:tcW w:w="1276" w:type="dxa"/>
            <w:tcBorders>
              <w:left w:val="single" w:sz="4" w:space="0" w:color="auto"/>
            </w:tcBorders>
          </w:tcPr>
          <w:p w14:paraId="2A57D44D" w14:textId="77777777" w:rsidR="0005506A" w:rsidRPr="00AE5F3F" w:rsidRDefault="0005506A" w:rsidP="006C576E">
            <w:pPr>
              <w:spacing w:after="60" w:line="240" w:lineRule="auto"/>
            </w:pPr>
            <w:r w:rsidRPr="24616C93">
              <w:rPr>
                <w:color w:val="000000" w:themeColor="text1"/>
              </w:rPr>
              <w:t>697308</w:t>
            </w:r>
          </w:p>
        </w:tc>
        <w:tc>
          <w:tcPr>
            <w:tcW w:w="1701" w:type="dxa"/>
            <w:tcBorders>
              <w:left w:val="single" w:sz="4" w:space="0" w:color="auto"/>
              <w:right w:val="single" w:sz="4" w:space="0" w:color="auto"/>
            </w:tcBorders>
          </w:tcPr>
          <w:p w14:paraId="06784A5E" w14:textId="77777777" w:rsidR="0005506A" w:rsidRPr="00AE5F3F" w:rsidRDefault="0005506A" w:rsidP="006C576E">
            <w:pPr>
              <w:spacing w:after="60" w:line="240" w:lineRule="auto"/>
              <w:rPr>
                <w:color w:val="000000" w:themeColor="text1"/>
              </w:rPr>
            </w:pPr>
            <w:r w:rsidRPr="24616C93">
              <w:rPr>
                <w:color w:val="000000" w:themeColor="text1"/>
              </w:rPr>
              <w:t>692750</w:t>
            </w:r>
          </w:p>
        </w:tc>
        <w:tc>
          <w:tcPr>
            <w:tcW w:w="1843" w:type="dxa"/>
            <w:tcBorders>
              <w:left w:val="single" w:sz="4" w:space="0" w:color="auto"/>
            </w:tcBorders>
          </w:tcPr>
          <w:p w14:paraId="4FC9BB0F" w14:textId="77777777" w:rsidR="0005506A" w:rsidRPr="00AE5F3F" w:rsidRDefault="0005506A" w:rsidP="006C576E">
            <w:pPr>
              <w:spacing w:after="60" w:line="240" w:lineRule="auto"/>
              <w:rPr>
                <w:color w:val="000000" w:themeColor="text1"/>
              </w:rPr>
            </w:pPr>
            <w:r w:rsidRPr="24616C93">
              <w:rPr>
                <w:color w:val="000000" w:themeColor="text1"/>
              </w:rPr>
              <w:t>0.65</w:t>
            </w:r>
          </w:p>
        </w:tc>
      </w:tr>
      <w:tr w:rsidR="0005506A" w:rsidRPr="0016440E" w14:paraId="4F36DD91" w14:textId="77777777" w:rsidTr="00D52925">
        <w:tc>
          <w:tcPr>
            <w:tcW w:w="1526" w:type="dxa"/>
            <w:tcBorders>
              <w:right w:val="single" w:sz="4" w:space="0" w:color="auto"/>
            </w:tcBorders>
          </w:tcPr>
          <w:p w14:paraId="47EAA2FA" w14:textId="77777777" w:rsidR="0005506A" w:rsidRPr="0016440E" w:rsidRDefault="0005506A" w:rsidP="00D52925">
            <w:pPr>
              <w:spacing w:after="60" w:line="240" w:lineRule="auto"/>
              <w:jc w:val="left"/>
            </w:pPr>
            <w:r>
              <w:t>Lebanon</w:t>
            </w:r>
          </w:p>
        </w:tc>
        <w:tc>
          <w:tcPr>
            <w:tcW w:w="1134" w:type="dxa"/>
            <w:tcBorders>
              <w:right w:val="single" w:sz="4" w:space="0" w:color="auto"/>
            </w:tcBorders>
          </w:tcPr>
          <w:p w14:paraId="7F103A10" w14:textId="24D29F37" w:rsidR="0005506A" w:rsidRDefault="0005506A" w:rsidP="006C576E">
            <w:pPr>
              <w:spacing w:after="60" w:line="240" w:lineRule="auto"/>
            </w:pPr>
            <w:r>
              <w:t>LBN</w:t>
            </w:r>
          </w:p>
        </w:tc>
        <w:tc>
          <w:tcPr>
            <w:tcW w:w="1134" w:type="dxa"/>
            <w:tcBorders>
              <w:left w:val="single" w:sz="4" w:space="0" w:color="auto"/>
              <w:right w:val="single" w:sz="4" w:space="0" w:color="auto"/>
            </w:tcBorders>
          </w:tcPr>
          <w:p w14:paraId="0F7B1F80" w14:textId="50EBBF21" w:rsidR="0005506A" w:rsidRPr="0016440E" w:rsidRDefault="0005506A" w:rsidP="006C576E">
            <w:pPr>
              <w:spacing w:after="60" w:line="240" w:lineRule="auto"/>
            </w:pPr>
            <w:r>
              <w:t>1</w:t>
            </w:r>
          </w:p>
        </w:tc>
        <w:tc>
          <w:tcPr>
            <w:tcW w:w="1417" w:type="dxa"/>
            <w:tcBorders>
              <w:left w:val="single" w:sz="4" w:space="0" w:color="auto"/>
              <w:right w:val="single" w:sz="4" w:space="0" w:color="auto"/>
            </w:tcBorders>
          </w:tcPr>
          <w:p w14:paraId="01741A57" w14:textId="77777777" w:rsidR="0005506A" w:rsidRPr="0016440E" w:rsidRDefault="0005506A" w:rsidP="006C576E">
            <w:pPr>
              <w:spacing w:after="60" w:line="240" w:lineRule="auto"/>
            </w:pPr>
            <w:r>
              <w:t>1930–1939</w:t>
            </w:r>
          </w:p>
        </w:tc>
        <w:tc>
          <w:tcPr>
            <w:tcW w:w="2127" w:type="dxa"/>
            <w:tcBorders>
              <w:left w:val="single" w:sz="4" w:space="0" w:color="auto"/>
              <w:right w:val="single" w:sz="4" w:space="0" w:color="auto"/>
            </w:tcBorders>
          </w:tcPr>
          <w:p w14:paraId="5E232EDB" w14:textId="510FF102" w:rsidR="0005506A" w:rsidRPr="0016440E" w:rsidRDefault="0005506A" w:rsidP="006C576E">
            <w:pPr>
              <w:spacing w:after="60" w:line="240" w:lineRule="auto"/>
            </w:pPr>
            <w:r>
              <w:t>PP, RH, TT</w:t>
            </w:r>
          </w:p>
        </w:tc>
        <w:tc>
          <w:tcPr>
            <w:tcW w:w="1275" w:type="dxa"/>
            <w:tcBorders>
              <w:left w:val="single" w:sz="4" w:space="0" w:color="auto"/>
              <w:right w:val="single" w:sz="4" w:space="0" w:color="auto"/>
            </w:tcBorders>
          </w:tcPr>
          <w:p w14:paraId="06C96AB2" w14:textId="77777777" w:rsidR="0005506A" w:rsidRPr="0016440E" w:rsidRDefault="0005506A" w:rsidP="006C576E">
            <w:pPr>
              <w:spacing w:after="60" w:line="240" w:lineRule="auto"/>
            </w:pPr>
            <w:r>
              <w:t>24</w:t>
            </w:r>
          </w:p>
        </w:tc>
        <w:tc>
          <w:tcPr>
            <w:tcW w:w="1276" w:type="dxa"/>
            <w:tcBorders>
              <w:left w:val="single" w:sz="4" w:space="0" w:color="auto"/>
            </w:tcBorders>
          </w:tcPr>
          <w:p w14:paraId="780ED327" w14:textId="77777777" w:rsidR="0005506A" w:rsidRPr="00AE5F3F" w:rsidRDefault="0005506A" w:rsidP="006C576E">
            <w:pPr>
              <w:spacing w:after="60" w:line="240" w:lineRule="auto"/>
            </w:pPr>
            <w:r w:rsidRPr="24616C93">
              <w:rPr>
                <w:color w:val="000000" w:themeColor="text1"/>
              </w:rPr>
              <w:t>262944</w:t>
            </w:r>
          </w:p>
        </w:tc>
        <w:tc>
          <w:tcPr>
            <w:tcW w:w="1701" w:type="dxa"/>
            <w:tcBorders>
              <w:left w:val="single" w:sz="4" w:space="0" w:color="auto"/>
              <w:right w:val="single" w:sz="4" w:space="0" w:color="auto"/>
            </w:tcBorders>
          </w:tcPr>
          <w:p w14:paraId="6BC76A9D" w14:textId="77777777" w:rsidR="0005506A" w:rsidRPr="00AE5F3F" w:rsidRDefault="0005506A" w:rsidP="006C576E">
            <w:pPr>
              <w:spacing w:after="60" w:line="240" w:lineRule="auto"/>
              <w:rPr>
                <w:color w:val="000000" w:themeColor="text1"/>
              </w:rPr>
            </w:pPr>
            <w:r w:rsidRPr="24616C93">
              <w:rPr>
                <w:color w:val="000000" w:themeColor="text1"/>
              </w:rPr>
              <w:t>254044</w:t>
            </w:r>
          </w:p>
        </w:tc>
        <w:tc>
          <w:tcPr>
            <w:tcW w:w="1843" w:type="dxa"/>
            <w:tcBorders>
              <w:left w:val="single" w:sz="4" w:space="0" w:color="auto"/>
            </w:tcBorders>
          </w:tcPr>
          <w:p w14:paraId="5C51F528" w14:textId="77777777" w:rsidR="0005506A" w:rsidRPr="00AE5F3F" w:rsidRDefault="0005506A" w:rsidP="006C576E">
            <w:pPr>
              <w:spacing w:after="60" w:line="240" w:lineRule="auto"/>
              <w:rPr>
                <w:color w:val="000000" w:themeColor="text1"/>
              </w:rPr>
            </w:pPr>
            <w:r w:rsidRPr="24616C93">
              <w:rPr>
                <w:color w:val="000000" w:themeColor="text1"/>
              </w:rPr>
              <w:t>3.38</w:t>
            </w:r>
          </w:p>
        </w:tc>
      </w:tr>
      <w:tr w:rsidR="0005506A" w:rsidRPr="0016440E" w14:paraId="4A609AAF" w14:textId="77777777" w:rsidTr="00D52925">
        <w:tc>
          <w:tcPr>
            <w:tcW w:w="1526" w:type="dxa"/>
            <w:tcBorders>
              <w:right w:val="single" w:sz="4" w:space="0" w:color="auto"/>
            </w:tcBorders>
          </w:tcPr>
          <w:p w14:paraId="06DEDBF2" w14:textId="77777777" w:rsidR="0005506A" w:rsidRPr="0016440E" w:rsidRDefault="0005506A" w:rsidP="00D52925">
            <w:pPr>
              <w:spacing w:after="60" w:line="240" w:lineRule="auto"/>
              <w:jc w:val="left"/>
            </w:pPr>
            <w:r>
              <w:t>Morocco</w:t>
            </w:r>
          </w:p>
        </w:tc>
        <w:tc>
          <w:tcPr>
            <w:tcW w:w="1134" w:type="dxa"/>
            <w:tcBorders>
              <w:right w:val="single" w:sz="4" w:space="0" w:color="auto"/>
            </w:tcBorders>
          </w:tcPr>
          <w:p w14:paraId="3D89E0ED" w14:textId="6D7EA83D" w:rsidR="0005506A" w:rsidRDefault="0005506A" w:rsidP="006C576E">
            <w:pPr>
              <w:spacing w:after="60" w:line="240" w:lineRule="auto"/>
            </w:pPr>
            <w:r>
              <w:t>MAR</w:t>
            </w:r>
          </w:p>
        </w:tc>
        <w:tc>
          <w:tcPr>
            <w:tcW w:w="1134" w:type="dxa"/>
            <w:tcBorders>
              <w:left w:val="single" w:sz="4" w:space="0" w:color="auto"/>
              <w:right w:val="single" w:sz="4" w:space="0" w:color="auto"/>
            </w:tcBorders>
          </w:tcPr>
          <w:p w14:paraId="2EA88558" w14:textId="2C90794A" w:rsidR="0005506A" w:rsidRPr="0016440E" w:rsidRDefault="0005506A" w:rsidP="006C576E">
            <w:pPr>
              <w:spacing w:after="60" w:line="240" w:lineRule="auto"/>
            </w:pPr>
            <w:r>
              <w:t>8</w:t>
            </w:r>
          </w:p>
        </w:tc>
        <w:tc>
          <w:tcPr>
            <w:tcW w:w="1417" w:type="dxa"/>
            <w:tcBorders>
              <w:left w:val="single" w:sz="4" w:space="0" w:color="auto"/>
              <w:right w:val="single" w:sz="4" w:space="0" w:color="auto"/>
            </w:tcBorders>
          </w:tcPr>
          <w:p w14:paraId="12103DD0" w14:textId="77777777" w:rsidR="0005506A" w:rsidRPr="0016440E" w:rsidRDefault="0005506A" w:rsidP="006C576E">
            <w:pPr>
              <w:spacing w:after="60" w:line="240" w:lineRule="auto"/>
            </w:pPr>
            <w:r>
              <w:t>1910–1968</w:t>
            </w:r>
          </w:p>
        </w:tc>
        <w:tc>
          <w:tcPr>
            <w:tcW w:w="2127" w:type="dxa"/>
            <w:tcBorders>
              <w:left w:val="single" w:sz="4" w:space="0" w:color="auto"/>
              <w:right w:val="single" w:sz="4" w:space="0" w:color="auto"/>
            </w:tcBorders>
          </w:tcPr>
          <w:p w14:paraId="14201AEC" w14:textId="2FF879E5" w:rsidR="0005506A" w:rsidRPr="0016440E" w:rsidRDefault="0005506A" w:rsidP="0005506A">
            <w:pPr>
              <w:spacing w:after="60" w:line="240" w:lineRule="auto"/>
            </w:pPr>
            <w:r>
              <w:t>DP, WS, WD, PP, TT</w:t>
            </w:r>
          </w:p>
        </w:tc>
        <w:tc>
          <w:tcPr>
            <w:tcW w:w="1275" w:type="dxa"/>
            <w:tcBorders>
              <w:left w:val="single" w:sz="4" w:space="0" w:color="auto"/>
              <w:right w:val="single" w:sz="4" w:space="0" w:color="auto"/>
            </w:tcBorders>
          </w:tcPr>
          <w:p w14:paraId="2EB598B7" w14:textId="77777777" w:rsidR="0005506A" w:rsidRPr="0016440E" w:rsidRDefault="0005506A" w:rsidP="006C576E">
            <w:pPr>
              <w:spacing w:after="60" w:line="240" w:lineRule="auto"/>
            </w:pPr>
            <w:r>
              <w:t>4</w:t>
            </w:r>
          </w:p>
        </w:tc>
        <w:tc>
          <w:tcPr>
            <w:tcW w:w="1276" w:type="dxa"/>
            <w:tcBorders>
              <w:left w:val="single" w:sz="4" w:space="0" w:color="auto"/>
            </w:tcBorders>
          </w:tcPr>
          <w:p w14:paraId="07B07B2D" w14:textId="77777777" w:rsidR="0005506A" w:rsidRPr="00AE5F3F" w:rsidRDefault="0005506A" w:rsidP="006C576E">
            <w:pPr>
              <w:spacing w:after="60" w:line="240" w:lineRule="auto"/>
            </w:pPr>
            <w:r w:rsidRPr="24616C93">
              <w:rPr>
                <w:color w:val="000000" w:themeColor="text1"/>
              </w:rPr>
              <w:t>340563</w:t>
            </w:r>
          </w:p>
        </w:tc>
        <w:tc>
          <w:tcPr>
            <w:tcW w:w="1701" w:type="dxa"/>
            <w:tcBorders>
              <w:left w:val="single" w:sz="4" w:space="0" w:color="auto"/>
              <w:right w:val="single" w:sz="4" w:space="0" w:color="auto"/>
            </w:tcBorders>
          </w:tcPr>
          <w:p w14:paraId="187226E5" w14:textId="77777777" w:rsidR="0005506A" w:rsidRPr="00AE5F3F" w:rsidRDefault="0005506A" w:rsidP="006C576E">
            <w:pPr>
              <w:spacing w:after="60" w:line="240" w:lineRule="auto"/>
              <w:rPr>
                <w:color w:val="000000" w:themeColor="text1"/>
              </w:rPr>
            </w:pPr>
            <w:r w:rsidRPr="24616C93">
              <w:rPr>
                <w:color w:val="000000" w:themeColor="text1"/>
              </w:rPr>
              <w:t>336170</w:t>
            </w:r>
          </w:p>
        </w:tc>
        <w:tc>
          <w:tcPr>
            <w:tcW w:w="1843" w:type="dxa"/>
            <w:tcBorders>
              <w:left w:val="single" w:sz="4" w:space="0" w:color="auto"/>
            </w:tcBorders>
          </w:tcPr>
          <w:p w14:paraId="6E4AE5D9" w14:textId="77777777" w:rsidR="0005506A" w:rsidRPr="00AE5F3F" w:rsidRDefault="0005506A" w:rsidP="006C576E">
            <w:pPr>
              <w:spacing w:after="60" w:line="240" w:lineRule="auto"/>
              <w:rPr>
                <w:color w:val="000000" w:themeColor="text1"/>
              </w:rPr>
            </w:pPr>
            <w:r w:rsidRPr="24616C93">
              <w:rPr>
                <w:color w:val="000000" w:themeColor="text1"/>
              </w:rPr>
              <w:t>1.29</w:t>
            </w:r>
          </w:p>
        </w:tc>
      </w:tr>
      <w:tr w:rsidR="0005506A" w:rsidRPr="0016440E" w14:paraId="4AE4BA48" w14:textId="77777777" w:rsidTr="00D52925">
        <w:tc>
          <w:tcPr>
            <w:tcW w:w="1526" w:type="dxa"/>
            <w:tcBorders>
              <w:right w:val="single" w:sz="4" w:space="0" w:color="auto"/>
            </w:tcBorders>
          </w:tcPr>
          <w:p w14:paraId="771B184B" w14:textId="77777777" w:rsidR="0005506A" w:rsidRPr="0016440E" w:rsidRDefault="0005506A" w:rsidP="00D52925">
            <w:pPr>
              <w:spacing w:after="60" w:line="240" w:lineRule="auto"/>
              <w:jc w:val="left"/>
            </w:pPr>
            <w:r>
              <w:t>Serbia</w:t>
            </w:r>
          </w:p>
        </w:tc>
        <w:tc>
          <w:tcPr>
            <w:tcW w:w="1134" w:type="dxa"/>
            <w:tcBorders>
              <w:right w:val="single" w:sz="4" w:space="0" w:color="auto"/>
            </w:tcBorders>
          </w:tcPr>
          <w:p w14:paraId="66200720" w14:textId="4B670A48" w:rsidR="0005506A" w:rsidRDefault="0005506A" w:rsidP="006C576E">
            <w:pPr>
              <w:spacing w:after="60" w:line="240" w:lineRule="auto"/>
            </w:pPr>
            <w:r>
              <w:t>SER</w:t>
            </w:r>
          </w:p>
        </w:tc>
        <w:tc>
          <w:tcPr>
            <w:tcW w:w="1134" w:type="dxa"/>
            <w:tcBorders>
              <w:left w:val="single" w:sz="4" w:space="0" w:color="auto"/>
              <w:right w:val="single" w:sz="4" w:space="0" w:color="auto"/>
            </w:tcBorders>
          </w:tcPr>
          <w:p w14:paraId="657FE496" w14:textId="6D86C427" w:rsidR="0005506A" w:rsidRPr="0016440E" w:rsidRDefault="0005506A" w:rsidP="006C576E">
            <w:pPr>
              <w:spacing w:after="60" w:line="240" w:lineRule="auto"/>
            </w:pPr>
            <w:r>
              <w:t>3</w:t>
            </w:r>
          </w:p>
        </w:tc>
        <w:tc>
          <w:tcPr>
            <w:tcW w:w="1417" w:type="dxa"/>
            <w:tcBorders>
              <w:left w:val="single" w:sz="4" w:space="0" w:color="auto"/>
              <w:right w:val="single" w:sz="4" w:space="0" w:color="auto"/>
            </w:tcBorders>
          </w:tcPr>
          <w:p w14:paraId="76714BB2" w14:textId="77777777" w:rsidR="0005506A" w:rsidRPr="0016440E" w:rsidRDefault="0005506A" w:rsidP="006C576E">
            <w:pPr>
              <w:spacing w:after="60" w:line="240" w:lineRule="auto"/>
            </w:pPr>
            <w:r>
              <w:t>1949–2012</w:t>
            </w:r>
          </w:p>
        </w:tc>
        <w:tc>
          <w:tcPr>
            <w:tcW w:w="2127" w:type="dxa"/>
            <w:tcBorders>
              <w:left w:val="single" w:sz="4" w:space="0" w:color="auto"/>
              <w:right w:val="single" w:sz="4" w:space="0" w:color="auto"/>
            </w:tcBorders>
          </w:tcPr>
          <w:p w14:paraId="7371D982" w14:textId="6B9DAB65" w:rsidR="0005506A" w:rsidRPr="0016440E" w:rsidRDefault="0005506A" w:rsidP="004C16EC">
            <w:pPr>
              <w:spacing w:after="60" w:line="240" w:lineRule="auto"/>
            </w:pPr>
            <w:r>
              <w:t>WS, WD, PP, RH, TT</w:t>
            </w:r>
          </w:p>
        </w:tc>
        <w:tc>
          <w:tcPr>
            <w:tcW w:w="1275" w:type="dxa"/>
            <w:tcBorders>
              <w:left w:val="single" w:sz="4" w:space="0" w:color="auto"/>
              <w:right w:val="single" w:sz="4" w:space="0" w:color="auto"/>
            </w:tcBorders>
          </w:tcPr>
          <w:p w14:paraId="71B23527" w14:textId="77777777" w:rsidR="0005506A" w:rsidRPr="0016440E" w:rsidRDefault="0005506A" w:rsidP="006C576E">
            <w:pPr>
              <w:spacing w:after="60" w:line="240" w:lineRule="auto"/>
            </w:pPr>
            <w:r>
              <w:t>3</w:t>
            </w:r>
          </w:p>
        </w:tc>
        <w:tc>
          <w:tcPr>
            <w:tcW w:w="1276" w:type="dxa"/>
            <w:tcBorders>
              <w:left w:val="single" w:sz="4" w:space="0" w:color="auto"/>
            </w:tcBorders>
          </w:tcPr>
          <w:p w14:paraId="5CAE0CC8" w14:textId="77777777" w:rsidR="0005506A" w:rsidRPr="00AE5F3F" w:rsidRDefault="0005506A" w:rsidP="006C576E">
            <w:pPr>
              <w:spacing w:after="60" w:line="240" w:lineRule="auto"/>
            </w:pPr>
            <w:r w:rsidRPr="24616C93">
              <w:rPr>
                <w:color w:val="000000" w:themeColor="text1"/>
              </w:rPr>
              <w:t>358898</w:t>
            </w:r>
          </w:p>
        </w:tc>
        <w:tc>
          <w:tcPr>
            <w:tcW w:w="1701" w:type="dxa"/>
            <w:tcBorders>
              <w:left w:val="single" w:sz="4" w:space="0" w:color="auto"/>
              <w:right w:val="single" w:sz="4" w:space="0" w:color="auto"/>
            </w:tcBorders>
          </w:tcPr>
          <w:p w14:paraId="1C2D38FD" w14:textId="77777777" w:rsidR="0005506A" w:rsidRPr="00AE5F3F" w:rsidRDefault="0005506A" w:rsidP="006C576E">
            <w:pPr>
              <w:spacing w:after="60" w:line="240" w:lineRule="auto"/>
              <w:rPr>
                <w:color w:val="000000" w:themeColor="text1"/>
              </w:rPr>
            </w:pPr>
            <w:r w:rsidRPr="24616C93">
              <w:rPr>
                <w:color w:val="000000" w:themeColor="text1"/>
              </w:rPr>
              <w:t>356058</w:t>
            </w:r>
          </w:p>
        </w:tc>
        <w:tc>
          <w:tcPr>
            <w:tcW w:w="1843" w:type="dxa"/>
            <w:tcBorders>
              <w:left w:val="single" w:sz="4" w:space="0" w:color="auto"/>
            </w:tcBorders>
          </w:tcPr>
          <w:p w14:paraId="0DEFFDB5" w14:textId="77777777" w:rsidR="0005506A" w:rsidRPr="00AE5F3F" w:rsidRDefault="0005506A" w:rsidP="006C576E">
            <w:pPr>
              <w:spacing w:after="60" w:line="240" w:lineRule="auto"/>
              <w:rPr>
                <w:color w:val="000000" w:themeColor="text1"/>
              </w:rPr>
            </w:pPr>
            <w:r w:rsidRPr="24616C93">
              <w:rPr>
                <w:color w:val="000000" w:themeColor="text1"/>
              </w:rPr>
              <w:t>0.79</w:t>
            </w:r>
          </w:p>
        </w:tc>
      </w:tr>
      <w:tr w:rsidR="0005506A" w:rsidRPr="0016440E" w14:paraId="5107811F" w14:textId="77777777" w:rsidTr="00D52925">
        <w:tc>
          <w:tcPr>
            <w:tcW w:w="1526" w:type="dxa"/>
            <w:tcBorders>
              <w:right w:val="single" w:sz="4" w:space="0" w:color="auto"/>
            </w:tcBorders>
          </w:tcPr>
          <w:p w14:paraId="43CB3878" w14:textId="77777777" w:rsidR="0005506A" w:rsidRPr="0016440E" w:rsidRDefault="0005506A" w:rsidP="00D52925">
            <w:pPr>
              <w:spacing w:after="60" w:line="240" w:lineRule="auto"/>
              <w:jc w:val="left"/>
            </w:pPr>
            <w:r>
              <w:t>Slovak Republic</w:t>
            </w:r>
          </w:p>
        </w:tc>
        <w:tc>
          <w:tcPr>
            <w:tcW w:w="1134" w:type="dxa"/>
            <w:tcBorders>
              <w:right w:val="single" w:sz="4" w:space="0" w:color="auto"/>
            </w:tcBorders>
          </w:tcPr>
          <w:p w14:paraId="1CC351FE" w14:textId="408DC011" w:rsidR="0005506A" w:rsidRDefault="0005506A" w:rsidP="006C576E">
            <w:pPr>
              <w:spacing w:after="60" w:line="240" w:lineRule="auto"/>
            </w:pPr>
            <w:r>
              <w:t>SLO</w:t>
            </w:r>
          </w:p>
        </w:tc>
        <w:tc>
          <w:tcPr>
            <w:tcW w:w="1134" w:type="dxa"/>
            <w:tcBorders>
              <w:left w:val="single" w:sz="4" w:space="0" w:color="auto"/>
              <w:right w:val="single" w:sz="4" w:space="0" w:color="auto"/>
            </w:tcBorders>
          </w:tcPr>
          <w:p w14:paraId="6642250A" w14:textId="75BE334F" w:rsidR="0005506A" w:rsidRPr="0016440E" w:rsidRDefault="0005506A" w:rsidP="006C576E">
            <w:pPr>
              <w:spacing w:after="60" w:line="240" w:lineRule="auto"/>
            </w:pPr>
            <w:r>
              <w:t>2</w:t>
            </w:r>
          </w:p>
        </w:tc>
        <w:tc>
          <w:tcPr>
            <w:tcW w:w="1417" w:type="dxa"/>
            <w:tcBorders>
              <w:left w:val="single" w:sz="4" w:space="0" w:color="auto"/>
              <w:right w:val="single" w:sz="4" w:space="0" w:color="auto"/>
            </w:tcBorders>
          </w:tcPr>
          <w:p w14:paraId="1293DB7C" w14:textId="77777777" w:rsidR="0005506A" w:rsidRPr="0016440E" w:rsidRDefault="0005506A" w:rsidP="006C576E">
            <w:pPr>
              <w:spacing w:after="60" w:line="240" w:lineRule="auto"/>
            </w:pPr>
            <w:r>
              <w:t>1940–1967</w:t>
            </w:r>
          </w:p>
        </w:tc>
        <w:tc>
          <w:tcPr>
            <w:tcW w:w="2127" w:type="dxa"/>
            <w:tcBorders>
              <w:left w:val="single" w:sz="4" w:space="0" w:color="auto"/>
              <w:right w:val="single" w:sz="4" w:space="0" w:color="auto"/>
            </w:tcBorders>
          </w:tcPr>
          <w:p w14:paraId="4D57D845" w14:textId="1AC54172" w:rsidR="0005506A" w:rsidRPr="0016440E" w:rsidRDefault="0005506A" w:rsidP="004C16EC">
            <w:pPr>
              <w:spacing w:after="60" w:line="240" w:lineRule="auto"/>
            </w:pPr>
            <w:r>
              <w:t>WS, WD, PP, RH, TT</w:t>
            </w:r>
          </w:p>
        </w:tc>
        <w:tc>
          <w:tcPr>
            <w:tcW w:w="1275" w:type="dxa"/>
            <w:tcBorders>
              <w:left w:val="single" w:sz="4" w:space="0" w:color="auto"/>
              <w:right w:val="single" w:sz="4" w:space="0" w:color="auto"/>
            </w:tcBorders>
          </w:tcPr>
          <w:p w14:paraId="3E10C00F" w14:textId="77777777" w:rsidR="0005506A" w:rsidRPr="0016440E" w:rsidRDefault="0005506A" w:rsidP="006C576E">
            <w:pPr>
              <w:spacing w:after="60" w:line="240" w:lineRule="auto"/>
            </w:pPr>
            <w:r>
              <w:t>6</w:t>
            </w:r>
          </w:p>
        </w:tc>
        <w:tc>
          <w:tcPr>
            <w:tcW w:w="1276" w:type="dxa"/>
            <w:tcBorders>
              <w:left w:val="single" w:sz="4" w:space="0" w:color="auto"/>
            </w:tcBorders>
          </w:tcPr>
          <w:p w14:paraId="23A4D5FE" w14:textId="77777777" w:rsidR="0005506A" w:rsidRPr="00AE5F3F" w:rsidRDefault="0005506A" w:rsidP="006C576E">
            <w:pPr>
              <w:spacing w:after="60" w:line="240" w:lineRule="auto"/>
            </w:pPr>
            <w:r w:rsidRPr="24616C93">
              <w:rPr>
                <w:color w:val="000000" w:themeColor="text1"/>
              </w:rPr>
              <w:t>248751</w:t>
            </w:r>
          </w:p>
        </w:tc>
        <w:tc>
          <w:tcPr>
            <w:tcW w:w="1701" w:type="dxa"/>
            <w:tcBorders>
              <w:left w:val="single" w:sz="4" w:space="0" w:color="auto"/>
              <w:right w:val="single" w:sz="4" w:space="0" w:color="auto"/>
            </w:tcBorders>
          </w:tcPr>
          <w:p w14:paraId="05B24340" w14:textId="77777777" w:rsidR="0005506A" w:rsidRPr="00AE5F3F" w:rsidRDefault="0005506A" w:rsidP="006C576E">
            <w:pPr>
              <w:spacing w:after="60" w:line="240" w:lineRule="auto"/>
              <w:rPr>
                <w:color w:val="000000" w:themeColor="text1"/>
              </w:rPr>
            </w:pPr>
            <w:r w:rsidRPr="24616C93">
              <w:rPr>
                <w:color w:val="000000" w:themeColor="text1"/>
              </w:rPr>
              <w:t>247541</w:t>
            </w:r>
          </w:p>
        </w:tc>
        <w:tc>
          <w:tcPr>
            <w:tcW w:w="1843" w:type="dxa"/>
            <w:tcBorders>
              <w:left w:val="single" w:sz="4" w:space="0" w:color="auto"/>
            </w:tcBorders>
          </w:tcPr>
          <w:p w14:paraId="22CA96CA" w14:textId="77777777" w:rsidR="0005506A" w:rsidRPr="00AE5F3F" w:rsidRDefault="0005506A" w:rsidP="006C576E">
            <w:pPr>
              <w:spacing w:after="60" w:line="240" w:lineRule="auto"/>
              <w:rPr>
                <w:color w:val="000000" w:themeColor="text1"/>
              </w:rPr>
            </w:pPr>
            <w:r w:rsidRPr="24616C93">
              <w:rPr>
                <w:color w:val="000000" w:themeColor="text1"/>
              </w:rPr>
              <w:t>0.49</w:t>
            </w:r>
          </w:p>
        </w:tc>
      </w:tr>
      <w:tr w:rsidR="0005506A" w:rsidRPr="0016440E" w14:paraId="62D0C523" w14:textId="77777777" w:rsidTr="00D52925">
        <w:tc>
          <w:tcPr>
            <w:tcW w:w="1526" w:type="dxa"/>
            <w:tcBorders>
              <w:right w:val="single" w:sz="4" w:space="0" w:color="auto"/>
            </w:tcBorders>
          </w:tcPr>
          <w:p w14:paraId="27F175E1" w14:textId="77777777" w:rsidR="0005506A" w:rsidRPr="0016440E" w:rsidRDefault="0005506A" w:rsidP="00D52925">
            <w:pPr>
              <w:spacing w:after="60" w:line="240" w:lineRule="auto"/>
              <w:jc w:val="left"/>
            </w:pPr>
            <w:r>
              <w:t>Slovenia</w:t>
            </w:r>
          </w:p>
        </w:tc>
        <w:tc>
          <w:tcPr>
            <w:tcW w:w="1134" w:type="dxa"/>
            <w:tcBorders>
              <w:right w:val="single" w:sz="4" w:space="0" w:color="auto"/>
            </w:tcBorders>
          </w:tcPr>
          <w:p w14:paraId="3C2A0DA1" w14:textId="7C66BB30" w:rsidR="0005506A" w:rsidRDefault="0005506A" w:rsidP="006C576E">
            <w:pPr>
              <w:spacing w:after="60" w:line="240" w:lineRule="auto"/>
            </w:pPr>
            <w:r>
              <w:t>SLV</w:t>
            </w:r>
          </w:p>
        </w:tc>
        <w:tc>
          <w:tcPr>
            <w:tcW w:w="1134" w:type="dxa"/>
            <w:tcBorders>
              <w:left w:val="single" w:sz="4" w:space="0" w:color="auto"/>
              <w:right w:val="single" w:sz="4" w:space="0" w:color="auto"/>
            </w:tcBorders>
          </w:tcPr>
          <w:p w14:paraId="7543F6A0" w14:textId="0C2D2D28" w:rsidR="0005506A" w:rsidRPr="0016440E" w:rsidRDefault="0005506A" w:rsidP="006C576E">
            <w:pPr>
              <w:spacing w:after="60" w:line="240" w:lineRule="auto"/>
            </w:pPr>
            <w:r>
              <w:t>3</w:t>
            </w:r>
          </w:p>
        </w:tc>
        <w:tc>
          <w:tcPr>
            <w:tcW w:w="1417" w:type="dxa"/>
            <w:tcBorders>
              <w:left w:val="single" w:sz="4" w:space="0" w:color="auto"/>
              <w:right w:val="single" w:sz="4" w:space="0" w:color="auto"/>
            </w:tcBorders>
          </w:tcPr>
          <w:p w14:paraId="4B5959AD" w14:textId="77777777" w:rsidR="0005506A" w:rsidRPr="0016440E" w:rsidRDefault="0005506A" w:rsidP="006C576E">
            <w:pPr>
              <w:spacing w:after="60" w:line="240" w:lineRule="auto"/>
            </w:pPr>
            <w:r>
              <w:t>1950–1978</w:t>
            </w:r>
          </w:p>
        </w:tc>
        <w:tc>
          <w:tcPr>
            <w:tcW w:w="2127" w:type="dxa"/>
            <w:tcBorders>
              <w:left w:val="single" w:sz="4" w:space="0" w:color="auto"/>
              <w:right w:val="single" w:sz="4" w:space="0" w:color="auto"/>
            </w:tcBorders>
          </w:tcPr>
          <w:p w14:paraId="3DD21DEF" w14:textId="1C6C80B7" w:rsidR="0005506A" w:rsidRPr="0016440E" w:rsidRDefault="0005506A" w:rsidP="004C16EC">
            <w:pPr>
              <w:spacing w:after="60" w:line="240" w:lineRule="auto"/>
            </w:pPr>
            <w:r>
              <w:t>DP, WS, WD, FS, PP, RH, RR, SD, TT</w:t>
            </w:r>
          </w:p>
        </w:tc>
        <w:tc>
          <w:tcPr>
            <w:tcW w:w="1275" w:type="dxa"/>
            <w:tcBorders>
              <w:left w:val="single" w:sz="4" w:space="0" w:color="auto"/>
              <w:right w:val="single" w:sz="4" w:space="0" w:color="auto"/>
            </w:tcBorders>
          </w:tcPr>
          <w:p w14:paraId="40D33CBB" w14:textId="77777777" w:rsidR="0005506A" w:rsidRPr="0016440E" w:rsidRDefault="0005506A" w:rsidP="006C576E">
            <w:pPr>
              <w:spacing w:after="60" w:line="240" w:lineRule="auto"/>
            </w:pPr>
            <w:r>
              <w:t>Up to 24</w:t>
            </w:r>
          </w:p>
        </w:tc>
        <w:tc>
          <w:tcPr>
            <w:tcW w:w="1276" w:type="dxa"/>
            <w:tcBorders>
              <w:left w:val="single" w:sz="4" w:space="0" w:color="auto"/>
            </w:tcBorders>
          </w:tcPr>
          <w:p w14:paraId="02CDA2C9" w14:textId="77777777" w:rsidR="0005506A" w:rsidRPr="00AE5F3F" w:rsidRDefault="0005506A" w:rsidP="006C576E">
            <w:pPr>
              <w:spacing w:after="60" w:line="240" w:lineRule="auto"/>
            </w:pPr>
            <w:r w:rsidRPr="24616C93">
              <w:rPr>
                <w:color w:val="000000" w:themeColor="text1"/>
              </w:rPr>
              <w:t>2507878</w:t>
            </w:r>
          </w:p>
        </w:tc>
        <w:tc>
          <w:tcPr>
            <w:tcW w:w="1701" w:type="dxa"/>
            <w:tcBorders>
              <w:left w:val="single" w:sz="4" w:space="0" w:color="auto"/>
              <w:right w:val="single" w:sz="4" w:space="0" w:color="auto"/>
            </w:tcBorders>
          </w:tcPr>
          <w:p w14:paraId="25EAAC1F" w14:textId="6B8A33EC" w:rsidR="0005506A" w:rsidRPr="00AE5F3F" w:rsidRDefault="0005506A" w:rsidP="006C576E">
            <w:pPr>
              <w:spacing w:after="60" w:line="240" w:lineRule="auto"/>
              <w:rPr>
                <w:color w:val="000000" w:themeColor="text1"/>
              </w:rPr>
            </w:pPr>
            <w:r w:rsidRPr="24616C93">
              <w:rPr>
                <w:color w:val="000000" w:themeColor="text1"/>
              </w:rPr>
              <w:t>24</w:t>
            </w:r>
            <w:r>
              <w:rPr>
                <w:color w:val="000000" w:themeColor="text1"/>
              </w:rPr>
              <w:t>37163</w:t>
            </w:r>
          </w:p>
        </w:tc>
        <w:tc>
          <w:tcPr>
            <w:tcW w:w="1843" w:type="dxa"/>
            <w:tcBorders>
              <w:left w:val="single" w:sz="4" w:space="0" w:color="auto"/>
            </w:tcBorders>
          </w:tcPr>
          <w:p w14:paraId="36D9F675" w14:textId="3EC0D6AB" w:rsidR="0005506A" w:rsidRPr="00AE5F3F" w:rsidRDefault="0005506A" w:rsidP="006C576E">
            <w:pPr>
              <w:spacing w:after="60" w:line="240" w:lineRule="auto"/>
              <w:rPr>
                <w:color w:val="000000" w:themeColor="text1"/>
              </w:rPr>
            </w:pPr>
            <w:r>
              <w:rPr>
                <w:color w:val="000000" w:themeColor="text1"/>
              </w:rPr>
              <w:t>2.82</w:t>
            </w:r>
          </w:p>
        </w:tc>
      </w:tr>
      <w:tr w:rsidR="0005506A" w:rsidRPr="0016440E" w14:paraId="70105E39" w14:textId="77777777" w:rsidTr="00D52925">
        <w:tc>
          <w:tcPr>
            <w:tcW w:w="1526" w:type="dxa"/>
            <w:tcBorders>
              <w:right w:val="single" w:sz="4" w:space="0" w:color="auto"/>
            </w:tcBorders>
          </w:tcPr>
          <w:p w14:paraId="7E27B95C" w14:textId="77777777" w:rsidR="0005506A" w:rsidRPr="0016440E" w:rsidRDefault="0005506A" w:rsidP="00D52925">
            <w:pPr>
              <w:spacing w:after="60" w:line="240" w:lineRule="auto"/>
              <w:jc w:val="left"/>
            </w:pPr>
            <w:r>
              <w:t>Spain</w:t>
            </w:r>
          </w:p>
        </w:tc>
        <w:tc>
          <w:tcPr>
            <w:tcW w:w="1134" w:type="dxa"/>
            <w:tcBorders>
              <w:right w:val="single" w:sz="4" w:space="0" w:color="auto"/>
            </w:tcBorders>
          </w:tcPr>
          <w:p w14:paraId="7116259D" w14:textId="60CC5752" w:rsidR="0005506A" w:rsidRDefault="0005506A" w:rsidP="006C576E">
            <w:pPr>
              <w:spacing w:after="60" w:line="240" w:lineRule="auto"/>
            </w:pPr>
            <w:r>
              <w:t>ESP</w:t>
            </w:r>
          </w:p>
        </w:tc>
        <w:tc>
          <w:tcPr>
            <w:tcW w:w="1134" w:type="dxa"/>
            <w:tcBorders>
              <w:left w:val="single" w:sz="4" w:space="0" w:color="auto"/>
              <w:right w:val="single" w:sz="4" w:space="0" w:color="auto"/>
            </w:tcBorders>
          </w:tcPr>
          <w:p w14:paraId="54FF02F8" w14:textId="3459B8DF" w:rsidR="0005506A" w:rsidRPr="0016440E" w:rsidRDefault="0005506A" w:rsidP="006C576E">
            <w:pPr>
              <w:spacing w:after="60" w:line="240" w:lineRule="auto"/>
            </w:pPr>
            <w:r>
              <w:t>5</w:t>
            </w:r>
          </w:p>
        </w:tc>
        <w:tc>
          <w:tcPr>
            <w:tcW w:w="1417" w:type="dxa"/>
            <w:tcBorders>
              <w:left w:val="single" w:sz="4" w:space="0" w:color="auto"/>
              <w:right w:val="single" w:sz="4" w:space="0" w:color="auto"/>
            </w:tcBorders>
          </w:tcPr>
          <w:p w14:paraId="5621CA5F" w14:textId="77777777" w:rsidR="0005506A" w:rsidRPr="0016440E" w:rsidRDefault="0005506A" w:rsidP="006C576E">
            <w:pPr>
              <w:spacing w:after="60" w:line="240" w:lineRule="auto"/>
            </w:pPr>
            <w:r>
              <w:t>1954–1984</w:t>
            </w:r>
          </w:p>
        </w:tc>
        <w:tc>
          <w:tcPr>
            <w:tcW w:w="2127" w:type="dxa"/>
            <w:tcBorders>
              <w:left w:val="single" w:sz="4" w:space="0" w:color="auto"/>
              <w:right w:val="single" w:sz="4" w:space="0" w:color="auto"/>
            </w:tcBorders>
          </w:tcPr>
          <w:p w14:paraId="695D7607" w14:textId="0D8B1D3A" w:rsidR="0005506A" w:rsidRPr="0016440E" w:rsidRDefault="0005506A" w:rsidP="004C16EC">
            <w:pPr>
              <w:spacing w:after="60" w:line="240" w:lineRule="auto"/>
            </w:pPr>
            <w:r>
              <w:t>WS, WD, PP, RH, TT</w:t>
            </w:r>
            <w:r w:rsidR="00232DBF">
              <w:t>, DP</w:t>
            </w:r>
          </w:p>
        </w:tc>
        <w:tc>
          <w:tcPr>
            <w:tcW w:w="1275" w:type="dxa"/>
            <w:tcBorders>
              <w:left w:val="single" w:sz="4" w:space="0" w:color="auto"/>
              <w:right w:val="single" w:sz="4" w:space="0" w:color="auto"/>
            </w:tcBorders>
          </w:tcPr>
          <w:p w14:paraId="4185CA60" w14:textId="77777777" w:rsidR="0005506A" w:rsidRPr="0016440E" w:rsidRDefault="0005506A" w:rsidP="006C576E">
            <w:pPr>
              <w:spacing w:after="60" w:line="240" w:lineRule="auto"/>
            </w:pPr>
            <w:r>
              <w:t>5</w:t>
            </w:r>
          </w:p>
        </w:tc>
        <w:tc>
          <w:tcPr>
            <w:tcW w:w="1276" w:type="dxa"/>
            <w:tcBorders>
              <w:left w:val="single" w:sz="4" w:space="0" w:color="auto"/>
            </w:tcBorders>
          </w:tcPr>
          <w:p w14:paraId="44B1AAED" w14:textId="77777777" w:rsidR="0005506A" w:rsidRPr="00AE5F3F" w:rsidRDefault="0005506A" w:rsidP="006C576E">
            <w:pPr>
              <w:spacing w:after="60" w:line="240" w:lineRule="auto"/>
            </w:pPr>
            <w:r w:rsidRPr="24616C93">
              <w:rPr>
                <w:color w:val="000000" w:themeColor="text1"/>
              </w:rPr>
              <w:t>194274</w:t>
            </w:r>
          </w:p>
        </w:tc>
        <w:tc>
          <w:tcPr>
            <w:tcW w:w="1701" w:type="dxa"/>
            <w:tcBorders>
              <w:left w:val="single" w:sz="4" w:space="0" w:color="auto"/>
              <w:right w:val="single" w:sz="4" w:space="0" w:color="auto"/>
            </w:tcBorders>
          </w:tcPr>
          <w:p w14:paraId="6EF72F12" w14:textId="77777777" w:rsidR="0005506A" w:rsidRPr="00AE5F3F" w:rsidRDefault="0005506A" w:rsidP="006C576E">
            <w:pPr>
              <w:spacing w:after="60" w:line="240" w:lineRule="auto"/>
              <w:rPr>
                <w:color w:val="000000" w:themeColor="text1"/>
              </w:rPr>
            </w:pPr>
            <w:r w:rsidRPr="24616C93">
              <w:rPr>
                <w:color w:val="000000" w:themeColor="text1"/>
              </w:rPr>
              <w:t>192670</w:t>
            </w:r>
          </w:p>
        </w:tc>
        <w:tc>
          <w:tcPr>
            <w:tcW w:w="1843" w:type="dxa"/>
            <w:tcBorders>
              <w:left w:val="single" w:sz="4" w:space="0" w:color="auto"/>
            </w:tcBorders>
          </w:tcPr>
          <w:p w14:paraId="1BD5B1BD" w14:textId="77777777" w:rsidR="0005506A" w:rsidRPr="00AE5F3F" w:rsidRDefault="0005506A" w:rsidP="006C576E">
            <w:pPr>
              <w:spacing w:after="60" w:line="240" w:lineRule="auto"/>
              <w:rPr>
                <w:color w:val="000000" w:themeColor="text1"/>
              </w:rPr>
            </w:pPr>
            <w:r w:rsidRPr="24616C93">
              <w:rPr>
                <w:color w:val="000000" w:themeColor="text1"/>
              </w:rPr>
              <w:t>0.83</w:t>
            </w:r>
          </w:p>
        </w:tc>
      </w:tr>
      <w:tr w:rsidR="0005506A" w:rsidRPr="0016440E" w14:paraId="206644FA" w14:textId="77777777" w:rsidTr="00D52925">
        <w:tc>
          <w:tcPr>
            <w:tcW w:w="1526" w:type="dxa"/>
            <w:tcBorders>
              <w:right w:val="single" w:sz="4" w:space="0" w:color="auto"/>
            </w:tcBorders>
          </w:tcPr>
          <w:p w14:paraId="3EFBA43F" w14:textId="77777777" w:rsidR="0005506A" w:rsidRPr="0016440E" w:rsidRDefault="0005506A" w:rsidP="00D52925">
            <w:pPr>
              <w:spacing w:after="60" w:line="240" w:lineRule="auto"/>
              <w:jc w:val="left"/>
            </w:pPr>
            <w:r>
              <w:t>Tunisia</w:t>
            </w:r>
          </w:p>
        </w:tc>
        <w:tc>
          <w:tcPr>
            <w:tcW w:w="1134" w:type="dxa"/>
            <w:tcBorders>
              <w:right w:val="single" w:sz="4" w:space="0" w:color="auto"/>
            </w:tcBorders>
          </w:tcPr>
          <w:p w14:paraId="22528B53" w14:textId="46493433" w:rsidR="0005506A" w:rsidRDefault="0005506A" w:rsidP="006C576E">
            <w:pPr>
              <w:spacing w:after="60" w:line="240" w:lineRule="auto"/>
            </w:pPr>
            <w:r>
              <w:t>TUN</w:t>
            </w:r>
          </w:p>
        </w:tc>
        <w:tc>
          <w:tcPr>
            <w:tcW w:w="1134" w:type="dxa"/>
            <w:tcBorders>
              <w:left w:val="single" w:sz="4" w:space="0" w:color="auto"/>
              <w:right w:val="single" w:sz="4" w:space="0" w:color="auto"/>
            </w:tcBorders>
          </w:tcPr>
          <w:p w14:paraId="56D8E252" w14:textId="79ADF9BC" w:rsidR="0005506A" w:rsidRPr="0016440E" w:rsidRDefault="0005506A" w:rsidP="006C576E">
            <w:pPr>
              <w:spacing w:after="60" w:line="240" w:lineRule="auto"/>
            </w:pPr>
            <w:r>
              <w:t>5</w:t>
            </w:r>
          </w:p>
        </w:tc>
        <w:tc>
          <w:tcPr>
            <w:tcW w:w="1417" w:type="dxa"/>
            <w:tcBorders>
              <w:left w:val="single" w:sz="4" w:space="0" w:color="auto"/>
              <w:right w:val="single" w:sz="4" w:space="0" w:color="auto"/>
            </w:tcBorders>
          </w:tcPr>
          <w:p w14:paraId="596F5109" w14:textId="77777777" w:rsidR="0005506A" w:rsidRPr="0016440E" w:rsidRDefault="0005506A" w:rsidP="006C576E">
            <w:pPr>
              <w:spacing w:after="60" w:line="240" w:lineRule="auto"/>
            </w:pPr>
            <w:r>
              <w:t>1886–1938</w:t>
            </w:r>
          </w:p>
        </w:tc>
        <w:tc>
          <w:tcPr>
            <w:tcW w:w="2127" w:type="dxa"/>
            <w:tcBorders>
              <w:left w:val="single" w:sz="4" w:space="0" w:color="auto"/>
              <w:right w:val="single" w:sz="4" w:space="0" w:color="auto"/>
            </w:tcBorders>
          </w:tcPr>
          <w:p w14:paraId="1E8499AB" w14:textId="5DBDF5BF" w:rsidR="0005506A" w:rsidRPr="0016440E" w:rsidRDefault="0005506A" w:rsidP="004C16EC">
            <w:pPr>
              <w:spacing w:after="60" w:line="240" w:lineRule="auto"/>
            </w:pPr>
            <w:r>
              <w:t>WS, WD, PP, TT</w:t>
            </w:r>
          </w:p>
        </w:tc>
        <w:tc>
          <w:tcPr>
            <w:tcW w:w="1275" w:type="dxa"/>
            <w:tcBorders>
              <w:left w:val="single" w:sz="4" w:space="0" w:color="auto"/>
              <w:right w:val="single" w:sz="4" w:space="0" w:color="auto"/>
            </w:tcBorders>
          </w:tcPr>
          <w:p w14:paraId="6007EEF7" w14:textId="77777777" w:rsidR="0005506A" w:rsidRPr="0016440E" w:rsidRDefault="0005506A" w:rsidP="006C576E">
            <w:pPr>
              <w:spacing w:after="60" w:line="240" w:lineRule="auto"/>
            </w:pPr>
            <w:r>
              <w:t>1</w:t>
            </w:r>
          </w:p>
        </w:tc>
        <w:tc>
          <w:tcPr>
            <w:tcW w:w="1276" w:type="dxa"/>
            <w:tcBorders>
              <w:left w:val="single" w:sz="4" w:space="0" w:color="auto"/>
            </w:tcBorders>
          </w:tcPr>
          <w:p w14:paraId="2B675C43" w14:textId="77777777" w:rsidR="0005506A" w:rsidRPr="00AE5F3F" w:rsidRDefault="0005506A" w:rsidP="006C576E">
            <w:pPr>
              <w:spacing w:after="60" w:line="240" w:lineRule="auto"/>
            </w:pPr>
            <w:r w:rsidRPr="24616C93">
              <w:rPr>
                <w:color w:val="000000" w:themeColor="text1"/>
              </w:rPr>
              <w:t>174900</w:t>
            </w:r>
          </w:p>
        </w:tc>
        <w:tc>
          <w:tcPr>
            <w:tcW w:w="1701" w:type="dxa"/>
            <w:tcBorders>
              <w:left w:val="single" w:sz="4" w:space="0" w:color="auto"/>
              <w:right w:val="single" w:sz="4" w:space="0" w:color="auto"/>
            </w:tcBorders>
          </w:tcPr>
          <w:p w14:paraId="374B4AB6" w14:textId="77777777" w:rsidR="0005506A" w:rsidRPr="00AE5F3F" w:rsidRDefault="0005506A" w:rsidP="006C576E">
            <w:pPr>
              <w:spacing w:after="60" w:line="240" w:lineRule="auto"/>
              <w:rPr>
                <w:color w:val="000000" w:themeColor="text1"/>
              </w:rPr>
            </w:pPr>
            <w:r w:rsidRPr="24616C93">
              <w:rPr>
                <w:color w:val="000000" w:themeColor="text1"/>
              </w:rPr>
              <w:t>170480</w:t>
            </w:r>
          </w:p>
        </w:tc>
        <w:tc>
          <w:tcPr>
            <w:tcW w:w="1843" w:type="dxa"/>
            <w:tcBorders>
              <w:left w:val="single" w:sz="4" w:space="0" w:color="auto"/>
            </w:tcBorders>
          </w:tcPr>
          <w:p w14:paraId="5E7DEFD2" w14:textId="77777777" w:rsidR="0005506A" w:rsidRPr="00AE5F3F" w:rsidRDefault="0005506A" w:rsidP="006C576E">
            <w:pPr>
              <w:spacing w:after="60" w:line="240" w:lineRule="auto"/>
              <w:rPr>
                <w:color w:val="000000" w:themeColor="text1"/>
              </w:rPr>
            </w:pPr>
            <w:r w:rsidRPr="24616C93">
              <w:rPr>
                <w:color w:val="000000" w:themeColor="text1"/>
              </w:rPr>
              <w:t>2.53</w:t>
            </w:r>
          </w:p>
        </w:tc>
      </w:tr>
      <w:tr w:rsidR="0005506A" w:rsidRPr="0016440E" w14:paraId="7B67D41D" w14:textId="77777777" w:rsidTr="00D52925">
        <w:tc>
          <w:tcPr>
            <w:tcW w:w="1526" w:type="dxa"/>
            <w:tcBorders>
              <w:bottom w:val="single" w:sz="18" w:space="0" w:color="auto"/>
              <w:right w:val="single" w:sz="4" w:space="0" w:color="auto"/>
            </w:tcBorders>
          </w:tcPr>
          <w:p w14:paraId="0E70DDB3" w14:textId="77777777" w:rsidR="0005506A" w:rsidRPr="0016440E" w:rsidRDefault="0005506A" w:rsidP="00D52925">
            <w:pPr>
              <w:spacing w:after="60" w:line="240" w:lineRule="auto"/>
              <w:jc w:val="left"/>
            </w:pPr>
            <w:r>
              <w:t>Turkey</w:t>
            </w:r>
          </w:p>
        </w:tc>
        <w:tc>
          <w:tcPr>
            <w:tcW w:w="1134" w:type="dxa"/>
            <w:tcBorders>
              <w:bottom w:val="single" w:sz="18" w:space="0" w:color="auto"/>
              <w:right w:val="single" w:sz="4" w:space="0" w:color="auto"/>
            </w:tcBorders>
          </w:tcPr>
          <w:p w14:paraId="47094A9C" w14:textId="35FD4929" w:rsidR="0005506A" w:rsidRDefault="0005506A" w:rsidP="006C576E">
            <w:pPr>
              <w:spacing w:after="60" w:line="240" w:lineRule="auto"/>
            </w:pPr>
            <w:r>
              <w:t>TUR</w:t>
            </w:r>
          </w:p>
        </w:tc>
        <w:tc>
          <w:tcPr>
            <w:tcW w:w="1134" w:type="dxa"/>
            <w:tcBorders>
              <w:left w:val="single" w:sz="4" w:space="0" w:color="auto"/>
              <w:bottom w:val="single" w:sz="18" w:space="0" w:color="auto"/>
              <w:right w:val="single" w:sz="4" w:space="0" w:color="auto"/>
            </w:tcBorders>
          </w:tcPr>
          <w:p w14:paraId="1AF5DC52" w14:textId="53B7A387" w:rsidR="0005506A" w:rsidRPr="0016440E" w:rsidRDefault="0005506A" w:rsidP="006C576E">
            <w:pPr>
              <w:spacing w:after="60" w:line="240" w:lineRule="auto"/>
            </w:pPr>
            <w:r>
              <w:t>25</w:t>
            </w:r>
          </w:p>
        </w:tc>
        <w:tc>
          <w:tcPr>
            <w:tcW w:w="1417" w:type="dxa"/>
            <w:tcBorders>
              <w:left w:val="single" w:sz="4" w:space="0" w:color="auto"/>
              <w:bottom w:val="single" w:sz="18" w:space="0" w:color="auto"/>
              <w:right w:val="single" w:sz="4" w:space="0" w:color="auto"/>
            </w:tcBorders>
          </w:tcPr>
          <w:p w14:paraId="6511E36B" w14:textId="77777777" w:rsidR="0005506A" w:rsidRPr="0016440E" w:rsidRDefault="0005506A" w:rsidP="006C576E">
            <w:pPr>
              <w:spacing w:after="60" w:line="240" w:lineRule="auto"/>
            </w:pPr>
            <w:r>
              <w:t>1962–1971</w:t>
            </w:r>
          </w:p>
        </w:tc>
        <w:tc>
          <w:tcPr>
            <w:tcW w:w="2127" w:type="dxa"/>
            <w:tcBorders>
              <w:left w:val="single" w:sz="4" w:space="0" w:color="auto"/>
              <w:bottom w:val="single" w:sz="18" w:space="0" w:color="auto"/>
              <w:right w:val="single" w:sz="4" w:space="0" w:color="auto"/>
            </w:tcBorders>
          </w:tcPr>
          <w:p w14:paraId="7A4E7176" w14:textId="5B8981A4" w:rsidR="0005506A" w:rsidRPr="0016440E" w:rsidRDefault="0005506A" w:rsidP="004C16EC">
            <w:pPr>
              <w:spacing w:after="60" w:line="240" w:lineRule="auto"/>
            </w:pPr>
            <w:r>
              <w:t>WS, WD, PP, RH, TT</w:t>
            </w:r>
          </w:p>
        </w:tc>
        <w:tc>
          <w:tcPr>
            <w:tcW w:w="1275" w:type="dxa"/>
            <w:tcBorders>
              <w:left w:val="single" w:sz="4" w:space="0" w:color="auto"/>
              <w:bottom w:val="single" w:sz="18" w:space="0" w:color="auto"/>
              <w:right w:val="single" w:sz="4" w:space="0" w:color="auto"/>
            </w:tcBorders>
          </w:tcPr>
          <w:p w14:paraId="2E63A3CB" w14:textId="77777777" w:rsidR="0005506A" w:rsidRPr="0016440E" w:rsidRDefault="0005506A" w:rsidP="006C576E">
            <w:pPr>
              <w:spacing w:after="60" w:line="240" w:lineRule="auto"/>
            </w:pPr>
            <w:r>
              <w:t>3</w:t>
            </w:r>
          </w:p>
        </w:tc>
        <w:tc>
          <w:tcPr>
            <w:tcW w:w="1276" w:type="dxa"/>
            <w:tcBorders>
              <w:left w:val="single" w:sz="4" w:space="0" w:color="auto"/>
              <w:bottom w:val="single" w:sz="18" w:space="0" w:color="auto"/>
            </w:tcBorders>
          </w:tcPr>
          <w:p w14:paraId="3F8F7A30" w14:textId="77777777" w:rsidR="0005506A" w:rsidRPr="00AE5F3F" w:rsidRDefault="0005506A" w:rsidP="006C576E">
            <w:pPr>
              <w:spacing w:after="60" w:line="240" w:lineRule="auto"/>
            </w:pPr>
            <w:r w:rsidRPr="24616C93">
              <w:rPr>
                <w:color w:val="000000" w:themeColor="text1"/>
              </w:rPr>
              <w:t>1028898</w:t>
            </w:r>
          </w:p>
        </w:tc>
        <w:tc>
          <w:tcPr>
            <w:tcW w:w="1701" w:type="dxa"/>
            <w:tcBorders>
              <w:left w:val="single" w:sz="4" w:space="0" w:color="auto"/>
              <w:bottom w:val="single" w:sz="18" w:space="0" w:color="auto"/>
              <w:right w:val="single" w:sz="4" w:space="0" w:color="auto"/>
            </w:tcBorders>
          </w:tcPr>
          <w:p w14:paraId="7E4F5C4D" w14:textId="77777777" w:rsidR="0005506A" w:rsidRPr="00AE5F3F" w:rsidRDefault="0005506A" w:rsidP="006C576E">
            <w:pPr>
              <w:spacing w:after="60" w:line="240" w:lineRule="auto"/>
              <w:rPr>
                <w:color w:val="000000" w:themeColor="text1"/>
              </w:rPr>
            </w:pPr>
            <w:r w:rsidRPr="24616C93">
              <w:rPr>
                <w:color w:val="000000" w:themeColor="text1"/>
              </w:rPr>
              <w:t>1017871</w:t>
            </w:r>
          </w:p>
        </w:tc>
        <w:tc>
          <w:tcPr>
            <w:tcW w:w="1843" w:type="dxa"/>
            <w:tcBorders>
              <w:left w:val="single" w:sz="4" w:space="0" w:color="auto"/>
              <w:bottom w:val="single" w:sz="18" w:space="0" w:color="auto"/>
            </w:tcBorders>
          </w:tcPr>
          <w:p w14:paraId="4594E025" w14:textId="77777777" w:rsidR="0005506A" w:rsidRPr="00AE5F3F" w:rsidRDefault="0005506A" w:rsidP="006C576E">
            <w:pPr>
              <w:spacing w:after="60" w:line="240" w:lineRule="auto"/>
              <w:rPr>
                <w:color w:val="000000" w:themeColor="text1"/>
              </w:rPr>
            </w:pPr>
            <w:r w:rsidRPr="24616C93">
              <w:rPr>
                <w:color w:val="000000" w:themeColor="text1"/>
              </w:rPr>
              <w:t>1.07</w:t>
            </w:r>
          </w:p>
        </w:tc>
      </w:tr>
      <w:tr w:rsidR="0005506A" w:rsidRPr="0016440E" w14:paraId="41048EF7" w14:textId="77777777" w:rsidTr="00D52925">
        <w:tc>
          <w:tcPr>
            <w:tcW w:w="1526" w:type="dxa"/>
            <w:tcBorders>
              <w:top w:val="single" w:sz="18" w:space="0" w:color="auto"/>
              <w:right w:val="single" w:sz="4" w:space="0" w:color="auto"/>
            </w:tcBorders>
          </w:tcPr>
          <w:p w14:paraId="59415338" w14:textId="77777777" w:rsidR="0005506A" w:rsidRPr="00BB5720" w:rsidRDefault="0005506A" w:rsidP="00D52925">
            <w:pPr>
              <w:spacing w:after="60" w:line="240" w:lineRule="auto"/>
              <w:jc w:val="left"/>
              <w:rPr>
                <w:i/>
                <w:iCs/>
              </w:rPr>
            </w:pPr>
            <w:r w:rsidRPr="24616C93">
              <w:rPr>
                <w:i/>
                <w:iCs/>
              </w:rPr>
              <w:t>Total</w:t>
            </w:r>
          </w:p>
        </w:tc>
        <w:tc>
          <w:tcPr>
            <w:tcW w:w="1134" w:type="dxa"/>
            <w:tcBorders>
              <w:top w:val="single" w:sz="18" w:space="0" w:color="auto"/>
              <w:right w:val="single" w:sz="4" w:space="0" w:color="auto"/>
            </w:tcBorders>
          </w:tcPr>
          <w:p w14:paraId="2E17F32E" w14:textId="77777777" w:rsidR="0005506A" w:rsidRPr="24616C93" w:rsidRDefault="0005506A" w:rsidP="006C576E">
            <w:pPr>
              <w:spacing w:after="60" w:line="240" w:lineRule="auto"/>
              <w:rPr>
                <w:i/>
                <w:iCs/>
              </w:rPr>
            </w:pPr>
          </w:p>
        </w:tc>
        <w:tc>
          <w:tcPr>
            <w:tcW w:w="1134" w:type="dxa"/>
            <w:tcBorders>
              <w:top w:val="single" w:sz="18" w:space="0" w:color="auto"/>
              <w:left w:val="single" w:sz="4" w:space="0" w:color="auto"/>
              <w:right w:val="single" w:sz="4" w:space="0" w:color="auto"/>
            </w:tcBorders>
          </w:tcPr>
          <w:p w14:paraId="3A2280C2" w14:textId="4A8010F9" w:rsidR="0005506A" w:rsidRPr="00BB5720" w:rsidRDefault="0005506A" w:rsidP="006C576E">
            <w:pPr>
              <w:spacing w:after="60" w:line="240" w:lineRule="auto"/>
              <w:rPr>
                <w:i/>
                <w:iCs/>
              </w:rPr>
            </w:pPr>
            <w:r w:rsidRPr="24616C93">
              <w:rPr>
                <w:i/>
                <w:iCs/>
              </w:rPr>
              <w:t>127</w:t>
            </w:r>
          </w:p>
        </w:tc>
        <w:tc>
          <w:tcPr>
            <w:tcW w:w="1417" w:type="dxa"/>
            <w:tcBorders>
              <w:top w:val="single" w:sz="18" w:space="0" w:color="auto"/>
              <w:left w:val="single" w:sz="4" w:space="0" w:color="auto"/>
              <w:right w:val="single" w:sz="4" w:space="0" w:color="auto"/>
            </w:tcBorders>
          </w:tcPr>
          <w:p w14:paraId="58B25E27" w14:textId="77777777" w:rsidR="0005506A" w:rsidRPr="00BB5720" w:rsidRDefault="0005506A" w:rsidP="006C576E">
            <w:pPr>
              <w:spacing w:after="60" w:line="240" w:lineRule="auto"/>
              <w:rPr>
                <w:i/>
              </w:rPr>
            </w:pPr>
          </w:p>
        </w:tc>
        <w:tc>
          <w:tcPr>
            <w:tcW w:w="2127" w:type="dxa"/>
            <w:tcBorders>
              <w:top w:val="single" w:sz="18" w:space="0" w:color="auto"/>
              <w:left w:val="single" w:sz="4" w:space="0" w:color="auto"/>
              <w:right w:val="single" w:sz="4" w:space="0" w:color="auto"/>
            </w:tcBorders>
          </w:tcPr>
          <w:p w14:paraId="4DD2E98A" w14:textId="77777777" w:rsidR="0005506A" w:rsidRPr="00BB5720" w:rsidRDefault="0005506A" w:rsidP="006C576E">
            <w:pPr>
              <w:spacing w:after="60" w:line="240" w:lineRule="auto"/>
              <w:rPr>
                <w:i/>
              </w:rPr>
            </w:pPr>
          </w:p>
        </w:tc>
        <w:tc>
          <w:tcPr>
            <w:tcW w:w="1275" w:type="dxa"/>
            <w:tcBorders>
              <w:top w:val="single" w:sz="18" w:space="0" w:color="auto"/>
              <w:left w:val="single" w:sz="4" w:space="0" w:color="auto"/>
              <w:right w:val="single" w:sz="4" w:space="0" w:color="auto"/>
            </w:tcBorders>
          </w:tcPr>
          <w:p w14:paraId="2F563823" w14:textId="77777777" w:rsidR="0005506A" w:rsidRPr="00BB5720" w:rsidRDefault="0005506A" w:rsidP="006C576E">
            <w:pPr>
              <w:spacing w:after="60" w:line="240" w:lineRule="auto"/>
              <w:rPr>
                <w:i/>
              </w:rPr>
            </w:pPr>
          </w:p>
        </w:tc>
        <w:tc>
          <w:tcPr>
            <w:tcW w:w="1276" w:type="dxa"/>
            <w:tcBorders>
              <w:top w:val="single" w:sz="18" w:space="0" w:color="auto"/>
              <w:left w:val="single" w:sz="4" w:space="0" w:color="auto"/>
            </w:tcBorders>
          </w:tcPr>
          <w:p w14:paraId="19B46ADD" w14:textId="7151B057" w:rsidR="0005506A" w:rsidRPr="00AE5F3F" w:rsidRDefault="0005506A" w:rsidP="006C576E">
            <w:pPr>
              <w:spacing w:after="60" w:line="240" w:lineRule="auto"/>
              <w:rPr>
                <w:i/>
                <w:iCs/>
                <w:color w:val="000000" w:themeColor="text1"/>
              </w:rPr>
            </w:pPr>
            <w:r>
              <w:rPr>
                <w:i/>
                <w:iCs/>
                <w:color w:val="000000" w:themeColor="text1"/>
              </w:rPr>
              <w:t>8812236</w:t>
            </w:r>
          </w:p>
        </w:tc>
        <w:tc>
          <w:tcPr>
            <w:tcW w:w="1701" w:type="dxa"/>
            <w:tcBorders>
              <w:top w:val="single" w:sz="18" w:space="0" w:color="auto"/>
              <w:left w:val="single" w:sz="4" w:space="0" w:color="auto"/>
              <w:right w:val="single" w:sz="4" w:space="0" w:color="auto"/>
            </w:tcBorders>
          </w:tcPr>
          <w:p w14:paraId="39745316" w14:textId="23ACD6B6" w:rsidR="0005506A" w:rsidRPr="00AE5F3F" w:rsidRDefault="0005506A" w:rsidP="006C576E">
            <w:pPr>
              <w:spacing w:line="240" w:lineRule="auto"/>
              <w:rPr>
                <w:i/>
                <w:iCs/>
                <w:color w:val="000000" w:themeColor="text1"/>
              </w:rPr>
            </w:pPr>
            <w:r>
              <w:rPr>
                <w:i/>
                <w:iCs/>
                <w:color w:val="000000" w:themeColor="text1"/>
              </w:rPr>
              <w:t>8627338</w:t>
            </w:r>
          </w:p>
        </w:tc>
        <w:tc>
          <w:tcPr>
            <w:tcW w:w="1843" w:type="dxa"/>
            <w:tcBorders>
              <w:top w:val="single" w:sz="18" w:space="0" w:color="auto"/>
              <w:left w:val="single" w:sz="4" w:space="0" w:color="auto"/>
            </w:tcBorders>
          </w:tcPr>
          <w:p w14:paraId="3EA452AD" w14:textId="0FE20BE4" w:rsidR="0005506A" w:rsidRPr="00AE5F3F" w:rsidRDefault="0005506A" w:rsidP="006C576E">
            <w:pPr>
              <w:spacing w:line="240" w:lineRule="auto"/>
              <w:rPr>
                <w:i/>
                <w:iCs/>
                <w:color w:val="000000" w:themeColor="text1"/>
              </w:rPr>
            </w:pPr>
            <w:r>
              <w:rPr>
                <w:i/>
                <w:iCs/>
                <w:color w:val="000000" w:themeColor="text1"/>
              </w:rPr>
              <w:t>2.00</w:t>
            </w:r>
          </w:p>
        </w:tc>
      </w:tr>
    </w:tbl>
    <w:p w14:paraId="3B41ABB7" w14:textId="3252FA91" w:rsidR="005137A2" w:rsidRDefault="005137A2" w:rsidP="006C576E">
      <w:pPr>
        <w:pStyle w:val="BodyText"/>
        <w:rPr>
          <w:szCs w:val="22"/>
        </w:rPr>
      </w:pPr>
    </w:p>
    <w:p w14:paraId="22862A4F" w14:textId="77777777" w:rsidR="005137A2" w:rsidRDefault="005137A2" w:rsidP="005137A2">
      <w:pPr>
        <w:rPr>
          <w:szCs w:val="22"/>
        </w:rPr>
        <w:sectPr w:rsidR="005137A2" w:rsidSect="00860E5F">
          <w:pgSz w:w="16838" w:h="11906" w:orient="landscape"/>
          <w:pgMar w:top="1134" w:right="1134" w:bottom="1134" w:left="1134" w:header="720" w:footer="720" w:gutter="0"/>
          <w:lnNumType w:countBy="1" w:restart="continuous"/>
          <w:cols w:space="720"/>
          <w:docGrid w:linePitch="360"/>
        </w:sectPr>
      </w:pPr>
    </w:p>
    <w:p w14:paraId="3433E5FD" w14:textId="50F03BA8" w:rsidR="005137A2" w:rsidRDefault="005137A2" w:rsidP="005137A2">
      <w:pPr>
        <w:rPr>
          <w:szCs w:val="22"/>
        </w:rPr>
      </w:pPr>
      <w:del w:id="1348" w:author="Linden Ashcroft" w:date="2018-07-10T11:34:00Z">
        <w:r w:rsidDel="006E636D">
          <w:rPr>
            <w:noProof/>
            <w:szCs w:val="22"/>
            <w:lang w:eastAsia="en-AU"/>
          </w:rPr>
          <w:lastRenderedPageBreak/>
          <w:drawing>
            <wp:inline distT="0" distB="0" distL="0" distR="0" wp14:anchorId="20754C2E" wp14:editId="05C80310">
              <wp:extent cx="6120130" cy="6120130"/>
              <wp:effectExtent l="0" t="0" r="127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40">
                        <a:extLst>
                          <a:ext uri="{28A0092B-C50C-407E-A947-70E740481C1C}">
                            <a14:useLocalDpi xmlns:a14="http://schemas.microsoft.com/office/drawing/2010/main" val="0"/>
                          </a:ext>
                        </a:extLst>
                      </a:blip>
                      <a:stretch>
                        <a:fillRect/>
                      </a:stretch>
                    </pic:blipFill>
                    <pic:spPr>
                      <a:xfrm>
                        <a:off x="0" y="0"/>
                        <a:ext cx="6120130" cy="6120130"/>
                      </a:xfrm>
                      <a:prstGeom prst="rect">
                        <a:avLst/>
                      </a:prstGeom>
                    </pic:spPr>
                  </pic:pic>
                </a:graphicData>
              </a:graphic>
            </wp:inline>
          </w:drawing>
        </w:r>
      </w:del>
      <w:ins w:id="1349" w:author="Linden Ashcroft" w:date="2018-07-10T11:34:00Z">
        <w:r w:rsidR="006E636D" w:rsidRPr="006E636D">
          <w:rPr>
            <w:noProof/>
          </w:rPr>
          <w:t xml:space="preserve"> </w:t>
        </w:r>
      </w:ins>
      <w:ins w:id="1350" w:author="Linden Ashcroft" w:date="2018-07-13T17:55:00Z">
        <w:r w:rsidR="001D7398">
          <w:rPr>
            <w:noProof/>
          </w:rPr>
          <w:drawing>
            <wp:inline distT="0" distB="0" distL="0" distR="0" wp14:anchorId="7AF2A35B" wp14:editId="45783D79">
              <wp:extent cx="6115050" cy="6381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b="11842"/>
                      <a:stretch/>
                    </pic:blipFill>
                    <pic:spPr bwMode="auto">
                      <a:xfrm>
                        <a:off x="0" y="0"/>
                        <a:ext cx="6115050" cy="6381750"/>
                      </a:xfrm>
                      <a:prstGeom prst="rect">
                        <a:avLst/>
                      </a:prstGeom>
                      <a:noFill/>
                      <a:ln>
                        <a:noFill/>
                      </a:ln>
                      <a:extLst>
                        <a:ext uri="{53640926-AAD7-44D8-BBD7-CCE9431645EC}">
                          <a14:shadowObscured xmlns:a14="http://schemas.microsoft.com/office/drawing/2010/main"/>
                        </a:ext>
                      </a:extLst>
                    </pic:spPr>
                  </pic:pic>
                </a:graphicData>
              </a:graphic>
            </wp:inline>
          </w:drawing>
        </w:r>
      </w:ins>
    </w:p>
    <w:p w14:paraId="460AEA56" w14:textId="67C784D4" w:rsidR="005137A2" w:rsidRPr="007E5545" w:rsidRDefault="005137A2" w:rsidP="001D7398">
      <w:pPr>
        <w:pStyle w:val="Captions"/>
      </w:pPr>
      <w:r w:rsidRPr="002D4D24">
        <w:rPr>
          <w:szCs w:val="22"/>
        </w:rPr>
        <w:t>F</w:t>
      </w:r>
      <w:r w:rsidR="002D46D2">
        <w:t>igure 1:</w:t>
      </w:r>
      <w:r w:rsidRPr="24616C93">
        <w:t xml:space="preserve"> </w:t>
      </w:r>
      <w:ins w:id="1351" w:author="Linden Ashcroft" w:date="2018-07-13T17:56:00Z">
        <w:r w:rsidR="001D7398">
          <w:t xml:space="preserve">Stations with monthly mean sea level pressure data in MARS across the three identified regions of interest: a) the Mediterranean b) Eastern Europe and c) Scandinavia. The </w:t>
        </w:r>
      </w:ins>
      <w:ins w:id="1352" w:author="Linden Ashcroft" w:date="2018-07-13T17:57:00Z">
        <w:r w:rsidR="001D7398">
          <w:t>shade and size of the symbols</w:t>
        </w:r>
      </w:ins>
      <w:ins w:id="1353" w:author="Linden Ashcroft" w:date="2018-07-13T17:56:00Z">
        <w:r w:rsidR="001D7398">
          <w:t xml:space="preserve"> indicate the percentage of data available for 1957–2010.</w:t>
        </w:r>
      </w:ins>
      <w:del w:id="1354" w:author="Linden Ashcroft" w:date="2018-07-13T17:56:00Z">
        <w:r w:rsidDel="001D7398">
          <w:delText>Stations with</w:delText>
        </w:r>
      </w:del>
      <w:del w:id="1355" w:author="Linden Ashcroft" w:date="2018-07-10T11:35:00Z">
        <w:r w:rsidDel="006E636D">
          <w:delText xml:space="preserve"> </w:delText>
        </w:r>
      </w:del>
      <w:del w:id="1356" w:author="Linden Ashcroft" w:date="2018-07-10T11:36:00Z">
        <w:r w:rsidDel="006E636D">
          <w:delText xml:space="preserve">monthly mean sea level pressure data in MARS across the three identified regions of interest: a) </w:delText>
        </w:r>
      </w:del>
      <w:del w:id="1357" w:author="Linden Ashcroft" w:date="2018-07-13T17:56:00Z">
        <w:r w:rsidDel="001D7398">
          <w:delText>the Mediterranean</w:delText>
        </w:r>
      </w:del>
      <w:del w:id="1358" w:author="Linden Ashcroft" w:date="2018-07-10T11:36:00Z">
        <w:r w:rsidDel="006E636D">
          <w:delText xml:space="preserve"> b) E</w:delText>
        </w:r>
      </w:del>
      <w:del w:id="1359" w:author="Linden Ashcroft" w:date="2018-07-13T17:56:00Z">
        <w:r w:rsidDel="001D7398">
          <w:delText>astern Europe and</w:delText>
        </w:r>
      </w:del>
      <w:del w:id="1360" w:author="Linden Ashcroft" w:date="2018-07-10T11:36:00Z">
        <w:r w:rsidDel="006E636D">
          <w:delText xml:space="preserve"> c)</w:delText>
        </w:r>
      </w:del>
      <w:del w:id="1361" w:author="Linden Ashcroft" w:date="2018-07-13T17:56:00Z">
        <w:r w:rsidDel="001D7398">
          <w:delText xml:space="preserve"> Scandinavia. </w:delText>
        </w:r>
      </w:del>
      <w:del w:id="1362" w:author="Linden Ashcroft" w:date="2018-07-10T11:37:00Z">
        <w:r w:rsidDel="006E636D">
          <w:delText xml:space="preserve">The colors indicate the percentage of data available for 1950–2010. </w:delText>
        </w:r>
      </w:del>
    </w:p>
    <w:p w14:paraId="2BCCAD66" w14:textId="77777777" w:rsidR="005137A2" w:rsidRDefault="005137A2" w:rsidP="005137A2">
      <w:pPr>
        <w:pStyle w:val="BodyText"/>
        <w:rPr>
          <w:szCs w:val="22"/>
        </w:rPr>
      </w:pPr>
    </w:p>
    <w:p w14:paraId="6624F8D2" w14:textId="68E1E2A1" w:rsidR="005137A2" w:rsidRPr="0025327E" w:rsidRDefault="005137A2" w:rsidP="002D46D2">
      <w:pPr>
        <w:pStyle w:val="Captions"/>
      </w:pPr>
      <w:r>
        <w:rPr>
          <w:noProof/>
          <w:lang w:val="en-AU" w:eastAsia="en-AU"/>
        </w:rPr>
        <w:lastRenderedPageBreak/>
        <w:drawing>
          <wp:inline distT="0" distB="0" distL="0" distR="0" wp14:anchorId="244CF7B9" wp14:editId="37C82F8D">
            <wp:extent cx="6120130" cy="6609082"/>
            <wp:effectExtent l="0" t="0" r="1270" b="0"/>
            <wp:docPr id="96173645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2">
                      <a:extLst>
                        <a:ext uri="{28A0092B-C50C-407E-A947-70E740481C1C}">
                          <a14:useLocalDpi xmlns:a14="http://schemas.microsoft.com/office/drawing/2010/main" val="0"/>
                        </a:ext>
                      </a:extLst>
                    </a:blip>
                    <a:stretch>
                      <a:fillRect/>
                    </a:stretch>
                  </pic:blipFill>
                  <pic:spPr>
                    <a:xfrm>
                      <a:off x="0" y="0"/>
                      <a:ext cx="6120130" cy="6609082"/>
                    </a:xfrm>
                    <a:prstGeom prst="rect">
                      <a:avLst/>
                    </a:prstGeom>
                  </pic:spPr>
                </pic:pic>
              </a:graphicData>
            </a:graphic>
          </wp:inline>
        </w:drawing>
      </w:r>
      <w:r w:rsidR="002D46D2">
        <w:t>Figure 2:</w:t>
      </w:r>
      <w:r w:rsidRPr="0025327E">
        <w:t xml:space="preserve"> Examples of the different data </w:t>
      </w:r>
      <w:r w:rsidR="00D52925">
        <w:t>source formats found for digitiz</w:t>
      </w:r>
      <w:r w:rsidRPr="0025327E">
        <w:t>ation: a) Egypt, 1939</w:t>
      </w:r>
      <w:r>
        <w:t>, where each row is data for a different station on one day</w:t>
      </w:r>
      <w:r w:rsidRPr="0025327E">
        <w:t>; b) Morocco 1968</w:t>
      </w:r>
      <w:r>
        <w:t>, where each row is a data for a different station on one day</w:t>
      </w:r>
      <w:r w:rsidRPr="0025327E">
        <w:t xml:space="preserve">; c) </w:t>
      </w:r>
      <w:proofErr w:type="spellStart"/>
      <w:r w:rsidRPr="0025327E">
        <w:t>Kredarica</w:t>
      </w:r>
      <w:proofErr w:type="spellEnd"/>
      <w:r w:rsidRPr="0025327E">
        <w:t>, Slovenia 1970</w:t>
      </w:r>
      <w:r>
        <w:t>, where each row is data of a different variable for one station on one day</w:t>
      </w:r>
      <w:r w:rsidRPr="0025327E">
        <w:t xml:space="preserve">; d) </w:t>
      </w:r>
      <w:proofErr w:type="spellStart"/>
      <w:r w:rsidRPr="0025327E">
        <w:t>Ksara</w:t>
      </w:r>
      <w:proofErr w:type="spellEnd"/>
      <w:r w:rsidRPr="0025327E">
        <w:t>, Lebanon 1939</w:t>
      </w:r>
      <w:r>
        <w:t>, where each row is atmospheric pressure data for one day at one station</w:t>
      </w:r>
      <w:r w:rsidRPr="0025327E">
        <w:t xml:space="preserve">. </w:t>
      </w:r>
      <w:r>
        <w:t xml:space="preserve">Data images that have been permitted to be shared by the data source </w:t>
      </w:r>
      <w:proofErr w:type="gramStart"/>
      <w:r>
        <w:t>owner  permission</w:t>
      </w:r>
      <w:proofErr w:type="gramEnd"/>
      <w:ins w:id="1363" w:author="Blair Trewin" w:date="2018-02-28T15:55:00Z">
        <w:r w:rsidR="00652D48">
          <w:t xml:space="preserve"> </w:t>
        </w:r>
      </w:ins>
      <w:r w:rsidRPr="0025327E">
        <w:t xml:space="preserve">are available online </w:t>
      </w:r>
      <w:r w:rsidR="00D52925">
        <w:t xml:space="preserve">the </w:t>
      </w:r>
      <w:proofErr w:type="spellStart"/>
      <w:r w:rsidR="00D52925">
        <w:t>Universitat</w:t>
      </w:r>
      <w:proofErr w:type="spellEnd"/>
      <w:r w:rsidR="00D52925">
        <w:t xml:space="preserve"> </w:t>
      </w:r>
      <w:proofErr w:type="spellStart"/>
      <w:r w:rsidR="00D52925">
        <w:t>Rovira</w:t>
      </w:r>
      <w:proofErr w:type="spellEnd"/>
      <w:r w:rsidR="00D52925">
        <w:t xml:space="preserve"> </w:t>
      </w:r>
      <w:proofErr w:type="spellStart"/>
      <w:r w:rsidR="00D52925">
        <w:t>i</w:t>
      </w:r>
      <w:proofErr w:type="spellEnd"/>
      <w:r w:rsidR="00D52925">
        <w:t xml:space="preserve"> </w:t>
      </w:r>
      <w:proofErr w:type="spellStart"/>
      <w:r w:rsidR="00D52925">
        <w:t>Virgili's</w:t>
      </w:r>
      <w:proofErr w:type="spellEnd"/>
      <w:r w:rsidR="00D52925">
        <w:t xml:space="preserve"> Centre for Climate Change</w:t>
      </w:r>
      <w:ins w:id="1364" w:author="Linden Ashcroft" w:date="2018-07-06T13:29:00Z">
        <w:r w:rsidR="0064078D">
          <w:t xml:space="preserve"> (see section 6). </w:t>
        </w:r>
      </w:ins>
      <w:del w:id="1365" w:author="Linden Ashcroft" w:date="2018-07-06T13:29:00Z">
        <w:r w:rsidDel="0064078D">
          <w:delText>.</w:delText>
        </w:r>
      </w:del>
      <w:r>
        <w:t xml:space="preserve"> </w:t>
      </w:r>
    </w:p>
    <w:p w14:paraId="336A772B" w14:textId="77777777" w:rsidR="005137A2" w:rsidRDefault="005137A2" w:rsidP="005137A2">
      <w:pPr>
        <w:pStyle w:val="BodyText"/>
        <w:rPr>
          <w:szCs w:val="22"/>
        </w:rPr>
      </w:pPr>
    </w:p>
    <w:p w14:paraId="166A6F29" w14:textId="77777777" w:rsidR="005137A2" w:rsidRDefault="005137A2" w:rsidP="005137A2">
      <w:pPr>
        <w:pStyle w:val="BodyText"/>
        <w:rPr>
          <w:szCs w:val="22"/>
        </w:rPr>
      </w:pPr>
      <w:r w:rsidRPr="0033156D">
        <w:rPr>
          <w:rFonts w:ascii="Scala" w:hAnsi="Scala"/>
          <w:i/>
          <w:iCs/>
          <w:noProof/>
          <w:lang w:eastAsia="en-AU"/>
        </w:rPr>
        <w:lastRenderedPageBreak/>
        <mc:AlternateContent>
          <mc:Choice Requires="wps">
            <w:drawing>
              <wp:anchor distT="0" distB="0" distL="114300" distR="114300" simplePos="0" relativeHeight="251660288" behindDoc="0" locked="0" layoutInCell="1" allowOverlap="1" wp14:anchorId="15D508AB" wp14:editId="28BA56CC">
                <wp:simplePos x="0" y="0"/>
                <wp:positionH relativeFrom="column">
                  <wp:posOffset>3810</wp:posOffset>
                </wp:positionH>
                <wp:positionV relativeFrom="paragraph">
                  <wp:posOffset>3651885</wp:posOffset>
                </wp:positionV>
                <wp:extent cx="2628900" cy="419100"/>
                <wp:effectExtent l="0" t="0" r="0" b="0"/>
                <wp:wrapNone/>
                <wp:docPr id="358257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419100"/>
                        </a:xfrm>
                        <a:prstGeom prst="rect">
                          <a:avLst/>
                        </a:prstGeom>
                        <a:noFill/>
                        <a:ln w="9525">
                          <a:noFill/>
                          <a:miter lim="800000"/>
                          <a:headEnd/>
                          <a:tailEnd/>
                        </a:ln>
                      </wps:spPr>
                      <wps:txbx>
                        <w:txbxContent>
                          <w:p w14:paraId="1F62B219" w14:textId="77777777" w:rsidR="001D7398" w:rsidRDefault="001D7398" w:rsidP="005137A2">
                            <w:pPr>
                              <w:ind w:left="360"/>
                            </w:pPr>
                            <w:r>
                              <w:t>b) Sp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5D508AB" id="_x0000_t202" coordsize="21600,21600" o:spt="202" path="m,l,21600r21600,l21600,xe">
                <v:stroke joinstyle="miter"/>
                <v:path gradientshapeok="t" o:connecttype="rect"/>
              </v:shapetype>
              <v:shape id="Text Box 2" o:spid="_x0000_s1026" type="#_x0000_t202" style="position:absolute;left:0;text-align:left;margin-left:.3pt;margin-top:287.55pt;width:207pt;height: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" filled="f" stroked="f">
                <v:textbox>
                  <w:txbxContent>
                    <w:p w14:paraId="1F62B219" w14:textId="77777777" w:rsidR="001D7398" w:rsidRDefault="001D7398" w:rsidP="005137A2">
                      <w:pPr>
                        <w:ind w:left="360"/>
                      </w:pPr>
                      <w:r>
                        <w:t>b) Spain</w:t>
                      </w:r>
                    </w:p>
                  </w:txbxContent>
                </v:textbox>
              </v:shape>
            </w:pict>
          </mc:Fallback>
        </mc:AlternateContent>
      </w:r>
      <w:r w:rsidRPr="0033156D">
        <w:rPr>
          <w:rFonts w:ascii="Scala" w:hAnsi="Scala"/>
          <w:i/>
          <w:iCs/>
          <w:noProof/>
          <w:lang w:eastAsia="en-AU"/>
        </w:rPr>
        <mc:AlternateContent>
          <mc:Choice Requires="wps">
            <w:drawing>
              <wp:anchor distT="0" distB="0" distL="114300" distR="114300" simplePos="0" relativeHeight="251659264" behindDoc="0" locked="0" layoutInCell="1" allowOverlap="1" wp14:anchorId="0FA09F50" wp14:editId="200C7351">
                <wp:simplePos x="0" y="0"/>
                <wp:positionH relativeFrom="column">
                  <wp:posOffset>3810</wp:posOffset>
                </wp:positionH>
                <wp:positionV relativeFrom="paragraph">
                  <wp:posOffset>-300990</wp:posOffset>
                </wp:positionV>
                <wp:extent cx="2628900" cy="419100"/>
                <wp:effectExtent l="0" t="0" r="0" b="0"/>
                <wp:wrapNone/>
                <wp:docPr id="358257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419100"/>
                        </a:xfrm>
                        <a:prstGeom prst="rect">
                          <a:avLst/>
                        </a:prstGeom>
                        <a:noFill/>
                        <a:ln w="9525">
                          <a:noFill/>
                          <a:miter lim="800000"/>
                          <a:headEnd/>
                          <a:tailEnd/>
                        </a:ln>
                      </wps:spPr>
                      <wps:txbx>
                        <w:txbxContent>
                          <w:p w14:paraId="2857325D" w14:textId="77777777" w:rsidR="001D7398" w:rsidRDefault="001D7398" w:rsidP="005137A2">
                            <w:pPr>
                              <w:ind w:left="360"/>
                            </w:pPr>
                            <w:r>
                              <w:t>a) Sloven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A09F50" id="_x0000_s1027" type="#_x0000_t202" style="position:absolute;left:0;text-align:left;margin-left:.3pt;margin-top:-23.7pt;width:207pt;height: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" filled="f" stroked="f">
                <v:textbox>
                  <w:txbxContent>
                    <w:p w14:paraId="2857325D" w14:textId="77777777" w:rsidR="001D7398" w:rsidRDefault="001D7398" w:rsidP="005137A2">
                      <w:pPr>
                        <w:ind w:left="360"/>
                      </w:pPr>
                      <w:r>
                        <w:t>a) Slovenia</w:t>
                      </w:r>
                    </w:p>
                  </w:txbxContent>
                </v:textbox>
              </v:shape>
            </w:pict>
          </mc:Fallback>
        </mc:AlternateContent>
      </w:r>
      <w:r w:rsidRPr="002B73AF">
        <w:rPr>
          <w:noProof/>
          <w:lang w:eastAsia="en-AU"/>
        </w:rPr>
        <w:drawing>
          <wp:inline distT="0" distB="0" distL="0" distR="0" wp14:anchorId="18B0A732" wp14:editId="4C0AE88E">
            <wp:extent cx="5486400" cy="3649345"/>
            <wp:effectExtent l="0" t="0" r="0" b="8255"/>
            <wp:docPr id="7" name="Picture 3" descr="Screen Shot 2015-06-12 at 4.08.2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Screen Shot 2015-06-12 at 4.08.27 pm.png"/>
                    <pic:cNvPicPr>
                      <a:picLocks noChangeAspect="1"/>
                    </pic:cNvPicPr>
                  </pic:nvPicPr>
                  <pic:blipFill rotWithShape="1">
                    <a:blip r:embed="rId43" cstate="print">
                      <a:extLst>
                        <a:ext uri="{28A0092B-C50C-407E-A947-70E740481C1C}">
                          <a14:useLocalDpi xmlns:a14="http://schemas.microsoft.com/office/drawing/2010/main"/>
                        </a:ext>
                      </a:extLst>
                    </a:blip>
                    <a:srcRect/>
                    <a:stretch/>
                  </pic:blipFill>
                  <pic:spPr>
                    <a:xfrm>
                      <a:off x="0" y="0"/>
                      <a:ext cx="5486400" cy="3649345"/>
                    </a:xfrm>
                    <a:prstGeom prst="rect">
                      <a:avLst/>
                    </a:prstGeom>
                  </pic:spPr>
                </pic:pic>
              </a:graphicData>
            </a:graphic>
          </wp:inline>
        </w:drawing>
      </w:r>
    </w:p>
    <w:p w14:paraId="0C3736C3" w14:textId="77777777" w:rsidR="005137A2" w:rsidRDefault="005137A2" w:rsidP="005137A2">
      <w:pPr>
        <w:pStyle w:val="BodyText"/>
        <w:rPr>
          <w:szCs w:val="22"/>
        </w:rPr>
      </w:pPr>
      <w:r w:rsidRPr="002B73AF">
        <w:rPr>
          <w:noProof/>
          <w:szCs w:val="22"/>
          <w:lang w:eastAsia="en-AU"/>
        </w:rPr>
        <w:drawing>
          <wp:inline distT="0" distB="0" distL="0" distR="0" wp14:anchorId="59885CB0" wp14:editId="5F58A241">
            <wp:extent cx="5486400" cy="3700780"/>
            <wp:effectExtent l="0" t="0" r="0" b="7620"/>
            <wp:docPr id="8" name="Picture 5" descr="Screen Shot 2015-06-12 at 3.58.2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Screen Shot 2015-06-12 at 3.58.28 pm.png"/>
                    <pic:cNvPicPr>
                      <a:picLocks noChangeAspect="1"/>
                    </pic:cNvPicPr>
                  </pic:nvPicPr>
                  <pic:blipFill rotWithShape="1">
                    <a:blip r:embed="rId44" cstate="print">
                      <a:extLst>
                        <a:ext uri="{28A0092B-C50C-407E-A947-70E740481C1C}">
                          <a14:useLocalDpi xmlns:a14="http://schemas.microsoft.com/office/drawing/2010/main"/>
                        </a:ext>
                      </a:extLst>
                    </a:blip>
                    <a:srcRect/>
                    <a:stretch/>
                  </pic:blipFill>
                  <pic:spPr>
                    <a:xfrm>
                      <a:off x="0" y="0"/>
                      <a:ext cx="5486400" cy="3700780"/>
                    </a:xfrm>
                    <a:prstGeom prst="rect">
                      <a:avLst/>
                    </a:prstGeom>
                  </pic:spPr>
                </pic:pic>
              </a:graphicData>
            </a:graphic>
          </wp:inline>
        </w:drawing>
      </w:r>
    </w:p>
    <w:p w14:paraId="58DA9CD8" w14:textId="07AD6D31" w:rsidR="005137A2" w:rsidRDefault="005137A2" w:rsidP="002D46D2">
      <w:pPr>
        <w:pStyle w:val="Captions"/>
      </w:pPr>
      <w:r w:rsidRPr="002B73AF">
        <w:t>Fi</w:t>
      </w:r>
      <w:r w:rsidR="002D46D2">
        <w:t>gure 3:</w:t>
      </w:r>
      <w:r w:rsidRPr="002B73AF">
        <w:t xml:space="preserve"> Examples of the templates used in data </w:t>
      </w:r>
      <w:r w:rsidR="000A30A9">
        <w:t>digitiz</w:t>
      </w:r>
      <w:r w:rsidRPr="002B73AF">
        <w:t>ation</w:t>
      </w:r>
      <w:r>
        <w:t xml:space="preserve">. Shaded rows and columns in the templates represent data that are not to be </w:t>
      </w:r>
      <w:r w:rsidR="000A30A9">
        <w:t>digitiz</w:t>
      </w:r>
      <w:r>
        <w:t xml:space="preserve">ed a) The template for the Slovenian data sources picks out the rows that require </w:t>
      </w:r>
      <w:r w:rsidR="000A30A9">
        <w:t>digitiz</w:t>
      </w:r>
      <w:r>
        <w:t xml:space="preserve">ing (acronyms used in this sheet: wind direction WD, wind speed WS, atmospheric pressure SLP, temperature T, relative humidity RH, precipitation P, snow depth SD and fresh snow FS). Note that rows for the daily values are formatted to match the location of the data in the original source. b) the template for temperature data from Spanish data sources with the columns labelled with variables and hours (dry bulb temperature TD, relative humidity HU and dew point temperature PR). </w:t>
      </w:r>
      <w:r>
        <w:br w:type="page"/>
      </w:r>
    </w:p>
    <w:p w14:paraId="55BFEB46" w14:textId="77777777" w:rsidR="005137A2" w:rsidRPr="002D4D24" w:rsidRDefault="005137A2" w:rsidP="005137A2">
      <w:pPr>
        <w:pStyle w:val="BodyText"/>
        <w:rPr>
          <w:i/>
          <w:szCs w:val="22"/>
        </w:rPr>
      </w:pPr>
    </w:p>
    <w:p w14:paraId="3EB1D058" w14:textId="77777777" w:rsidR="005137A2" w:rsidRDefault="005137A2" w:rsidP="005137A2">
      <w:pPr>
        <w:pStyle w:val="BodyText"/>
      </w:pPr>
      <w:r>
        <w:rPr>
          <w:noProof/>
          <w:lang w:eastAsia="en-AU"/>
        </w:rPr>
        <w:drawing>
          <wp:inline distT="0" distB="0" distL="0" distR="0" wp14:anchorId="66557B0B" wp14:editId="785E3041">
            <wp:extent cx="5848350" cy="4152900"/>
            <wp:effectExtent l="38100" t="0" r="19050" b="1905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14:paraId="469299BC" w14:textId="27C5235F" w:rsidR="005137A2" w:rsidRDefault="005137A2" w:rsidP="002D46D2">
      <w:pPr>
        <w:pStyle w:val="Captions"/>
      </w:pPr>
      <w:r>
        <w:t>Figure 4</w:t>
      </w:r>
      <w:r w:rsidRPr="24616C93">
        <w:t xml:space="preserve">: A schematic of the </w:t>
      </w:r>
      <w:r w:rsidR="000A30A9">
        <w:t>digitiz</w:t>
      </w:r>
      <w:r>
        <w:t xml:space="preserve">ation quality assurance and </w:t>
      </w:r>
      <w:r w:rsidRPr="24616C93">
        <w:t xml:space="preserve">quality control procedures used in the development of the dataset. </w:t>
      </w:r>
    </w:p>
    <w:p w14:paraId="32605134" w14:textId="73CCA81D" w:rsidR="008E55CA" w:rsidRDefault="008E55CA" w:rsidP="002D46D2">
      <w:pPr>
        <w:pStyle w:val="Captions"/>
      </w:pPr>
    </w:p>
    <w:p w14:paraId="01208C01" w14:textId="77777777" w:rsidR="005137A2" w:rsidRDefault="005137A2" w:rsidP="005137A2">
      <w:pPr>
        <w:pStyle w:val="BodyText"/>
        <w:rPr>
          <w:i/>
          <w:iCs/>
        </w:rPr>
      </w:pPr>
      <w:r>
        <w:rPr>
          <w:i/>
          <w:iCs/>
        </w:rPr>
        <w:br w:type="page"/>
      </w:r>
    </w:p>
    <w:p w14:paraId="58A7B982" w14:textId="13BCBB3D" w:rsidR="005137A2" w:rsidRDefault="00EC5610" w:rsidP="005137A2">
      <w:pPr>
        <w:rPr>
          <w:lang w:val="en-GB"/>
        </w:rPr>
      </w:pPr>
      <w:r>
        <w:rPr>
          <w:noProof/>
          <w:lang w:eastAsia="en-AU"/>
        </w:rPr>
        <w:lastRenderedPageBreak/>
        <w:drawing>
          <wp:inline distT="0" distB="0" distL="0" distR="0" wp14:anchorId="4A67D4DF" wp14:editId="7938E6E1">
            <wp:extent cx="6116955" cy="45027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116955" cy="4502785"/>
                    </a:xfrm>
                    <a:prstGeom prst="rect">
                      <a:avLst/>
                    </a:prstGeom>
                  </pic:spPr>
                </pic:pic>
              </a:graphicData>
            </a:graphic>
          </wp:inline>
        </w:drawing>
      </w:r>
    </w:p>
    <w:p w14:paraId="3584A471" w14:textId="640FA55F" w:rsidR="005137A2" w:rsidRDefault="005137A2" w:rsidP="002D46D2">
      <w:pPr>
        <w:pStyle w:val="Captions"/>
      </w:pPr>
      <w:r w:rsidRPr="008567E4">
        <w:t xml:space="preserve">Figure 5: </w:t>
      </w:r>
      <w:ins w:id="1366" w:author="Linden Ashcroft" w:date="2018-07-12T13:40:00Z">
        <w:r w:rsidR="00F52DAB" w:rsidRPr="008567E4">
          <w:t xml:space="preserve">Air temperature evolution (in ºC) in Port Said station (Egypt) taken at </w:t>
        </w:r>
        <w:r w:rsidR="00F52DAB">
          <w:t>0800</w:t>
        </w:r>
        <w:r w:rsidR="00F52DAB" w:rsidRPr="008567E4">
          <w:t xml:space="preserve"> (in black) and </w:t>
        </w:r>
        <w:r w:rsidR="00F52DAB">
          <w:t>1400</w:t>
        </w:r>
        <w:r w:rsidR="00F52DAB" w:rsidRPr="008567E4">
          <w:t xml:space="preserve"> (in grey) for the period 1939</w:t>
        </w:r>
        <w:r w:rsidR="00F52DAB">
          <w:softHyphen/>
          <w:t>–</w:t>
        </w:r>
        <w:r w:rsidR="00F52DAB" w:rsidRPr="008567E4">
          <w:t xml:space="preserve">1940. </w:t>
        </w:r>
        <w:r w:rsidR="00F52DAB">
          <w:t xml:space="preserve">Different errors flagged by SAQC are marked with solid colored squares: an outlier (pink), outlier and intervariable (IV) error (yellow), IV error (orange), and big jump, IV error and outlier (red).  The decision made by manual checking is shown by rectangular outlines: values identified as transcription errors are outlined by a red border, values flagged due to a data duplication error are outlined in blue, and values that were found to be valid extremes are outlined in green. Values found to be errors were corrected and given a flag of fl12 in the </w:t>
        </w:r>
        <w:proofErr w:type="spellStart"/>
        <w:r w:rsidR="00F52DAB">
          <w:t>QCed</w:t>
        </w:r>
        <w:proofErr w:type="spellEnd"/>
        <w:r w:rsidR="00F52DAB">
          <w:t xml:space="preserve"> version of the datasets, and values found to be correct were retained and given a flag of fl14.</w:t>
        </w:r>
      </w:ins>
      <w:del w:id="1367" w:author="Linden Ashcroft" w:date="2018-07-12T13:40:00Z">
        <w:r w:rsidRPr="008567E4" w:rsidDel="00F52DAB">
          <w:delText xml:space="preserve">Air temperature evolution (in ºC) in Port Said station (Egypt) taken at </w:delText>
        </w:r>
        <w:r w:rsidDel="00F52DAB">
          <w:delText>0800</w:delText>
        </w:r>
        <w:r w:rsidRPr="008567E4" w:rsidDel="00F52DAB">
          <w:delText xml:space="preserve"> (in black) and </w:delText>
        </w:r>
        <w:r w:rsidDel="00F52DAB">
          <w:delText>1400</w:delText>
        </w:r>
        <w:r w:rsidRPr="008567E4" w:rsidDel="00F52DAB">
          <w:delText xml:space="preserve"> (in grey) for the period 1939</w:delText>
        </w:r>
        <w:r w:rsidDel="00F52DAB">
          <w:softHyphen/>
          <w:delText>–</w:delText>
        </w:r>
        <w:r w:rsidRPr="008567E4" w:rsidDel="00F52DAB">
          <w:delText xml:space="preserve">1940. </w:delText>
        </w:r>
        <w:r w:rsidDel="00F52DAB">
          <w:delText>Different errors flagged by SAQC are marked with solid colored squares: an outlier (pink), outlier and intervariable (IV) error (yellow), IV error (orange), and big jump, IV error and outlier (red).  The decision made by manual checking is shown by rectangular outlines: flagged values identified as transcription errors are outlined by a red border, flags due to a data duplication error are outlined in blue, and flags that were found to be valid extremes are outlined in green.</w:delText>
        </w:r>
      </w:del>
    </w:p>
    <w:p w14:paraId="3CA55DCA" w14:textId="77777777" w:rsidR="005137A2" w:rsidRDefault="005137A2" w:rsidP="005137A2">
      <w:pPr>
        <w:pStyle w:val="BodyText"/>
        <w:rPr>
          <w:i/>
          <w:lang w:val="en-GB"/>
        </w:rPr>
      </w:pPr>
      <w:r>
        <w:rPr>
          <w:i/>
          <w:lang w:val="en-GB"/>
        </w:rPr>
        <w:br w:type="page"/>
      </w:r>
    </w:p>
    <w:p w14:paraId="2F0BE6F3" w14:textId="6AB876A3" w:rsidR="005137A2" w:rsidRPr="000D1A7E" w:rsidRDefault="005137A2" w:rsidP="005137A2">
      <w:pPr>
        <w:jc w:val="center"/>
        <w:rPr>
          <w:rStyle w:val="IntenseReference"/>
        </w:rPr>
      </w:pPr>
      <w:del w:id="1368" w:author="Linden Ashcroft" w:date="2018-07-13T17:57:00Z">
        <w:r w:rsidDel="001D7398">
          <w:rPr>
            <w:rFonts w:ascii="Cambria" w:hAnsi="Cambria"/>
            <w:bCs/>
            <w:i/>
            <w:noProof/>
            <w:spacing w:val="5"/>
            <w:sz w:val="22"/>
            <w:lang w:eastAsia="en-AU"/>
          </w:rPr>
          <w:lastRenderedPageBreak/>
          <w:drawing>
            <wp:inline distT="0" distB="0" distL="0" distR="0" wp14:anchorId="25AA2981" wp14:editId="095C2AF3">
              <wp:extent cx="4726210" cy="4094563"/>
              <wp:effectExtent l="0" t="0" r="0" b="1270"/>
              <wp:docPr id="358257104" name="Picture 358257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om-user.bom.gov.au\home$\lashcrof\Documents\PythonPrograms\Figure6_26102017.tiff"/>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4726210" cy="4094563"/>
                      </a:xfrm>
                      <a:prstGeom prst="rect">
                        <a:avLst/>
                      </a:prstGeom>
                      <a:noFill/>
                      <a:ln>
                        <a:noFill/>
                      </a:ln>
                    </pic:spPr>
                  </pic:pic>
                </a:graphicData>
              </a:graphic>
            </wp:inline>
          </w:drawing>
        </w:r>
      </w:del>
      <w:ins w:id="1369" w:author="Linden Ashcroft" w:date="2018-07-13T17:57:00Z">
        <w:r w:rsidR="001D7398">
          <w:rPr>
            <w:rStyle w:val="IntenseReference"/>
            <w:noProof/>
          </w:rPr>
          <w:drawing>
            <wp:inline distT="0" distB="0" distL="0" distR="0" wp14:anchorId="6DBEDB99" wp14:editId="28875444">
              <wp:extent cx="6105525" cy="4886325"/>
              <wp:effectExtent l="0" t="0" r="9525" b="9525"/>
              <wp:docPr id="9" name="Picture 9" descr="C:\Users\lashcrof\Downloads\Fi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shcrof\Downloads\Fig6.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05525" cy="4886325"/>
                      </a:xfrm>
                      <a:prstGeom prst="rect">
                        <a:avLst/>
                      </a:prstGeom>
                      <a:noFill/>
                      <a:ln>
                        <a:noFill/>
                      </a:ln>
                    </pic:spPr>
                  </pic:pic>
                </a:graphicData>
              </a:graphic>
            </wp:inline>
          </w:drawing>
        </w:r>
      </w:ins>
    </w:p>
    <w:p w14:paraId="76A7C693" w14:textId="77777777" w:rsidR="005137A2" w:rsidRPr="002D46D2" w:rsidRDefault="005137A2" w:rsidP="002D46D2">
      <w:pPr>
        <w:pStyle w:val="Captions"/>
        <w:rPr>
          <w:rStyle w:val="IntenseReference"/>
          <w:rFonts w:ascii="Times New Roman" w:hAnsi="Times New Roman"/>
          <w:bCs w:val="0"/>
          <w:i w:val="0"/>
          <w:spacing w:val="0"/>
          <w:sz w:val="18"/>
          <w:lang w:val="en-US"/>
        </w:rPr>
      </w:pPr>
      <w:r w:rsidRPr="002D46D2">
        <w:rPr>
          <w:rStyle w:val="IntenseReference"/>
          <w:rFonts w:ascii="Times New Roman" w:hAnsi="Times New Roman"/>
          <w:bCs w:val="0"/>
          <w:i w:val="0"/>
          <w:spacing w:val="0"/>
          <w:sz w:val="18"/>
          <w:lang w:val="en-US"/>
        </w:rPr>
        <w:t>Figure 6: Percentage of flagged values using the standard QC tests developed for the U.K. Met Office Hadley Centre Global Sub-Daily Station Observations (</w:t>
      </w:r>
      <w:proofErr w:type="spellStart"/>
      <w:r w:rsidRPr="002D46D2">
        <w:rPr>
          <w:rStyle w:val="IntenseReference"/>
          <w:rFonts w:ascii="Times New Roman" w:hAnsi="Times New Roman"/>
          <w:bCs w:val="0"/>
          <w:i w:val="0"/>
          <w:spacing w:val="0"/>
          <w:sz w:val="18"/>
          <w:lang w:val="en-US"/>
        </w:rPr>
        <w:t>HadISD</w:t>
      </w:r>
      <w:proofErr w:type="spellEnd"/>
      <w:r w:rsidRPr="002D46D2">
        <w:rPr>
          <w:rStyle w:val="IntenseReference"/>
          <w:rFonts w:ascii="Times New Roman" w:hAnsi="Times New Roman"/>
          <w:bCs w:val="0"/>
          <w:i w:val="0"/>
          <w:spacing w:val="0"/>
          <w:sz w:val="18"/>
          <w:lang w:val="en-US"/>
        </w:rPr>
        <w:t xml:space="preserve">), and the percentage of values flagged using </w:t>
      </w:r>
      <w:proofErr w:type="spellStart"/>
      <w:r w:rsidRPr="002D46D2">
        <w:rPr>
          <w:rStyle w:val="IntenseReference"/>
          <w:rFonts w:ascii="Times New Roman" w:hAnsi="Times New Roman"/>
          <w:bCs w:val="0"/>
          <w:i w:val="0"/>
          <w:spacing w:val="0"/>
          <w:sz w:val="18"/>
          <w:lang w:val="en-US"/>
        </w:rPr>
        <w:t>HadISD</w:t>
      </w:r>
      <w:proofErr w:type="spellEnd"/>
      <w:r w:rsidRPr="002D46D2">
        <w:rPr>
          <w:rStyle w:val="IntenseReference"/>
          <w:rFonts w:ascii="Times New Roman" w:hAnsi="Times New Roman"/>
          <w:bCs w:val="0"/>
          <w:i w:val="0"/>
          <w:spacing w:val="0"/>
          <w:sz w:val="18"/>
          <w:lang w:val="en-US"/>
        </w:rPr>
        <w:t xml:space="preserve"> tests specifically adapted for the UERRA dataset. The variable acronyms are the same as those given in the text: temperature (TT), dew point temperature (DP), mean sea level pressure (PP), wind direction (WD), and wind speed (WS). </w:t>
      </w:r>
    </w:p>
    <w:p w14:paraId="1D79EE7D" w14:textId="77777777" w:rsidR="005137A2" w:rsidRDefault="005137A2" w:rsidP="005137A2">
      <w:pPr>
        <w:pStyle w:val="BodyText"/>
        <w:rPr>
          <w:i/>
          <w:lang w:val="en-GB"/>
        </w:rPr>
      </w:pPr>
    </w:p>
    <w:p w14:paraId="69BEF944" w14:textId="6F186A63" w:rsidR="005137A2" w:rsidRPr="00674B95" w:rsidRDefault="005137A2" w:rsidP="002D46D2">
      <w:pPr>
        <w:pStyle w:val="Captions"/>
        <w:rPr>
          <w:lang w:val="en-GB"/>
        </w:rPr>
      </w:pPr>
      <w:r>
        <w:rPr>
          <w:noProof/>
          <w:lang w:val="en-AU" w:eastAsia="en-AU"/>
        </w:rPr>
        <w:lastRenderedPageBreak/>
        <w:drawing>
          <wp:inline distT="0" distB="0" distL="0" distR="0" wp14:anchorId="0549C08D" wp14:editId="796C9572">
            <wp:extent cx="6121400" cy="5765800"/>
            <wp:effectExtent l="0" t="0" r="0" b="0"/>
            <wp:docPr id="358257092" name="Picture 358257092" descr="NewDrive:Users:lindena:Documents:Manuscripts:UERRA:allUERRA_output_1512201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ewDrive:Users:lindena:Documents:Manuscripts:UERRA:allUERRA_output_15122015.pd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21400" cy="5765800"/>
                    </a:xfrm>
                    <a:prstGeom prst="rect">
                      <a:avLst/>
                    </a:prstGeom>
                    <a:noFill/>
                    <a:ln>
                      <a:noFill/>
                    </a:ln>
                  </pic:spPr>
                </pic:pic>
              </a:graphicData>
            </a:graphic>
          </wp:inline>
        </w:drawing>
      </w:r>
      <w:r>
        <w:t xml:space="preserve">Figure 7: Spatial coverage of 8.8 million observations </w:t>
      </w:r>
      <w:r w:rsidR="000A30A9">
        <w:t>digitiz</w:t>
      </w:r>
      <w:r>
        <w:t>ed showing the station locations. The approximate length of the record at each station is indicated by the size of the pie symbol; the number of observations per day is represented by the color of the pie pieces; and the different variables available at each station are indicated by which wedges are shaded based on the legend in the top right corner.</w:t>
      </w:r>
      <w:del w:id="1370" w:author="Linden Ashcroft" w:date="2018-07-11T15:09:00Z">
        <w:r w:rsidDel="009B01DC">
          <w:delText xml:space="preserve"> The variables are represented by acronyms</w:delText>
        </w:r>
      </w:del>
      <w:r>
        <w:t xml:space="preserve"> Variable acronyms are as those described in the caption to Table 1, apart from SLP, which represents station and sea level pressure. </w:t>
      </w:r>
    </w:p>
    <w:p w14:paraId="5E6D86F5" w14:textId="208648E3" w:rsidR="005137A2" w:rsidRDefault="005137A2" w:rsidP="005137A2">
      <w:pPr>
        <w:pStyle w:val="BodyText"/>
        <w:rPr>
          <w:i/>
          <w:iCs/>
        </w:rPr>
      </w:pPr>
      <w:r w:rsidRPr="00505606">
        <w:rPr>
          <w:noProof/>
          <w:lang w:eastAsia="en-AU"/>
        </w:rPr>
        <w:lastRenderedPageBreak/>
        <w:t xml:space="preserve"> </w:t>
      </w:r>
      <w:del w:id="1371" w:author="Linden Ashcroft" w:date="2018-07-13T18:14:00Z">
        <w:r w:rsidDel="00AA729A">
          <w:rPr>
            <w:noProof/>
            <w:lang w:eastAsia="en-AU"/>
          </w:rPr>
          <w:drawing>
            <wp:inline distT="0" distB="0" distL="0" distR="0" wp14:anchorId="55AE2768" wp14:editId="51176B00">
              <wp:extent cx="5943600" cy="6956384"/>
              <wp:effectExtent l="0" t="0" r="0" b="0"/>
              <wp:docPr id="358257111" name="Picture 358257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extLst>
                          <a:ext uri="{28A0092B-C50C-407E-A947-70E740481C1C}">
                            <a14:useLocalDpi xmlns:a14="http://schemas.microsoft.com/office/drawing/2010/main" val="0"/>
                          </a:ext>
                        </a:extLst>
                      </a:blip>
                      <a:stretch>
                        <a:fillRect/>
                      </a:stretch>
                    </pic:blipFill>
                    <pic:spPr>
                      <a:xfrm>
                        <a:off x="0" y="0"/>
                        <a:ext cx="5943600" cy="6956384"/>
                      </a:xfrm>
                      <a:prstGeom prst="rect">
                        <a:avLst/>
                      </a:prstGeom>
                    </pic:spPr>
                  </pic:pic>
                </a:graphicData>
              </a:graphic>
            </wp:inline>
          </w:drawing>
        </w:r>
      </w:del>
      <w:ins w:id="1372" w:author="Linden Ashcroft" w:date="2018-07-13T18:14:00Z">
        <w:r w:rsidR="00AA729A">
          <w:rPr>
            <w:noProof/>
            <w:lang w:eastAsia="en-AU"/>
          </w:rPr>
          <w:drawing>
            <wp:inline distT="0" distB="0" distL="0" distR="0" wp14:anchorId="54F24A8D" wp14:editId="0A635A27">
              <wp:extent cx="6115050" cy="7181850"/>
              <wp:effectExtent l="0" t="0" r="0" b="0"/>
              <wp:docPr id="11" name="Picture 11" descr="C:\Users\lashcrof\Downloads\Fig8_resubmit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shcrof\Downloads\Fig8_resubmitted.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15050" cy="7181850"/>
                      </a:xfrm>
                      <a:prstGeom prst="rect">
                        <a:avLst/>
                      </a:prstGeom>
                      <a:noFill/>
                      <a:ln>
                        <a:noFill/>
                      </a:ln>
                    </pic:spPr>
                  </pic:pic>
                </a:graphicData>
              </a:graphic>
            </wp:inline>
          </w:drawing>
        </w:r>
      </w:ins>
    </w:p>
    <w:p w14:paraId="2ADF5C5E" w14:textId="6B15ED1F" w:rsidR="005137A2" w:rsidRDefault="002D46D2" w:rsidP="002D46D2">
      <w:pPr>
        <w:pStyle w:val="Captions"/>
      </w:pPr>
      <w:commentRangeStart w:id="1373"/>
      <w:r>
        <w:t>Figure 8:</w:t>
      </w:r>
      <w:r w:rsidR="005137A2">
        <w:t xml:space="preserve"> </w:t>
      </w:r>
      <w:commentRangeEnd w:id="1373"/>
      <w:r w:rsidR="001D7398">
        <w:rPr>
          <w:rStyle w:val="CommentReference"/>
          <w:rFonts w:eastAsia="Times New Roman" w:cs="Times New Roman"/>
          <w:b w:val="0"/>
          <w:lang w:val="en-AU"/>
        </w:rPr>
        <w:commentReference w:id="1373"/>
      </w:r>
      <w:r w:rsidR="005137A2">
        <w:t xml:space="preserve">Distribution of the </w:t>
      </w:r>
      <w:r w:rsidR="000A30A9">
        <w:t>digitiz</w:t>
      </w:r>
      <w:r w:rsidR="005137A2">
        <w:t xml:space="preserve">ed observations by a) country, b) variable, c) decade and d) hour of observation. The length of each bar shows the number of observations </w:t>
      </w:r>
      <w:r w:rsidR="000A30A9">
        <w:t>digitiz</w:t>
      </w:r>
      <w:r w:rsidR="005137A2">
        <w:t xml:space="preserve">ed (in millions), with orange indicating any observations removed during quality control. Variable acronyms are as those described in Table 1. Country codes are as those listed in Table </w:t>
      </w:r>
      <w:ins w:id="1374" w:author="Linden Ashcroft" w:date="2018-07-12T13:32:00Z">
        <w:r w:rsidR="00B21F66">
          <w:t>6</w:t>
        </w:r>
      </w:ins>
      <w:del w:id="1375" w:author="Linden Ashcroft" w:date="2018-07-12T13:32:00Z">
        <w:r w:rsidR="005137A2" w:rsidDel="00B21F66">
          <w:delText>7</w:delText>
        </w:r>
      </w:del>
      <w:r w:rsidR="005137A2">
        <w:t xml:space="preserve">. </w:t>
      </w:r>
    </w:p>
    <w:p w14:paraId="55E7432F" w14:textId="77777777" w:rsidR="005137A2" w:rsidRDefault="005137A2" w:rsidP="005137A2">
      <w:pPr>
        <w:pStyle w:val="BodyText"/>
        <w:rPr>
          <w:i/>
          <w:iCs/>
        </w:rPr>
      </w:pPr>
    </w:p>
    <w:p w14:paraId="24095564" w14:textId="77777777" w:rsidR="005137A2" w:rsidRDefault="005137A2" w:rsidP="005137A2">
      <w:pPr>
        <w:rPr>
          <w:lang w:val="en-GB" w:eastAsia="ca-ES"/>
        </w:rPr>
      </w:pPr>
      <w:r>
        <w:rPr>
          <w:noProof/>
          <w:lang w:eastAsia="en-AU"/>
        </w:rPr>
        <w:lastRenderedPageBreak/>
        <w:drawing>
          <wp:inline distT="0" distB="0" distL="0" distR="0" wp14:anchorId="1DFC1D20" wp14:editId="4A1E09CC">
            <wp:extent cx="6297977" cy="3552628"/>
            <wp:effectExtent l="0" t="0" r="7620" b="0"/>
            <wp:docPr id="358257114" name="Picture 358257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extLst>
                        <a:ext uri="{28A0092B-C50C-407E-A947-70E740481C1C}">
                          <a14:useLocalDpi xmlns:a14="http://schemas.microsoft.com/office/drawing/2010/main" val="0"/>
                        </a:ext>
                      </a:extLst>
                    </a:blip>
                    <a:stretch>
                      <a:fillRect/>
                    </a:stretch>
                  </pic:blipFill>
                  <pic:spPr>
                    <a:xfrm>
                      <a:off x="0" y="0"/>
                      <a:ext cx="6297977" cy="3552628"/>
                    </a:xfrm>
                    <a:prstGeom prst="rect">
                      <a:avLst/>
                    </a:prstGeom>
                  </pic:spPr>
                </pic:pic>
              </a:graphicData>
            </a:graphic>
          </wp:inline>
        </w:drawing>
      </w:r>
    </w:p>
    <w:p w14:paraId="151DA5B6" w14:textId="77777777" w:rsidR="005137A2" w:rsidRDefault="005137A2" w:rsidP="002D46D2">
      <w:pPr>
        <w:pStyle w:val="Captions"/>
        <w:rPr>
          <w:lang w:eastAsia="ca-ES"/>
        </w:rPr>
      </w:pPr>
      <w:commentRangeStart w:id="1376"/>
      <w:r>
        <w:rPr>
          <w:lang w:eastAsia="ca-ES"/>
        </w:rPr>
        <w:t>Figure 9</w:t>
      </w:r>
      <w:r w:rsidRPr="0002177F">
        <w:rPr>
          <w:lang w:eastAsia="ca-ES"/>
        </w:rPr>
        <w:t xml:space="preserve">: </w:t>
      </w:r>
      <w:commentRangeEnd w:id="1376"/>
      <w:r w:rsidR="001D7398">
        <w:rPr>
          <w:rStyle w:val="CommentReference"/>
          <w:rFonts w:eastAsia="Times New Roman" w:cs="Times New Roman"/>
          <w:b w:val="0"/>
          <w:lang w:val="en-AU"/>
        </w:rPr>
        <w:commentReference w:id="1376"/>
      </w:r>
      <w:r w:rsidRPr="0002177F">
        <w:rPr>
          <w:lang w:eastAsia="ca-ES"/>
        </w:rPr>
        <w:t xml:space="preserve">Percentages of flagged/not flagged values derived from SAQC application to the UERRA dataset. </w:t>
      </w:r>
      <w:r>
        <w:rPr>
          <w:lang w:eastAsia="ca-ES"/>
        </w:rPr>
        <w:t xml:space="preserve">The green wedge represents data that passed SAQC; orange wedges represent values that have been removed (1.5 % of the total); blue wedges represent data that were corrected (1.3 % of the total) and purple wedges show the data that were verified (0.3 % of the total). Flag codes given are explained in Table 4. </w:t>
      </w:r>
      <w:bookmarkStart w:id="1377" w:name="_GoBack"/>
      <w:bookmarkEnd w:id="1377"/>
    </w:p>
    <w:p w14:paraId="2D6AFC6D" w14:textId="5747CA6B" w:rsidR="005137A2" w:rsidRDefault="005137A2" w:rsidP="005137A2">
      <w:pPr>
        <w:rPr>
          <w:lang w:val="en-GB" w:eastAsia="ca-ES"/>
        </w:rPr>
      </w:pPr>
      <w:del w:id="1378" w:author="Linden Ashcroft" w:date="2018-07-13T18:17:00Z">
        <w:r w:rsidDel="00D93A60">
          <w:rPr>
            <w:noProof/>
            <w:lang w:eastAsia="en-AU"/>
          </w:rPr>
          <w:lastRenderedPageBreak/>
          <w:drawing>
            <wp:inline distT="0" distB="0" distL="0" distR="0" wp14:anchorId="5CBDAFC8" wp14:editId="6E62EE4E">
              <wp:extent cx="5577517" cy="6706696"/>
              <wp:effectExtent l="0" t="0" r="4445" b="0"/>
              <wp:docPr id="358257110" name="Picture 358257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extLst>
                          <a:ext uri="{28A0092B-C50C-407E-A947-70E740481C1C}">
                            <a14:useLocalDpi xmlns:a14="http://schemas.microsoft.com/office/drawing/2010/main" val="0"/>
                          </a:ext>
                        </a:extLst>
                      </a:blip>
                      <a:stretch>
                        <a:fillRect/>
                      </a:stretch>
                    </pic:blipFill>
                    <pic:spPr>
                      <a:xfrm>
                        <a:off x="0" y="0"/>
                        <a:ext cx="5577517" cy="6706696"/>
                      </a:xfrm>
                      <a:prstGeom prst="rect">
                        <a:avLst/>
                      </a:prstGeom>
                    </pic:spPr>
                  </pic:pic>
                </a:graphicData>
              </a:graphic>
            </wp:inline>
          </w:drawing>
        </w:r>
      </w:del>
      <w:ins w:id="1379" w:author="Linden Ashcroft" w:date="2018-07-13T18:17:00Z">
        <w:r w:rsidR="00D93A60">
          <w:rPr>
            <w:noProof/>
            <w:lang w:val="en-GB" w:eastAsia="ca-ES"/>
          </w:rPr>
          <w:drawing>
            <wp:inline distT="0" distB="0" distL="0" distR="0" wp14:anchorId="2B0424D2" wp14:editId="6881D150">
              <wp:extent cx="6105525" cy="7400925"/>
              <wp:effectExtent l="0" t="0" r="9525" b="9525"/>
              <wp:docPr id="12" name="Picture 12" descr="C:\Users\lashcrof\Downloads\Fig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shcrof\Downloads\Fig10.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05525" cy="7400925"/>
                      </a:xfrm>
                      <a:prstGeom prst="rect">
                        <a:avLst/>
                      </a:prstGeom>
                      <a:noFill/>
                      <a:ln>
                        <a:noFill/>
                      </a:ln>
                    </pic:spPr>
                  </pic:pic>
                </a:graphicData>
              </a:graphic>
            </wp:inline>
          </w:drawing>
        </w:r>
      </w:ins>
    </w:p>
    <w:p w14:paraId="7C62BC1C" w14:textId="77777777" w:rsidR="005137A2" w:rsidRDefault="005137A2" w:rsidP="002D46D2">
      <w:pPr>
        <w:pStyle w:val="Captions"/>
        <w:rPr>
          <w:iCs/>
        </w:rPr>
      </w:pPr>
      <w:commentRangeStart w:id="1380"/>
      <w:r>
        <w:rPr>
          <w:lang w:eastAsia="ca-ES"/>
        </w:rPr>
        <w:t>Figure 10</w:t>
      </w:r>
      <w:r w:rsidRPr="0002177F">
        <w:rPr>
          <w:lang w:eastAsia="ca-ES"/>
        </w:rPr>
        <w:t xml:space="preserve">: </w:t>
      </w:r>
      <w:commentRangeEnd w:id="1380"/>
      <w:r w:rsidR="001D7398">
        <w:rPr>
          <w:rStyle w:val="CommentReference"/>
          <w:rFonts w:eastAsia="Times New Roman" w:cs="Times New Roman"/>
          <w:b w:val="0"/>
          <w:lang w:val="en-AU"/>
        </w:rPr>
        <w:commentReference w:id="1380"/>
      </w:r>
      <w:r w:rsidRPr="0002177F">
        <w:rPr>
          <w:lang w:eastAsia="ca-ES"/>
        </w:rPr>
        <w:t>Total counts (</w:t>
      </w:r>
      <w:r>
        <w:rPr>
          <w:lang w:eastAsia="ca-ES"/>
        </w:rPr>
        <w:t>in percentage</w:t>
      </w:r>
      <w:r w:rsidRPr="0002177F">
        <w:rPr>
          <w:lang w:eastAsia="ca-ES"/>
        </w:rPr>
        <w:t xml:space="preserve">) of </w:t>
      </w:r>
      <w:r>
        <w:rPr>
          <w:lang w:eastAsia="ca-ES"/>
        </w:rPr>
        <w:t>error flags</w:t>
      </w:r>
      <w:r w:rsidRPr="0002177F">
        <w:rPr>
          <w:lang w:eastAsia="ca-ES"/>
        </w:rPr>
        <w:t xml:space="preserve"> by countries (a), variables (b), observation times (c) and decades (d) derived from SAQC application to the UERRA dataset.</w:t>
      </w:r>
      <w:r w:rsidRPr="00975B5F">
        <w:rPr>
          <w:iCs/>
        </w:rPr>
        <w:t xml:space="preserve"> </w:t>
      </w:r>
      <w:r>
        <w:rPr>
          <w:iCs/>
        </w:rPr>
        <w:t xml:space="preserve">Purple indicates values that were flagged but verified; blue indicates values that were flagged and corrected; and red and orange indicate values that were flagged and removed as errors. Variable acronyms are as those described in Table 1. Flag descriptions are given in Table 4. </w:t>
      </w:r>
    </w:p>
    <w:p w14:paraId="72D76831" w14:textId="77777777" w:rsidR="005137A2" w:rsidRDefault="005137A2" w:rsidP="005137A2">
      <w:pPr>
        <w:rPr>
          <w:i/>
          <w:lang w:val="en-GB" w:eastAsia="ca-ES"/>
        </w:rPr>
      </w:pPr>
      <w:r>
        <w:rPr>
          <w:i/>
          <w:iCs/>
        </w:rPr>
        <w:br w:type="page"/>
      </w:r>
    </w:p>
    <w:p w14:paraId="4CC520E7" w14:textId="77777777" w:rsidR="005137A2" w:rsidDel="001D7398" w:rsidRDefault="005137A2" w:rsidP="005137A2">
      <w:pPr>
        <w:pStyle w:val="BodyText"/>
        <w:rPr>
          <w:del w:id="1381" w:author="Linden Ashcroft" w:date="2018-07-13T17:57:00Z"/>
          <w:lang w:val="en-GB" w:eastAsia="ca-ES"/>
        </w:rPr>
      </w:pPr>
    </w:p>
    <w:p w14:paraId="418C168F" w14:textId="47BE6EB5" w:rsidR="005137A2" w:rsidRPr="000D1A7E" w:rsidRDefault="005137A2" w:rsidP="005137A2">
      <w:pPr>
        <w:rPr>
          <w:lang w:val="en-GB"/>
        </w:rPr>
      </w:pPr>
      <w:del w:id="1382" w:author="Linden Ashcroft" w:date="2018-07-13T17:57:00Z">
        <w:r w:rsidRPr="00163FBF" w:rsidDel="001D7398">
          <w:rPr>
            <w:noProof/>
            <w:lang w:eastAsia="en-AU"/>
          </w:rPr>
          <w:delText xml:space="preserve"> </w:delText>
        </w:r>
        <w:r w:rsidDel="001D7398">
          <w:rPr>
            <w:noProof/>
            <w:lang w:eastAsia="en-AU"/>
          </w:rPr>
          <w:drawing>
            <wp:inline distT="0" distB="0" distL="0" distR="0" wp14:anchorId="44D85E52" wp14:editId="0BC499B2">
              <wp:extent cx="5176043" cy="4947920"/>
              <wp:effectExtent l="0" t="0" r="5715" b="5080"/>
              <wp:docPr id="358257116" name="Picture 358257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extLst>
                          <a:ext uri="{28A0092B-C50C-407E-A947-70E740481C1C}">
                            <a14:useLocalDpi xmlns:a14="http://schemas.microsoft.com/office/drawing/2010/main" val="0"/>
                          </a:ext>
                        </a:extLst>
                      </a:blip>
                      <a:stretch>
                        <a:fillRect/>
                      </a:stretch>
                    </pic:blipFill>
                    <pic:spPr>
                      <a:xfrm>
                        <a:off x="0" y="0"/>
                        <a:ext cx="5176043" cy="4947920"/>
                      </a:xfrm>
                      <a:prstGeom prst="rect">
                        <a:avLst/>
                      </a:prstGeom>
                    </pic:spPr>
                  </pic:pic>
                </a:graphicData>
              </a:graphic>
            </wp:inline>
          </w:drawing>
        </w:r>
      </w:del>
      <w:ins w:id="1383" w:author="Linden Ashcroft" w:date="2018-07-13T17:57:00Z">
        <w:r w:rsidR="001D7398">
          <w:rPr>
            <w:noProof/>
            <w:lang w:eastAsia="en-AU"/>
          </w:rPr>
          <w:drawing>
            <wp:inline distT="0" distB="0" distL="0" distR="0" wp14:anchorId="10E4F025" wp14:editId="4B2E3BF1">
              <wp:extent cx="6105525" cy="4743450"/>
              <wp:effectExtent l="0" t="0" r="9525" b="0"/>
              <wp:docPr id="10" name="Picture 10" descr="C:\Users\lashcrof\Downloads\Fi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shcrof\Downloads\Fig11.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105525" cy="4743450"/>
                      </a:xfrm>
                      <a:prstGeom prst="rect">
                        <a:avLst/>
                      </a:prstGeom>
                      <a:noFill/>
                      <a:ln>
                        <a:noFill/>
                      </a:ln>
                    </pic:spPr>
                  </pic:pic>
                </a:graphicData>
              </a:graphic>
            </wp:inline>
          </w:drawing>
        </w:r>
      </w:ins>
    </w:p>
    <w:p w14:paraId="364A4138" w14:textId="393025AF" w:rsidR="005137A2" w:rsidRPr="002D46D2" w:rsidRDefault="005137A2" w:rsidP="002D46D2">
      <w:pPr>
        <w:pStyle w:val="Captions"/>
        <w:rPr>
          <w:rStyle w:val="IntenseReference"/>
          <w:rFonts w:ascii="Times New Roman" w:hAnsi="Times New Roman"/>
          <w:bCs w:val="0"/>
          <w:i w:val="0"/>
          <w:spacing w:val="0"/>
          <w:sz w:val="18"/>
          <w:lang w:val="en-US"/>
        </w:rPr>
      </w:pPr>
      <w:r w:rsidRPr="002D46D2">
        <w:rPr>
          <w:rStyle w:val="IntenseReference"/>
          <w:rFonts w:ascii="Times New Roman" w:hAnsi="Times New Roman"/>
          <w:bCs w:val="0"/>
          <w:i w:val="0"/>
          <w:spacing w:val="0"/>
          <w:sz w:val="18"/>
          <w:lang w:val="en-US"/>
        </w:rPr>
        <w:t xml:space="preserve">Figure 11: The percentage of values flagged within each network (see Table </w:t>
      </w:r>
      <w:ins w:id="1384" w:author="Linden Ashcroft" w:date="2018-07-12T13:31:00Z">
        <w:r w:rsidR="00B21F66">
          <w:rPr>
            <w:rStyle w:val="IntenseReference"/>
            <w:rFonts w:ascii="Times New Roman" w:hAnsi="Times New Roman"/>
            <w:bCs w:val="0"/>
            <w:i w:val="0"/>
            <w:spacing w:val="0"/>
            <w:sz w:val="18"/>
            <w:lang w:val="en-US"/>
          </w:rPr>
          <w:t>5</w:t>
        </w:r>
      </w:ins>
      <w:del w:id="1385" w:author="Linden Ashcroft" w:date="2018-07-12T13:31:00Z">
        <w:r w:rsidRPr="002D46D2" w:rsidDel="00B21F66">
          <w:rPr>
            <w:rStyle w:val="IntenseReference"/>
            <w:rFonts w:ascii="Times New Roman" w:hAnsi="Times New Roman"/>
            <w:bCs w:val="0"/>
            <w:i w:val="0"/>
            <w:spacing w:val="0"/>
            <w:sz w:val="18"/>
            <w:lang w:val="en-US"/>
          </w:rPr>
          <w:delText>6</w:delText>
        </w:r>
      </w:del>
      <w:r w:rsidRPr="002D46D2">
        <w:rPr>
          <w:rStyle w:val="IntenseReference"/>
          <w:rFonts w:ascii="Times New Roman" w:hAnsi="Times New Roman"/>
          <w:bCs w:val="0"/>
          <w:i w:val="0"/>
          <w:spacing w:val="0"/>
          <w:sz w:val="18"/>
          <w:lang w:val="en-US"/>
        </w:rPr>
        <w:t xml:space="preserve">) tested using the HQC automatic procedure. Variable acronyms are as explained in the caption for Table 1, noting that not all variables were included in each network. </w:t>
      </w:r>
    </w:p>
    <w:p w14:paraId="59B4CFF1" w14:textId="77777777" w:rsidR="005137A2" w:rsidRDefault="005137A2" w:rsidP="005137A2">
      <w:pPr>
        <w:rPr>
          <w:rStyle w:val="IntenseReference"/>
        </w:rPr>
      </w:pPr>
      <w:r>
        <w:rPr>
          <w:noProof/>
          <w:lang w:eastAsia="en-AU"/>
        </w:rPr>
        <w:lastRenderedPageBreak/>
        <w:drawing>
          <wp:inline distT="0" distB="0" distL="0" distR="0" wp14:anchorId="1BF9F493" wp14:editId="4BA467D2">
            <wp:extent cx="6375286" cy="4095750"/>
            <wp:effectExtent l="0" t="0" r="6985" b="0"/>
            <wp:docPr id="358257106" name="Picture 358257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extLst>
                        <a:ext uri="{28A0092B-C50C-407E-A947-70E740481C1C}">
                          <a14:useLocalDpi xmlns:a14="http://schemas.microsoft.com/office/drawing/2010/main" val="0"/>
                        </a:ext>
                      </a:extLst>
                    </a:blip>
                    <a:stretch>
                      <a:fillRect/>
                    </a:stretch>
                  </pic:blipFill>
                  <pic:spPr>
                    <a:xfrm>
                      <a:off x="0" y="0"/>
                      <a:ext cx="6377082" cy="4096904"/>
                    </a:xfrm>
                    <a:prstGeom prst="rect">
                      <a:avLst/>
                    </a:prstGeom>
                  </pic:spPr>
                </pic:pic>
              </a:graphicData>
            </a:graphic>
          </wp:inline>
        </w:drawing>
      </w:r>
    </w:p>
    <w:p w14:paraId="089A3F26" w14:textId="77777777" w:rsidR="005137A2" w:rsidRPr="002D46D2" w:rsidRDefault="005137A2" w:rsidP="002D46D2">
      <w:pPr>
        <w:pStyle w:val="Captions"/>
        <w:rPr>
          <w:rStyle w:val="IntenseReference"/>
          <w:rFonts w:ascii="Times New Roman" w:hAnsi="Times New Roman"/>
          <w:bCs w:val="0"/>
          <w:i w:val="0"/>
          <w:spacing w:val="0"/>
          <w:sz w:val="18"/>
          <w:lang w:val="en-US"/>
        </w:rPr>
      </w:pPr>
      <w:r w:rsidRPr="002D46D2">
        <w:rPr>
          <w:rStyle w:val="IntenseReference"/>
          <w:rFonts w:ascii="Times New Roman" w:hAnsi="Times New Roman"/>
          <w:bCs w:val="0"/>
          <w:i w:val="0"/>
          <w:spacing w:val="0"/>
          <w:sz w:val="18"/>
          <w:lang w:val="en-US"/>
        </w:rPr>
        <w:t xml:space="preserve">Figure 12: The percentage distribution of quality control flags in the UERRA dataset. Values that have passed QC are represented in green (QC flags fl10, fl40 and fl30); values that were flagged but verified as correct are shown in purple (fl14, fl44 and fl34); values that were flagged but corrected are shown in blue (fl12 fl42, fl32); and values that were flagged and removed are shown in orange (fl11, fl13, fl15, fl17 and fl36). The darkness of the colors indicates the level of QC applied for each flag. Lighter colors represent values that were only subjected to semi-automatic quality control (SAQC, </w:t>
      </w:r>
      <w:proofErr w:type="spellStart"/>
      <w:r w:rsidRPr="002D46D2">
        <w:rPr>
          <w:rStyle w:val="IntenseReference"/>
          <w:rFonts w:ascii="Times New Roman" w:hAnsi="Times New Roman"/>
          <w:bCs w:val="0"/>
          <w:i w:val="0"/>
          <w:spacing w:val="0"/>
          <w:sz w:val="18"/>
          <w:lang w:val="en-US"/>
        </w:rPr>
        <w:t>fl</w:t>
      </w:r>
      <w:proofErr w:type="spellEnd"/>
      <w:r w:rsidRPr="002D46D2">
        <w:rPr>
          <w:rStyle w:val="IntenseReference"/>
          <w:rFonts w:ascii="Times New Roman" w:hAnsi="Times New Roman"/>
          <w:bCs w:val="0"/>
          <w:i w:val="0"/>
          <w:spacing w:val="0"/>
          <w:sz w:val="18"/>
          <w:lang w:val="en-US"/>
        </w:rPr>
        <w:t xml:space="preserve"> codes that begin with 1 and 4), while darker colors indicate values subjected to both SAQC and spatial HQC procedures (</w:t>
      </w:r>
      <w:proofErr w:type="spellStart"/>
      <w:r w:rsidRPr="002D46D2">
        <w:rPr>
          <w:rStyle w:val="IntenseReference"/>
          <w:rFonts w:ascii="Times New Roman" w:hAnsi="Times New Roman"/>
          <w:bCs w:val="0"/>
          <w:i w:val="0"/>
          <w:spacing w:val="0"/>
          <w:sz w:val="18"/>
          <w:lang w:val="en-US"/>
        </w:rPr>
        <w:t>fl</w:t>
      </w:r>
      <w:proofErr w:type="spellEnd"/>
      <w:r w:rsidRPr="002D46D2">
        <w:rPr>
          <w:rStyle w:val="IntenseReference"/>
          <w:rFonts w:ascii="Times New Roman" w:hAnsi="Times New Roman"/>
          <w:bCs w:val="0"/>
          <w:i w:val="0"/>
          <w:spacing w:val="0"/>
          <w:sz w:val="18"/>
          <w:lang w:val="en-US"/>
        </w:rPr>
        <w:t xml:space="preserve"> codes that begin with 3). See Table 4 for additional flag details.</w:t>
      </w:r>
    </w:p>
    <w:p w14:paraId="0D15E284" w14:textId="77777777" w:rsidR="005137A2" w:rsidRDefault="005137A2" w:rsidP="006C576E">
      <w:pPr>
        <w:pStyle w:val="BodyText"/>
        <w:rPr>
          <w:szCs w:val="22"/>
        </w:rPr>
      </w:pPr>
    </w:p>
    <w:p w14:paraId="53E53237" w14:textId="77777777" w:rsidR="005137A2" w:rsidRDefault="005137A2" w:rsidP="006C576E">
      <w:pPr>
        <w:pStyle w:val="BodyText"/>
        <w:rPr>
          <w:szCs w:val="22"/>
        </w:rPr>
        <w:sectPr w:rsidR="005137A2" w:rsidSect="00860E5F">
          <w:pgSz w:w="11901" w:h="16840"/>
          <w:pgMar w:top="1134" w:right="1134" w:bottom="1134" w:left="1134" w:header="720" w:footer="720" w:gutter="0"/>
          <w:lnNumType w:countBy="1" w:restart="continuous"/>
          <w:cols w:space="720"/>
          <w:docGrid w:linePitch="360"/>
        </w:sectPr>
      </w:pPr>
    </w:p>
    <w:p w14:paraId="3A9CF43F" w14:textId="2D5410D1" w:rsidR="006C576E" w:rsidRPr="006C576E" w:rsidRDefault="006C576E" w:rsidP="005137A2">
      <w:pPr>
        <w:pStyle w:val="BodyText"/>
        <w:rPr>
          <w:szCs w:val="22"/>
        </w:rPr>
      </w:pPr>
    </w:p>
    <w:sectPr w:rsidR="006C576E" w:rsidRPr="006C576E" w:rsidSect="0025327E">
      <w:pgSz w:w="16838" w:h="11906" w:orient="landscape"/>
      <w:pgMar w:top="1134" w:right="1134" w:bottom="1134" w:left="1134"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37" w:author="Linden Ashcroft" w:date="2018-07-13T17:50:00Z" w:initials="LA">
    <w:p w14:paraId="085E4056" w14:textId="1B1D17AB" w:rsidR="001D7398" w:rsidRDefault="001D7398">
      <w:pPr>
        <w:pStyle w:val="CommentText"/>
      </w:pPr>
      <w:r>
        <w:rPr>
          <w:rStyle w:val="CommentReference"/>
        </w:rPr>
        <w:annotationRef/>
      </w:r>
      <w:r>
        <w:t>To be updated</w:t>
      </w:r>
    </w:p>
  </w:comment>
  <w:comment w:id="1373" w:author="Linden Ashcroft" w:date="2018-07-13T17:51:00Z" w:initials="LA">
    <w:p w14:paraId="3DBF35C8" w14:textId="52F36292" w:rsidR="001D7398" w:rsidRDefault="001D7398">
      <w:pPr>
        <w:pStyle w:val="CommentText"/>
      </w:pPr>
      <w:r>
        <w:rPr>
          <w:rStyle w:val="CommentReference"/>
        </w:rPr>
        <w:annotationRef/>
      </w:r>
      <w:r>
        <w:t xml:space="preserve">To be updated </w:t>
      </w:r>
      <w:r w:rsidR="00356E67">
        <w:t>with different titles for a-c</w:t>
      </w:r>
    </w:p>
  </w:comment>
  <w:comment w:id="1376" w:author="Linden Ashcroft" w:date="2018-07-13T17:50:00Z" w:initials="LA">
    <w:p w14:paraId="19C166C1" w14:textId="57A6CF3E" w:rsidR="001D7398" w:rsidRDefault="001D7398">
      <w:pPr>
        <w:pStyle w:val="CommentText"/>
      </w:pPr>
      <w:r>
        <w:rPr>
          <w:rStyle w:val="CommentReference"/>
        </w:rPr>
        <w:annotationRef/>
      </w:r>
      <w:r w:rsidR="00D93A60">
        <w:t>Remove the first pie chart, or replace with a bar chart?</w:t>
      </w:r>
    </w:p>
  </w:comment>
  <w:comment w:id="1380" w:author="Linden Ashcroft" w:date="2018-07-13T17:50:00Z" w:initials="LA">
    <w:p w14:paraId="4C6C6EEA" w14:textId="047F8758" w:rsidR="001D7398" w:rsidRDefault="001D7398">
      <w:pPr>
        <w:pStyle w:val="CommentText"/>
      </w:pPr>
      <w:r>
        <w:rPr>
          <w:rStyle w:val="CommentReference"/>
        </w:rPr>
        <w:annotationRef/>
      </w:r>
      <w:r>
        <w:t>Can update to make the flags clearer</w:t>
      </w:r>
      <w:r w:rsidR="00D93A60">
        <w:t xml:space="preserve"> (</w:t>
      </w:r>
      <w:proofErr w:type="gramStart"/>
      <w:r w:rsidR="00D93A60">
        <w:t>similar to</w:t>
      </w:r>
      <w:proofErr w:type="gramEnd"/>
      <w:r w:rsidR="00D93A60">
        <w:t xml:space="preserve"> above)</w:t>
      </w:r>
      <w:r>
        <w:t>, or 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5E4056" w15:done="0"/>
  <w15:commentEx w15:paraId="3DBF35C8" w15:done="0"/>
  <w15:commentEx w15:paraId="19C166C1" w15:done="0"/>
  <w15:commentEx w15:paraId="4C6C6E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5E4056" w16cid:durableId="1EF364D4"/>
  <w16cid:commentId w16cid:paraId="3DBF35C8" w16cid:durableId="1EF36514"/>
  <w16cid:commentId w16cid:paraId="19C166C1" w16cid:durableId="1EF364F0"/>
  <w16cid:commentId w16cid:paraId="4C6C6EEA" w16cid:durableId="1EF364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5126A7" w14:textId="77777777" w:rsidR="001D7398" w:rsidRDefault="001D7398" w:rsidP="007823EA">
      <w:pPr>
        <w:spacing w:line="240" w:lineRule="auto"/>
      </w:pPr>
      <w:r>
        <w:separator/>
      </w:r>
    </w:p>
  </w:endnote>
  <w:endnote w:type="continuationSeparator" w:id="0">
    <w:p w14:paraId="0F829068" w14:textId="77777777" w:rsidR="001D7398" w:rsidRDefault="001D7398" w:rsidP="007823EA">
      <w:pPr>
        <w:spacing w:line="240" w:lineRule="auto"/>
      </w:pPr>
      <w:r>
        <w:continuationSeparator/>
      </w:r>
    </w:p>
  </w:endnote>
  <w:endnote w:type="continuationNotice" w:id="1">
    <w:p w14:paraId="2CA10123" w14:textId="77777777" w:rsidR="001D7398" w:rsidRDefault="001D739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Scala">
    <w:altName w:val="MS Mincho"/>
    <w:charset w:val="80"/>
    <w:family w:val="auto"/>
    <w:pitch w:val="default"/>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FreeSans">
    <w:charset w:val="01"/>
    <w:family w:val="auto"/>
    <w:pitch w:val="variable"/>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07FEAC" w14:textId="77777777" w:rsidR="001D7398" w:rsidRDefault="001D7398" w:rsidP="00D52A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C1D311" w14:textId="77777777" w:rsidR="001D7398" w:rsidRDefault="001D7398" w:rsidP="007823E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A5D25" w14:textId="465EE7C1" w:rsidR="001D7398" w:rsidRDefault="001D7398" w:rsidP="00D52A4C">
    <w:pPr>
      <w:pStyle w:val="Footer"/>
      <w:framePr w:wrap="around" w:vAnchor="text" w:hAnchor="margin" w:xAlign="right" w:y="1"/>
      <w:rPr>
        <w:rStyle w:val="PageNumber"/>
      </w:rPr>
    </w:pPr>
    <w:r>
      <w:rPr>
        <w:rStyle w:val="PageNumber"/>
      </w:rPr>
      <w:fldChar w:fldCharType="begin"/>
    </w:r>
    <w:r w:rsidRPr="00860E5F">
      <w:rPr>
        <w:rStyle w:val="PageNumber"/>
      </w:rPr>
      <w:instrText xml:space="preserve">PAGE  </w:instrText>
    </w:r>
    <w:r>
      <w:rPr>
        <w:rStyle w:val="PageNumber"/>
      </w:rPr>
      <w:fldChar w:fldCharType="separate"/>
    </w:r>
    <w:r>
      <w:rPr>
        <w:rStyle w:val="PageNumber"/>
        <w:noProof/>
      </w:rPr>
      <w:t>41</w:t>
    </w:r>
    <w:r>
      <w:rPr>
        <w:rStyle w:val="PageNumber"/>
      </w:rPr>
      <w:fldChar w:fldCharType="end"/>
    </w:r>
  </w:p>
  <w:p w14:paraId="5FB40F1C" w14:textId="77777777" w:rsidR="001D7398" w:rsidRDefault="001D7398" w:rsidP="007823E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D2C53C" w14:textId="77777777" w:rsidR="001D7398" w:rsidRDefault="001D7398" w:rsidP="007823EA">
      <w:pPr>
        <w:spacing w:line="240" w:lineRule="auto"/>
      </w:pPr>
      <w:r>
        <w:separator/>
      </w:r>
    </w:p>
  </w:footnote>
  <w:footnote w:type="continuationSeparator" w:id="0">
    <w:p w14:paraId="743BA9B6" w14:textId="77777777" w:rsidR="001D7398" w:rsidRDefault="001D7398" w:rsidP="007823EA">
      <w:pPr>
        <w:spacing w:line="240" w:lineRule="auto"/>
      </w:pPr>
      <w:r>
        <w:continuationSeparator/>
      </w:r>
    </w:p>
  </w:footnote>
  <w:footnote w:type="continuationNotice" w:id="1">
    <w:p w14:paraId="59C0CEB1" w14:textId="77777777" w:rsidR="001D7398" w:rsidRDefault="001D739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460EA5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15:restartNumberingAfterBreak="0">
    <w:nsid w:val="00000002"/>
    <w:multiLevelType w:val="multilevel"/>
    <w:tmpl w:val="556431CC"/>
    <w:name w:val="WW8Num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000003"/>
    <w:multiLevelType w:val="multilevel"/>
    <w:tmpl w:val="00000003"/>
    <w:name w:val="WW8Num3"/>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4" w15:restartNumberingAfterBreak="0">
    <w:nsid w:val="01DC0C0A"/>
    <w:multiLevelType w:val="hybridMultilevel"/>
    <w:tmpl w:val="C9D2FE8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4B64B82"/>
    <w:multiLevelType w:val="hybridMultilevel"/>
    <w:tmpl w:val="9FE4915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22695B4B"/>
    <w:multiLevelType w:val="hybridMultilevel"/>
    <w:tmpl w:val="E3480360"/>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23B22B31"/>
    <w:multiLevelType w:val="hybridMultilevel"/>
    <w:tmpl w:val="6546A19C"/>
    <w:lvl w:ilvl="0" w:tplc="9B50B286">
      <w:start w:val="28"/>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EDA0EDA"/>
    <w:multiLevelType w:val="hybridMultilevel"/>
    <w:tmpl w:val="38022DFA"/>
    <w:lvl w:ilvl="0" w:tplc="ECAC4B6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47A595B"/>
    <w:multiLevelType w:val="hybridMultilevel"/>
    <w:tmpl w:val="89424A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396C2ACD"/>
    <w:multiLevelType w:val="multilevel"/>
    <w:tmpl w:val="3DD458B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B4B5DB9"/>
    <w:multiLevelType w:val="multilevel"/>
    <w:tmpl w:val="F67EC54A"/>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D786FCB"/>
    <w:multiLevelType w:val="multilevel"/>
    <w:tmpl w:val="62BA169E"/>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97F5782"/>
    <w:multiLevelType w:val="hybridMultilevel"/>
    <w:tmpl w:val="D0AC0D58"/>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4" w15:restartNumberingAfterBreak="0">
    <w:nsid w:val="4D7F5785"/>
    <w:multiLevelType w:val="hybridMultilevel"/>
    <w:tmpl w:val="88C0BC72"/>
    <w:lvl w:ilvl="0" w:tplc="518CDDB4">
      <w:start w:val="2"/>
      <w:numFmt w:val="bullet"/>
      <w:lvlText w:val="-"/>
      <w:lvlJc w:val="left"/>
      <w:pPr>
        <w:tabs>
          <w:tab w:val="num" w:pos="720"/>
        </w:tabs>
        <w:ind w:left="720" w:hanging="360"/>
      </w:pPr>
      <w:rPr>
        <w:rFonts w:ascii="Scala" w:hAnsi="Scala" w:cs="Times New Roman" w:hint="default"/>
        <w:sz w:val="24"/>
        <w:szCs w:val="24"/>
      </w:rPr>
    </w:lvl>
    <w:lvl w:ilvl="1" w:tplc="29B448FE">
      <w:start w:val="174"/>
      <w:numFmt w:val="bullet"/>
      <w:lvlText w:val="–"/>
      <w:lvlJc w:val="left"/>
      <w:pPr>
        <w:tabs>
          <w:tab w:val="num" w:pos="1440"/>
        </w:tabs>
        <w:ind w:left="1440" w:hanging="360"/>
      </w:pPr>
      <w:rPr>
        <w:rFonts w:ascii="Times New Roman" w:hAnsi="Times New Roman" w:cs="Times New Roman" w:hint="default"/>
        <w:sz w:val="24"/>
        <w:szCs w:val="24"/>
      </w:rPr>
    </w:lvl>
    <w:lvl w:ilvl="2" w:tplc="12AA6A2A" w:tentative="1">
      <w:start w:val="1"/>
      <w:numFmt w:val="bullet"/>
      <w:lvlText w:val="•"/>
      <w:lvlJc w:val="left"/>
      <w:pPr>
        <w:tabs>
          <w:tab w:val="num" w:pos="2160"/>
        </w:tabs>
        <w:ind w:left="2160" w:hanging="360"/>
      </w:pPr>
      <w:rPr>
        <w:rFonts w:ascii="Times New Roman" w:hAnsi="Times New Roman" w:hint="default"/>
      </w:rPr>
    </w:lvl>
    <w:lvl w:ilvl="3" w:tplc="556EB4A0" w:tentative="1">
      <w:start w:val="1"/>
      <w:numFmt w:val="bullet"/>
      <w:lvlText w:val="•"/>
      <w:lvlJc w:val="left"/>
      <w:pPr>
        <w:tabs>
          <w:tab w:val="num" w:pos="2880"/>
        </w:tabs>
        <w:ind w:left="2880" w:hanging="360"/>
      </w:pPr>
      <w:rPr>
        <w:rFonts w:ascii="Times New Roman" w:hAnsi="Times New Roman" w:hint="default"/>
      </w:rPr>
    </w:lvl>
    <w:lvl w:ilvl="4" w:tplc="FFC6FD48" w:tentative="1">
      <w:start w:val="1"/>
      <w:numFmt w:val="bullet"/>
      <w:lvlText w:val="•"/>
      <w:lvlJc w:val="left"/>
      <w:pPr>
        <w:tabs>
          <w:tab w:val="num" w:pos="3600"/>
        </w:tabs>
        <w:ind w:left="3600" w:hanging="360"/>
      </w:pPr>
      <w:rPr>
        <w:rFonts w:ascii="Times New Roman" w:hAnsi="Times New Roman" w:hint="default"/>
      </w:rPr>
    </w:lvl>
    <w:lvl w:ilvl="5" w:tplc="6E10E6BC" w:tentative="1">
      <w:start w:val="1"/>
      <w:numFmt w:val="bullet"/>
      <w:lvlText w:val="•"/>
      <w:lvlJc w:val="left"/>
      <w:pPr>
        <w:tabs>
          <w:tab w:val="num" w:pos="4320"/>
        </w:tabs>
        <w:ind w:left="4320" w:hanging="360"/>
      </w:pPr>
      <w:rPr>
        <w:rFonts w:ascii="Times New Roman" w:hAnsi="Times New Roman" w:hint="default"/>
      </w:rPr>
    </w:lvl>
    <w:lvl w:ilvl="6" w:tplc="3DEE4224" w:tentative="1">
      <w:start w:val="1"/>
      <w:numFmt w:val="bullet"/>
      <w:lvlText w:val="•"/>
      <w:lvlJc w:val="left"/>
      <w:pPr>
        <w:tabs>
          <w:tab w:val="num" w:pos="5040"/>
        </w:tabs>
        <w:ind w:left="5040" w:hanging="360"/>
      </w:pPr>
      <w:rPr>
        <w:rFonts w:ascii="Times New Roman" w:hAnsi="Times New Roman" w:hint="default"/>
      </w:rPr>
    </w:lvl>
    <w:lvl w:ilvl="7" w:tplc="F0521BA2" w:tentative="1">
      <w:start w:val="1"/>
      <w:numFmt w:val="bullet"/>
      <w:lvlText w:val="•"/>
      <w:lvlJc w:val="left"/>
      <w:pPr>
        <w:tabs>
          <w:tab w:val="num" w:pos="5760"/>
        </w:tabs>
        <w:ind w:left="5760" w:hanging="360"/>
      </w:pPr>
      <w:rPr>
        <w:rFonts w:ascii="Times New Roman" w:hAnsi="Times New Roman" w:hint="default"/>
      </w:rPr>
    </w:lvl>
    <w:lvl w:ilvl="8" w:tplc="8D5EE08C"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4F0A0879"/>
    <w:multiLevelType w:val="hybridMultilevel"/>
    <w:tmpl w:val="67AEE462"/>
    <w:lvl w:ilvl="0" w:tplc="C9B01E8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58811B7"/>
    <w:multiLevelType w:val="hybridMultilevel"/>
    <w:tmpl w:val="90CED6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55EC112F"/>
    <w:multiLevelType w:val="hybridMultilevel"/>
    <w:tmpl w:val="D8A6D4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56484813"/>
    <w:multiLevelType w:val="hybridMultilevel"/>
    <w:tmpl w:val="64A23400"/>
    <w:lvl w:ilvl="0" w:tplc="0E7630B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7E054E0"/>
    <w:multiLevelType w:val="hybridMultilevel"/>
    <w:tmpl w:val="1DEA2144"/>
    <w:lvl w:ilvl="0" w:tplc="1592F00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D2C093B"/>
    <w:multiLevelType w:val="hybridMultilevel"/>
    <w:tmpl w:val="D1EE1CE0"/>
    <w:lvl w:ilvl="0" w:tplc="D2246B68">
      <w:start w:val="2"/>
      <w:numFmt w:val="bullet"/>
      <w:lvlText w:val="-"/>
      <w:lvlJc w:val="left"/>
      <w:pPr>
        <w:tabs>
          <w:tab w:val="num" w:pos="720"/>
        </w:tabs>
        <w:ind w:left="720" w:hanging="360"/>
      </w:pPr>
      <w:rPr>
        <w:rFonts w:ascii="Scala" w:eastAsia="Times New Roman" w:hAnsi="Scala" w:cs="Times New Roman"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27834A3"/>
    <w:multiLevelType w:val="hybridMultilevel"/>
    <w:tmpl w:val="F25A16B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15:restartNumberingAfterBreak="0">
    <w:nsid w:val="7A7D5F42"/>
    <w:multiLevelType w:val="multilevel"/>
    <w:tmpl w:val="0000000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3" w15:restartNumberingAfterBreak="0">
    <w:nsid w:val="7F553F3E"/>
    <w:multiLevelType w:val="hybridMultilevel"/>
    <w:tmpl w:val="EC1801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3"/>
  </w:num>
  <w:num w:numId="4">
    <w:abstractNumId w:val="22"/>
  </w:num>
  <w:num w:numId="5">
    <w:abstractNumId w:val="0"/>
  </w:num>
  <w:num w:numId="6">
    <w:abstractNumId w:val="20"/>
  </w:num>
  <w:num w:numId="7">
    <w:abstractNumId w:val="14"/>
  </w:num>
  <w:num w:numId="8">
    <w:abstractNumId w:val="16"/>
  </w:num>
  <w:num w:numId="9">
    <w:abstractNumId w:val="23"/>
  </w:num>
  <w:num w:numId="10">
    <w:abstractNumId w:val="17"/>
  </w:num>
  <w:num w:numId="11">
    <w:abstractNumId w:val="5"/>
  </w:num>
  <w:num w:numId="12">
    <w:abstractNumId w:val="7"/>
  </w:num>
  <w:num w:numId="13">
    <w:abstractNumId w:val="10"/>
  </w:num>
  <w:num w:numId="14">
    <w:abstractNumId w:val="18"/>
  </w:num>
  <w:num w:numId="15">
    <w:abstractNumId w:val="13"/>
  </w:num>
  <w:num w:numId="16">
    <w:abstractNumId w:val="8"/>
  </w:num>
  <w:num w:numId="17">
    <w:abstractNumId w:val="15"/>
  </w:num>
  <w:num w:numId="18">
    <w:abstractNumId w:val="6"/>
  </w:num>
  <w:num w:numId="19">
    <w:abstractNumId w:val="4"/>
  </w:num>
  <w:num w:numId="20">
    <w:abstractNumId w:val="11"/>
  </w:num>
  <w:num w:numId="21">
    <w:abstractNumId w:val="12"/>
  </w:num>
  <w:num w:numId="22">
    <w:abstractNumId w:val="19"/>
  </w:num>
  <w:num w:numId="23">
    <w:abstractNumId w:val="9"/>
  </w:num>
  <w:num w:numId="24">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nden Ashcroft">
    <w15:presenceInfo w15:providerId="AD" w15:userId="S-1-5-21-299502267-492894223-1957994488-20476"/>
  </w15:person>
  <w15:person w15:author="Blair Trewin">
    <w15:presenceInfo w15:providerId="AD" w15:userId="S-1-5-21-299502267-492894223-1957994488-110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trackRevisions/>
  <w:defaultTabStop w:val="709"/>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12289"/>
  </w:hdrShapeDefaults>
  <w:footnotePr>
    <w:footnote w:id="-1"/>
    <w:footnote w:id="0"/>
    <w:footnote w:id="1"/>
  </w:footnotePr>
  <w:endnotePr>
    <w:endnote w:id="-1"/>
    <w:endnote w:id="0"/>
    <w:endnote w:id="1"/>
  </w:endnotePr>
  <w:compat>
    <w:spaceForUL/>
    <w:balanceSingleByteDoubleByteWidth/>
    <w:doNotLeaveBackslashAlone/>
    <w:ulTrailSpace/>
    <w:adjustLineHeightInTable/>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5743D"/>
    <w:rsid w:val="000154EA"/>
    <w:rsid w:val="000155C6"/>
    <w:rsid w:val="00016755"/>
    <w:rsid w:val="0002177F"/>
    <w:rsid w:val="000440D9"/>
    <w:rsid w:val="000506A1"/>
    <w:rsid w:val="00050763"/>
    <w:rsid w:val="00051584"/>
    <w:rsid w:val="00053D43"/>
    <w:rsid w:val="0005506A"/>
    <w:rsid w:val="00055610"/>
    <w:rsid w:val="000563AB"/>
    <w:rsid w:val="00063AD6"/>
    <w:rsid w:val="00063EE8"/>
    <w:rsid w:val="000722AC"/>
    <w:rsid w:val="0007499E"/>
    <w:rsid w:val="00081A0B"/>
    <w:rsid w:val="00083740"/>
    <w:rsid w:val="000A036D"/>
    <w:rsid w:val="000A0F4F"/>
    <w:rsid w:val="000A25DF"/>
    <w:rsid w:val="000A30A9"/>
    <w:rsid w:val="000A4444"/>
    <w:rsid w:val="000B0489"/>
    <w:rsid w:val="000C144E"/>
    <w:rsid w:val="000D2F1B"/>
    <w:rsid w:val="000E1B3F"/>
    <w:rsid w:val="000E6621"/>
    <w:rsid w:val="000F0BB8"/>
    <w:rsid w:val="000F2CBF"/>
    <w:rsid w:val="000F2EAC"/>
    <w:rsid w:val="0010288C"/>
    <w:rsid w:val="001109BF"/>
    <w:rsid w:val="0011411B"/>
    <w:rsid w:val="001233FC"/>
    <w:rsid w:val="00131D7B"/>
    <w:rsid w:val="0013535E"/>
    <w:rsid w:val="00137707"/>
    <w:rsid w:val="00160174"/>
    <w:rsid w:val="0016234F"/>
    <w:rsid w:val="001633AD"/>
    <w:rsid w:val="00163FBF"/>
    <w:rsid w:val="00164AA9"/>
    <w:rsid w:val="00165674"/>
    <w:rsid w:val="00171DA9"/>
    <w:rsid w:val="00173D51"/>
    <w:rsid w:val="00176778"/>
    <w:rsid w:val="00177415"/>
    <w:rsid w:val="00186D22"/>
    <w:rsid w:val="00190F9E"/>
    <w:rsid w:val="001928DC"/>
    <w:rsid w:val="001A151C"/>
    <w:rsid w:val="001D7398"/>
    <w:rsid w:val="001D78E6"/>
    <w:rsid w:val="001F6EB1"/>
    <w:rsid w:val="001F7BD9"/>
    <w:rsid w:val="00206BA3"/>
    <w:rsid w:val="00214B52"/>
    <w:rsid w:val="00220429"/>
    <w:rsid w:val="00220500"/>
    <w:rsid w:val="002221ED"/>
    <w:rsid w:val="002224E5"/>
    <w:rsid w:val="002315E6"/>
    <w:rsid w:val="00232DBF"/>
    <w:rsid w:val="00240512"/>
    <w:rsid w:val="0024060B"/>
    <w:rsid w:val="00240BD5"/>
    <w:rsid w:val="0025327E"/>
    <w:rsid w:val="00254A54"/>
    <w:rsid w:val="00257332"/>
    <w:rsid w:val="00257665"/>
    <w:rsid w:val="00257E2A"/>
    <w:rsid w:val="00273346"/>
    <w:rsid w:val="00274537"/>
    <w:rsid w:val="0027736B"/>
    <w:rsid w:val="00280312"/>
    <w:rsid w:val="00280FA4"/>
    <w:rsid w:val="00287988"/>
    <w:rsid w:val="00294555"/>
    <w:rsid w:val="00295C35"/>
    <w:rsid w:val="00297C0A"/>
    <w:rsid w:val="002A1765"/>
    <w:rsid w:val="002A4C26"/>
    <w:rsid w:val="002A5C8B"/>
    <w:rsid w:val="002B268E"/>
    <w:rsid w:val="002B2E5B"/>
    <w:rsid w:val="002B73AF"/>
    <w:rsid w:val="002D1CDC"/>
    <w:rsid w:val="002D2EA5"/>
    <w:rsid w:val="002D46D2"/>
    <w:rsid w:val="002D4D24"/>
    <w:rsid w:val="002E3E65"/>
    <w:rsid w:val="002E546C"/>
    <w:rsid w:val="002F79CB"/>
    <w:rsid w:val="00301209"/>
    <w:rsid w:val="00323657"/>
    <w:rsid w:val="003271AC"/>
    <w:rsid w:val="0033156D"/>
    <w:rsid w:val="0033597E"/>
    <w:rsid w:val="003365D6"/>
    <w:rsid w:val="003459B4"/>
    <w:rsid w:val="00356E67"/>
    <w:rsid w:val="003579D8"/>
    <w:rsid w:val="00370520"/>
    <w:rsid w:val="003773E9"/>
    <w:rsid w:val="0039513C"/>
    <w:rsid w:val="003A20BC"/>
    <w:rsid w:val="003A3BC3"/>
    <w:rsid w:val="003A5B57"/>
    <w:rsid w:val="003B1134"/>
    <w:rsid w:val="003B269F"/>
    <w:rsid w:val="003B6580"/>
    <w:rsid w:val="003D74A1"/>
    <w:rsid w:val="003E33A5"/>
    <w:rsid w:val="003E6A7D"/>
    <w:rsid w:val="003E6E0A"/>
    <w:rsid w:val="003F4FF6"/>
    <w:rsid w:val="00401DEE"/>
    <w:rsid w:val="00405367"/>
    <w:rsid w:val="00416EBE"/>
    <w:rsid w:val="00420156"/>
    <w:rsid w:val="0042263C"/>
    <w:rsid w:val="00432983"/>
    <w:rsid w:val="00434270"/>
    <w:rsid w:val="00434DB2"/>
    <w:rsid w:val="00435081"/>
    <w:rsid w:val="00452AAA"/>
    <w:rsid w:val="0045332D"/>
    <w:rsid w:val="00454AAF"/>
    <w:rsid w:val="00454B4F"/>
    <w:rsid w:val="00455D0B"/>
    <w:rsid w:val="00456714"/>
    <w:rsid w:val="0045743D"/>
    <w:rsid w:val="0046090F"/>
    <w:rsid w:val="00463664"/>
    <w:rsid w:val="004655FC"/>
    <w:rsid w:val="00474C6B"/>
    <w:rsid w:val="004806A8"/>
    <w:rsid w:val="0048169C"/>
    <w:rsid w:val="004974E4"/>
    <w:rsid w:val="00497EA2"/>
    <w:rsid w:val="004A0157"/>
    <w:rsid w:val="004A264A"/>
    <w:rsid w:val="004A69FA"/>
    <w:rsid w:val="004B2907"/>
    <w:rsid w:val="004B3B55"/>
    <w:rsid w:val="004C16EC"/>
    <w:rsid w:val="004C614D"/>
    <w:rsid w:val="004D19B6"/>
    <w:rsid w:val="004E4101"/>
    <w:rsid w:val="004F1A84"/>
    <w:rsid w:val="004F560C"/>
    <w:rsid w:val="00505606"/>
    <w:rsid w:val="00506DE1"/>
    <w:rsid w:val="005137A2"/>
    <w:rsid w:val="005151B6"/>
    <w:rsid w:val="00517D4E"/>
    <w:rsid w:val="00521104"/>
    <w:rsid w:val="00521235"/>
    <w:rsid w:val="0052419B"/>
    <w:rsid w:val="0052548B"/>
    <w:rsid w:val="0053557F"/>
    <w:rsid w:val="005472D3"/>
    <w:rsid w:val="00553FDE"/>
    <w:rsid w:val="0055436C"/>
    <w:rsid w:val="00555600"/>
    <w:rsid w:val="005569FD"/>
    <w:rsid w:val="0056192B"/>
    <w:rsid w:val="0057123D"/>
    <w:rsid w:val="00574A75"/>
    <w:rsid w:val="00586796"/>
    <w:rsid w:val="00593847"/>
    <w:rsid w:val="00595638"/>
    <w:rsid w:val="0059697B"/>
    <w:rsid w:val="005B16F4"/>
    <w:rsid w:val="005C08C9"/>
    <w:rsid w:val="005C64D7"/>
    <w:rsid w:val="005D00F9"/>
    <w:rsid w:val="005E38C7"/>
    <w:rsid w:val="005E4E7D"/>
    <w:rsid w:val="005F3CDB"/>
    <w:rsid w:val="006010B6"/>
    <w:rsid w:val="006016B1"/>
    <w:rsid w:val="00601CAD"/>
    <w:rsid w:val="00615CC5"/>
    <w:rsid w:val="00616846"/>
    <w:rsid w:val="00622442"/>
    <w:rsid w:val="00622CE0"/>
    <w:rsid w:val="006314BF"/>
    <w:rsid w:val="006403B7"/>
    <w:rsid w:val="0064078D"/>
    <w:rsid w:val="0064252E"/>
    <w:rsid w:val="00644ABE"/>
    <w:rsid w:val="006511BC"/>
    <w:rsid w:val="00652D48"/>
    <w:rsid w:val="00657E6C"/>
    <w:rsid w:val="006637AD"/>
    <w:rsid w:val="0066697F"/>
    <w:rsid w:val="00670E33"/>
    <w:rsid w:val="00674B95"/>
    <w:rsid w:val="00682C6B"/>
    <w:rsid w:val="00683A1D"/>
    <w:rsid w:val="00684539"/>
    <w:rsid w:val="0068611E"/>
    <w:rsid w:val="00691983"/>
    <w:rsid w:val="006A2F76"/>
    <w:rsid w:val="006A460C"/>
    <w:rsid w:val="006B4DAD"/>
    <w:rsid w:val="006B6217"/>
    <w:rsid w:val="006B70C7"/>
    <w:rsid w:val="006C576E"/>
    <w:rsid w:val="006D6458"/>
    <w:rsid w:val="006D6F11"/>
    <w:rsid w:val="006D6F76"/>
    <w:rsid w:val="006E636D"/>
    <w:rsid w:val="006F5EFC"/>
    <w:rsid w:val="00706A4D"/>
    <w:rsid w:val="007116DC"/>
    <w:rsid w:val="00711C74"/>
    <w:rsid w:val="00715064"/>
    <w:rsid w:val="00722868"/>
    <w:rsid w:val="00726A20"/>
    <w:rsid w:val="007349C1"/>
    <w:rsid w:val="00741D10"/>
    <w:rsid w:val="0074282C"/>
    <w:rsid w:val="00761369"/>
    <w:rsid w:val="007779F6"/>
    <w:rsid w:val="007823EA"/>
    <w:rsid w:val="00784687"/>
    <w:rsid w:val="00784851"/>
    <w:rsid w:val="00795A5A"/>
    <w:rsid w:val="00796965"/>
    <w:rsid w:val="0079713B"/>
    <w:rsid w:val="007B25C5"/>
    <w:rsid w:val="007B501F"/>
    <w:rsid w:val="007B79A5"/>
    <w:rsid w:val="007C0D53"/>
    <w:rsid w:val="007C107F"/>
    <w:rsid w:val="007C52E9"/>
    <w:rsid w:val="007D177E"/>
    <w:rsid w:val="007D50F7"/>
    <w:rsid w:val="007D6007"/>
    <w:rsid w:val="007E5545"/>
    <w:rsid w:val="007E68D5"/>
    <w:rsid w:val="007F3438"/>
    <w:rsid w:val="007F4DF4"/>
    <w:rsid w:val="008033E8"/>
    <w:rsid w:val="00806F99"/>
    <w:rsid w:val="00807F3B"/>
    <w:rsid w:val="00817B9F"/>
    <w:rsid w:val="008222E7"/>
    <w:rsid w:val="008355BC"/>
    <w:rsid w:val="00845585"/>
    <w:rsid w:val="00846764"/>
    <w:rsid w:val="0084785F"/>
    <w:rsid w:val="0085509C"/>
    <w:rsid w:val="008567E4"/>
    <w:rsid w:val="00860E5F"/>
    <w:rsid w:val="008616F6"/>
    <w:rsid w:val="00864A5B"/>
    <w:rsid w:val="0087211C"/>
    <w:rsid w:val="008738A3"/>
    <w:rsid w:val="00876186"/>
    <w:rsid w:val="00877DC0"/>
    <w:rsid w:val="00881758"/>
    <w:rsid w:val="0088386C"/>
    <w:rsid w:val="00886B5D"/>
    <w:rsid w:val="00887390"/>
    <w:rsid w:val="00892FE0"/>
    <w:rsid w:val="008A597B"/>
    <w:rsid w:val="008C78EA"/>
    <w:rsid w:val="008E1155"/>
    <w:rsid w:val="008E1723"/>
    <w:rsid w:val="008E1771"/>
    <w:rsid w:val="008E39C4"/>
    <w:rsid w:val="008E55CA"/>
    <w:rsid w:val="008F3BC6"/>
    <w:rsid w:val="00906574"/>
    <w:rsid w:val="00907400"/>
    <w:rsid w:val="00910F79"/>
    <w:rsid w:val="00913FC6"/>
    <w:rsid w:val="00920AF6"/>
    <w:rsid w:val="0092703C"/>
    <w:rsid w:val="009318C2"/>
    <w:rsid w:val="00932798"/>
    <w:rsid w:val="00944CBC"/>
    <w:rsid w:val="0095070B"/>
    <w:rsid w:val="009512E8"/>
    <w:rsid w:val="00970068"/>
    <w:rsid w:val="00975328"/>
    <w:rsid w:val="00975B5F"/>
    <w:rsid w:val="00983C2E"/>
    <w:rsid w:val="00992BCF"/>
    <w:rsid w:val="009930DF"/>
    <w:rsid w:val="009B01DC"/>
    <w:rsid w:val="009B14BB"/>
    <w:rsid w:val="009B27E4"/>
    <w:rsid w:val="009C79BB"/>
    <w:rsid w:val="009D29D1"/>
    <w:rsid w:val="009E56FD"/>
    <w:rsid w:val="00A0191B"/>
    <w:rsid w:val="00A034F1"/>
    <w:rsid w:val="00A12AC5"/>
    <w:rsid w:val="00A14A42"/>
    <w:rsid w:val="00A14E89"/>
    <w:rsid w:val="00A34C2A"/>
    <w:rsid w:val="00A55D2A"/>
    <w:rsid w:val="00A57C6B"/>
    <w:rsid w:val="00A711AE"/>
    <w:rsid w:val="00A726C6"/>
    <w:rsid w:val="00A75424"/>
    <w:rsid w:val="00A830E6"/>
    <w:rsid w:val="00A83FEA"/>
    <w:rsid w:val="00A873C3"/>
    <w:rsid w:val="00A90A68"/>
    <w:rsid w:val="00A929B9"/>
    <w:rsid w:val="00A94026"/>
    <w:rsid w:val="00AA46A5"/>
    <w:rsid w:val="00AA4B75"/>
    <w:rsid w:val="00AA729A"/>
    <w:rsid w:val="00AB12B2"/>
    <w:rsid w:val="00AB1A7F"/>
    <w:rsid w:val="00AB3DBE"/>
    <w:rsid w:val="00AB668B"/>
    <w:rsid w:val="00AD3A5F"/>
    <w:rsid w:val="00AD3AE2"/>
    <w:rsid w:val="00AE1476"/>
    <w:rsid w:val="00AE390B"/>
    <w:rsid w:val="00AE5F3F"/>
    <w:rsid w:val="00AF053A"/>
    <w:rsid w:val="00B21F66"/>
    <w:rsid w:val="00B24BA0"/>
    <w:rsid w:val="00B34D61"/>
    <w:rsid w:val="00B3588D"/>
    <w:rsid w:val="00B40F37"/>
    <w:rsid w:val="00B42681"/>
    <w:rsid w:val="00B4675F"/>
    <w:rsid w:val="00B46EDC"/>
    <w:rsid w:val="00B723F3"/>
    <w:rsid w:val="00B8294D"/>
    <w:rsid w:val="00BB1CC5"/>
    <w:rsid w:val="00BB37B6"/>
    <w:rsid w:val="00BB3C0B"/>
    <w:rsid w:val="00BB4513"/>
    <w:rsid w:val="00BB5266"/>
    <w:rsid w:val="00BD1FC0"/>
    <w:rsid w:val="00BD5546"/>
    <w:rsid w:val="00BD6EB6"/>
    <w:rsid w:val="00BE6A68"/>
    <w:rsid w:val="00BF03B5"/>
    <w:rsid w:val="00BF59ED"/>
    <w:rsid w:val="00BF7BDC"/>
    <w:rsid w:val="00C008DF"/>
    <w:rsid w:val="00C05F94"/>
    <w:rsid w:val="00C1178D"/>
    <w:rsid w:val="00C13A4C"/>
    <w:rsid w:val="00C17680"/>
    <w:rsid w:val="00C21D17"/>
    <w:rsid w:val="00C427A3"/>
    <w:rsid w:val="00C54834"/>
    <w:rsid w:val="00C55E5B"/>
    <w:rsid w:val="00C618F0"/>
    <w:rsid w:val="00C62D0F"/>
    <w:rsid w:val="00C678E2"/>
    <w:rsid w:val="00C76098"/>
    <w:rsid w:val="00C77B6F"/>
    <w:rsid w:val="00CB5C51"/>
    <w:rsid w:val="00CC0CC3"/>
    <w:rsid w:val="00CD44C7"/>
    <w:rsid w:val="00CE034B"/>
    <w:rsid w:val="00CE2FF9"/>
    <w:rsid w:val="00CE3B9A"/>
    <w:rsid w:val="00CE4957"/>
    <w:rsid w:val="00CE5BEC"/>
    <w:rsid w:val="00CE6DF0"/>
    <w:rsid w:val="00CE7146"/>
    <w:rsid w:val="00CE7865"/>
    <w:rsid w:val="00D26C96"/>
    <w:rsid w:val="00D27020"/>
    <w:rsid w:val="00D32F77"/>
    <w:rsid w:val="00D334A2"/>
    <w:rsid w:val="00D368B0"/>
    <w:rsid w:val="00D42BDB"/>
    <w:rsid w:val="00D52925"/>
    <w:rsid w:val="00D52A4C"/>
    <w:rsid w:val="00D6569C"/>
    <w:rsid w:val="00D71213"/>
    <w:rsid w:val="00D71CAB"/>
    <w:rsid w:val="00D72011"/>
    <w:rsid w:val="00D73386"/>
    <w:rsid w:val="00D763C3"/>
    <w:rsid w:val="00D8423F"/>
    <w:rsid w:val="00D92DF5"/>
    <w:rsid w:val="00D93A60"/>
    <w:rsid w:val="00D96366"/>
    <w:rsid w:val="00DA52AB"/>
    <w:rsid w:val="00DA67B6"/>
    <w:rsid w:val="00DB3D54"/>
    <w:rsid w:val="00DB45F0"/>
    <w:rsid w:val="00DB7A86"/>
    <w:rsid w:val="00DD38F3"/>
    <w:rsid w:val="00DE2D7F"/>
    <w:rsid w:val="00DE3D62"/>
    <w:rsid w:val="00DF32D8"/>
    <w:rsid w:val="00DF46CE"/>
    <w:rsid w:val="00DF6D86"/>
    <w:rsid w:val="00E015A6"/>
    <w:rsid w:val="00E035BC"/>
    <w:rsid w:val="00E036CD"/>
    <w:rsid w:val="00E1106F"/>
    <w:rsid w:val="00E11350"/>
    <w:rsid w:val="00E170DE"/>
    <w:rsid w:val="00E175D4"/>
    <w:rsid w:val="00E175D8"/>
    <w:rsid w:val="00E251AE"/>
    <w:rsid w:val="00E25F01"/>
    <w:rsid w:val="00E26337"/>
    <w:rsid w:val="00E305A2"/>
    <w:rsid w:val="00E35ECE"/>
    <w:rsid w:val="00E4386D"/>
    <w:rsid w:val="00E54F87"/>
    <w:rsid w:val="00E607F1"/>
    <w:rsid w:val="00E623C0"/>
    <w:rsid w:val="00E6426E"/>
    <w:rsid w:val="00E6429C"/>
    <w:rsid w:val="00E64BAE"/>
    <w:rsid w:val="00E73C1B"/>
    <w:rsid w:val="00E76E0A"/>
    <w:rsid w:val="00E778D2"/>
    <w:rsid w:val="00E81605"/>
    <w:rsid w:val="00E81A94"/>
    <w:rsid w:val="00E963F4"/>
    <w:rsid w:val="00EA4C82"/>
    <w:rsid w:val="00EC5610"/>
    <w:rsid w:val="00EC75DC"/>
    <w:rsid w:val="00EE2AD0"/>
    <w:rsid w:val="00EE465F"/>
    <w:rsid w:val="00EE796E"/>
    <w:rsid w:val="00EE7EA5"/>
    <w:rsid w:val="00EF75E1"/>
    <w:rsid w:val="00F03ACF"/>
    <w:rsid w:val="00F058FF"/>
    <w:rsid w:val="00F073C2"/>
    <w:rsid w:val="00F11999"/>
    <w:rsid w:val="00F1720F"/>
    <w:rsid w:val="00F33388"/>
    <w:rsid w:val="00F52DAB"/>
    <w:rsid w:val="00F67F00"/>
    <w:rsid w:val="00F84961"/>
    <w:rsid w:val="00F960FE"/>
    <w:rsid w:val="00FA70C3"/>
    <w:rsid w:val="00FB4184"/>
    <w:rsid w:val="00FB52EB"/>
    <w:rsid w:val="00FB7959"/>
    <w:rsid w:val="00FC4696"/>
    <w:rsid w:val="00FD1AE6"/>
    <w:rsid w:val="00FD1F99"/>
    <w:rsid w:val="00FD77AF"/>
    <w:rsid w:val="00FF45A6"/>
    <w:rsid w:val="00FF68C5"/>
    <w:rsid w:val="24616C9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oNotEmbedSmartTags/>
  <w:decimalSymbol w:val="."/>
  <w:listSeparator w:val=","/>
  <w14:docId w14:val="3F0FB9D3"/>
  <w14:defaultImageDpi w14:val="330"/>
  <w15:docId w15:val="{C288AE4C-08AC-4E8F-8642-1809E8A8D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F2CBF"/>
    <w:pPr>
      <w:spacing w:after="140" w:line="360" w:lineRule="auto"/>
      <w:jc w:val="both"/>
      <w:pPrChange w:id="0" w:author="Penny Whetton" w:date="2018-07-10T11:59:00Z">
        <w:pPr>
          <w:spacing w:line="360" w:lineRule="auto"/>
          <w:jc w:val="both"/>
        </w:pPr>
      </w:pPrChange>
    </w:pPr>
    <w:rPr>
      <w:sz w:val="20"/>
      <w:rPrChange w:id="0" w:author="Penny Whetton" w:date="2018-07-10T11:59:00Z">
        <w:rPr>
          <w:szCs w:val="24"/>
          <w:lang w:val="en-AU" w:eastAsia="en-US" w:bidi="ar-SA"/>
        </w:rPr>
      </w:rPrChange>
    </w:rPr>
  </w:style>
  <w:style w:type="paragraph" w:styleId="Heading1">
    <w:name w:val="heading 1"/>
    <w:basedOn w:val="Normal"/>
    <w:next w:val="Normal"/>
    <w:link w:val="Heading1Char"/>
    <w:qFormat/>
    <w:rsid w:val="00EE7EA5"/>
    <w:pPr>
      <w:keepNext/>
      <w:numPr>
        <w:numId w:val="20"/>
      </w:numPr>
      <w:spacing w:before="480" w:after="240" w:line="240" w:lineRule="auto"/>
      <w:outlineLvl w:val="0"/>
    </w:pPr>
    <w:rPr>
      <w:rFonts w:cs="Arial"/>
      <w:b/>
      <w:bCs/>
      <w:color w:val="000000"/>
      <w:kern w:val="32"/>
      <w:szCs w:val="32"/>
      <w:lang w:val="en-GB" w:eastAsia="de-DE"/>
    </w:rPr>
  </w:style>
  <w:style w:type="paragraph" w:styleId="Heading2">
    <w:name w:val="heading 2"/>
    <w:basedOn w:val="Normal"/>
    <w:next w:val="Normal"/>
    <w:link w:val="Heading2Char"/>
    <w:qFormat/>
    <w:rsid w:val="00EE7EA5"/>
    <w:pPr>
      <w:keepNext/>
      <w:numPr>
        <w:ilvl w:val="1"/>
        <w:numId w:val="20"/>
      </w:numPr>
      <w:spacing w:before="240" w:after="240" w:line="240" w:lineRule="auto"/>
      <w:outlineLvl w:val="1"/>
    </w:pPr>
    <w:rPr>
      <w:rFonts w:cs="Arial"/>
      <w:b/>
      <w:bCs/>
      <w:iCs/>
      <w:szCs w:val="28"/>
      <w:lang w:val="en-GB" w:eastAsia="de-DE"/>
    </w:rPr>
  </w:style>
  <w:style w:type="paragraph" w:styleId="Heading3">
    <w:name w:val="heading 3"/>
    <w:basedOn w:val="Normal"/>
    <w:next w:val="Normal"/>
    <w:link w:val="Heading3Char"/>
    <w:qFormat/>
    <w:rsid w:val="00C678E2"/>
    <w:pPr>
      <w:keepNext/>
      <w:spacing w:before="240" w:after="240" w:line="240" w:lineRule="auto"/>
      <w:outlineLvl w:val="2"/>
    </w:pPr>
    <w:rPr>
      <w:rFonts w:cs="Arial"/>
      <w:b/>
      <w:bCs/>
      <w:szCs w:val="26"/>
      <w:lang w:val="en-GB" w:eastAsia="de-DE"/>
    </w:rPr>
  </w:style>
  <w:style w:type="paragraph" w:styleId="Heading4">
    <w:name w:val="heading 4"/>
    <w:basedOn w:val="Normal"/>
    <w:next w:val="Normal"/>
    <w:link w:val="Heading4Char"/>
    <w:rsid w:val="00C678E2"/>
    <w:pPr>
      <w:keepNext/>
      <w:outlineLvl w:val="3"/>
    </w:pPr>
    <w:rPr>
      <w:b/>
      <w:bCs/>
      <w:szCs w:val="28"/>
      <w:lang w:val="en-GB"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Bullets">
    <w:name w:val="Bullets"/>
  </w:style>
  <w:style w:type="character" w:styleId="LineNumber">
    <w:name w:val="line number"/>
    <w:basedOn w:val="DefaultParagraphFont"/>
    <w:uiPriority w:val="99"/>
    <w:unhideWhenUsed/>
    <w:rsid w:val="00C678E2"/>
  </w:style>
  <w:style w:type="paragraph" w:customStyle="1" w:styleId="Heading">
    <w:name w:val="Heading"/>
    <w:basedOn w:val="Normal"/>
    <w:next w:val="BodyText"/>
    <w:pPr>
      <w:keepNext/>
      <w:spacing w:before="240"/>
    </w:pPr>
  </w:style>
  <w:style w:type="paragraph" w:styleId="BodyText">
    <w:name w:val="Body Text"/>
    <w:basedOn w:val="Normal"/>
  </w:style>
  <w:style w:type="paragraph" w:styleId="List">
    <w:name w:val="List"/>
    <w:basedOn w:val="BodyText"/>
    <w:rPr>
      <w:rFonts w:cs="FreeSans"/>
    </w:rPr>
  </w:style>
  <w:style w:type="paragraph" w:styleId="Caption">
    <w:name w:val="caption"/>
    <w:basedOn w:val="Normal"/>
    <w:next w:val="Normal"/>
    <w:uiPriority w:val="35"/>
    <w:unhideWhenUsed/>
    <w:qFormat/>
    <w:rsid w:val="003E33A5"/>
    <w:pPr>
      <w:spacing w:after="200" w:line="240" w:lineRule="auto"/>
    </w:pPr>
    <w:rPr>
      <w:b/>
      <w:bCs/>
      <w:sz w:val="18"/>
      <w:szCs w:val="18"/>
      <w:lang w:val="en-GB" w:eastAsia="de-DE"/>
    </w:rPr>
  </w:style>
  <w:style w:type="paragraph" w:customStyle="1" w:styleId="Index">
    <w:name w:val="Index"/>
    <w:basedOn w:val="Normal"/>
    <w:pPr>
      <w:suppressLineNumbers/>
    </w:pPr>
    <w:rPr>
      <w:rFonts w:cs="FreeSans"/>
    </w:rPr>
  </w:style>
  <w:style w:type="paragraph" w:customStyle="1" w:styleId="Quotations">
    <w:name w:val="Quotations"/>
    <w:basedOn w:val="Normal"/>
    <w:pPr>
      <w:spacing w:after="283"/>
      <w:ind w:left="567" w:right="567"/>
    </w:pPr>
  </w:style>
  <w:style w:type="paragraph" w:styleId="Title">
    <w:name w:val="Title"/>
    <w:basedOn w:val="Heading"/>
    <w:next w:val="BodyText"/>
    <w:qFormat/>
    <w:rsid w:val="002E546C"/>
    <w:pPr>
      <w:jc w:val="center"/>
    </w:pPr>
  </w:style>
  <w:style w:type="paragraph" w:styleId="Subtitle">
    <w:name w:val="Subtitle"/>
    <w:basedOn w:val="Heading"/>
    <w:next w:val="BodyText"/>
    <w:qFormat/>
    <w:pPr>
      <w:spacing w:before="60"/>
      <w:jc w:val="center"/>
    </w:pPr>
    <w:rPr>
      <w:sz w:val="36"/>
      <w:szCs w:val="36"/>
    </w:rPr>
  </w:style>
  <w:style w:type="character" w:customStyle="1" w:styleId="apple-converted-space">
    <w:name w:val="apple-converted-space"/>
    <w:rsid w:val="00CB5C51"/>
  </w:style>
  <w:style w:type="character" w:customStyle="1" w:styleId="highlight">
    <w:name w:val="highlight"/>
    <w:rsid w:val="00CB5C51"/>
  </w:style>
  <w:style w:type="paragraph" w:styleId="Footer">
    <w:name w:val="footer"/>
    <w:basedOn w:val="Normal"/>
    <w:link w:val="FooterChar"/>
    <w:uiPriority w:val="99"/>
    <w:unhideWhenUsed/>
    <w:rsid w:val="00C678E2"/>
    <w:pPr>
      <w:tabs>
        <w:tab w:val="center" w:pos="4513"/>
        <w:tab w:val="right" w:pos="9026"/>
      </w:tabs>
      <w:spacing w:line="240" w:lineRule="auto"/>
    </w:pPr>
    <w:rPr>
      <w:lang w:val="en-GB" w:eastAsia="de-DE"/>
    </w:rPr>
  </w:style>
  <w:style w:type="character" w:customStyle="1" w:styleId="FooterChar">
    <w:name w:val="Footer Char"/>
    <w:basedOn w:val="DefaultParagraphFont"/>
    <w:link w:val="Footer"/>
    <w:uiPriority w:val="99"/>
    <w:rsid w:val="00C678E2"/>
    <w:rPr>
      <w:sz w:val="20"/>
      <w:lang w:val="en-GB" w:eastAsia="de-DE"/>
    </w:rPr>
  </w:style>
  <w:style w:type="character" w:styleId="PageNumber">
    <w:name w:val="page number"/>
    <w:uiPriority w:val="99"/>
    <w:semiHidden/>
    <w:unhideWhenUsed/>
    <w:rsid w:val="007823EA"/>
  </w:style>
  <w:style w:type="paragraph" w:styleId="Header">
    <w:name w:val="header"/>
    <w:basedOn w:val="Normal"/>
    <w:link w:val="HeaderChar"/>
    <w:uiPriority w:val="99"/>
    <w:unhideWhenUsed/>
    <w:rsid w:val="007823EA"/>
    <w:pPr>
      <w:tabs>
        <w:tab w:val="center" w:pos="4320"/>
        <w:tab w:val="right" w:pos="8640"/>
      </w:tabs>
    </w:pPr>
  </w:style>
  <w:style w:type="character" w:customStyle="1" w:styleId="HeaderChar">
    <w:name w:val="Header Char"/>
    <w:link w:val="Header"/>
    <w:uiPriority w:val="99"/>
    <w:rsid w:val="007823EA"/>
    <w:rPr>
      <w:sz w:val="24"/>
    </w:rPr>
  </w:style>
  <w:style w:type="paragraph" w:styleId="TOCHeading">
    <w:name w:val="TOC Heading"/>
    <w:basedOn w:val="Heading1"/>
    <w:next w:val="Normal"/>
    <w:uiPriority w:val="39"/>
    <w:unhideWhenUsed/>
    <w:qFormat/>
    <w:rsid w:val="007823EA"/>
    <w:pPr>
      <w:keepLines/>
      <w:numPr>
        <w:numId w:val="0"/>
      </w:numPr>
      <w:spacing w:after="0" w:line="276" w:lineRule="auto"/>
      <w:outlineLvl w:val="9"/>
    </w:pPr>
    <w:rPr>
      <w:rFonts w:ascii="Calibri" w:eastAsia="MS Gothic" w:hAnsi="Calibri"/>
      <w:bCs w:val="0"/>
      <w:color w:val="365F91"/>
      <w:sz w:val="28"/>
      <w:szCs w:val="28"/>
      <w:lang w:val="en-US"/>
    </w:rPr>
  </w:style>
  <w:style w:type="paragraph" w:styleId="TOC1">
    <w:name w:val="toc 1"/>
    <w:basedOn w:val="Normal"/>
    <w:next w:val="Normal"/>
    <w:autoRedefine/>
    <w:uiPriority w:val="39"/>
    <w:unhideWhenUsed/>
    <w:rsid w:val="007823EA"/>
    <w:rPr>
      <w:rFonts w:ascii="Cambria" w:hAnsi="Cambria"/>
      <w:b/>
      <w:caps/>
      <w:sz w:val="22"/>
      <w:szCs w:val="22"/>
    </w:rPr>
  </w:style>
  <w:style w:type="paragraph" w:styleId="TOC2">
    <w:name w:val="toc 2"/>
    <w:basedOn w:val="Normal"/>
    <w:next w:val="Normal"/>
    <w:autoRedefine/>
    <w:uiPriority w:val="39"/>
    <w:unhideWhenUsed/>
    <w:rsid w:val="007823EA"/>
    <w:pPr>
      <w:ind w:left="240"/>
    </w:pPr>
    <w:rPr>
      <w:rFonts w:ascii="Cambria" w:hAnsi="Cambria"/>
      <w:smallCaps/>
      <w:sz w:val="22"/>
      <w:szCs w:val="22"/>
    </w:rPr>
  </w:style>
  <w:style w:type="paragraph" w:styleId="TOC3">
    <w:name w:val="toc 3"/>
    <w:basedOn w:val="Normal"/>
    <w:next w:val="Normal"/>
    <w:autoRedefine/>
    <w:uiPriority w:val="39"/>
    <w:unhideWhenUsed/>
    <w:rsid w:val="007823EA"/>
    <w:pPr>
      <w:ind w:left="480"/>
    </w:pPr>
    <w:rPr>
      <w:rFonts w:ascii="Cambria" w:hAnsi="Cambria"/>
      <w:i/>
      <w:sz w:val="22"/>
      <w:szCs w:val="22"/>
    </w:rPr>
  </w:style>
  <w:style w:type="paragraph" w:styleId="TOC4">
    <w:name w:val="toc 4"/>
    <w:basedOn w:val="Normal"/>
    <w:next w:val="Normal"/>
    <w:autoRedefine/>
    <w:uiPriority w:val="39"/>
    <w:semiHidden/>
    <w:unhideWhenUsed/>
    <w:rsid w:val="007823EA"/>
    <w:pPr>
      <w:ind w:left="720"/>
    </w:pPr>
    <w:rPr>
      <w:rFonts w:ascii="Cambria" w:hAnsi="Cambria"/>
      <w:sz w:val="18"/>
      <w:szCs w:val="18"/>
    </w:rPr>
  </w:style>
  <w:style w:type="paragraph" w:styleId="TOC5">
    <w:name w:val="toc 5"/>
    <w:basedOn w:val="Normal"/>
    <w:next w:val="Normal"/>
    <w:autoRedefine/>
    <w:uiPriority w:val="39"/>
    <w:semiHidden/>
    <w:unhideWhenUsed/>
    <w:rsid w:val="007823EA"/>
    <w:pPr>
      <w:ind w:left="960"/>
    </w:pPr>
    <w:rPr>
      <w:rFonts w:ascii="Cambria" w:hAnsi="Cambria"/>
      <w:sz w:val="18"/>
      <w:szCs w:val="18"/>
    </w:rPr>
  </w:style>
  <w:style w:type="paragraph" w:styleId="TOC6">
    <w:name w:val="toc 6"/>
    <w:basedOn w:val="Normal"/>
    <w:next w:val="Normal"/>
    <w:autoRedefine/>
    <w:uiPriority w:val="39"/>
    <w:semiHidden/>
    <w:unhideWhenUsed/>
    <w:rsid w:val="007823EA"/>
    <w:pPr>
      <w:ind w:left="1200"/>
    </w:pPr>
    <w:rPr>
      <w:rFonts w:ascii="Cambria" w:hAnsi="Cambria"/>
      <w:sz w:val="18"/>
      <w:szCs w:val="18"/>
    </w:rPr>
  </w:style>
  <w:style w:type="paragraph" w:styleId="TOC7">
    <w:name w:val="toc 7"/>
    <w:basedOn w:val="Normal"/>
    <w:next w:val="Normal"/>
    <w:autoRedefine/>
    <w:uiPriority w:val="39"/>
    <w:semiHidden/>
    <w:unhideWhenUsed/>
    <w:rsid w:val="007823EA"/>
    <w:pPr>
      <w:ind w:left="1440"/>
    </w:pPr>
    <w:rPr>
      <w:rFonts w:ascii="Cambria" w:hAnsi="Cambria"/>
      <w:sz w:val="18"/>
      <w:szCs w:val="18"/>
    </w:rPr>
  </w:style>
  <w:style w:type="paragraph" w:styleId="TOC8">
    <w:name w:val="toc 8"/>
    <w:basedOn w:val="Normal"/>
    <w:next w:val="Normal"/>
    <w:autoRedefine/>
    <w:uiPriority w:val="39"/>
    <w:semiHidden/>
    <w:unhideWhenUsed/>
    <w:rsid w:val="007823EA"/>
    <w:pPr>
      <w:ind w:left="1680"/>
    </w:pPr>
    <w:rPr>
      <w:rFonts w:ascii="Cambria" w:hAnsi="Cambria"/>
      <w:sz w:val="18"/>
      <w:szCs w:val="18"/>
    </w:rPr>
  </w:style>
  <w:style w:type="paragraph" w:styleId="TOC9">
    <w:name w:val="toc 9"/>
    <w:basedOn w:val="Normal"/>
    <w:next w:val="Normal"/>
    <w:autoRedefine/>
    <w:uiPriority w:val="39"/>
    <w:semiHidden/>
    <w:unhideWhenUsed/>
    <w:rsid w:val="007823EA"/>
    <w:pPr>
      <w:ind w:left="1920"/>
    </w:pPr>
    <w:rPr>
      <w:rFonts w:ascii="Cambria" w:hAnsi="Cambria"/>
      <w:sz w:val="18"/>
      <w:szCs w:val="18"/>
    </w:rPr>
  </w:style>
  <w:style w:type="character" w:styleId="Hyperlink">
    <w:name w:val="Hyperlink"/>
    <w:uiPriority w:val="99"/>
    <w:rsid w:val="00050763"/>
    <w:rPr>
      <w:color w:val="0000FF"/>
      <w:u w:val="single"/>
    </w:rPr>
  </w:style>
  <w:style w:type="paragraph" w:styleId="ListParagraph">
    <w:name w:val="List Paragraph"/>
    <w:basedOn w:val="Normal"/>
    <w:uiPriority w:val="34"/>
    <w:rsid w:val="00C678E2"/>
    <w:pPr>
      <w:ind w:left="720"/>
      <w:contextualSpacing/>
    </w:pPr>
    <w:rPr>
      <w:lang w:val="en-GB" w:eastAsia="de-DE"/>
    </w:rPr>
  </w:style>
  <w:style w:type="character" w:styleId="Emphasis">
    <w:name w:val="Emphasis"/>
    <w:qFormat/>
    <w:rsid w:val="00050763"/>
    <w:rPr>
      <w:i/>
      <w:iCs/>
    </w:rPr>
  </w:style>
  <w:style w:type="paragraph" w:styleId="BalloonText">
    <w:name w:val="Balloon Text"/>
    <w:basedOn w:val="Normal"/>
    <w:link w:val="BalloonTextChar"/>
    <w:uiPriority w:val="99"/>
    <w:semiHidden/>
    <w:unhideWhenUsed/>
    <w:rsid w:val="00050763"/>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50763"/>
    <w:rPr>
      <w:rFonts w:ascii="Lucida Grande" w:hAnsi="Lucida Grande" w:cs="Lucida Grande"/>
      <w:sz w:val="18"/>
      <w:szCs w:val="18"/>
    </w:rPr>
  </w:style>
  <w:style w:type="table" w:styleId="TableGrid">
    <w:name w:val="Table Grid"/>
    <w:basedOn w:val="TableNormal"/>
    <w:uiPriority w:val="59"/>
    <w:rsid w:val="00BF7B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s">
    <w:name w:val="Captions"/>
    <w:basedOn w:val="Normal"/>
    <w:qFormat/>
    <w:rsid w:val="003E33A5"/>
    <w:pPr>
      <w:spacing w:after="200" w:line="240" w:lineRule="auto"/>
    </w:pPr>
    <w:rPr>
      <w:rFonts w:eastAsiaTheme="minorEastAsia" w:cstheme="minorBidi"/>
      <w:b/>
      <w:sz w:val="18"/>
      <w:lang w:val="en-US"/>
    </w:rPr>
  </w:style>
  <w:style w:type="character" w:styleId="CommentReference">
    <w:name w:val="annotation reference"/>
    <w:basedOn w:val="DefaultParagraphFont"/>
    <w:uiPriority w:val="99"/>
    <w:semiHidden/>
    <w:unhideWhenUsed/>
    <w:rsid w:val="007E5545"/>
    <w:rPr>
      <w:sz w:val="18"/>
      <w:szCs w:val="18"/>
    </w:rPr>
  </w:style>
  <w:style w:type="paragraph" w:styleId="CommentText">
    <w:name w:val="annotation text"/>
    <w:basedOn w:val="Normal"/>
    <w:link w:val="CommentTextChar"/>
    <w:uiPriority w:val="99"/>
    <w:unhideWhenUsed/>
    <w:rsid w:val="00AB3DBE"/>
    <w:pPr>
      <w:spacing w:line="240" w:lineRule="auto"/>
    </w:pPr>
  </w:style>
  <w:style w:type="character" w:customStyle="1" w:styleId="CommentTextChar">
    <w:name w:val="Comment Text Char"/>
    <w:basedOn w:val="DefaultParagraphFont"/>
    <w:link w:val="CommentText"/>
    <w:uiPriority w:val="99"/>
    <w:rsid w:val="007E5545"/>
  </w:style>
  <w:style w:type="paragraph" w:styleId="CommentSubject">
    <w:name w:val="annotation subject"/>
    <w:basedOn w:val="CommentText"/>
    <w:next w:val="CommentText"/>
    <w:link w:val="CommentSubjectChar"/>
    <w:uiPriority w:val="99"/>
    <w:semiHidden/>
    <w:unhideWhenUsed/>
    <w:rsid w:val="007E5545"/>
    <w:rPr>
      <w:b/>
      <w:bCs/>
      <w:szCs w:val="20"/>
    </w:rPr>
  </w:style>
  <w:style w:type="character" w:customStyle="1" w:styleId="CommentSubjectChar">
    <w:name w:val="Comment Subject Char"/>
    <w:basedOn w:val="CommentTextChar"/>
    <w:link w:val="CommentSubject"/>
    <w:uiPriority w:val="99"/>
    <w:semiHidden/>
    <w:rsid w:val="007E5545"/>
    <w:rPr>
      <w:b/>
      <w:bCs/>
      <w:sz w:val="24"/>
      <w:szCs w:val="24"/>
    </w:rPr>
  </w:style>
  <w:style w:type="table" w:customStyle="1" w:styleId="GridTable1Light-Accent11">
    <w:name w:val="Grid Table 1 Light - Accent 11"/>
    <w:basedOn w:val="TableNormal"/>
    <w:uiPriority w:val="46"/>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IntenseReference">
    <w:name w:val="Intense Reference"/>
    <w:basedOn w:val="DefaultParagraphFont"/>
    <w:uiPriority w:val="32"/>
    <w:qFormat/>
    <w:rsid w:val="00160174"/>
    <w:rPr>
      <w:rFonts w:ascii="Cambria" w:hAnsi="Cambria"/>
      <w:b w:val="0"/>
      <w:bCs/>
      <w:i/>
      <w:caps w:val="0"/>
      <w:smallCaps w:val="0"/>
      <w:strike w:val="0"/>
      <w:dstrike w:val="0"/>
      <w:vanish w:val="0"/>
      <w:color w:val="auto"/>
      <w:spacing w:val="5"/>
      <w:sz w:val="22"/>
      <w:vertAlign w:val="baseline"/>
      <w:lang w:val="en-GB"/>
    </w:rPr>
  </w:style>
  <w:style w:type="table" w:customStyle="1" w:styleId="TableGridLight1">
    <w:name w:val="Table Grid Light1"/>
    <w:basedOn w:val="TableNormal"/>
    <w:uiPriority w:val="40"/>
    <w:rsid w:val="00160174"/>
    <w:rPr>
      <w:rFonts w:asciiTheme="minorHAnsi" w:eastAsiaTheme="minorHAnsi" w:hAnsiTheme="minorHAnsi" w:cstheme="minorBidi"/>
      <w:sz w:val="22"/>
      <w:szCs w:val="22"/>
      <w:lang w:val="ca-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110">
    <w:name w:val="Grid Table 1 Light - Accent 11"/>
    <w:basedOn w:val="TableNormal"/>
    <w:uiPriority w:val="46"/>
    <w:rsid w:val="00AB3DBE"/>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TableGridLight10">
    <w:name w:val="Table Grid Light1"/>
    <w:basedOn w:val="TableNormal"/>
    <w:uiPriority w:val="40"/>
    <w:rsid w:val="00AB3DBE"/>
    <w:rPr>
      <w:rFonts w:asciiTheme="minorHAnsi" w:eastAsiaTheme="minorHAnsi" w:hAnsiTheme="minorHAnsi" w:cstheme="minorBidi"/>
      <w:sz w:val="22"/>
      <w:szCs w:val="22"/>
      <w:lang w:val="ca-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AB3DBE"/>
  </w:style>
  <w:style w:type="paragraph" w:styleId="FootnoteText">
    <w:name w:val="footnote text"/>
    <w:basedOn w:val="Normal"/>
    <w:link w:val="FootnoteTextChar"/>
    <w:uiPriority w:val="99"/>
    <w:semiHidden/>
    <w:unhideWhenUsed/>
    <w:rsid w:val="00C1178D"/>
    <w:pPr>
      <w:spacing w:line="240" w:lineRule="auto"/>
    </w:pPr>
    <w:rPr>
      <w:szCs w:val="20"/>
    </w:rPr>
  </w:style>
  <w:style w:type="character" w:customStyle="1" w:styleId="FootnoteTextChar">
    <w:name w:val="Footnote Text Char"/>
    <w:basedOn w:val="DefaultParagraphFont"/>
    <w:link w:val="FootnoteText"/>
    <w:uiPriority w:val="99"/>
    <w:semiHidden/>
    <w:rsid w:val="00C1178D"/>
    <w:rPr>
      <w:sz w:val="20"/>
      <w:szCs w:val="20"/>
    </w:rPr>
  </w:style>
  <w:style w:type="character" w:styleId="FootnoteReference">
    <w:name w:val="footnote reference"/>
    <w:basedOn w:val="DefaultParagraphFont"/>
    <w:uiPriority w:val="99"/>
    <w:semiHidden/>
    <w:unhideWhenUsed/>
    <w:rsid w:val="00C1178D"/>
    <w:rPr>
      <w:vertAlign w:val="superscript"/>
    </w:rPr>
  </w:style>
  <w:style w:type="paragraph" w:customStyle="1" w:styleId="Affiliation">
    <w:name w:val="Affiliation"/>
    <w:basedOn w:val="Normal"/>
    <w:link w:val="AffiliationChar"/>
    <w:qFormat/>
    <w:rsid w:val="00C678E2"/>
    <w:pPr>
      <w:spacing w:line="240" w:lineRule="auto"/>
      <w:contextualSpacing/>
    </w:pPr>
    <w:rPr>
      <w:lang w:val="en-GB" w:eastAsia="de-DE"/>
    </w:rPr>
  </w:style>
  <w:style w:type="character" w:customStyle="1" w:styleId="AffiliationChar">
    <w:name w:val="Affiliation Char"/>
    <w:basedOn w:val="DefaultParagraphFont"/>
    <w:link w:val="Affiliation"/>
    <w:rsid w:val="00C678E2"/>
    <w:rPr>
      <w:sz w:val="20"/>
      <w:lang w:val="en-GB" w:eastAsia="de-DE"/>
    </w:rPr>
  </w:style>
  <w:style w:type="paragraph" w:customStyle="1" w:styleId="Authors">
    <w:name w:val="Authors"/>
    <w:basedOn w:val="Normal"/>
    <w:link w:val="AuthorsChar"/>
    <w:qFormat/>
    <w:rsid w:val="00C678E2"/>
    <w:pPr>
      <w:spacing w:before="180" w:line="240" w:lineRule="auto"/>
      <w:contextualSpacing/>
    </w:pPr>
    <w:rPr>
      <w:lang w:val="en-GB" w:eastAsia="de-DE"/>
    </w:rPr>
  </w:style>
  <w:style w:type="character" w:customStyle="1" w:styleId="AuthorsChar">
    <w:name w:val="Authors Char"/>
    <w:basedOn w:val="DefaultParagraphFont"/>
    <w:link w:val="Authors"/>
    <w:rsid w:val="00C678E2"/>
    <w:rPr>
      <w:lang w:val="en-GB" w:eastAsia="de-DE"/>
    </w:rPr>
  </w:style>
  <w:style w:type="paragraph" w:customStyle="1" w:styleId="CopernicusWordtemplate">
    <w:name w:val="Copernicus_Word_template"/>
    <w:basedOn w:val="Normal"/>
    <w:link w:val="CopernicusWordtemplateChar"/>
    <w:rsid w:val="00C678E2"/>
    <w:rPr>
      <w:lang w:val="en-GB" w:eastAsia="de-DE"/>
    </w:rPr>
  </w:style>
  <w:style w:type="character" w:customStyle="1" w:styleId="CopernicusWordtemplateChar">
    <w:name w:val="Copernicus_Word_template Char"/>
    <w:basedOn w:val="DefaultParagraphFont"/>
    <w:link w:val="CopernicusWordtemplate"/>
    <w:rsid w:val="00C678E2"/>
    <w:rPr>
      <w:sz w:val="20"/>
      <w:lang w:val="en-GB" w:eastAsia="de-DE"/>
    </w:rPr>
  </w:style>
  <w:style w:type="table" w:customStyle="1" w:styleId="Copernicus">
    <w:name w:val="Copernicus"/>
    <w:basedOn w:val="TableNormal"/>
    <w:rsid w:val="00C678E2"/>
    <w:rPr>
      <w:rFonts w:ascii="Verdana" w:hAnsi="Verdana"/>
      <w:sz w:val="19"/>
      <w:szCs w:val="20"/>
      <w:lang w:val="en-GB" w:eastAsia="en-GB"/>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EE7EA5"/>
    <w:rPr>
      <w:rFonts w:cs="Arial"/>
      <w:b/>
      <w:bCs/>
      <w:color w:val="000000"/>
      <w:kern w:val="32"/>
      <w:sz w:val="20"/>
      <w:szCs w:val="32"/>
      <w:lang w:val="en-GB" w:eastAsia="de-DE"/>
    </w:rPr>
  </w:style>
  <w:style w:type="character" w:customStyle="1" w:styleId="Heading2Char">
    <w:name w:val="Heading 2 Char"/>
    <w:link w:val="Heading2"/>
    <w:rsid w:val="00EE7EA5"/>
    <w:rPr>
      <w:rFonts w:cs="Arial"/>
      <w:b/>
      <w:bCs/>
      <w:iCs/>
      <w:sz w:val="20"/>
      <w:szCs w:val="28"/>
      <w:lang w:val="en-GB" w:eastAsia="de-DE"/>
    </w:rPr>
  </w:style>
  <w:style w:type="character" w:customStyle="1" w:styleId="Heading3Char">
    <w:name w:val="Heading 3 Char"/>
    <w:link w:val="Heading3"/>
    <w:rsid w:val="00C678E2"/>
    <w:rPr>
      <w:rFonts w:cs="Arial"/>
      <w:b/>
      <w:bCs/>
      <w:sz w:val="20"/>
      <w:szCs w:val="26"/>
      <w:lang w:val="en-GB" w:eastAsia="de-DE"/>
    </w:rPr>
  </w:style>
  <w:style w:type="character" w:customStyle="1" w:styleId="Heading4Char">
    <w:name w:val="Heading 4 Char"/>
    <w:link w:val="Heading4"/>
    <w:rsid w:val="00C678E2"/>
    <w:rPr>
      <w:b/>
      <w:bCs/>
      <w:sz w:val="20"/>
      <w:szCs w:val="28"/>
      <w:lang w:val="en-GB" w:eastAsia="de-DE"/>
    </w:rPr>
  </w:style>
  <w:style w:type="paragraph" w:customStyle="1" w:styleId="MStitle">
    <w:name w:val="MS title"/>
    <w:basedOn w:val="Normal"/>
    <w:link w:val="MStitleChar"/>
    <w:qFormat/>
    <w:rsid w:val="00C678E2"/>
    <w:pPr>
      <w:spacing w:before="360" w:line="440" w:lineRule="exact"/>
      <w:contextualSpacing/>
    </w:pPr>
    <w:rPr>
      <w:b/>
      <w:sz w:val="34"/>
      <w:lang w:val="en-GB" w:eastAsia="de-DE"/>
    </w:rPr>
  </w:style>
  <w:style w:type="character" w:customStyle="1" w:styleId="MStitleChar">
    <w:name w:val="MS title Char"/>
    <w:basedOn w:val="DefaultParagraphFont"/>
    <w:link w:val="MStitle"/>
    <w:rsid w:val="00C678E2"/>
    <w:rPr>
      <w:b/>
      <w:sz w:val="34"/>
      <w:lang w:val="en-GB" w:eastAsia="de-DE"/>
    </w:rPr>
  </w:style>
  <w:style w:type="paragraph" w:customStyle="1" w:styleId="Name">
    <w:name w:val="Name"/>
    <w:basedOn w:val="Normal"/>
    <w:rsid w:val="00C678E2"/>
    <w:pPr>
      <w:spacing w:before="160" w:after="80"/>
    </w:pPr>
    <w:rPr>
      <w:rFonts w:ascii="Book Antiqua" w:hAnsi="Book Antiqua"/>
      <w:color w:val="808080"/>
      <w:sz w:val="22"/>
      <w:lang w:val="en-GB" w:eastAsia="de-DE"/>
    </w:rPr>
  </w:style>
  <w:style w:type="paragraph" w:customStyle="1" w:styleId="Correspondence">
    <w:name w:val="Correspondence"/>
    <w:basedOn w:val="Normal"/>
    <w:link w:val="CorrespondenceChar"/>
    <w:qFormat/>
    <w:rsid w:val="00EE7EA5"/>
    <w:pPr>
      <w:spacing w:after="360" w:line="240" w:lineRule="auto"/>
    </w:pPr>
    <w:rPr>
      <w:lang w:val="en-GB" w:eastAsia="de-DE"/>
    </w:rPr>
  </w:style>
  <w:style w:type="character" w:customStyle="1" w:styleId="CorrespondenceChar">
    <w:name w:val="Correspondence Char"/>
    <w:basedOn w:val="DefaultParagraphFont"/>
    <w:link w:val="Correspondence"/>
    <w:rsid w:val="00EE7EA5"/>
    <w:rPr>
      <w:sz w:val="20"/>
      <w:lang w:val="en-GB" w:eastAsia="de-DE"/>
    </w:rPr>
  </w:style>
  <w:style w:type="character" w:styleId="UnresolvedMention">
    <w:name w:val="Unresolved Mention"/>
    <w:basedOn w:val="DefaultParagraphFont"/>
    <w:uiPriority w:val="99"/>
    <w:semiHidden/>
    <w:unhideWhenUsed/>
    <w:rsid w:val="0069198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870115">
      <w:bodyDiv w:val="1"/>
      <w:marLeft w:val="0"/>
      <w:marRight w:val="0"/>
      <w:marTop w:val="0"/>
      <w:marBottom w:val="0"/>
      <w:divBdr>
        <w:top w:val="none" w:sz="0" w:space="0" w:color="auto"/>
        <w:left w:val="none" w:sz="0" w:space="0" w:color="auto"/>
        <w:bottom w:val="none" w:sz="0" w:space="0" w:color="auto"/>
        <w:right w:val="none" w:sz="0" w:space="0" w:color="auto"/>
      </w:divBdr>
    </w:div>
    <w:div w:id="201795521">
      <w:bodyDiv w:val="1"/>
      <w:marLeft w:val="0"/>
      <w:marRight w:val="0"/>
      <w:marTop w:val="0"/>
      <w:marBottom w:val="0"/>
      <w:divBdr>
        <w:top w:val="none" w:sz="0" w:space="0" w:color="auto"/>
        <w:left w:val="none" w:sz="0" w:space="0" w:color="auto"/>
        <w:bottom w:val="none" w:sz="0" w:space="0" w:color="auto"/>
        <w:right w:val="none" w:sz="0" w:space="0" w:color="auto"/>
      </w:divBdr>
    </w:div>
    <w:div w:id="358706774">
      <w:bodyDiv w:val="1"/>
      <w:marLeft w:val="0"/>
      <w:marRight w:val="0"/>
      <w:marTop w:val="0"/>
      <w:marBottom w:val="0"/>
      <w:divBdr>
        <w:top w:val="none" w:sz="0" w:space="0" w:color="auto"/>
        <w:left w:val="none" w:sz="0" w:space="0" w:color="auto"/>
        <w:bottom w:val="none" w:sz="0" w:space="0" w:color="auto"/>
        <w:right w:val="none" w:sz="0" w:space="0" w:color="auto"/>
      </w:divBdr>
    </w:div>
    <w:div w:id="720448513">
      <w:bodyDiv w:val="1"/>
      <w:marLeft w:val="0"/>
      <w:marRight w:val="0"/>
      <w:marTop w:val="0"/>
      <w:marBottom w:val="0"/>
      <w:divBdr>
        <w:top w:val="none" w:sz="0" w:space="0" w:color="auto"/>
        <w:left w:val="none" w:sz="0" w:space="0" w:color="auto"/>
        <w:bottom w:val="none" w:sz="0" w:space="0" w:color="auto"/>
        <w:right w:val="none" w:sz="0" w:space="0" w:color="auto"/>
      </w:divBdr>
    </w:div>
    <w:div w:id="888800839">
      <w:bodyDiv w:val="1"/>
      <w:marLeft w:val="0"/>
      <w:marRight w:val="0"/>
      <w:marTop w:val="0"/>
      <w:marBottom w:val="0"/>
      <w:divBdr>
        <w:top w:val="none" w:sz="0" w:space="0" w:color="auto"/>
        <w:left w:val="none" w:sz="0" w:space="0" w:color="auto"/>
        <w:bottom w:val="none" w:sz="0" w:space="0" w:color="auto"/>
        <w:right w:val="none" w:sz="0" w:space="0" w:color="auto"/>
      </w:divBdr>
    </w:div>
    <w:div w:id="960957140">
      <w:bodyDiv w:val="1"/>
      <w:marLeft w:val="0"/>
      <w:marRight w:val="0"/>
      <w:marTop w:val="0"/>
      <w:marBottom w:val="0"/>
      <w:divBdr>
        <w:top w:val="none" w:sz="0" w:space="0" w:color="auto"/>
        <w:left w:val="none" w:sz="0" w:space="0" w:color="auto"/>
        <w:bottom w:val="none" w:sz="0" w:space="0" w:color="auto"/>
        <w:right w:val="none" w:sz="0" w:space="0" w:color="auto"/>
      </w:divBdr>
    </w:div>
    <w:div w:id="1109393519">
      <w:bodyDiv w:val="1"/>
      <w:marLeft w:val="0"/>
      <w:marRight w:val="0"/>
      <w:marTop w:val="0"/>
      <w:marBottom w:val="0"/>
      <w:divBdr>
        <w:top w:val="none" w:sz="0" w:space="0" w:color="auto"/>
        <w:left w:val="none" w:sz="0" w:space="0" w:color="auto"/>
        <w:bottom w:val="none" w:sz="0" w:space="0" w:color="auto"/>
        <w:right w:val="none" w:sz="0" w:space="0" w:color="auto"/>
      </w:divBdr>
    </w:div>
    <w:div w:id="1262030432">
      <w:bodyDiv w:val="1"/>
      <w:marLeft w:val="0"/>
      <w:marRight w:val="0"/>
      <w:marTop w:val="0"/>
      <w:marBottom w:val="0"/>
      <w:divBdr>
        <w:top w:val="none" w:sz="0" w:space="0" w:color="auto"/>
        <w:left w:val="none" w:sz="0" w:space="0" w:color="auto"/>
        <w:bottom w:val="none" w:sz="0" w:space="0" w:color="auto"/>
        <w:right w:val="none" w:sz="0" w:space="0" w:color="auto"/>
      </w:divBdr>
    </w:div>
    <w:div w:id="1313022626">
      <w:bodyDiv w:val="1"/>
      <w:marLeft w:val="0"/>
      <w:marRight w:val="0"/>
      <w:marTop w:val="0"/>
      <w:marBottom w:val="0"/>
      <w:divBdr>
        <w:top w:val="none" w:sz="0" w:space="0" w:color="auto"/>
        <w:left w:val="none" w:sz="0" w:space="0" w:color="auto"/>
        <w:bottom w:val="none" w:sz="0" w:space="0" w:color="auto"/>
        <w:right w:val="none" w:sz="0" w:space="0" w:color="auto"/>
      </w:divBdr>
    </w:div>
    <w:div w:id="1561479006">
      <w:bodyDiv w:val="1"/>
      <w:marLeft w:val="0"/>
      <w:marRight w:val="0"/>
      <w:marTop w:val="0"/>
      <w:marBottom w:val="0"/>
      <w:divBdr>
        <w:top w:val="none" w:sz="0" w:space="0" w:color="auto"/>
        <w:left w:val="none" w:sz="0" w:space="0" w:color="auto"/>
        <w:bottom w:val="none" w:sz="0" w:space="0" w:color="auto"/>
        <w:right w:val="none" w:sz="0" w:space="0" w:color="auto"/>
      </w:divBdr>
    </w:div>
    <w:div w:id="1593198657">
      <w:bodyDiv w:val="1"/>
      <w:marLeft w:val="0"/>
      <w:marRight w:val="0"/>
      <w:marTop w:val="0"/>
      <w:marBottom w:val="0"/>
      <w:divBdr>
        <w:top w:val="none" w:sz="0" w:space="0" w:color="auto"/>
        <w:left w:val="none" w:sz="0" w:space="0" w:color="auto"/>
        <w:bottom w:val="none" w:sz="0" w:space="0" w:color="auto"/>
        <w:right w:val="none" w:sz="0" w:space="0" w:color="auto"/>
      </w:divBdr>
    </w:div>
    <w:div w:id="16641198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c3.urv.cat/softdata.php" TargetMode="External"/><Relationship Id="rId18" Type="http://schemas.openxmlformats.org/officeDocument/2006/relationships/hyperlink" Target="http://www.c3.urv.cat/softdata.php" TargetMode="External"/><Relationship Id="rId26" Type="http://schemas.openxmlformats.org/officeDocument/2006/relationships/image" Target="media/image5.jpeg"/><Relationship Id="rId39" Type="http://schemas.openxmlformats.org/officeDocument/2006/relationships/hyperlink" Target="https://doi.pangaea.de/10.1594/PANGAEA.886511" TargetMode="External"/><Relationship Id="rId21" Type="http://schemas.openxmlformats.org/officeDocument/2006/relationships/image" Target="media/image3.png"/><Relationship Id="rId34" Type="http://schemas.openxmlformats.org/officeDocument/2006/relationships/image" Target="media/image13.jpeg"/><Relationship Id="rId42" Type="http://schemas.openxmlformats.org/officeDocument/2006/relationships/image" Target="media/image20.jpg"/><Relationship Id="rId47" Type="http://schemas.openxmlformats.org/officeDocument/2006/relationships/diagramQuickStyle" Target="diagrams/quickStyle1.xml"/><Relationship Id="rId50" Type="http://schemas.openxmlformats.org/officeDocument/2006/relationships/image" Target="media/image23.png"/><Relationship Id="rId55" Type="http://schemas.openxmlformats.org/officeDocument/2006/relationships/image" Target="media/image28.jpeg"/><Relationship Id="rId63"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2.jpeg"/><Relationship Id="rId29" Type="http://schemas.openxmlformats.org/officeDocument/2006/relationships/image" Target="media/image8.jpeg"/><Relationship Id="rId41" Type="http://schemas.openxmlformats.org/officeDocument/2006/relationships/image" Target="media/image19.jpeg"/><Relationship Id="rId54" Type="http://schemas.openxmlformats.org/officeDocument/2006/relationships/image" Target="media/image27.jp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tp://130.206.36.123" TargetMode="External"/><Relationship Id="rId24" Type="http://schemas.microsoft.com/office/2011/relationships/commentsExtended" Target="commentsExtended.xml"/><Relationship Id="rId32" Type="http://schemas.openxmlformats.org/officeDocument/2006/relationships/image" Target="media/image11.png"/><Relationship Id="rId37" Type="http://schemas.openxmlformats.org/officeDocument/2006/relationships/image" Target="media/image16.jpeg"/><Relationship Id="rId40" Type="http://schemas.openxmlformats.org/officeDocument/2006/relationships/image" Target="media/image18.jpg"/><Relationship Id="rId45" Type="http://schemas.openxmlformats.org/officeDocument/2006/relationships/diagramData" Target="diagrams/data1.xml"/><Relationship Id="rId53" Type="http://schemas.openxmlformats.org/officeDocument/2006/relationships/image" Target="media/image26.emf"/><Relationship Id="rId58" Type="http://schemas.openxmlformats.org/officeDocument/2006/relationships/image" Target="media/image31.jpe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comments" Target="comments.xml"/><Relationship Id="rId28" Type="http://schemas.openxmlformats.org/officeDocument/2006/relationships/image" Target="media/image7.png"/><Relationship Id="rId36" Type="http://schemas.openxmlformats.org/officeDocument/2006/relationships/image" Target="media/image15.jpeg"/><Relationship Id="rId49" Type="http://schemas.microsoft.com/office/2007/relationships/diagramDrawing" Target="diagrams/drawing1.xml"/><Relationship Id="rId57" Type="http://schemas.openxmlformats.org/officeDocument/2006/relationships/image" Target="media/image30.jpg"/><Relationship Id="rId61" Type="http://schemas.openxmlformats.org/officeDocument/2006/relationships/image" Target="media/image34.jpg"/><Relationship Id="rId10" Type="http://schemas.openxmlformats.org/officeDocument/2006/relationships/hyperlink" Target="http://eca.knmi.nl/" TargetMode="External"/><Relationship Id="rId19" Type="http://schemas.openxmlformats.org/officeDocument/2006/relationships/image" Target="media/image1.png"/><Relationship Id="rId31" Type="http://schemas.openxmlformats.org/officeDocument/2006/relationships/image" Target="media/image10.png"/><Relationship Id="rId44" Type="http://schemas.openxmlformats.org/officeDocument/2006/relationships/image" Target="media/image22.png"/><Relationship Id="rId52" Type="http://schemas.openxmlformats.org/officeDocument/2006/relationships/image" Target="media/image25.jpeg"/><Relationship Id="rId60" Type="http://schemas.openxmlformats.org/officeDocument/2006/relationships/image" Target="media/image33.jpeg"/><Relationship Id="rId4" Type="http://schemas.openxmlformats.org/officeDocument/2006/relationships/styles" Target="styles.xml"/><Relationship Id="rId9" Type="http://schemas.openxmlformats.org/officeDocument/2006/relationships/hyperlink" Target="https://doi.pangaea.de/10.1594/PANGAEA.886511" TargetMode="External"/><Relationship Id="rId14" Type="http://schemas.openxmlformats.org/officeDocument/2006/relationships/hyperlink" Target="https://doi.pangaea.de/10.1594/PANGAEA.886511" TargetMode="External"/><Relationship Id="rId22" Type="http://schemas.openxmlformats.org/officeDocument/2006/relationships/image" Target="media/image4.jpeg"/><Relationship Id="rId27" Type="http://schemas.openxmlformats.org/officeDocument/2006/relationships/image" Target="media/image6.png"/><Relationship Id="rId30" Type="http://schemas.openxmlformats.org/officeDocument/2006/relationships/image" Target="media/image9.jpeg"/><Relationship Id="rId35" Type="http://schemas.openxmlformats.org/officeDocument/2006/relationships/image" Target="media/image14.png"/><Relationship Id="rId43" Type="http://schemas.openxmlformats.org/officeDocument/2006/relationships/image" Target="media/image21.png"/><Relationship Id="rId48" Type="http://schemas.openxmlformats.org/officeDocument/2006/relationships/diagramColors" Target="diagrams/colors1.xml"/><Relationship Id="rId56" Type="http://schemas.openxmlformats.org/officeDocument/2006/relationships/image" Target="media/image29.jp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4.jpg"/><Relationship Id="rId3" Type="http://schemas.openxmlformats.org/officeDocument/2006/relationships/numbering" Target="numbering.xml"/><Relationship Id="rId12" Type="http://schemas.openxmlformats.org/officeDocument/2006/relationships/hyperlink" Target="ftp://130.206.36.123" TargetMode="External"/><Relationship Id="rId17" Type="http://schemas.openxmlformats.org/officeDocument/2006/relationships/hyperlink" Target="ftp://130.206.36.123" TargetMode="External"/><Relationship Id="rId25" Type="http://schemas.microsoft.com/office/2016/09/relationships/commentsIds" Target="commentsIds.xml"/><Relationship Id="rId33" Type="http://schemas.openxmlformats.org/officeDocument/2006/relationships/image" Target="media/image12.jpg"/><Relationship Id="rId38" Type="http://schemas.openxmlformats.org/officeDocument/2006/relationships/image" Target="media/image17.jpeg"/><Relationship Id="rId46" Type="http://schemas.openxmlformats.org/officeDocument/2006/relationships/diagramLayout" Target="diagrams/layout1.xml"/><Relationship Id="rId59" Type="http://schemas.openxmlformats.org/officeDocument/2006/relationships/image" Target="media/image32.jpg"/></Relationships>
</file>

<file path=word/diagrams/colors1.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D18E595-3A1F-48C0-9704-08F8A5890A1B}" type="doc">
      <dgm:prSet loTypeId="urn:microsoft.com/office/officeart/2005/8/layout/chevron2" loCatId="list" qsTypeId="urn:microsoft.com/office/officeart/2005/8/quickstyle/simple1" qsCatId="simple" csTypeId="urn:microsoft.com/office/officeart/2005/8/colors/accent1_3" csCatId="accent1" phldr="1"/>
      <dgm:spPr/>
      <dgm:t>
        <a:bodyPr/>
        <a:lstStyle/>
        <a:p>
          <a:endParaRPr lang="en-AU"/>
        </a:p>
      </dgm:t>
    </dgm:pt>
    <dgm:pt modelId="{4B080269-8E44-44D2-901E-8760B5CE331F}">
      <dgm:prSet phldrT="[Text]" custT="1"/>
      <dgm:spPr>
        <a:solidFill>
          <a:schemeClr val="accent5">
            <a:lumMod val="60000"/>
            <a:lumOff val="40000"/>
          </a:schemeClr>
        </a:solidFill>
        <a:ln>
          <a:solidFill>
            <a:schemeClr val="accent5">
              <a:lumMod val="60000"/>
              <a:lumOff val="40000"/>
            </a:schemeClr>
          </a:solidFill>
        </a:ln>
      </dgm:spPr>
      <dgm:t>
        <a:bodyPr/>
        <a:lstStyle/>
        <a:p>
          <a:r>
            <a:rPr lang="en-AU" sz="1400">
              <a:latin typeface="Helvetica" panose="020B0604020202020204" pitchFamily="34" charset="0"/>
              <a:cs typeface="Helvetica" panose="020B0604020202020204" pitchFamily="34" charset="0"/>
            </a:rPr>
            <a:t>1. Before digitization</a:t>
          </a:r>
        </a:p>
      </dgm:t>
    </dgm:pt>
    <dgm:pt modelId="{B2D5D359-2B51-4CF8-8883-3D4B8E05AE2F}" type="parTrans" cxnId="{68CDF9A5-C11B-43A3-BDD8-FB0D704B0B3E}">
      <dgm:prSet/>
      <dgm:spPr/>
      <dgm:t>
        <a:bodyPr/>
        <a:lstStyle/>
        <a:p>
          <a:endParaRPr lang="en-AU" sz="1200">
            <a:latin typeface="Helvetica" panose="020B0604020202020204" pitchFamily="34" charset="0"/>
            <a:cs typeface="Helvetica" panose="020B0604020202020204" pitchFamily="34" charset="0"/>
          </a:endParaRPr>
        </a:p>
      </dgm:t>
    </dgm:pt>
    <dgm:pt modelId="{F2F51E28-9F4F-4855-8331-EE2912666090}" type="sibTrans" cxnId="{68CDF9A5-C11B-43A3-BDD8-FB0D704B0B3E}">
      <dgm:prSet/>
      <dgm:spPr/>
      <dgm:t>
        <a:bodyPr/>
        <a:lstStyle/>
        <a:p>
          <a:endParaRPr lang="en-AU" sz="1200">
            <a:latin typeface="Helvetica" panose="020B0604020202020204" pitchFamily="34" charset="0"/>
            <a:cs typeface="Helvetica" panose="020B0604020202020204" pitchFamily="34" charset="0"/>
          </a:endParaRPr>
        </a:p>
      </dgm:t>
    </dgm:pt>
    <dgm:pt modelId="{48A8AB75-7482-4DEB-9A86-C5075D3BC862}">
      <dgm:prSet phldrT="[Text]" custT="1"/>
      <dgm:spPr>
        <a:ln>
          <a:solidFill>
            <a:schemeClr val="accent5">
              <a:lumMod val="60000"/>
              <a:lumOff val="40000"/>
            </a:schemeClr>
          </a:solidFill>
        </a:ln>
      </dgm:spPr>
      <dgm:t>
        <a:bodyPr/>
        <a:lstStyle/>
        <a:p>
          <a:r>
            <a:rPr lang="en-AU" sz="1200">
              <a:latin typeface="Helvetica" panose="020B0604020202020204" pitchFamily="34" charset="0"/>
              <a:cs typeface="Helvetica" panose="020B0604020202020204" pitchFamily="34" charset="0"/>
            </a:rPr>
            <a:t>Select digitizers educated in geography and climate science</a:t>
          </a:r>
        </a:p>
      </dgm:t>
    </dgm:pt>
    <dgm:pt modelId="{69AEF0E7-A8B5-432B-B7FE-17268A36C8B3}" type="parTrans" cxnId="{B2907425-3080-48E8-8AE9-54C0CF94C8C1}">
      <dgm:prSet/>
      <dgm:spPr/>
      <dgm:t>
        <a:bodyPr/>
        <a:lstStyle/>
        <a:p>
          <a:endParaRPr lang="en-AU" sz="1200">
            <a:latin typeface="Helvetica" panose="020B0604020202020204" pitchFamily="34" charset="0"/>
            <a:cs typeface="Helvetica" panose="020B0604020202020204" pitchFamily="34" charset="0"/>
          </a:endParaRPr>
        </a:p>
      </dgm:t>
    </dgm:pt>
    <dgm:pt modelId="{748A3B1D-0149-4D25-805F-328FD3D411A7}" type="sibTrans" cxnId="{B2907425-3080-48E8-8AE9-54C0CF94C8C1}">
      <dgm:prSet/>
      <dgm:spPr/>
      <dgm:t>
        <a:bodyPr/>
        <a:lstStyle/>
        <a:p>
          <a:endParaRPr lang="en-AU" sz="1200">
            <a:latin typeface="Helvetica" panose="020B0604020202020204" pitchFamily="34" charset="0"/>
            <a:cs typeface="Helvetica" panose="020B0604020202020204" pitchFamily="34" charset="0"/>
          </a:endParaRPr>
        </a:p>
      </dgm:t>
    </dgm:pt>
    <dgm:pt modelId="{43BC498C-BAE4-4374-AB8A-8F11A1B6ACFE}">
      <dgm:prSet phldrT="[Text]" custT="1"/>
      <dgm:spPr>
        <a:solidFill>
          <a:schemeClr val="accent5">
            <a:lumMod val="75000"/>
          </a:schemeClr>
        </a:solidFill>
        <a:ln>
          <a:solidFill>
            <a:schemeClr val="accent5">
              <a:lumMod val="75000"/>
            </a:schemeClr>
          </a:solidFill>
        </a:ln>
      </dgm:spPr>
      <dgm:t>
        <a:bodyPr/>
        <a:lstStyle/>
        <a:p>
          <a:r>
            <a:rPr lang="en-AU" sz="1400">
              <a:latin typeface="Helvetica" panose="020B0604020202020204" pitchFamily="34" charset="0"/>
              <a:cs typeface="Helvetica" panose="020B0604020202020204" pitchFamily="34" charset="0"/>
            </a:rPr>
            <a:t>2. During digisitation</a:t>
          </a:r>
        </a:p>
      </dgm:t>
    </dgm:pt>
    <dgm:pt modelId="{9CDBB2E8-5C18-43BF-949D-5594F1815DB6}" type="parTrans" cxnId="{F10EB587-701F-406E-B60D-FFBEAD202F76}">
      <dgm:prSet/>
      <dgm:spPr/>
      <dgm:t>
        <a:bodyPr/>
        <a:lstStyle/>
        <a:p>
          <a:endParaRPr lang="en-AU" sz="1200">
            <a:latin typeface="Helvetica" panose="020B0604020202020204" pitchFamily="34" charset="0"/>
            <a:cs typeface="Helvetica" panose="020B0604020202020204" pitchFamily="34" charset="0"/>
          </a:endParaRPr>
        </a:p>
      </dgm:t>
    </dgm:pt>
    <dgm:pt modelId="{D99AE144-2FDB-4B68-8D61-7CA26A94BFC8}" type="sibTrans" cxnId="{F10EB587-701F-406E-B60D-FFBEAD202F76}">
      <dgm:prSet/>
      <dgm:spPr/>
      <dgm:t>
        <a:bodyPr/>
        <a:lstStyle/>
        <a:p>
          <a:endParaRPr lang="en-AU" sz="1200">
            <a:latin typeface="Helvetica" panose="020B0604020202020204" pitchFamily="34" charset="0"/>
            <a:cs typeface="Helvetica" panose="020B0604020202020204" pitchFamily="34" charset="0"/>
          </a:endParaRPr>
        </a:p>
      </dgm:t>
    </dgm:pt>
    <dgm:pt modelId="{CF42250B-2E3E-451F-9F5A-95DEAAE42388}">
      <dgm:prSet phldrT="[Text]" custT="1"/>
      <dgm:spPr>
        <a:noFill/>
        <a:ln>
          <a:solidFill>
            <a:schemeClr val="accent5">
              <a:lumMod val="75000"/>
            </a:schemeClr>
          </a:solidFill>
        </a:ln>
      </dgm:spPr>
      <dgm:t>
        <a:bodyPr/>
        <a:lstStyle/>
        <a:p>
          <a:r>
            <a:rPr lang="en-AU" sz="1200">
              <a:latin typeface="Helvetica" panose="020B0604020202020204" pitchFamily="34" charset="0"/>
              <a:cs typeface="Helvetica" panose="020B0604020202020204" pitchFamily="34" charset="0"/>
            </a:rPr>
            <a:t>Provide regular feedback and guidance to digitizers on issues identified in Step 1</a:t>
          </a:r>
        </a:p>
      </dgm:t>
    </dgm:pt>
    <dgm:pt modelId="{BB502801-B34D-4CA9-9412-4D97790ABEEF}" type="parTrans" cxnId="{92B2FA39-2926-4E01-9F78-C7FC06F0D5AC}">
      <dgm:prSet/>
      <dgm:spPr/>
      <dgm:t>
        <a:bodyPr/>
        <a:lstStyle/>
        <a:p>
          <a:endParaRPr lang="en-AU" sz="1200">
            <a:latin typeface="Helvetica" panose="020B0604020202020204" pitchFamily="34" charset="0"/>
            <a:cs typeface="Helvetica" panose="020B0604020202020204" pitchFamily="34" charset="0"/>
          </a:endParaRPr>
        </a:p>
      </dgm:t>
    </dgm:pt>
    <dgm:pt modelId="{718C04D3-A673-4E27-93A8-B7828209041A}" type="sibTrans" cxnId="{92B2FA39-2926-4E01-9F78-C7FC06F0D5AC}">
      <dgm:prSet/>
      <dgm:spPr/>
      <dgm:t>
        <a:bodyPr/>
        <a:lstStyle/>
        <a:p>
          <a:endParaRPr lang="en-AU" sz="1200">
            <a:latin typeface="Helvetica" panose="020B0604020202020204" pitchFamily="34" charset="0"/>
            <a:cs typeface="Helvetica" panose="020B0604020202020204" pitchFamily="34" charset="0"/>
          </a:endParaRPr>
        </a:p>
      </dgm:t>
    </dgm:pt>
    <dgm:pt modelId="{C903BAE8-FB0A-4D98-BDFE-46AEAEAC2D1E}">
      <dgm:prSet phldrT="[Text]" custT="1"/>
      <dgm:spPr>
        <a:solidFill>
          <a:schemeClr val="accent5">
            <a:lumMod val="50000"/>
          </a:schemeClr>
        </a:solidFill>
        <a:ln>
          <a:solidFill>
            <a:schemeClr val="accent5">
              <a:lumMod val="50000"/>
            </a:schemeClr>
          </a:solidFill>
        </a:ln>
      </dgm:spPr>
      <dgm:t>
        <a:bodyPr/>
        <a:lstStyle/>
        <a:p>
          <a:r>
            <a:rPr lang="en-AU" sz="1400">
              <a:latin typeface="Helvetica" panose="020B0604020202020204" pitchFamily="34" charset="0"/>
              <a:cs typeface="Helvetica" panose="020B0604020202020204" pitchFamily="34" charset="0"/>
            </a:rPr>
            <a:t>3. After digitization</a:t>
          </a:r>
        </a:p>
      </dgm:t>
    </dgm:pt>
    <dgm:pt modelId="{3BC318D6-ECB8-4656-A8E4-4BFBF6B7590B}" type="parTrans" cxnId="{0A702732-5BE3-48C9-9156-7C4E54C33401}">
      <dgm:prSet/>
      <dgm:spPr/>
      <dgm:t>
        <a:bodyPr/>
        <a:lstStyle/>
        <a:p>
          <a:endParaRPr lang="en-AU" sz="1200">
            <a:latin typeface="Helvetica" panose="020B0604020202020204" pitchFamily="34" charset="0"/>
            <a:cs typeface="Helvetica" panose="020B0604020202020204" pitchFamily="34" charset="0"/>
          </a:endParaRPr>
        </a:p>
      </dgm:t>
    </dgm:pt>
    <dgm:pt modelId="{6904C6DD-45EE-4CEC-956F-261756FB8186}" type="sibTrans" cxnId="{0A702732-5BE3-48C9-9156-7C4E54C33401}">
      <dgm:prSet/>
      <dgm:spPr/>
      <dgm:t>
        <a:bodyPr/>
        <a:lstStyle/>
        <a:p>
          <a:endParaRPr lang="en-AU" sz="1200">
            <a:latin typeface="Helvetica" panose="020B0604020202020204" pitchFamily="34" charset="0"/>
            <a:cs typeface="Helvetica" panose="020B0604020202020204" pitchFamily="34" charset="0"/>
          </a:endParaRPr>
        </a:p>
      </dgm:t>
    </dgm:pt>
    <dgm:pt modelId="{7237AD5C-0626-4BCA-A121-CE593475BA77}">
      <dgm:prSet phldrT="[Text]" custT="1"/>
      <dgm:spPr>
        <a:ln>
          <a:solidFill>
            <a:schemeClr val="accent5">
              <a:lumMod val="50000"/>
            </a:schemeClr>
          </a:solidFill>
        </a:ln>
      </dgm:spPr>
      <dgm:t>
        <a:bodyPr/>
        <a:lstStyle/>
        <a:p>
          <a:r>
            <a:rPr lang="en-AU" sz="1200">
              <a:latin typeface="Helvetica" panose="020B0604020202020204" pitchFamily="34" charset="0"/>
              <a:cs typeface="Helvetica" panose="020B0604020202020204" pitchFamily="34" charset="0"/>
            </a:rPr>
            <a:t>Individual stations semi-automatic quality control (SAQC method, Section 3.2)</a:t>
          </a:r>
        </a:p>
      </dgm:t>
    </dgm:pt>
    <dgm:pt modelId="{6B14C23D-EB82-4261-85FA-A0EA01515E18}" type="parTrans" cxnId="{BA8A2151-535D-4A53-B572-33400DB7EFF3}">
      <dgm:prSet/>
      <dgm:spPr/>
      <dgm:t>
        <a:bodyPr/>
        <a:lstStyle/>
        <a:p>
          <a:endParaRPr lang="en-AU" sz="1200">
            <a:latin typeface="Helvetica" panose="020B0604020202020204" pitchFamily="34" charset="0"/>
            <a:cs typeface="Helvetica" panose="020B0604020202020204" pitchFamily="34" charset="0"/>
          </a:endParaRPr>
        </a:p>
      </dgm:t>
    </dgm:pt>
    <dgm:pt modelId="{7DDD6BD9-0664-4545-AD26-9CF191B5BB50}" type="sibTrans" cxnId="{BA8A2151-535D-4A53-B572-33400DB7EFF3}">
      <dgm:prSet/>
      <dgm:spPr/>
      <dgm:t>
        <a:bodyPr/>
        <a:lstStyle/>
        <a:p>
          <a:endParaRPr lang="en-AU" sz="1200">
            <a:latin typeface="Helvetica" panose="020B0604020202020204" pitchFamily="34" charset="0"/>
            <a:cs typeface="Helvetica" panose="020B0604020202020204" pitchFamily="34" charset="0"/>
          </a:endParaRPr>
        </a:p>
      </dgm:t>
    </dgm:pt>
    <dgm:pt modelId="{DCFD9A86-D527-49F3-942F-2B3ED92E7617}">
      <dgm:prSet custT="1"/>
      <dgm:spPr>
        <a:ln>
          <a:solidFill>
            <a:schemeClr val="accent5">
              <a:lumMod val="60000"/>
              <a:lumOff val="40000"/>
            </a:schemeClr>
          </a:solidFill>
        </a:ln>
      </dgm:spPr>
      <dgm:t>
        <a:bodyPr/>
        <a:lstStyle/>
        <a:p>
          <a:r>
            <a:rPr lang="en-AU" sz="1200">
              <a:latin typeface="Helvetica" panose="020B0604020202020204" pitchFamily="34" charset="0"/>
              <a:cs typeface="Helvetica" panose="020B0604020202020204" pitchFamily="34" charset="0"/>
            </a:rPr>
            <a:t>Develop source-specific templates</a:t>
          </a:r>
        </a:p>
      </dgm:t>
    </dgm:pt>
    <dgm:pt modelId="{49BA8323-895B-446B-AAAA-A9112C0EA5BA}" type="parTrans" cxnId="{0EBFC0EC-592C-4E20-A99D-61EACEEBEEAF}">
      <dgm:prSet/>
      <dgm:spPr/>
      <dgm:t>
        <a:bodyPr/>
        <a:lstStyle/>
        <a:p>
          <a:endParaRPr lang="en-AU" sz="1200">
            <a:latin typeface="Helvetica" panose="020B0604020202020204" pitchFamily="34" charset="0"/>
            <a:cs typeface="Helvetica" panose="020B0604020202020204" pitchFamily="34" charset="0"/>
          </a:endParaRPr>
        </a:p>
      </dgm:t>
    </dgm:pt>
    <dgm:pt modelId="{21323493-062C-4103-9702-C6A9DD632AB4}" type="sibTrans" cxnId="{0EBFC0EC-592C-4E20-A99D-61EACEEBEEAF}">
      <dgm:prSet/>
      <dgm:spPr/>
      <dgm:t>
        <a:bodyPr/>
        <a:lstStyle/>
        <a:p>
          <a:endParaRPr lang="en-AU" sz="1200">
            <a:latin typeface="Helvetica" panose="020B0604020202020204" pitchFamily="34" charset="0"/>
            <a:cs typeface="Helvetica" panose="020B0604020202020204" pitchFamily="34" charset="0"/>
          </a:endParaRPr>
        </a:p>
      </dgm:t>
    </dgm:pt>
    <dgm:pt modelId="{1807BBB2-EE95-4EC6-A977-25E8880D5618}">
      <dgm:prSet custT="1"/>
      <dgm:spPr>
        <a:ln>
          <a:solidFill>
            <a:schemeClr val="accent5">
              <a:lumMod val="60000"/>
              <a:lumOff val="40000"/>
            </a:schemeClr>
          </a:solidFill>
        </a:ln>
      </dgm:spPr>
      <dgm:t>
        <a:bodyPr/>
        <a:lstStyle/>
        <a:p>
          <a:r>
            <a:rPr lang="en-AU" sz="1200">
              <a:latin typeface="Helvetica" panose="020B0604020202020204" pitchFamily="34" charset="0"/>
              <a:cs typeface="Helvetica" panose="020B0604020202020204" pitchFamily="34" charset="0"/>
            </a:rPr>
            <a:t>Identify possible issues with each source e.g. errors in order of pages, scanning issue, unit changes</a:t>
          </a:r>
        </a:p>
      </dgm:t>
    </dgm:pt>
    <dgm:pt modelId="{7BC058B1-9938-4F6E-BEE2-BC6847E3AC59}" type="parTrans" cxnId="{20706777-8247-4615-9307-2EBF666EE2B8}">
      <dgm:prSet/>
      <dgm:spPr/>
      <dgm:t>
        <a:bodyPr/>
        <a:lstStyle/>
        <a:p>
          <a:endParaRPr lang="en-AU" sz="1200">
            <a:latin typeface="Helvetica" panose="020B0604020202020204" pitchFamily="34" charset="0"/>
            <a:cs typeface="Helvetica" panose="020B0604020202020204" pitchFamily="34" charset="0"/>
          </a:endParaRPr>
        </a:p>
      </dgm:t>
    </dgm:pt>
    <dgm:pt modelId="{2AF14B54-A236-465C-B4F1-7D9B739B0847}" type="sibTrans" cxnId="{20706777-8247-4615-9307-2EBF666EE2B8}">
      <dgm:prSet/>
      <dgm:spPr/>
      <dgm:t>
        <a:bodyPr/>
        <a:lstStyle/>
        <a:p>
          <a:endParaRPr lang="en-AU" sz="1200">
            <a:latin typeface="Helvetica" panose="020B0604020202020204" pitchFamily="34" charset="0"/>
            <a:cs typeface="Helvetica" panose="020B0604020202020204" pitchFamily="34" charset="0"/>
          </a:endParaRPr>
        </a:p>
      </dgm:t>
    </dgm:pt>
    <dgm:pt modelId="{B277F845-70C4-4497-BFAF-4C37ECFC56E1}">
      <dgm:prSet custT="1"/>
      <dgm:spPr>
        <a:ln>
          <a:solidFill>
            <a:schemeClr val="accent5">
              <a:lumMod val="60000"/>
              <a:lumOff val="40000"/>
            </a:schemeClr>
          </a:solidFill>
        </a:ln>
      </dgm:spPr>
      <dgm:t>
        <a:bodyPr/>
        <a:lstStyle/>
        <a:p>
          <a:r>
            <a:rPr lang="en-AU" sz="1200">
              <a:latin typeface="Helvetica" panose="020B0604020202020204" pitchFamily="34" charset="0"/>
              <a:cs typeface="Helvetica" panose="020B0604020202020204" pitchFamily="34" charset="0"/>
            </a:rPr>
            <a:t>Prepare detailed instructions</a:t>
          </a:r>
        </a:p>
      </dgm:t>
    </dgm:pt>
    <dgm:pt modelId="{1A5C6E77-730D-49F1-9DFA-88D096A917EC}" type="parTrans" cxnId="{2FB80B2F-5ABC-46DD-B326-77C72CDB31E1}">
      <dgm:prSet/>
      <dgm:spPr/>
      <dgm:t>
        <a:bodyPr/>
        <a:lstStyle/>
        <a:p>
          <a:endParaRPr lang="en-AU" sz="1200">
            <a:latin typeface="Helvetica" panose="020B0604020202020204" pitchFamily="34" charset="0"/>
            <a:cs typeface="Helvetica" panose="020B0604020202020204" pitchFamily="34" charset="0"/>
          </a:endParaRPr>
        </a:p>
      </dgm:t>
    </dgm:pt>
    <dgm:pt modelId="{34DD0A55-AEEE-4A9A-9C37-571AD1BB4FAA}" type="sibTrans" cxnId="{2FB80B2F-5ABC-46DD-B326-77C72CDB31E1}">
      <dgm:prSet/>
      <dgm:spPr/>
      <dgm:t>
        <a:bodyPr/>
        <a:lstStyle/>
        <a:p>
          <a:endParaRPr lang="en-AU" sz="1200">
            <a:latin typeface="Helvetica" panose="020B0604020202020204" pitchFamily="34" charset="0"/>
            <a:cs typeface="Helvetica" panose="020B0604020202020204" pitchFamily="34" charset="0"/>
          </a:endParaRPr>
        </a:p>
      </dgm:t>
    </dgm:pt>
    <dgm:pt modelId="{02276A41-6BDA-438C-B63E-F22908586FCC}">
      <dgm:prSet custT="1"/>
      <dgm:spPr>
        <a:noFill/>
        <a:ln>
          <a:solidFill>
            <a:schemeClr val="accent5">
              <a:lumMod val="75000"/>
            </a:schemeClr>
          </a:solidFill>
        </a:ln>
      </dgm:spPr>
      <dgm:t>
        <a:bodyPr/>
        <a:lstStyle/>
        <a:p>
          <a:r>
            <a:rPr lang="en-AU" sz="1200">
              <a:latin typeface="Helvetica" panose="020B0604020202020204" pitchFamily="34" charset="0"/>
              <a:cs typeface="Helvetica" panose="020B0604020202020204" pitchFamily="34" charset="0"/>
            </a:rPr>
            <a:t>Monthly visual cross-checking of data to identify any digitization biases or widespread errors (Section 3.1)</a:t>
          </a:r>
        </a:p>
      </dgm:t>
    </dgm:pt>
    <dgm:pt modelId="{53436B73-567E-400C-A835-01CD81785792}" type="parTrans" cxnId="{DF8A714F-5381-4956-BE51-50473B42E1E6}">
      <dgm:prSet/>
      <dgm:spPr/>
      <dgm:t>
        <a:bodyPr/>
        <a:lstStyle/>
        <a:p>
          <a:endParaRPr lang="en-AU" sz="1200">
            <a:latin typeface="Helvetica" panose="020B0604020202020204" pitchFamily="34" charset="0"/>
            <a:cs typeface="Helvetica" panose="020B0604020202020204" pitchFamily="34" charset="0"/>
          </a:endParaRPr>
        </a:p>
      </dgm:t>
    </dgm:pt>
    <dgm:pt modelId="{8FE7B2A8-485A-4C67-9832-ECA1973F026E}" type="sibTrans" cxnId="{DF8A714F-5381-4956-BE51-50473B42E1E6}">
      <dgm:prSet/>
      <dgm:spPr/>
      <dgm:t>
        <a:bodyPr/>
        <a:lstStyle/>
        <a:p>
          <a:endParaRPr lang="en-AU" sz="1200">
            <a:latin typeface="Helvetica" panose="020B0604020202020204" pitchFamily="34" charset="0"/>
            <a:cs typeface="Helvetica" panose="020B0604020202020204" pitchFamily="34" charset="0"/>
          </a:endParaRPr>
        </a:p>
      </dgm:t>
    </dgm:pt>
    <dgm:pt modelId="{199265A8-7275-4985-B7C4-B770AB20A125}">
      <dgm:prSet custT="1"/>
      <dgm:spPr>
        <a:ln>
          <a:solidFill>
            <a:schemeClr val="accent5">
              <a:lumMod val="50000"/>
            </a:schemeClr>
          </a:solidFill>
        </a:ln>
      </dgm:spPr>
      <dgm:t>
        <a:bodyPr/>
        <a:lstStyle/>
        <a:p>
          <a:r>
            <a:rPr lang="en-AU" sz="1200">
              <a:latin typeface="Helvetica" panose="020B0604020202020204" pitchFamily="34" charset="0"/>
              <a:cs typeface="Helvetica" panose="020B0604020202020204" pitchFamily="34" charset="0"/>
            </a:rPr>
            <a:t>Automatic spatial quality control (HQC method, Section 3.3)</a:t>
          </a:r>
        </a:p>
      </dgm:t>
    </dgm:pt>
    <dgm:pt modelId="{5B7F9744-5BCF-4607-9B1F-8EA5F6C268B4}" type="parTrans" cxnId="{4B6ACDB2-3902-4F58-81B7-2F5B08C74FE5}">
      <dgm:prSet/>
      <dgm:spPr/>
      <dgm:t>
        <a:bodyPr/>
        <a:lstStyle/>
        <a:p>
          <a:endParaRPr lang="en-AU" sz="1200">
            <a:latin typeface="Helvetica" panose="020B0604020202020204" pitchFamily="34" charset="0"/>
            <a:cs typeface="Helvetica" panose="020B0604020202020204" pitchFamily="34" charset="0"/>
          </a:endParaRPr>
        </a:p>
      </dgm:t>
    </dgm:pt>
    <dgm:pt modelId="{7296AC06-C8C4-4881-AE15-4A5D39F4F84D}" type="sibTrans" cxnId="{4B6ACDB2-3902-4F58-81B7-2F5B08C74FE5}">
      <dgm:prSet/>
      <dgm:spPr/>
      <dgm:t>
        <a:bodyPr/>
        <a:lstStyle/>
        <a:p>
          <a:endParaRPr lang="en-AU" sz="1200">
            <a:latin typeface="Helvetica" panose="020B0604020202020204" pitchFamily="34" charset="0"/>
            <a:cs typeface="Helvetica" panose="020B0604020202020204" pitchFamily="34" charset="0"/>
          </a:endParaRPr>
        </a:p>
      </dgm:t>
    </dgm:pt>
    <dgm:pt modelId="{29286176-3E5E-4618-B48F-23B9F5BCE1D9}">
      <dgm:prSet phldrT="[Text]" custT="1"/>
      <dgm:spPr>
        <a:noFill/>
        <a:ln>
          <a:solidFill>
            <a:schemeClr val="accent5">
              <a:lumMod val="75000"/>
            </a:schemeClr>
          </a:solidFill>
        </a:ln>
      </dgm:spPr>
      <dgm:t>
        <a:bodyPr/>
        <a:lstStyle/>
        <a:p>
          <a:r>
            <a:rPr lang="en-AU" sz="1200">
              <a:latin typeface="Helvetica" panose="020B0604020202020204" pitchFamily="34" charset="0"/>
              <a:cs typeface="Helvetica" panose="020B0604020202020204" pitchFamily="34" charset="0"/>
            </a:rPr>
            <a:t>Bi-monthly reporting from digitizers on progress and any problems encountered. </a:t>
          </a:r>
        </a:p>
      </dgm:t>
    </dgm:pt>
    <dgm:pt modelId="{B8162290-F928-496C-BD7F-801B5F82A859}" type="parTrans" cxnId="{3BA41180-EFE5-4951-A18C-D54C4D9FCE54}">
      <dgm:prSet/>
      <dgm:spPr/>
      <dgm:t>
        <a:bodyPr/>
        <a:lstStyle/>
        <a:p>
          <a:endParaRPr lang="en-AU">
            <a:latin typeface="Helvetica" panose="020B0604020202020204" pitchFamily="34" charset="0"/>
            <a:cs typeface="Helvetica" panose="020B0604020202020204" pitchFamily="34" charset="0"/>
          </a:endParaRPr>
        </a:p>
      </dgm:t>
    </dgm:pt>
    <dgm:pt modelId="{A0FEB571-8F6D-498D-AE1E-8A16B716CFCC}" type="sibTrans" cxnId="{3BA41180-EFE5-4951-A18C-D54C4D9FCE54}">
      <dgm:prSet/>
      <dgm:spPr/>
      <dgm:t>
        <a:bodyPr/>
        <a:lstStyle/>
        <a:p>
          <a:endParaRPr lang="en-AU">
            <a:latin typeface="Helvetica" panose="020B0604020202020204" pitchFamily="34" charset="0"/>
            <a:cs typeface="Helvetica" panose="020B0604020202020204" pitchFamily="34" charset="0"/>
          </a:endParaRPr>
        </a:p>
      </dgm:t>
    </dgm:pt>
    <dgm:pt modelId="{D670602B-0650-4E8B-9C54-C970392710B0}">
      <dgm:prSet custT="1"/>
      <dgm:spPr>
        <a:ln>
          <a:solidFill>
            <a:schemeClr val="accent5">
              <a:lumMod val="50000"/>
            </a:schemeClr>
          </a:solidFill>
        </a:ln>
      </dgm:spPr>
      <dgm:t>
        <a:bodyPr/>
        <a:lstStyle/>
        <a:p>
          <a:r>
            <a:rPr lang="en-AU" sz="1200">
              <a:latin typeface="Helvetica" panose="020B0604020202020204" pitchFamily="34" charset="0"/>
              <a:cs typeface="Helvetica" panose="020B0604020202020204" pitchFamily="34" charset="0"/>
            </a:rPr>
            <a:t>Final check (Section 3.4)</a:t>
          </a:r>
        </a:p>
      </dgm:t>
    </dgm:pt>
    <dgm:pt modelId="{B25555B8-9C75-49E1-A3AA-497E36DCA3ED}" type="parTrans" cxnId="{F1EA74EF-12E5-4663-9D9D-A13A5FDC4D82}">
      <dgm:prSet/>
      <dgm:spPr/>
      <dgm:t>
        <a:bodyPr/>
        <a:lstStyle/>
        <a:p>
          <a:endParaRPr lang="en-AU">
            <a:latin typeface="Helvetica" panose="020B0604020202020204" pitchFamily="34" charset="0"/>
            <a:cs typeface="Helvetica" panose="020B0604020202020204" pitchFamily="34" charset="0"/>
          </a:endParaRPr>
        </a:p>
      </dgm:t>
    </dgm:pt>
    <dgm:pt modelId="{3B149449-CC0A-44AA-A6C7-6C0FCAA43242}" type="sibTrans" cxnId="{F1EA74EF-12E5-4663-9D9D-A13A5FDC4D82}">
      <dgm:prSet/>
      <dgm:spPr/>
      <dgm:t>
        <a:bodyPr/>
        <a:lstStyle/>
        <a:p>
          <a:endParaRPr lang="en-AU">
            <a:latin typeface="Helvetica" panose="020B0604020202020204" pitchFamily="34" charset="0"/>
            <a:cs typeface="Helvetica" panose="020B0604020202020204" pitchFamily="34" charset="0"/>
          </a:endParaRPr>
        </a:p>
      </dgm:t>
    </dgm:pt>
    <dgm:pt modelId="{9AC48EBB-DAEB-4D05-9095-03D4FBD649C5}" type="pres">
      <dgm:prSet presAssocID="{0D18E595-3A1F-48C0-9704-08F8A5890A1B}" presName="linearFlow" presStyleCnt="0">
        <dgm:presLayoutVars>
          <dgm:dir/>
          <dgm:animLvl val="lvl"/>
          <dgm:resizeHandles val="exact"/>
        </dgm:presLayoutVars>
      </dgm:prSet>
      <dgm:spPr/>
    </dgm:pt>
    <dgm:pt modelId="{AE25DC94-3A42-45AA-B351-A6D6D2FB622F}" type="pres">
      <dgm:prSet presAssocID="{4B080269-8E44-44D2-901E-8760B5CE331F}" presName="composite" presStyleCnt="0"/>
      <dgm:spPr/>
    </dgm:pt>
    <dgm:pt modelId="{61E0E0FB-1206-4B2E-B2ED-E47EAA8733B6}" type="pres">
      <dgm:prSet presAssocID="{4B080269-8E44-44D2-901E-8760B5CE331F}" presName="parentText" presStyleLbl="alignNode1" presStyleIdx="0" presStyleCnt="3">
        <dgm:presLayoutVars>
          <dgm:chMax val="1"/>
          <dgm:bulletEnabled val="1"/>
        </dgm:presLayoutVars>
      </dgm:prSet>
      <dgm:spPr/>
    </dgm:pt>
    <dgm:pt modelId="{BF2DE377-AE21-4489-92CC-E2F905689A0C}" type="pres">
      <dgm:prSet presAssocID="{4B080269-8E44-44D2-901E-8760B5CE331F}" presName="descendantText" presStyleLbl="alignAcc1" presStyleIdx="0" presStyleCnt="3" custScaleY="128323">
        <dgm:presLayoutVars>
          <dgm:bulletEnabled val="1"/>
        </dgm:presLayoutVars>
      </dgm:prSet>
      <dgm:spPr/>
    </dgm:pt>
    <dgm:pt modelId="{F7A768B7-687B-48B7-82C2-690642403E94}" type="pres">
      <dgm:prSet presAssocID="{F2F51E28-9F4F-4855-8331-EE2912666090}" presName="sp" presStyleCnt="0"/>
      <dgm:spPr/>
    </dgm:pt>
    <dgm:pt modelId="{D63635EC-CEC3-4521-8442-86A580031A6B}" type="pres">
      <dgm:prSet presAssocID="{43BC498C-BAE4-4374-AB8A-8F11A1B6ACFE}" presName="composite" presStyleCnt="0"/>
      <dgm:spPr/>
    </dgm:pt>
    <dgm:pt modelId="{F586B15A-9D21-4D64-A807-6687AB000F24}" type="pres">
      <dgm:prSet presAssocID="{43BC498C-BAE4-4374-AB8A-8F11A1B6ACFE}" presName="parentText" presStyleLbl="alignNode1" presStyleIdx="1" presStyleCnt="3">
        <dgm:presLayoutVars>
          <dgm:chMax val="1"/>
          <dgm:bulletEnabled val="1"/>
        </dgm:presLayoutVars>
      </dgm:prSet>
      <dgm:spPr/>
    </dgm:pt>
    <dgm:pt modelId="{9ED96DF4-8190-4292-B621-66F4D49A7B3B}" type="pres">
      <dgm:prSet presAssocID="{43BC498C-BAE4-4374-AB8A-8F11A1B6ACFE}" presName="descendantText" presStyleLbl="alignAcc1" presStyleIdx="1" presStyleCnt="3" custScaleY="127480">
        <dgm:presLayoutVars>
          <dgm:bulletEnabled val="1"/>
        </dgm:presLayoutVars>
      </dgm:prSet>
      <dgm:spPr/>
    </dgm:pt>
    <dgm:pt modelId="{C47489A9-984E-43C8-B0D1-B28B9F511A3C}" type="pres">
      <dgm:prSet presAssocID="{D99AE144-2FDB-4B68-8D61-7CA26A94BFC8}" presName="sp" presStyleCnt="0"/>
      <dgm:spPr/>
    </dgm:pt>
    <dgm:pt modelId="{83D3D051-F74B-4B1B-8873-A31982C4866B}" type="pres">
      <dgm:prSet presAssocID="{C903BAE8-FB0A-4D98-BDFE-46AEAEAC2D1E}" presName="composite" presStyleCnt="0"/>
      <dgm:spPr/>
    </dgm:pt>
    <dgm:pt modelId="{E60B05C8-529D-4145-8ADB-61DA96C1423D}" type="pres">
      <dgm:prSet presAssocID="{C903BAE8-FB0A-4D98-BDFE-46AEAEAC2D1E}" presName="parentText" presStyleLbl="alignNode1" presStyleIdx="2" presStyleCnt="3">
        <dgm:presLayoutVars>
          <dgm:chMax val="1"/>
          <dgm:bulletEnabled val="1"/>
        </dgm:presLayoutVars>
      </dgm:prSet>
      <dgm:spPr/>
    </dgm:pt>
    <dgm:pt modelId="{99C0E169-EEDC-4B22-8674-262C4D3E640E}" type="pres">
      <dgm:prSet presAssocID="{C903BAE8-FB0A-4D98-BDFE-46AEAEAC2D1E}" presName="descendantText" presStyleLbl="alignAcc1" presStyleIdx="2" presStyleCnt="3">
        <dgm:presLayoutVars>
          <dgm:bulletEnabled val="1"/>
        </dgm:presLayoutVars>
      </dgm:prSet>
      <dgm:spPr/>
    </dgm:pt>
  </dgm:ptLst>
  <dgm:cxnLst>
    <dgm:cxn modelId="{B3C9511B-8210-D54A-8E38-10386A8B9090}" type="presOf" srcId="{DCFD9A86-D527-49F3-942F-2B3ED92E7617}" destId="{BF2DE377-AE21-4489-92CC-E2F905689A0C}" srcOrd="0" destOrd="1" presId="urn:microsoft.com/office/officeart/2005/8/layout/chevron2"/>
    <dgm:cxn modelId="{9DB26B1D-A34C-DC4D-AC5A-E2F94F7B8FEA}" type="presOf" srcId="{C903BAE8-FB0A-4D98-BDFE-46AEAEAC2D1E}" destId="{E60B05C8-529D-4145-8ADB-61DA96C1423D}" srcOrd="0" destOrd="0" presId="urn:microsoft.com/office/officeart/2005/8/layout/chevron2"/>
    <dgm:cxn modelId="{1C7F1920-6BA2-5C4F-B293-15B99BBE2034}" type="presOf" srcId="{29286176-3E5E-4618-B48F-23B9F5BCE1D9}" destId="{9ED96DF4-8190-4292-B621-66F4D49A7B3B}" srcOrd="0" destOrd="1" presId="urn:microsoft.com/office/officeart/2005/8/layout/chevron2"/>
    <dgm:cxn modelId="{43ECA621-7F8B-C54F-BB65-7FF811CF9B63}" type="presOf" srcId="{02276A41-6BDA-438C-B63E-F22908586FCC}" destId="{9ED96DF4-8190-4292-B621-66F4D49A7B3B}" srcOrd="0" destOrd="2" presId="urn:microsoft.com/office/officeart/2005/8/layout/chevron2"/>
    <dgm:cxn modelId="{B2907425-3080-48E8-8AE9-54C0CF94C8C1}" srcId="{4B080269-8E44-44D2-901E-8760B5CE331F}" destId="{48A8AB75-7482-4DEB-9A86-C5075D3BC862}" srcOrd="0" destOrd="0" parTransId="{69AEF0E7-A8B5-432B-B7FE-17268A36C8B3}" sibTransId="{748A3B1D-0149-4D25-805F-328FD3D411A7}"/>
    <dgm:cxn modelId="{2FB80B2F-5ABC-46DD-B326-77C72CDB31E1}" srcId="{4B080269-8E44-44D2-901E-8760B5CE331F}" destId="{B277F845-70C4-4497-BFAF-4C37ECFC56E1}" srcOrd="3" destOrd="0" parTransId="{1A5C6E77-730D-49F1-9DFA-88D096A917EC}" sibTransId="{34DD0A55-AEEE-4A9A-9C37-571AD1BB4FAA}"/>
    <dgm:cxn modelId="{0A702732-5BE3-48C9-9156-7C4E54C33401}" srcId="{0D18E595-3A1F-48C0-9704-08F8A5890A1B}" destId="{C903BAE8-FB0A-4D98-BDFE-46AEAEAC2D1E}" srcOrd="2" destOrd="0" parTransId="{3BC318D6-ECB8-4656-A8E4-4BFBF6B7590B}" sibTransId="{6904C6DD-45EE-4CEC-956F-261756FB8186}"/>
    <dgm:cxn modelId="{92B2FA39-2926-4E01-9F78-C7FC06F0D5AC}" srcId="{43BC498C-BAE4-4374-AB8A-8F11A1B6ACFE}" destId="{CF42250B-2E3E-451F-9F5A-95DEAAE42388}" srcOrd="0" destOrd="0" parTransId="{BB502801-B34D-4CA9-9412-4D97790ABEEF}" sibTransId="{718C04D3-A673-4E27-93A8-B7828209041A}"/>
    <dgm:cxn modelId="{5C56585D-B3F3-D84F-823D-BC716C48F904}" type="presOf" srcId="{48A8AB75-7482-4DEB-9A86-C5075D3BC862}" destId="{BF2DE377-AE21-4489-92CC-E2F905689A0C}" srcOrd="0" destOrd="0" presId="urn:microsoft.com/office/officeart/2005/8/layout/chevron2"/>
    <dgm:cxn modelId="{1005DE63-3A4E-7A42-BFD1-8D228D330063}" type="presOf" srcId="{43BC498C-BAE4-4374-AB8A-8F11A1B6ACFE}" destId="{F586B15A-9D21-4D64-A807-6687AB000F24}" srcOrd="0" destOrd="0" presId="urn:microsoft.com/office/officeart/2005/8/layout/chevron2"/>
    <dgm:cxn modelId="{122E8E6B-6689-614E-9DC8-42D08661A2AE}" type="presOf" srcId="{199265A8-7275-4985-B7C4-B770AB20A125}" destId="{99C0E169-EEDC-4B22-8674-262C4D3E640E}" srcOrd="0" destOrd="1" presId="urn:microsoft.com/office/officeart/2005/8/layout/chevron2"/>
    <dgm:cxn modelId="{DF8A714F-5381-4956-BE51-50473B42E1E6}" srcId="{43BC498C-BAE4-4374-AB8A-8F11A1B6ACFE}" destId="{02276A41-6BDA-438C-B63E-F22908586FCC}" srcOrd="2" destOrd="0" parTransId="{53436B73-567E-400C-A835-01CD81785792}" sibTransId="{8FE7B2A8-485A-4C67-9832-ECA1973F026E}"/>
    <dgm:cxn modelId="{BA8A2151-535D-4A53-B572-33400DB7EFF3}" srcId="{C903BAE8-FB0A-4D98-BDFE-46AEAEAC2D1E}" destId="{7237AD5C-0626-4BCA-A121-CE593475BA77}" srcOrd="0" destOrd="0" parTransId="{6B14C23D-EB82-4261-85FA-A0EA01515E18}" sibTransId="{7DDD6BD9-0664-4545-AD26-9CF191B5BB50}"/>
    <dgm:cxn modelId="{20706777-8247-4615-9307-2EBF666EE2B8}" srcId="{4B080269-8E44-44D2-901E-8760B5CE331F}" destId="{1807BBB2-EE95-4EC6-A977-25E8880D5618}" srcOrd="2" destOrd="0" parTransId="{7BC058B1-9938-4F6E-BEE2-BC6847E3AC59}" sibTransId="{2AF14B54-A236-465C-B4F1-7D9B739B0847}"/>
    <dgm:cxn modelId="{3BA41180-EFE5-4951-A18C-D54C4D9FCE54}" srcId="{43BC498C-BAE4-4374-AB8A-8F11A1B6ACFE}" destId="{29286176-3E5E-4618-B48F-23B9F5BCE1D9}" srcOrd="1" destOrd="0" parTransId="{B8162290-F928-496C-BD7F-801B5F82A859}" sibTransId="{A0FEB571-8F6D-498D-AE1E-8A16B716CFCC}"/>
    <dgm:cxn modelId="{E387C985-D3C0-4542-BD35-EBBA760F4D03}" type="presOf" srcId="{1807BBB2-EE95-4EC6-A977-25E8880D5618}" destId="{BF2DE377-AE21-4489-92CC-E2F905689A0C}" srcOrd="0" destOrd="2" presId="urn:microsoft.com/office/officeart/2005/8/layout/chevron2"/>
    <dgm:cxn modelId="{F10EB587-701F-406E-B60D-FFBEAD202F76}" srcId="{0D18E595-3A1F-48C0-9704-08F8A5890A1B}" destId="{43BC498C-BAE4-4374-AB8A-8F11A1B6ACFE}" srcOrd="1" destOrd="0" parTransId="{9CDBB2E8-5C18-43BF-949D-5594F1815DB6}" sibTransId="{D99AE144-2FDB-4B68-8D61-7CA26A94BFC8}"/>
    <dgm:cxn modelId="{7E5CCBA3-32CA-2041-8EFA-CFFB3E315447}" type="presOf" srcId="{D670602B-0650-4E8B-9C54-C970392710B0}" destId="{99C0E169-EEDC-4B22-8674-262C4D3E640E}" srcOrd="0" destOrd="2" presId="urn:microsoft.com/office/officeart/2005/8/layout/chevron2"/>
    <dgm:cxn modelId="{68CDF9A5-C11B-43A3-BDD8-FB0D704B0B3E}" srcId="{0D18E595-3A1F-48C0-9704-08F8A5890A1B}" destId="{4B080269-8E44-44D2-901E-8760B5CE331F}" srcOrd="0" destOrd="0" parTransId="{B2D5D359-2B51-4CF8-8883-3D4B8E05AE2F}" sibTransId="{F2F51E28-9F4F-4855-8331-EE2912666090}"/>
    <dgm:cxn modelId="{4B6ACDB2-3902-4F58-81B7-2F5B08C74FE5}" srcId="{C903BAE8-FB0A-4D98-BDFE-46AEAEAC2D1E}" destId="{199265A8-7275-4985-B7C4-B770AB20A125}" srcOrd="1" destOrd="0" parTransId="{5B7F9744-5BCF-4607-9B1F-8EA5F6C268B4}" sibTransId="{7296AC06-C8C4-4881-AE15-4A5D39F4F84D}"/>
    <dgm:cxn modelId="{A708C8B5-99A7-374D-A97D-6230D92CBA15}" type="presOf" srcId="{4B080269-8E44-44D2-901E-8760B5CE331F}" destId="{61E0E0FB-1206-4B2E-B2ED-E47EAA8733B6}" srcOrd="0" destOrd="0" presId="urn:microsoft.com/office/officeart/2005/8/layout/chevron2"/>
    <dgm:cxn modelId="{1A3F06BB-71C9-6144-B6F0-8BEF813C9762}" type="presOf" srcId="{0D18E595-3A1F-48C0-9704-08F8A5890A1B}" destId="{9AC48EBB-DAEB-4D05-9095-03D4FBD649C5}" srcOrd="0" destOrd="0" presId="urn:microsoft.com/office/officeart/2005/8/layout/chevron2"/>
    <dgm:cxn modelId="{217780C3-7E6C-8F49-BC5B-2D7EA6DD15D7}" type="presOf" srcId="{B277F845-70C4-4497-BFAF-4C37ECFC56E1}" destId="{BF2DE377-AE21-4489-92CC-E2F905689A0C}" srcOrd="0" destOrd="3" presId="urn:microsoft.com/office/officeart/2005/8/layout/chevron2"/>
    <dgm:cxn modelId="{A9D8EBE8-6117-3F4D-B38F-798C8A38AD7B}" type="presOf" srcId="{7237AD5C-0626-4BCA-A121-CE593475BA77}" destId="{99C0E169-EEDC-4B22-8674-262C4D3E640E}" srcOrd="0" destOrd="0" presId="urn:microsoft.com/office/officeart/2005/8/layout/chevron2"/>
    <dgm:cxn modelId="{0EBFC0EC-592C-4E20-A99D-61EACEEBEEAF}" srcId="{4B080269-8E44-44D2-901E-8760B5CE331F}" destId="{DCFD9A86-D527-49F3-942F-2B3ED92E7617}" srcOrd="1" destOrd="0" parTransId="{49BA8323-895B-446B-AAAA-A9112C0EA5BA}" sibTransId="{21323493-062C-4103-9702-C6A9DD632AB4}"/>
    <dgm:cxn modelId="{F1EA74EF-12E5-4663-9D9D-A13A5FDC4D82}" srcId="{C903BAE8-FB0A-4D98-BDFE-46AEAEAC2D1E}" destId="{D670602B-0650-4E8B-9C54-C970392710B0}" srcOrd="2" destOrd="0" parTransId="{B25555B8-9C75-49E1-A3AA-497E36DCA3ED}" sibTransId="{3B149449-CC0A-44AA-A6C7-6C0FCAA43242}"/>
    <dgm:cxn modelId="{98CE32F3-8D85-0D4D-B60F-0B9B63D42B79}" type="presOf" srcId="{CF42250B-2E3E-451F-9F5A-95DEAAE42388}" destId="{9ED96DF4-8190-4292-B621-66F4D49A7B3B}" srcOrd="0" destOrd="0" presId="urn:microsoft.com/office/officeart/2005/8/layout/chevron2"/>
    <dgm:cxn modelId="{1925C3B0-C09A-4746-8C0A-E18E2B81597B}" type="presParOf" srcId="{9AC48EBB-DAEB-4D05-9095-03D4FBD649C5}" destId="{AE25DC94-3A42-45AA-B351-A6D6D2FB622F}" srcOrd="0" destOrd="0" presId="urn:microsoft.com/office/officeart/2005/8/layout/chevron2"/>
    <dgm:cxn modelId="{47D8E017-2FBB-CC41-88D6-FE9E4F09539C}" type="presParOf" srcId="{AE25DC94-3A42-45AA-B351-A6D6D2FB622F}" destId="{61E0E0FB-1206-4B2E-B2ED-E47EAA8733B6}" srcOrd="0" destOrd="0" presId="urn:microsoft.com/office/officeart/2005/8/layout/chevron2"/>
    <dgm:cxn modelId="{23414529-01CB-6540-9908-119FBB1D5C16}" type="presParOf" srcId="{AE25DC94-3A42-45AA-B351-A6D6D2FB622F}" destId="{BF2DE377-AE21-4489-92CC-E2F905689A0C}" srcOrd="1" destOrd="0" presId="urn:microsoft.com/office/officeart/2005/8/layout/chevron2"/>
    <dgm:cxn modelId="{32CA9247-7CED-CE49-8142-AB1C0117FE53}" type="presParOf" srcId="{9AC48EBB-DAEB-4D05-9095-03D4FBD649C5}" destId="{F7A768B7-687B-48B7-82C2-690642403E94}" srcOrd="1" destOrd="0" presId="urn:microsoft.com/office/officeart/2005/8/layout/chevron2"/>
    <dgm:cxn modelId="{F4FE52C0-BC69-4345-9F3F-5E5565E2E887}" type="presParOf" srcId="{9AC48EBB-DAEB-4D05-9095-03D4FBD649C5}" destId="{D63635EC-CEC3-4521-8442-86A580031A6B}" srcOrd="2" destOrd="0" presId="urn:microsoft.com/office/officeart/2005/8/layout/chevron2"/>
    <dgm:cxn modelId="{9690DA8B-E10B-F84A-A509-FB20759FFB51}" type="presParOf" srcId="{D63635EC-CEC3-4521-8442-86A580031A6B}" destId="{F586B15A-9D21-4D64-A807-6687AB000F24}" srcOrd="0" destOrd="0" presId="urn:microsoft.com/office/officeart/2005/8/layout/chevron2"/>
    <dgm:cxn modelId="{8C492753-5681-4A45-AAC3-70E3AFC49071}" type="presParOf" srcId="{D63635EC-CEC3-4521-8442-86A580031A6B}" destId="{9ED96DF4-8190-4292-B621-66F4D49A7B3B}" srcOrd="1" destOrd="0" presId="urn:microsoft.com/office/officeart/2005/8/layout/chevron2"/>
    <dgm:cxn modelId="{5EE19245-C1DC-CE41-9368-43AC53B52FFA}" type="presParOf" srcId="{9AC48EBB-DAEB-4D05-9095-03D4FBD649C5}" destId="{C47489A9-984E-43C8-B0D1-B28B9F511A3C}" srcOrd="3" destOrd="0" presId="urn:microsoft.com/office/officeart/2005/8/layout/chevron2"/>
    <dgm:cxn modelId="{70357565-DC1D-9D45-B281-73DEC823EB93}" type="presParOf" srcId="{9AC48EBB-DAEB-4D05-9095-03D4FBD649C5}" destId="{83D3D051-F74B-4B1B-8873-A31982C4866B}" srcOrd="4" destOrd="0" presId="urn:microsoft.com/office/officeart/2005/8/layout/chevron2"/>
    <dgm:cxn modelId="{563F7FDC-B098-7D4D-9574-8464967A9792}" type="presParOf" srcId="{83D3D051-F74B-4B1B-8873-A31982C4866B}" destId="{E60B05C8-529D-4145-8ADB-61DA96C1423D}" srcOrd="0" destOrd="0" presId="urn:microsoft.com/office/officeart/2005/8/layout/chevron2"/>
    <dgm:cxn modelId="{4A300CBA-BFFA-CE4C-96D2-CA113CA3DA50}" type="presParOf" srcId="{83D3D051-F74B-4B1B-8873-A31982C4866B}" destId="{99C0E169-EEDC-4B22-8674-262C4D3E640E}" srcOrd="1" destOrd="0" presId="urn:microsoft.com/office/officeart/2005/8/layout/chevron2"/>
  </dgm:cxnLst>
  <dgm:bg/>
  <dgm:whole/>
  <dgm:extLst>
    <a:ext uri="http://schemas.microsoft.com/office/drawing/2008/diagram">
      <dsp:dataModelExt xmlns:dsp="http://schemas.microsoft.com/office/drawing/2008/diagram" relId="rId49"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1E0E0FB-1206-4B2E-B2ED-E47EAA8733B6}">
      <dsp:nvSpPr>
        <dsp:cNvPr id="0" name=""/>
        <dsp:cNvSpPr/>
      </dsp:nvSpPr>
      <dsp:spPr>
        <a:xfrm rot="5400000">
          <a:off x="-211493" y="356806"/>
          <a:ext cx="1409958" cy="986971"/>
        </a:xfrm>
        <a:prstGeom prst="chevron">
          <a:avLst/>
        </a:prstGeom>
        <a:solidFill>
          <a:schemeClr val="accent5">
            <a:lumMod val="60000"/>
            <a:lumOff val="40000"/>
          </a:schemeClr>
        </a:solidFill>
        <a:ln w="25400" cap="flat" cmpd="sng" algn="ctr">
          <a:solidFill>
            <a:schemeClr val="accent5">
              <a:lumMod val="60000"/>
              <a:lumOff val="4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AU" sz="1400" kern="1200">
              <a:latin typeface="Helvetica" panose="020B0604020202020204" pitchFamily="34" charset="0"/>
              <a:cs typeface="Helvetica" panose="020B0604020202020204" pitchFamily="34" charset="0"/>
            </a:rPr>
            <a:t>1. Before digitization</a:t>
          </a:r>
        </a:p>
      </dsp:txBody>
      <dsp:txXfrm rot="-5400000">
        <a:off x="1" y="638799"/>
        <a:ext cx="986971" cy="422987"/>
      </dsp:txXfrm>
    </dsp:sp>
    <dsp:sp modelId="{BF2DE377-AE21-4489-92CC-E2F905689A0C}">
      <dsp:nvSpPr>
        <dsp:cNvPr id="0" name=""/>
        <dsp:cNvSpPr/>
      </dsp:nvSpPr>
      <dsp:spPr>
        <a:xfrm rot="5400000">
          <a:off x="2829637" y="-1827139"/>
          <a:ext cx="1176045" cy="4861378"/>
        </a:xfrm>
        <a:prstGeom prst="round2SameRect">
          <a:avLst/>
        </a:prstGeom>
        <a:solidFill>
          <a:schemeClr val="lt1">
            <a:alpha val="90000"/>
            <a:hueOff val="0"/>
            <a:satOff val="0"/>
            <a:lumOff val="0"/>
            <a:alphaOff val="0"/>
          </a:schemeClr>
        </a:solidFill>
        <a:ln w="25400" cap="flat" cmpd="sng" algn="ctr">
          <a:solidFill>
            <a:schemeClr val="accent5">
              <a:lumMod val="60000"/>
              <a:lumOff val="4000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AU" sz="1200" kern="1200">
              <a:latin typeface="Helvetica" panose="020B0604020202020204" pitchFamily="34" charset="0"/>
              <a:cs typeface="Helvetica" panose="020B0604020202020204" pitchFamily="34" charset="0"/>
            </a:rPr>
            <a:t>Select digitizers educated in geography and climate science</a:t>
          </a:r>
        </a:p>
        <a:p>
          <a:pPr marL="114300" lvl="1" indent="-114300" algn="l" defTabSz="533400">
            <a:lnSpc>
              <a:spcPct val="90000"/>
            </a:lnSpc>
            <a:spcBef>
              <a:spcPct val="0"/>
            </a:spcBef>
            <a:spcAft>
              <a:spcPct val="15000"/>
            </a:spcAft>
            <a:buChar char="•"/>
          </a:pPr>
          <a:r>
            <a:rPr lang="en-AU" sz="1200" kern="1200">
              <a:latin typeface="Helvetica" panose="020B0604020202020204" pitchFamily="34" charset="0"/>
              <a:cs typeface="Helvetica" panose="020B0604020202020204" pitchFamily="34" charset="0"/>
            </a:rPr>
            <a:t>Develop source-specific templates</a:t>
          </a:r>
        </a:p>
        <a:p>
          <a:pPr marL="114300" lvl="1" indent="-114300" algn="l" defTabSz="533400">
            <a:lnSpc>
              <a:spcPct val="90000"/>
            </a:lnSpc>
            <a:spcBef>
              <a:spcPct val="0"/>
            </a:spcBef>
            <a:spcAft>
              <a:spcPct val="15000"/>
            </a:spcAft>
            <a:buChar char="•"/>
          </a:pPr>
          <a:r>
            <a:rPr lang="en-AU" sz="1200" kern="1200">
              <a:latin typeface="Helvetica" panose="020B0604020202020204" pitchFamily="34" charset="0"/>
              <a:cs typeface="Helvetica" panose="020B0604020202020204" pitchFamily="34" charset="0"/>
            </a:rPr>
            <a:t>Identify possible issues with each source e.g. errors in order of pages, scanning issue, unit changes</a:t>
          </a:r>
        </a:p>
        <a:p>
          <a:pPr marL="114300" lvl="1" indent="-114300" algn="l" defTabSz="533400">
            <a:lnSpc>
              <a:spcPct val="90000"/>
            </a:lnSpc>
            <a:spcBef>
              <a:spcPct val="0"/>
            </a:spcBef>
            <a:spcAft>
              <a:spcPct val="15000"/>
            </a:spcAft>
            <a:buChar char="•"/>
          </a:pPr>
          <a:r>
            <a:rPr lang="en-AU" sz="1200" kern="1200">
              <a:latin typeface="Helvetica" panose="020B0604020202020204" pitchFamily="34" charset="0"/>
              <a:cs typeface="Helvetica" panose="020B0604020202020204" pitchFamily="34" charset="0"/>
            </a:rPr>
            <a:t>Prepare detailed instructions</a:t>
          </a:r>
        </a:p>
      </dsp:txBody>
      <dsp:txXfrm rot="-5400000">
        <a:off x="986971" y="72937"/>
        <a:ext cx="4803968" cy="1061225"/>
      </dsp:txXfrm>
    </dsp:sp>
    <dsp:sp modelId="{F586B15A-9D21-4D64-A807-6687AB000F24}">
      <dsp:nvSpPr>
        <dsp:cNvPr id="0" name=""/>
        <dsp:cNvSpPr/>
      </dsp:nvSpPr>
      <dsp:spPr>
        <a:xfrm rot="5400000">
          <a:off x="-211493" y="1710819"/>
          <a:ext cx="1409958" cy="986971"/>
        </a:xfrm>
        <a:prstGeom prst="chevron">
          <a:avLst/>
        </a:prstGeom>
        <a:solidFill>
          <a:schemeClr val="accent5">
            <a:lumMod val="75000"/>
          </a:schemeClr>
        </a:solidFill>
        <a:ln w="25400" cap="flat" cmpd="sng" algn="ctr">
          <a:solidFill>
            <a:schemeClr val="accent5">
              <a:lumMod val="75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AU" sz="1400" kern="1200">
              <a:latin typeface="Helvetica" panose="020B0604020202020204" pitchFamily="34" charset="0"/>
              <a:cs typeface="Helvetica" panose="020B0604020202020204" pitchFamily="34" charset="0"/>
            </a:rPr>
            <a:t>2. During digisitation</a:t>
          </a:r>
        </a:p>
      </dsp:txBody>
      <dsp:txXfrm rot="-5400000">
        <a:off x="1" y="1992812"/>
        <a:ext cx="986971" cy="422987"/>
      </dsp:txXfrm>
    </dsp:sp>
    <dsp:sp modelId="{9ED96DF4-8190-4292-B621-66F4D49A7B3B}">
      <dsp:nvSpPr>
        <dsp:cNvPr id="0" name=""/>
        <dsp:cNvSpPr/>
      </dsp:nvSpPr>
      <dsp:spPr>
        <a:xfrm rot="5400000">
          <a:off x="2833500" y="-473127"/>
          <a:ext cx="1168320" cy="4861378"/>
        </a:xfrm>
        <a:prstGeom prst="round2SameRect">
          <a:avLst/>
        </a:prstGeom>
        <a:noFill/>
        <a:ln w="25400" cap="flat" cmpd="sng" algn="ctr">
          <a:solidFill>
            <a:schemeClr val="accent5">
              <a:lumMod val="7500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AU" sz="1200" kern="1200">
              <a:latin typeface="Helvetica" panose="020B0604020202020204" pitchFamily="34" charset="0"/>
              <a:cs typeface="Helvetica" panose="020B0604020202020204" pitchFamily="34" charset="0"/>
            </a:rPr>
            <a:t>Provide regular feedback and guidance to digitizers on issues identified in Step 1</a:t>
          </a:r>
        </a:p>
        <a:p>
          <a:pPr marL="114300" lvl="1" indent="-114300" algn="l" defTabSz="533400">
            <a:lnSpc>
              <a:spcPct val="90000"/>
            </a:lnSpc>
            <a:spcBef>
              <a:spcPct val="0"/>
            </a:spcBef>
            <a:spcAft>
              <a:spcPct val="15000"/>
            </a:spcAft>
            <a:buChar char="•"/>
          </a:pPr>
          <a:r>
            <a:rPr lang="en-AU" sz="1200" kern="1200">
              <a:latin typeface="Helvetica" panose="020B0604020202020204" pitchFamily="34" charset="0"/>
              <a:cs typeface="Helvetica" panose="020B0604020202020204" pitchFamily="34" charset="0"/>
            </a:rPr>
            <a:t>Bi-monthly reporting from digitizers on progress and any problems encountered. </a:t>
          </a:r>
        </a:p>
        <a:p>
          <a:pPr marL="114300" lvl="1" indent="-114300" algn="l" defTabSz="533400">
            <a:lnSpc>
              <a:spcPct val="90000"/>
            </a:lnSpc>
            <a:spcBef>
              <a:spcPct val="0"/>
            </a:spcBef>
            <a:spcAft>
              <a:spcPct val="15000"/>
            </a:spcAft>
            <a:buChar char="•"/>
          </a:pPr>
          <a:r>
            <a:rPr lang="en-AU" sz="1200" kern="1200">
              <a:latin typeface="Helvetica" panose="020B0604020202020204" pitchFamily="34" charset="0"/>
              <a:cs typeface="Helvetica" panose="020B0604020202020204" pitchFamily="34" charset="0"/>
            </a:rPr>
            <a:t>Monthly visual cross-checking of data to identify any digitization biases or widespread errors (Section 3.1)</a:t>
          </a:r>
        </a:p>
      </dsp:txBody>
      <dsp:txXfrm rot="-5400000">
        <a:off x="986972" y="1430434"/>
        <a:ext cx="4804345" cy="1054254"/>
      </dsp:txXfrm>
    </dsp:sp>
    <dsp:sp modelId="{E60B05C8-529D-4145-8ADB-61DA96C1423D}">
      <dsp:nvSpPr>
        <dsp:cNvPr id="0" name=""/>
        <dsp:cNvSpPr/>
      </dsp:nvSpPr>
      <dsp:spPr>
        <a:xfrm rot="5400000">
          <a:off x="-211493" y="2938908"/>
          <a:ext cx="1409958" cy="986971"/>
        </a:xfrm>
        <a:prstGeom prst="chevron">
          <a:avLst/>
        </a:prstGeom>
        <a:solidFill>
          <a:schemeClr val="accent5">
            <a:lumMod val="50000"/>
          </a:schemeClr>
        </a:solidFill>
        <a:ln w="25400" cap="flat" cmpd="sng" algn="ctr">
          <a:solidFill>
            <a:schemeClr val="accent5">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AU" sz="1400" kern="1200">
              <a:latin typeface="Helvetica" panose="020B0604020202020204" pitchFamily="34" charset="0"/>
              <a:cs typeface="Helvetica" panose="020B0604020202020204" pitchFamily="34" charset="0"/>
            </a:rPr>
            <a:t>3. After digitization</a:t>
          </a:r>
        </a:p>
      </dsp:txBody>
      <dsp:txXfrm rot="-5400000">
        <a:off x="1" y="3220901"/>
        <a:ext cx="986971" cy="422987"/>
      </dsp:txXfrm>
    </dsp:sp>
    <dsp:sp modelId="{99C0E169-EEDC-4B22-8674-262C4D3E640E}">
      <dsp:nvSpPr>
        <dsp:cNvPr id="0" name=""/>
        <dsp:cNvSpPr/>
      </dsp:nvSpPr>
      <dsp:spPr>
        <a:xfrm rot="5400000">
          <a:off x="2959423" y="754961"/>
          <a:ext cx="916473" cy="4861378"/>
        </a:xfrm>
        <a:prstGeom prst="round2SameRect">
          <a:avLst/>
        </a:prstGeom>
        <a:solidFill>
          <a:schemeClr val="lt1">
            <a:alpha val="90000"/>
            <a:hueOff val="0"/>
            <a:satOff val="0"/>
            <a:lumOff val="0"/>
            <a:alphaOff val="0"/>
          </a:schemeClr>
        </a:solidFill>
        <a:ln w="25400" cap="flat" cmpd="sng" algn="ctr">
          <a:solidFill>
            <a:schemeClr val="accent5">
              <a:lumMod val="5000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AU" sz="1200" kern="1200">
              <a:latin typeface="Helvetica" panose="020B0604020202020204" pitchFamily="34" charset="0"/>
              <a:cs typeface="Helvetica" panose="020B0604020202020204" pitchFamily="34" charset="0"/>
            </a:rPr>
            <a:t>Individual stations semi-automatic quality control (SAQC method, Section 3.2)</a:t>
          </a:r>
        </a:p>
        <a:p>
          <a:pPr marL="114300" lvl="1" indent="-114300" algn="l" defTabSz="533400">
            <a:lnSpc>
              <a:spcPct val="90000"/>
            </a:lnSpc>
            <a:spcBef>
              <a:spcPct val="0"/>
            </a:spcBef>
            <a:spcAft>
              <a:spcPct val="15000"/>
            </a:spcAft>
            <a:buChar char="•"/>
          </a:pPr>
          <a:r>
            <a:rPr lang="en-AU" sz="1200" kern="1200">
              <a:latin typeface="Helvetica" panose="020B0604020202020204" pitchFamily="34" charset="0"/>
              <a:cs typeface="Helvetica" panose="020B0604020202020204" pitchFamily="34" charset="0"/>
            </a:rPr>
            <a:t>Automatic spatial quality control (HQC method, Section 3.3)</a:t>
          </a:r>
        </a:p>
        <a:p>
          <a:pPr marL="114300" lvl="1" indent="-114300" algn="l" defTabSz="533400">
            <a:lnSpc>
              <a:spcPct val="90000"/>
            </a:lnSpc>
            <a:spcBef>
              <a:spcPct val="0"/>
            </a:spcBef>
            <a:spcAft>
              <a:spcPct val="15000"/>
            </a:spcAft>
            <a:buChar char="•"/>
          </a:pPr>
          <a:r>
            <a:rPr lang="en-AU" sz="1200" kern="1200">
              <a:latin typeface="Helvetica" panose="020B0604020202020204" pitchFamily="34" charset="0"/>
              <a:cs typeface="Helvetica" panose="020B0604020202020204" pitchFamily="34" charset="0"/>
            </a:rPr>
            <a:t>Final check (Section 3.4)</a:t>
          </a:r>
        </a:p>
      </dsp:txBody>
      <dsp:txXfrm rot="-5400000">
        <a:off x="986971" y="2772153"/>
        <a:ext cx="4816639" cy="826995"/>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8A5EB5-94BB-4B77-84C4-A409E45B8BB4}">
  <ds:schemaRefs>
    <ds:schemaRef ds:uri="http://schemas.openxmlformats.org/officeDocument/2006/bibliography"/>
  </ds:schemaRefs>
</ds:datastoreItem>
</file>

<file path=customXml/itemProps2.xml><?xml version="1.0" encoding="utf-8"?>
<ds:datastoreItem xmlns:ds="http://schemas.openxmlformats.org/officeDocument/2006/customXml" ds:itemID="{3DF15030-6328-48F3-B81C-7FBC32DA4D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9</TotalTime>
  <Pages>42</Pages>
  <Words>38643</Words>
  <Characters>220266</Characters>
  <Application>Microsoft Office Word</Application>
  <DocSecurity>0</DocSecurity>
  <Lines>1835</Lines>
  <Paragraphs>516</Paragraphs>
  <ScaleCrop>false</ScaleCrop>
  <HeadingPairs>
    <vt:vector size="2" baseType="variant">
      <vt:variant>
        <vt:lpstr>Title</vt:lpstr>
      </vt:variant>
      <vt:variant>
        <vt:i4>1</vt:i4>
      </vt:variant>
    </vt:vector>
  </HeadingPairs>
  <TitlesOfParts>
    <vt:vector size="1" baseType="lpstr">
      <vt:lpstr/>
    </vt:vector>
  </TitlesOfParts>
  <Company>School of Earth Sciences</Company>
  <LinksUpToDate>false</LinksUpToDate>
  <CharactersWithSpaces>258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en Ashcroft</dc:creator>
  <cp:lastModifiedBy>Linden Ashcroft</cp:lastModifiedBy>
  <cp:revision>21</cp:revision>
  <cp:lastPrinted>2018-07-11T23:01:00Z</cp:lastPrinted>
  <dcterms:created xsi:type="dcterms:W3CDTF">2018-07-06T01:53:00Z</dcterms:created>
  <dcterms:modified xsi:type="dcterms:W3CDTF">2018-07-13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arth-system-science-data</vt:lpwstr>
  </property>
  <property fmtid="{D5CDD505-2E9C-101B-9397-08002B2CF9AE}" pid="15" name="Mendeley Recent Style Name 6_1">
    <vt:lpwstr>Earth System Science Data</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ternational-journal-of-climatology</vt:lpwstr>
  </property>
  <property fmtid="{D5CDD505-2E9C-101B-9397-08002B2CF9AE}" pid="19" name="Mendeley Recent Style Name 8_1">
    <vt:lpwstr>International Journal of Climatology</vt:lpwstr>
  </property>
  <property fmtid="{D5CDD505-2E9C-101B-9397-08002B2CF9AE}" pid="20" name="Mendeley Recent Style Id 9_1">
    <vt:lpwstr>http://www.zotero.org/styles/weather-and-climate-extremes</vt:lpwstr>
  </property>
  <property fmtid="{D5CDD505-2E9C-101B-9397-08002B2CF9AE}" pid="21" name="Mendeley Recent Style Name 9_1">
    <vt:lpwstr>Weather and Climate Extremes</vt:lpwstr>
  </property>
  <property fmtid="{D5CDD505-2E9C-101B-9397-08002B2CF9AE}" pid="22" name="Mendeley Document_1">
    <vt:lpwstr>True</vt:lpwstr>
  </property>
  <property fmtid="{D5CDD505-2E9C-101B-9397-08002B2CF9AE}" pid="23" name="Mendeley Unique User Id_1">
    <vt:lpwstr>99986a1d-d47f-3b4c-9243-092f556a38e1</vt:lpwstr>
  </property>
  <property fmtid="{D5CDD505-2E9C-101B-9397-08002B2CF9AE}" pid="24" name="Mendeley Citation Style_1">
    <vt:lpwstr>http://www.zotero.org/styles/earth-system-science-data</vt:lpwstr>
  </property>
</Properties>
</file>